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tmp" ContentType="image/png"/>
  <Default Extension="wdp" ContentType="image/vnd.ms-photo"/>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3A946367" w:rsidR="008B28A8" w:rsidRPr="00E81B1B" w:rsidRDefault="00484BDA" w:rsidP="008B28A8">
      <w:pPr>
        <w:keepLines/>
        <w:spacing w:after="14640"/>
      </w:pPr>
      <w:bookmarkStart w:id="1" w:name="_Hlk76912726"/>
      <w:bookmarkEnd w:id="1"/>
      <w:r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8618FF" w:rsidRPr="00305FFE" w:rsidRDefault="000D767E"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8618FF" w:rsidRPr="00BE1E97" w:rsidRDefault="008618F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8618FF" w:rsidRPr="00BE1E97" w:rsidRDefault="008618F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8618FF" w:rsidRPr="00E07F82" w:rsidRDefault="008618FF"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6"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">
                <v:rect id="Rectangle 6" o:spid="_x0000_s1027"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8618FF" w:rsidRPr="00305FFE" w:rsidRDefault="000D767E" w:rsidP="00494EB7">
                        <w:pPr>
                          <w:pStyle w:val="Titel"/>
                          <w:rPr>
                            <w:szCs w:val="72"/>
                          </w:rPr>
                        </w:pPr>
                        <w:r>
                          <w:rPr>
                            <w:szCs w:val="72"/>
                          </w:rPr>
                          <w:t>Integrale Holz-Beton-Decken mit geklebtem Verbund</w:t>
                        </w:r>
                      </w:p>
                    </w:txbxContent>
                  </v:textbox>
                </v:rect>
                <v:rect id="Rectangle 7" o:spid="_x0000_s1028"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8618FF" w:rsidRPr="00BE1E97" w:rsidRDefault="008618F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8618FF" w:rsidRPr="00BE1E97" w:rsidRDefault="008618FF"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8618FF" w:rsidRPr="00E07F82" w:rsidRDefault="008618FF"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Pr>
          <w:noProof/>
          <w:lang w:eastAsia="de-DE"/>
        </w:rPr>
        <w:drawing>
          <wp:anchor distT="0" distB="0" distL="114300" distR="114300" simplePos="0" relativeHeight="251657215" behindDoc="1" locked="0" layoutInCell="1" allowOverlap="1" wp14:anchorId="786B525D" wp14:editId="452AE6CF">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7">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rPr>
          <w:noProof/>
          <w:lang w:eastAsia="de-DE"/>
        </w:rPr>
        <mc:AlternateContent>
          <mc:Choice Requires="wps">
            <w:drawing>
              <wp:anchor distT="0" distB="0" distL="114300" distR="114300" simplePos="0" relativeHeight="251658248" behindDoc="0" locked="0" layoutInCell="1" allowOverlap="1" wp14:anchorId="530F8675" wp14:editId="5C0AFA98">
                <wp:simplePos x="0" y="0"/>
                <wp:positionH relativeFrom="page">
                  <wp:posOffset>215900</wp:posOffset>
                </wp:positionH>
                <wp:positionV relativeFrom="page">
                  <wp:posOffset>5581015</wp:posOffset>
                </wp:positionV>
                <wp:extent cx="1944000" cy="1627200"/>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4000" cy="1627200"/>
                        </a:xfrm>
                        <a:prstGeom prst="rect">
                          <a:avLst/>
                        </a:prstGeom>
                        <a:solidFill>
                          <a:schemeClr val="lt1">
                            <a:alpha val="0"/>
                          </a:schemeClr>
                        </a:solidFill>
                        <a:ln w="6350">
                          <a:noFill/>
                        </a:ln>
                      </wps:spPr>
                      <wps:txbx>
                        <w:txbxContent>
                          <w:p w14:paraId="50C4D3AA" w14:textId="08F80A6E" w:rsidR="008618FF" w:rsidRPr="00063E58" w:rsidRDefault="008618FF" w:rsidP="00063E58">
                            <w:pPr>
                              <w:pStyle w:val="Autorenangabe"/>
                              <w:spacing w:after="240"/>
                            </w:pPr>
                            <w:r w:rsidRPr="00063E58">
                              <w:t>Autorinnen und Autoren</w:t>
                            </w:r>
                          </w:p>
                          <w:p w14:paraId="74BC4C63" w14:textId="77777777" w:rsidR="008618FF" w:rsidRPr="00063E58" w:rsidRDefault="008618FF" w:rsidP="00063E58">
                            <w:pPr>
                              <w:pStyle w:val="Autorenangabe"/>
                            </w:pPr>
                            <w:r w:rsidRPr="00063E58">
                              <w:t xml:space="preserve">Friedrich Schiller </w:t>
                            </w:r>
                          </w:p>
                          <w:p w14:paraId="29F90743" w14:textId="08670F22" w:rsidR="008618FF" w:rsidRPr="00063E58" w:rsidRDefault="008618FF" w:rsidP="00063E58">
                            <w:pPr>
                              <w:pStyle w:val="Autorenangabe"/>
                            </w:pPr>
                            <w:r w:rsidRPr="00063E58">
                              <w:t>Max Mustermann</w:t>
                            </w:r>
                          </w:p>
                          <w:p w14:paraId="6DE3569D" w14:textId="77777777" w:rsidR="008618FF" w:rsidRPr="00063E58" w:rsidRDefault="008618FF" w:rsidP="00063E58">
                            <w:pPr>
                              <w:pStyle w:val="Autorenangabe"/>
                            </w:pPr>
                            <w:r w:rsidRPr="00063E58">
                              <w:t xml:space="preserve">Wolfgang von Goethe </w:t>
                            </w:r>
                          </w:p>
                          <w:p w14:paraId="51985B66" w14:textId="6CEA26E7" w:rsidR="008618FF" w:rsidRPr="00063E58" w:rsidRDefault="008618FF" w:rsidP="00063E58">
                            <w:pPr>
                              <w:pStyle w:val="Autorenangabe"/>
                            </w:pPr>
                            <w:r w:rsidRPr="00063E58">
                              <w:t>Karl Marx</w:t>
                            </w:r>
                          </w:p>
                          <w:p w14:paraId="4D0A8D28" w14:textId="5CF72B86" w:rsidR="008618FF" w:rsidRPr="00063E58" w:rsidRDefault="008618FF" w:rsidP="00063E58">
                            <w:pPr>
                              <w:pStyle w:val="Autorenangabe"/>
                            </w:pPr>
                            <w:r w:rsidRPr="00063E58">
                              <w:t>Rosalinde Weiß</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9" type="#_x0000_t202" alt="&quot;&quot;" style="position:absolute;left:0;text-align:left;margin-left:17pt;margin-top:439.45pt;width:153.05pt;height:128.1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" fillcolor="white [3201]" stroked="f" strokeweight=".5pt">
                <v:fill opacity="0"/>
                <v:textbox inset="0">
                  <w:txbxContent>
                    <w:p w14:paraId="50C4D3AA" w14:textId="08F80A6E" w:rsidR="008618FF" w:rsidRPr="00063E58" w:rsidRDefault="008618FF" w:rsidP="00063E58">
                      <w:pPr>
                        <w:pStyle w:val="Autorenangabe"/>
                        <w:spacing w:after="240"/>
                      </w:pPr>
                      <w:r w:rsidRPr="00063E58">
                        <w:t>Autorinnen und Autoren</w:t>
                      </w:r>
                    </w:p>
                    <w:p w14:paraId="74BC4C63" w14:textId="77777777" w:rsidR="008618FF" w:rsidRPr="00063E58" w:rsidRDefault="008618FF" w:rsidP="00063E58">
                      <w:pPr>
                        <w:pStyle w:val="Autorenangabe"/>
                      </w:pPr>
                      <w:r w:rsidRPr="00063E58">
                        <w:t xml:space="preserve">Friedrich Schiller </w:t>
                      </w:r>
                    </w:p>
                    <w:p w14:paraId="29F90743" w14:textId="08670F22" w:rsidR="008618FF" w:rsidRPr="00063E58" w:rsidRDefault="008618FF" w:rsidP="00063E58">
                      <w:pPr>
                        <w:pStyle w:val="Autorenangabe"/>
                      </w:pPr>
                      <w:r w:rsidRPr="00063E58">
                        <w:t>Max Mustermann</w:t>
                      </w:r>
                    </w:p>
                    <w:p w14:paraId="6DE3569D" w14:textId="77777777" w:rsidR="008618FF" w:rsidRPr="00063E58" w:rsidRDefault="008618FF" w:rsidP="00063E58">
                      <w:pPr>
                        <w:pStyle w:val="Autorenangabe"/>
                      </w:pPr>
                      <w:r w:rsidRPr="00063E58">
                        <w:t xml:space="preserve">Wolfgang von Goethe </w:t>
                      </w:r>
                    </w:p>
                    <w:p w14:paraId="51985B66" w14:textId="6CEA26E7" w:rsidR="008618FF" w:rsidRPr="00063E58" w:rsidRDefault="008618FF" w:rsidP="00063E58">
                      <w:pPr>
                        <w:pStyle w:val="Autorenangabe"/>
                      </w:pPr>
                      <w:r w:rsidRPr="00063E58">
                        <w:t>Karl Marx</w:t>
                      </w:r>
                    </w:p>
                    <w:p w14:paraId="4D0A8D28" w14:textId="5CF72B86" w:rsidR="008618FF" w:rsidRPr="00063E58" w:rsidRDefault="008618FF" w:rsidP="00063E58">
                      <w:pPr>
                        <w:pStyle w:val="Autorenangabe"/>
                      </w:pPr>
                      <w:r w:rsidRPr="00063E58">
                        <w:t>Rosalinde Weiß</w:t>
                      </w:r>
                    </w:p>
                  </w:txbxContent>
                </v:textbox>
                <w10:wrap anchorx="page" anchory="page"/>
              </v:shape>
            </w:pict>
          </mc:Fallback>
        </mc:AlternateContent>
      </w:r>
      <w:r w:rsidR="0043511C" w:rsidRPr="00E81B1B">
        <w:t xml:space="preserve"> </w:t>
      </w:r>
      <w:r w:rsidR="008B28A8" w:rsidRPr="00E81B1B">
        <w:br w:type="page"/>
      </w:r>
    </w:p>
    <w:p w14:paraId="35032537" w14:textId="77777777" w:rsidR="008618FF" w:rsidRDefault="008618FF" w:rsidP="00E2090C">
      <w:pPr>
        <w:pStyle w:val="Schmutztitel"/>
      </w:pPr>
    </w:p>
    <w:p w14:paraId="5DD39159" w14:textId="6C4F3077"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8618FF" w:rsidRPr="0092798C" w:rsidRDefault="008618FF"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8618FF" w:rsidRPr="0092798C" w:rsidRDefault="008618FF" w:rsidP="00626630">
                            <w:pPr>
                              <w:spacing w:before="0"/>
                            </w:pPr>
                            <w:r w:rsidRPr="0092798C">
                              <w:t>Aktenzeichen</w:t>
                            </w:r>
                            <w:r>
                              <w:t>:</w:t>
                            </w:r>
                            <w:r w:rsidRPr="0092798C">
                              <w:t xml:space="preserve"> </w:t>
                            </w:r>
                            <w:r w:rsidRPr="00966310">
                              <w:t>SWD-10.08.18.7-18.01</w:t>
                            </w:r>
                          </w:p>
                          <w:p w14:paraId="2269797A" w14:textId="59F95CB7" w:rsidR="008618FF" w:rsidRPr="0092798C" w:rsidRDefault="008618FF"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alt="&quot;&quot;"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" filled="f" stroked="f">
                <v:textbox inset="0,0,0,0">
                  <w:txbxContent>
                    <w:p w14:paraId="16BB16E1" w14:textId="3F3EB3DE" w:rsidR="008618FF" w:rsidRPr="0092798C" w:rsidRDefault="008618FF"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8618FF" w:rsidRPr="0092798C" w:rsidRDefault="008618FF" w:rsidP="00626630">
                      <w:pPr>
                        <w:spacing w:before="0"/>
                      </w:pPr>
                      <w:r w:rsidRPr="0092798C">
                        <w:t>Aktenzeichen</w:t>
                      </w:r>
                      <w:r>
                        <w:t>:</w:t>
                      </w:r>
                      <w:r w:rsidRPr="0092798C">
                        <w:t xml:space="preserve"> </w:t>
                      </w:r>
                      <w:r w:rsidRPr="00966310">
                        <w:t>SWD-10.08.18.7-18.01</w:t>
                      </w:r>
                    </w:p>
                    <w:p w14:paraId="2269797A" w14:textId="59F95CB7" w:rsidR="008618FF" w:rsidRPr="0092798C" w:rsidRDefault="008618FF"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3B5BD9">
        <w:t>Kurztitel</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even" r:id="rId20"/>
          <w:headerReference w:type="default" r:id="rId21"/>
          <w:footerReference w:type="even" r:id="rId22"/>
          <w:footerReference w:type="default" r:id="rId23"/>
          <w:headerReference w:type="first" r:id="rId24"/>
          <w:footerReference w:type="first" r:id="rId25"/>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742D19" w:rsidRDefault="000B5B52" w:rsidP="008232AD">
      <w:pPr>
        <w:spacing w:before="0" w:line="192" w:lineRule="atLeast"/>
        <w:rPr>
          <w:rFonts w:eastAsia="Myriad Pro" w:cs="Myriad Pro"/>
          <w:sz w:val="16"/>
          <w:szCs w:val="16"/>
          <w:rPrChange w:id="11" w:author="Florian Meyer" w:date="2022-04-25T14:28:00Z">
            <w:rPr>
              <w:rFonts w:eastAsia="Myriad Pro" w:cs="Myriad Pro"/>
              <w:sz w:val="16"/>
              <w:szCs w:val="16"/>
              <w:lang w:val="en-US"/>
            </w:rPr>
          </w:rPrChange>
        </w:rPr>
      </w:pPr>
      <w:r w:rsidRPr="00742D19">
        <w:rPr>
          <w:rFonts w:eastAsia="Myriad Pro" w:cs="Myriad Pro"/>
          <w:spacing w:val="-5"/>
          <w:sz w:val="16"/>
          <w:szCs w:val="16"/>
          <w:rPrChange w:id="12" w:author="Florian Meyer" w:date="2022-04-25T14:28:00Z">
            <w:rPr>
              <w:rFonts w:eastAsia="Myriad Pro" w:cs="Myriad Pro"/>
              <w:spacing w:val="-5"/>
              <w:sz w:val="16"/>
              <w:szCs w:val="16"/>
              <w:lang w:val="en-US"/>
            </w:rPr>
          </w:rPrChange>
        </w:rPr>
        <w:t>Guido Hagel</w:t>
      </w:r>
      <w:r w:rsidR="006E05F1" w:rsidRPr="00742D19">
        <w:rPr>
          <w:rFonts w:eastAsia="Myriad Pro" w:cs="Myriad Pro"/>
          <w:spacing w:val="7"/>
          <w:sz w:val="16"/>
          <w:szCs w:val="16"/>
          <w:rPrChange w:id="13" w:author="Florian Meyer" w:date="2022-04-25T14:28:00Z">
            <w:rPr>
              <w:rFonts w:eastAsia="Myriad Pro" w:cs="Myriad Pro"/>
              <w:spacing w:val="7"/>
              <w:sz w:val="16"/>
              <w:szCs w:val="16"/>
              <w:lang w:val="en-US"/>
            </w:rPr>
          </w:rPrChange>
        </w:rPr>
        <w:t xml:space="preserve"> </w:t>
      </w:r>
    </w:p>
    <w:p w14:paraId="78B74F19" w14:textId="1B3F82E4" w:rsidR="006E05F1" w:rsidRPr="00742D19" w:rsidRDefault="00E24BC2" w:rsidP="008232AD">
      <w:pPr>
        <w:spacing w:before="0" w:line="192" w:lineRule="atLeast"/>
        <w:rPr>
          <w:rFonts w:eastAsia="Myriad Pro" w:cs="Myriad Pro"/>
          <w:sz w:val="16"/>
          <w:szCs w:val="16"/>
          <w:rPrChange w:id="14" w:author="Florian Meyer" w:date="2022-04-25T14:28:00Z">
            <w:rPr>
              <w:rFonts w:eastAsia="Myriad Pro" w:cs="Myriad Pro"/>
              <w:sz w:val="16"/>
              <w:szCs w:val="16"/>
              <w:lang w:val="en-US"/>
            </w:rPr>
          </w:rPrChange>
        </w:rPr>
      </w:pPr>
      <w:r>
        <w:fldChar w:fldCharType="begin"/>
      </w:r>
      <w:r w:rsidRPr="00742D19">
        <w:rPr>
          <w:rPrChange w:id="15" w:author="Florian Meyer" w:date="2022-04-25T14:28:00Z">
            <w:rPr/>
          </w:rPrChange>
        </w:rPr>
        <w:instrText xml:space="preserve"> HYPERLINK "mailto:guido.hagel@bbr.bund.de" </w:instrText>
      </w:r>
      <w:r>
        <w:fldChar w:fldCharType="separate"/>
      </w:r>
      <w:r w:rsidR="00B31C71" w:rsidRPr="00742D19">
        <w:rPr>
          <w:rStyle w:val="Hyperlink"/>
          <w:rFonts w:eastAsia="Myriad Pro" w:cs="Myriad Pro"/>
          <w:spacing w:val="-2"/>
          <w:sz w:val="16"/>
          <w:szCs w:val="16"/>
          <w:rPrChange w:id="16" w:author="Florian Meyer" w:date="2022-04-25T14:28:00Z">
            <w:rPr>
              <w:rStyle w:val="Hyperlink"/>
              <w:rFonts w:eastAsia="Myriad Pro" w:cs="Myriad Pro"/>
              <w:spacing w:val="-2"/>
              <w:sz w:val="16"/>
              <w:szCs w:val="16"/>
              <w:lang w:val="en-US"/>
            </w:rPr>
          </w:rPrChange>
        </w:rPr>
        <w:t>guido</w:t>
      </w:r>
      <w:r w:rsidR="00B31C71" w:rsidRPr="00742D19">
        <w:rPr>
          <w:rStyle w:val="Hyperlink"/>
          <w:rFonts w:eastAsia="Myriad Pro" w:cs="Myriad Pro"/>
          <w:sz w:val="16"/>
          <w:szCs w:val="16"/>
          <w:rPrChange w:id="17" w:author="Florian Meyer" w:date="2022-04-25T14:28:00Z">
            <w:rPr>
              <w:rStyle w:val="Hyperlink"/>
              <w:rFonts w:eastAsia="Myriad Pro" w:cs="Myriad Pro"/>
              <w:sz w:val="16"/>
              <w:szCs w:val="16"/>
              <w:lang w:val="en-US"/>
            </w:rPr>
          </w:rPrChange>
        </w:rPr>
        <w:t>.hagel@bb</w:t>
      </w:r>
      <w:r w:rsidR="00B31C71" w:rsidRPr="00742D19">
        <w:rPr>
          <w:rStyle w:val="Hyperlink"/>
          <w:rFonts w:eastAsia="Myriad Pro" w:cs="Myriad Pro"/>
          <w:spacing w:val="-8"/>
          <w:sz w:val="16"/>
          <w:szCs w:val="16"/>
          <w:rPrChange w:id="18" w:author="Florian Meyer" w:date="2022-04-25T14:28:00Z">
            <w:rPr>
              <w:rStyle w:val="Hyperlink"/>
              <w:rFonts w:eastAsia="Myriad Pro" w:cs="Myriad Pro"/>
              <w:spacing w:val="-8"/>
              <w:sz w:val="16"/>
              <w:szCs w:val="16"/>
              <w:lang w:val="en-US"/>
            </w:rPr>
          </w:rPrChange>
        </w:rPr>
        <w:t>r</w:t>
      </w:r>
      <w:r w:rsidR="00B31C71" w:rsidRPr="00742D19">
        <w:rPr>
          <w:rStyle w:val="Hyperlink"/>
          <w:rFonts w:eastAsia="Myriad Pro" w:cs="Myriad Pro"/>
          <w:sz w:val="16"/>
          <w:szCs w:val="16"/>
          <w:rPrChange w:id="19" w:author="Florian Meyer" w:date="2022-04-25T14:28:00Z">
            <w:rPr>
              <w:rStyle w:val="Hyperlink"/>
              <w:rFonts w:eastAsia="Myriad Pro" w:cs="Myriad Pro"/>
              <w:sz w:val="16"/>
              <w:szCs w:val="16"/>
              <w:lang w:val="en-US"/>
            </w:rPr>
          </w:rPrChange>
        </w:rPr>
        <w:t>.bun</w:t>
      </w:r>
      <w:r w:rsidR="00B31C71" w:rsidRPr="00742D19">
        <w:rPr>
          <w:rStyle w:val="Hyperlink"/>
          <w:rFonts w:eastAsia="Myriad Pro" w:cs="Myriad Pro"/>
          <w:spacing w:val="-2"/>
          <w:sz w:val="16"/>
          <w:szCs w:val="16"/>
          <w:rPrChange w:id="20" w:author="Florian Meyer" w:date="2022-04-25T14:28:00Z">
            <w:rPr>
              <w:rStyle w:val="Hyperlink"/>
              <w:rFonts w:eastAsia="Myriad Pro" w:cs="Myriad Pro"/>
              <w:spacing w:val="-2"/>
              <w:sz w:val="16"/>
              <w:szCs w:val="16"/>
              <w:lang w:val="en-US"/>
            </w:rPr>
          </w:rPrChange>
        </w:rPr>
        <w:t>d</w:t>
      </w:r>
      <w:r w:rsidR="00B31C71" w:rsidRPr="00742D19">
        <w:rPr>
          <w:rStyle w:val="Hyperlink"/>
          <w:rFonts w:eastAsia="Myriad Pro" w:cs="Myriad Pro"/>
          <w:sz w:val="16"/>
          <w:szCs w:val="16"/>
          <w:rPrChange w:id="21" w:author="Florian Meyer" w:date="2022-04-25T14:28:00Z">
            <w:rPr>
              <w:rStyle w:val="Hyperlink"/>
              <w:rFonts w:eastAsia="Myriad Pro" w:cs="Myriad Pro"/>
              <w:sz w:val="16"/>
              <w:szCs w:val="16"/>
              <w:lang w:val="en-US"/>
            </w:rPr>
          </w:rPrChange>
        </w:rPr>
        <w:t>.de</w:t>
      </w:r>
      <w:r>
        <w:rPr>
          <w:rStyle w:val="Hyperlink"/>
          <w:rFonts w:eastAsia="Myriad Pro" w:cs="Myriad Pro"/>
          <w:sz w:val="16"/>
          <w:szCs w:val="16"/>
          <w:lang w:val="en-US"/>
        </w:rPr>
        <w:fldChar w:fldCharType="end"/>
      </w:r>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742D19" w:rsidRDefault="00484BDA" w:rsidP="00370638">
      <w:pPr>
        <w:spacing w:line="192" w:lineRule="atLeast"/>
        <w:rPr>
          <w:rFonts w:eastAsia="Myriad Pro" w:cs="Myriad Pro"/>
          <w:sz w:val="16"/>
          <w:szCs w:val="16"/>
          <w:rPrChange w:id="22" w:author="Florian Meyer" w:date="2022-04-25T14:28:00Z">
            <w:rPr>
              <w:rFonts w:eastAsia="Myriad Pro" w:cs="Myriad Pro"/>
              <w:sz w:val="16"/>
              <w:szCs w:val="16"/>
              <w:lang w:val="en-US"/>
            </w:rPr>
          </w:rPrChange>
        </w:rPr>
      </w:pPr>
      <w:r w:rsidRPr="00742D19">
        <w:rPr>
          <w:rFonts w:eastAsia="Myriad Pro" w:cs="Myriad Pro"/>
          <w:sz w:val="16"/>
          <w:szCs w:val="16"/>
          <w:rPrChange w:id="23" w:author="Florian Meyer" w:date="2022-04-25T14:28:00Z">
            <w:rPr>
              <w:rFonts w:eastAsia="Myriad Pro" w:cs="Myriad Pro"/>
              <w:sz w:val="16"/>
              <w:szCs w:val="16"/>
              <w:lang w:val="en-US"/>
            </w:rPr>
          </w:rPrChange>
        </w:rPr>
        <w:t>M.Sc. Marie Breidenbach</w:t>
      </w:r>
    </w:p>
    <w:p w14:paraId="19444993" w14:textId="63B6D104" w:rsidR="00B31C71" w:rsidRPr="005C0198" w:rsidRDefault="00E24BC2" w:rsidP="00D11724">
      <w:pPr>
        <w:spacing w:before="0" w:line="192" w:lineRule="atLeast"/>
        <w:rPr>
          <w:rFonts w:eastAsia="Myriad Pro" w:cs="Myriad Pro"/>
          <w:sz w:val="16"/>
          <w:szCs w:val="16"/>
          <w:lang w:val="en-US"/>
        </w:rPr>
      </w:pPr>
      <w:r>
        <w:fldChar w:fldCharType="begin"/>
      </w:r>
      <w:r w:rsidRPr="004860D4">
        <w:rPr>
          <w:lang w:val="en-US"/>
          <w:rPrChange w:id="24" w:author="Florian Meyer" w:date="2022-03-16T08:07:00Z">
            <w:rPr/>
          </w:rPrChange>
        </w:rPr>
        <w:instrText xml:space="preserve"> HYPERLINK "mailto:vorname.nachname@musterinstitut.de" </w:instrText>
      </w:r>
      <w:r>
        <w:fldChar w:fldCharType="separate"/>
      </w:r>
      <w:r w:rsidR="00B31C71" w:rsidRPr="005C0198">
        <w:rPr>
          <w:rStyle w:val="Hyperlink"/>
          <w:rFonts w:eastAsia="Myriad Pro" w:cs="Myriad Pro"/>
          <w:spacing w:val="-2"/>
          <w:sz w:val="16"/>
          <w:szCs w:val="16"/>
          <w:lang w:val="en-US"/>
        </w:rPr>
        <w:t>v</w:t>
      </w:r>
      <w:r w:rsidR="00B31C71" w:rsidRPr="005C0198">
        <w:rPr>
          <w:rStyle w:val="Hyperlink"/>
          <w:rFonts w:eastAsia="Myriad Pro" w:cs="Myriad Pro"/>
          <w:sz w:val="16"/>
          <w:szCs w:val="16"/>
          <w:lang w:val="en-US"/>
        </w:rPr>
        <w:t>o</w:t>
      </w:r>
      <w:r w:rsidR="00B31C71" w:rsidRPr="005C0198">
        <w:rPr>
          <w:rStyle w:val="Hyperlink"/>
          <w:rFonts w:eastAsia="Myriad Pro" w:cs="Myriad Pro"/>
          <w:spacing w:val="1"/>
          <w:sz w:val="16"/>
          <w:szCs w:val="16"/>
          <w:lang w:val="en-US"/>
        </w:rPr>
        <w:t>r</w:t>
      </w:r>
      <w:r w:rsidR="00B31C71" w:rsidRPr="005C0198">
        <w:rPr>
          <w:rStyle w:val="Hyperlink"/>
          <w:rFonts w:eastAsia="Myriad Pro" w:cs="Myriad Pro"/>
          <w:sz w:val="16"/>
          <w:szCs w:val="16"/>
          <w:lang w:val="en-US"/>
        </w:rPr>
        <w:t>nam</w:t>
      </w:r>
      <w:r w:rsidR="00B31C71" w:rsidRPr="005C0198">
        <w:rPr>
          <w:rStyle w:val="Hyperlink"/>
          <w:rFonts w:eastAsia="Myriad Pro" w:cs="Myriad Pro"/>
          <w:spacing w:val="-2"/>
          <w:sz w:val="16"/>
          <w:szCs w:val="16"/>
          <w:lang w:val="en-US"/>
        </w:rPr>
        <w:t>e</w:t>
      </w:r>
      <w:r w:rsidR="00B31C71" w:rsidRPr="005C0198">
        <w:rPr>
          <w:rStyle w:val="Hyperlink"/>
          <w:rFonts w:eastAsia="Myriad Pro" w:cs="Myriad Pro"/>
          <w:sz w:val="16"/>
          <w:szCs w:val="16"/>
          <w:lang w:val="en-US"/>
        </w:rPr>
        <w:t>.nachname@mus</w:t>
      </w:r>
      <w:r w:rsidR="00B31C71" w:rsidRPr="005C0198">
        <w:rPr>
          <w:rStyle w:val="Hyperlink"/>
          <w:rFonts w:eastAsia="Myriad Pro" w:cs="Myriad Pro"/>
          <w:spacing w:val="-1"/>
          <w:sz w:val="16"/>
          <w:szCs w:val="16"/>
          <w:lang w:val="en-US"/>
        </w:rPr>
        <w:t>t</w:t>
      </w:r>
      <w:r w:rsidR="00B31C71" w:rsidRPr="005C0198">
        <w:rPr>
          <w:rStyle w:val="Hyperlink"/>
          <w:rFonts w:eastAsia="Myriad Pro" w:cs="Myriad Pro"/>
          <w:sz w:val="16"/>
          <w:szCs w:val="16"/>
          <w:lang w:val="en-US"/>
        </w:rPr>
        <w:t>e</w:t>
      </w:r>
      <w:r w:rsidR="00B31C71" w:rsidRPr="005C0198">
        <w:rPr>
          <w:rStyle w:val="Hyperlink"/>
          <w:rFonts w:eastAsia="Myriad Pro" w:cs="Myriad Pro"/>
          <w:spacing w:val="1"/>
          <w:sz w:val="16"/>
          <w:szCs w:val="16"/>
          <w:lang w:val="en-US"/>
        </w:rPr>
        <w:t>r</w:t>
      </w:r>
      <w:r w:rsidR="00B31C71" w:rsidRPr="005C0198">
        <w:rPr>
          <w:rStyle w:val="Hyperlink"/>
          <w:rFonts w:eastAsia="Myriad Pro" w:cs="Myriad Pro"/>
          <w:sz w:val="16"/>
          <w:szCs w:val="16"/>
          <w:lang w:val="en-US"/>
        </w:rPr>
        <w:t>institut.de</w:t>
      </w:r>
      <w:r>
        <w:rPr>
          <w:rStyle w:val="Hyperlink"/>
          <w:rFonts w:eastAsia="Myriad Pro" w:cs="Myriad Pro"/>
          <w:sz w:val="16"/>
          <w:szCs w:val="16"/>
          <w:lang w:val="en-US"/>
        </w:rPr>
        <w:fldChar w:fldCharType="end"/>
      </w:r>
    </w:p>
    <w:p w14:paraId="63407131" w14:textId="19B84CD3" w:rsidR="00B31C71" w:rsidRPr="00742D19" w:rsidRDefault="00B31C71" w:rsidP="00B31C71">
      <w:pPr>
        <w:spacing w:line="192" w:lineRule="atLeast"/>
        <w:rPr>
          <w:rFonts w:eastAsia="Myriad Pro" w:cs="Myriad Pro"/>
          <w:sz w:val="16"/>
          <w:szCs w:val="16"/>
          <w:lang w:val="en-US"/>
          <w:rPrChange w:id="25" w:author="Florian Meyer" w:date="2022-04-25T14:28:00Z">
            <w:rPr>
              <w:rFonts w:eastAsia="Myriad Pro" w:cs="Myriad Pro"/>
              <w:sz w:val="16"/>
              <w:szCs w:val="16"/>
            </w:rPr>
          </w:rPrChange>
        </w:rPr>
      </w:pPr>
      <w:proofErr w:type="spellStart"/>
      <w:r w:rsidRPr="00742D19">
        <w:rPr>
          <w:rFonts w:eastAsia="Myriad Pro" w:cs="Myriad Pro"/>
          <w:spacing w:val="1"/>
          <w:sz w:val="16"/>
          <w:szCs w:val="16"/>
          <w:lang w:val="en-US"/>
          <w:rPrChange w:id="26" w:author="Florian Meyer" w:date="2022-04-25T14:28:00Z">
            <w:rPr>
              <w:rFonts w:eastAsia="Myriad Pro" w:cs="Myriad Pro"/>
              <w:spacing w:val="1"/>
              <w:sz w:val="16"/>
              <w:szCs w:val="16"/>
            </w:rPr>
          </w:rPrChange>
        </w:rPr>
        <w:t>Brüninghoff</w:t>
      </w:r>
      <w:proofErr w:type="spellEnd"/>
    </w:p>
    <w:p w14:paraId="3A43490E" w14:textId="22AC6E9F" w:rsidR="00B31C71" w:rsidRPr="00742D19" w:rsidRDefault="00B31C71" w:rsidP="00B31C71">
      <w:pPr>
        <w:spacing w:before="0" w:line="192" w:lineRule="atLeast"/>
        <w:rPr>
          <w:rFonts w:eastAsia="Myriad Pro" w:cs="Myriad Pro"/>
          <w:sz w:val="16"/>
          <w:szCs w:val="16"/>
          <w:lang w:val="en-US"/>
          <w:rPrChange w:id="27" w:author="Florian Meyer" w:date="2022-04-25T14:28:00Z">
            <w:rPr>
              <w:rFonts w:eastAsia="Myriad Pro" w:cs="Myriad Pro"/>
              <w:sz w:val="16"/>
              <w:szCs w:val="16"/>
            </w:rPr>
          </w:rPrChange>
        </w:rPr>
      </w:pPr>
      <w:r w:rsidRPr="00742D19">
        <w:rPr>
          <w:rFonts w:eastAsia="Myriad Pro" w:cs="Myriad Pro"/>
          <w:sz w:val="16"/>
          <w:szCs w:val="16"/>
          <w:lang w:val="en-US"/>
          <w:rPrChange w:id="28" w:author="Florian Meyer" w:date="2022-04-25T14:28:00Z">
            <w:rPr>
              <w:rFonts w:eastAsia="Myriad Pro" w:cs="Myriad Pro"/>
              <w:sz w:val="16"/>
              <w:szCs w:val="16"/>
            </w:rPr>
          </w:rPrChange>
        </w:rPr>
        <w:t>D</w:t>
      </w:r>
      <w:r w:rsidRPr="00742D19">
        <w:rPr>
          <w:rFonts w:eastAsia="Myriad Pro" w:cs="Myriad Pro"/>
          <w:spacing w:val="-8"/>
          <w:sz w:val="16"/>
          <w:szCs w:val="16"/>
          <w:lang w:val="en-US"/>
          <w:rPrChange w:id="29" w:author="Florian Meyer" w:date="2022-04-25T14:28:00Z">
            <w:rPr>
              <w:rFonts w:eastAsia="Myriad Pro" w:cs="Myriad Pro"/>
              <w:spacing w:val="-8"/>
              <w:sz w:val="16"/>
              <w:szCs w:val="16"/>
            </w:rPr>
          </w:rPrChange>
        </w:rPr>
        <w:t>r</w:t>
      </w:r>
      <w:r w:rsidRPr="00742D19">
        <w:rPr>
          <w:rFonts w:eastAsia="Myriad Pro" w:cs="Myriad Pro"/>
          <w:sz w:val="16"/>
          <w:szCs w:val="16"/>
          <w:lang w:val="en-US"/>
          <w:rPrChange w:id="30" w:author="Florian Meyer" w:date="2022-04-25T14:28:00Z">
            <w:rPr>
              <w:rFonts w:eastAsia="Myriad Pro" w:cs="Myriad Pro"/>
              <w:sz w:val="16"/>
              <w:szCs w:val="16"/>
            </w:rPr>
          </w:rPrChange>
        </w:rPr>
        <w:t>.</w:t>
      </w:r>
      <w:r w:rsidRPr="00742D19">
        <w:rPr>
          <w:rFonts w:eastAsia="Myriad Pro" w:cs="Myriad Pro"/>
          <w:spacing w:val="1"/>
          <w:sz w:val="16"/>
          <w:szCs w:val="16"/>
          <w:lang w:val="en-US"/>
          <w:rPrChange w:id="31" w:author="Florian Meyer" w:date="2022-04-25T14:28:00Z">
            <w:rPr>
              <w:rFonts w:eastAsia="Myriad Pro" w:cs="Myriad Pro"/>
              <w:spacing w:val="1"/>
              <w:sz w:val="16"/>
              <w:szCs w:val="16"/>
            </w:rPr>
          </w:rPrChange>
        </w:rPr>
        <w:t xml:space="preserve"> </w:t>
      </w:r>
      <w:r w:rsidR="00484BDA" w:rsidRPr="00742D19">
        <w:rPr>
          <w:rFonts w:eastAsia="Myriad Pro" w:cs="Myriad Pro"/>
          <w:spacing w:val="-5"/>
          <w:sz w:val="16"/>
          <w:szCs w:val="16"/>
          <w:lang w:val="en-US"/>
          <w:rPrChange w:id="32" w:author="Florian Meyer" w:date="2022-04-25T14:28:00Z">
            <w:rPr>
              <w:rFonts w:eastAsia="Myriad Pro" w:cs="Myriad Pro"/>
              <w:spacing w:val="-5"/>
              <w:sz w:val="16"/>
              <w:szCs w:val="16"/>
            </w:rPr>
          </w:rPrChange>
        </w:rPr>
        <w:t xml:space="preserve">Jan </w:t>
      </w:r>
      <w:proofErr w:type="spellStart"/>
      <w:r w:rsidR="00484BDA" w:rsidRPr="00742D19">
        <w:rPr>
          <w:rFonts w:eastAsia="Myriad Pro" w:cs="Myriad Pro"/>
          <w:spacing w:val="-5"/>
          <w:sz w:val="16"/>
          <w:szCs w:val="16"/>
          <w:lang w:val="en-US"/>
          <w:rPrChange w:id="33" w:author="Florian Meyer" w:date="2022-04-25T14:28:00Z">
            <w:rPr>
              <w:rFonts w:eastAsia="Myriad Pro" w:cs="Myriad Pro"/>
              <w:spacing w:val="-5"/>
              <w:sz w:val="16"/>
              <w:szCs w:val="16"/>
            </w:rPr>
          </w:rPrChange>
        </w:rPr>
        <w:t>Wenker</w:t>
      </w:r>
      <w:proofErr w:type="spellEnd"/>
    </w:p>
    <w:p w14:paraId="531AC689" w14:textId="7F95E195" w:rsidR="00B31C71" w:rsidRPr="00742D19" w:rsidRDefault="00E80FB4" w:rsidP="00D11724">
      <w:pPr>
        <w:spacing w:before="0" w:line="192" w:lineRule="atLeast"/>
        <w:rPr>
          <w:rFonts w:eastAsia="Myriad Pro" w:cs="Myriad Pro"/>
          <w:sz w:val="16"/>
          <w:szCs w:val="16"/>
          <w:lang w:val="en-US"/>
          <w:rPrChange w:id="34" w:author="Florian Meyer" w:date="2022-04-25T14:28:00Z">
            <w:rPr>
              <w:rFonts w:eastAsia="Myriad Pro" w:cs="Myriad Pro"/>
              <w:sz w:val="16"/>
              <w:szCs w:val="16"/>
            </w:rPr>
          </w:rPrChange>
        </w:rPr>
      </w:pPr>
      <w:r>
        <w:fldChar w:fldCharType="begin"/>
      </w:r>
      <w:r w:rsidRPr="00742D19">
        <w:rPr>
          <w:lang w:val="en-US"/>
          <w:rPrChange w:id="35" w:author="Florian Meyer" w:date="2022-04-25T14:28:00Z">
            <w:rPr/>
          </w:rPrChange>
        </w:rPr>
        <w:instrText xml:space="preserve"> HYPERLINK "mailto:vorname.nachname@beispielinstitut.de" </w:instrText>
      </w:r>
      <w:r>
        <w:fldChar w:fldCharType="separate"/>
      </w:r>
      <w:r w:rsidR="00484BDA" w:rsidRPr="00742D19">
        <w:rPr>
          <w:rStyle w:val="Hyperlink"/>
          <w:rFonts w:eastAsia="Myriad Pro" w:cs="Myriad Pro"/>
          <w:spacing w:val="-2"/>
          <w:sz w:val="16"/>
          <w:szCs w:val="16"/>
          <w:lang w:val="en-US"/>
          <w:rPrChange w:id="36" w:author="Florian Meyer" w:date="2022-04-25T14:28:00Z">
            <w:rPr>
              <w:rStyle w:val="Hyperlink"/>
              <w:rFonts w:eastAsia="Myriad Pro" w:cs="Myriad Pro"/>
              <w:spacing w:val="-2"/>
              <w:sz w:val="16"/>
              <w:szCs w:val="16"/>
            </w:rPr>
          </w:rPrChange>
        </w:rPr>
        <w:t>v</w:t>
      </w:r>
      <w:r w:rsidR="00484BDA" w:rsidRPr="00742D19">
        <w:rPr>
          <w:rStyle w:val="Hyperlink"/>
          <w:rFonts w:eastAsia="Myriad Pro" w:cs="Myriad Pro"/>
          <w:sz w:val="16"/>
          <w:szCs w:val="16"/>
          <w:lang w:val="en-US"/>
          <w:rPrChange w:id="37" w:author="Florian Meyer" w:date="2022-04-25T14:28:00Z">
            <w:rPr>
              <w:rStyle w:val="Hyperlink"/>
              <w:rFonts w:eastAsia="Myriad Pro" w:cs="Myriad Pro"/>
              <w:sz w:val="16"/>
              <w:szCs w:val="16"/>
            </w:rPr>
          </w:rPrChange>
        </w:rPr>
        <w:t>o</w:t>
      </w:r>
      <w:r w:rsidR="00484BDA" w:rsidRPr="00742D19">
        <w:rPr>
          <w:rStyle w:val="Hyperlink"/>
          <w:rFonts w:eastAsia="Myriad Pro" w:cs="Myriad Pro"/>
          <w:spacing w:val="1"/>
          <w:sz w:val="16"/>
          <w:szCs w:val="16"/>
          <w:lang w:val="en-US"/>
          <w:rPrChange w:id="38" w:author="Florian Meyer" w:date="2022-04-25T14:28:00Z">
            <w:rPr>
              <w:rStyle w:val="Hyperlink"/>
              <w:rFonts w:eastAsia="Myriad Pro" w:cs="Myriad Pro"/>
              <w:spacing w:val="1"/>
              <w:sz w:val="16"/>
              <w:szCs w:val="16"/>
            </w:rPr>
          </w:rPrChange>
        </w:rPr>
        <w:t>r</w:t>
      </w:r>
      <w:r w:rsidR="00484BDA" w:rsidRPr="00742D19">
        <w:rPr>
          <w:rStyle w:val="Hyperlink"/>
          <w:rFonts w:eastAsia="Myriad Pro" w:cs="Myriad Pro"/>
          <w:sz w:val="16"/>
          <w:szCs w:val="16"/>
          <w:lang w:val="en-US"/>
          <w:rPrChange w:id="39" w:author="Florian Meyer" w:date="2022-04-25T14:28:00Z">
            <w:rPr>
              <w:rStyle w:val="Hyperlink"/>
              <w:rFonts w:eastAsia="Myriad Pro" w:cs="Myriad Pro"/>
              <w:sz w:val="16"/>
              <w:szCs w:val="16"/>
            </w:rPr>
          </w:rPrChange>
        </w:rPr>
        <w:t>nam</w:t>
      </w:r>
      <w:r w:rsidR="00484BDA" w:rsidRPr="00742D19">
        <w:rPr>
          <w:rStyle w:val="Hyperlink"/>
          <w:rFonts w:eastAsia="Myriad Pro" w:cs="Myriad Pro"/>
          <w:spacing w:val="-2"/>
          <w:sz w:val="16"/>
          <w:szCs w:val="16"/>
          <w:lang w:val="en-US"/>
          <w:rPrChange w:id="40" w:author="Florian Meyer" w:date="2022-04-25T14:28:00Z">
            <w:rPr>
              <w:rStyle w:val="Hyperlink"/>
              <w:rFonts w:eastAsia="Myriad Pro" w:cs="Myriad Pro"/>
              <w:spacing w:val="-2"/>
              <w:sz w:val="16"/>
              <w:szCs w:val="16"/>
            </w:rPr>
          </w:rPrChange>
        </w:rPr>
        <w:t>e</w:t>
      </w:r>
      <w:r w:rsidR="00484BDA" w:rsidRPr="00742D19">
        <w:rPr>
          <w:rStyle w:val="Hyperlink"/>
          <w:rFonts w:eastAsia="Myriad Pro" w:cs="Myriad Pro"/>
          <w:sz w:val="16"/>
          <w:szCs w:val="16"/>
          <w:lang w:val="en-US"/>
          <w:rPrChange w:id="41" w:author="Florian Meyer" w:date="2022-04-25T14:28:00Z">
            <w:rPr>
              <w:rStyle w:val="Hyperlink"/>
              <w:rFonts w:eastAsia="Myriad Pro" w:cs="Myriad Pro"/>
              <w:sz w:val="16"/>
              <w:szCs w:val="16"/>
            </w:rPr>
          </w:rPrChange>
        </w:rPr>
        <w:t>.nachname@beispielinstitu</w:t>
      </w:r>
      <w:r w:rsidR="00484BDA" w:rsidRPr="00742D19">
        <w:rPr>
          <w:rStyle w:val="Hyperlink"/>
          <w:rFonts w:eastAsia="Myriad Pro" w:cs="Myriad Pro"/>
          <w:spacing w:val="-1"/>
          <w:sz w:val="16"/>
          <w:szCs w:val="16"/>
          <w:lang w:val="en-US"/>
          <w:rPrChange w:id="42" w:author="Florian Meyer" w:date="2022-04-25T14:28:00Z">
            <w:rPr>
              <w:rStyle w:val="Hyperlink"/>
              <w:rFonts w:eastAsia="Myriad Pro" w:cs="Myriad Pro"/>
              <w:spacing w:val="-1"/>
              <w:sz w:val="16"/>
              <w:szCs w:val="16"/>
            </w:rPr>
          </w:rPrChange>
        </w:rPr>
        <w:t>t</w:t>
      </w:r>
      <w:r w:rsidR="00484BDA" w:rsidRPr="00742D19">
        <w:rPr>
          <w:rStyle w:val="Hyperlink"/>
          <w:rFonts w:eastAsia="Myriad Pro" w:cs="Myriad Pro"/>
          <w:sz w:val="16"/>
          <w:szCs w:val="16"/>
          <w:lang w:val="en-US"/>
          <w:rPrChange w:id="43" w:author="Florian Meyer" w:date="2022-04-25T14:28:00Z">
            <w:rPr>
              <w:rStyle w:val="Hyperlink"/>
              <w:rFonts w:eastAsia="Myriad Pro" w:cs="Myriad Pro"/>
              <w:sz w:val="16"/>
              <w:szCs w:val="16"/>
            </w:rPr>
          </w:rPrChange>
        </w:rPr>
        <w:t>.de</w:t>
      </w:r>
      <w:r>
        <w:rPr>
          <w:rStyle w:val="Hyperlink"/>
          <w:rFonts w:eastAsia="Myriad Pro" w:cs="Myriad Pro"/>
          <w:sz w:val="16"/>
          <w:szCs w:val="16"/>
        </w:rPr>
        <w:fldChar w:fldCharType="end"/>
      </w:r>
    </w:p>
    <w:p w14:paraId="27DC3C65" w14:textId="1F5D5FE8" w:rsidR="00484BDA" w:rsidRPr="00742D19" w:rsidRDefault="00484BDA" w:rsidP="00D11724">
      <w:pPr>
        <w:spacing w:before="0" w:line="192" w:lineRule="atLeast"/>
        <w:rPr>
          <w:rFonts w:eastAsia="Myriad Pro" w:cs="Myriad Pro"/>
          <w:sz w:val="16"/>
          <w:szCs w:val="16"/>
          <w:lang w:val="en-US"/>
          <w:rPrChange w:id="44" w:author="Florian Meyer" w:date="2022-04-25T14:28:00Z">
            <w:rPr>
              <w:rFonts w:eastAsia="Myriad Pro" w:cs="Myriad Pro"/>
              <w:sz w:val="16"/>
              <w:szCs w:val="16"/>
            </w:rPr>
          </w:rPrChange>
        </w:rPr>
      </w:pPr>
    </w:p>
    <w:p w14:paraId="5C351C06" w14:textId="71C9740C" w:rsidR="00484BDA" w:rsidRPr="00E81B1B" w:rsidRDefault="00484BDA" w:rsidP="00D11724">
      <w:pPr>
        <w:spacing w:before="0" w:line="192" w:lineRule="atLeast"/>
        <w:rPr>
          <w:rFonts w:eastAsia="Myriad Pro" w:cs="Myriad Pro"/>
          <w:sz w:val="16"/>
          <w:szCs w:val="16"/>
        </w:rPr>
      </w:pPr>
      <w:r w:rsidRPr="00742D19">
        <w:rPr>
          <w:rFonts w:eastAsia="Myriad Pro" w:cs="Myriad Pro"/>
          <w:sz w:val="16"/>
          <w:szCs w:val="16"/>
          <w:lang w:val="en-US"/>
          <w:rPrChange w:id="45" w:author="Florian Meyer" w:date="2022-04-25T14:28:00Z">
            <w:rPr>
              <w:rFonts w:eastAsia="Myriad Pro" w:cs="Myriad Pro"/>
              <w:sz w:val="16"/>
              <w:szCs w:val="16"/>
            </w:rPr>
          </w:rPrChange>
        </w:rPr>
        <w:t xml:space="preserve">Dipl.-Ing. </w:t>
      </w:r>
      <w:r>
        <w:rPr>
          <w:rFonts w:eastAsia="Myriad Pro" w:cs="Myriad Pro"/>
          <w:sz w:val="16"/>
          <w:szCs w:val="16"/>
        </w:rPr>
        <w:t>Stefan Behring</w:t>
      </w:r>
    </w:p>
    <w:p w14:paraId="3FEAD81A" w14:textId="37969D7A" w:rsidR="00FF1FE5" w:rsidRPr="00E81B1B" w:rsidRDefault="00B31C71" w:rsidP="00D11724">
      <w:pPr>
        <w:spacing w:line="192" w:lineRule="atLeast"/>
        <w:rPr>
          <w:rFonts w:eastAsia="Myriad Pro" w:cs="Myriad Pro"/>
          <w:sz w:val="16"/>
          <w:szCs w:val="16"/>
        </w:rPr>
      </w:pPr>
      <w:r>
        <w:rPr>
          <w:rFonts w:eastAsia="Myriad Pro" w:cs="Myriad Pro"/>
          <w:spacing w:val="1"/>
          <w:sz w:val="16"/>
          <w:szCs w:val="16"/>
        </w:rPr>
        <w:t>Arup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46"/>
    <w:commentRangeStart w:id="47"/>
    <w:p w14:paraId="609B0C03" w14:textId="23F7C8CC"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46"/>
      <w:r w:rsidR="00484BDA">
        <w:rPr>
          <w:rStyle w:val="Kommentarzeichen"/>
        </w:rPr>
        <w:commentReference w:id="46"/>
      </w:r>
      <w:commentRangeEnd w:id="47"/>
      <w:r w:rsidR="008D4876">
        <w:rPr>
          <w:rStyle w:val="Kommentarzeichen"/>
        </w:rPr>
        <w:commentReference w:id="47"/>
      </w:r>
    </w:p>
    <w:p w14:paraId="73DF02F0" w14:textId="56DAA5DB"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erlinovo</w:t>
      </w:r>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Dr. Jan Wenker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48"/>
      <w:proofErr w:type="spellStart"/>
      <w:r>
        <w:rPr>
          <w:rFonts w:eastAsia="Myriad Pro" w:cs="Myriad Pro"/>
          <w:sz w:val="16"/>
          <w:szCs w:val="16"/>
        </w:rPr>
        <w:t>xy</w:t>
      </w:r>
      <w:commentRangeEnd w:id="48"/>
      <w:proofErr w:type="spellEnd"/>
      <w:r>
        <w:rPr>
          <w:rStyle w:val="Kommentarzeichen"/>
        </w:rPr>
        <w:commentReference w:id="48"/>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58" w:name="_Toc92091516" w:displacedByCustomXml="next"/>
    <w:bookmarkStart w:id="59"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60" w:author="Carsten Hein" w:date="2022-01-03T11:35:00Z"/>
            </w:rPr>
          </w:pPr>
          <w:ins w:id="61" w:author="Carsten Hein" w:date="2022-01-03T11:35:00Z">
            <w:r>
              <w:t>Inhaltsverzeichnis</w:t>
            </w:r>
          </w:ins>
        </w:p>
        <w:p w14:paraId="6E747499" w14:textId="4129EB6C" w:rsidR="005F5FB5" w:rsidRDefault="007B714A">
          <w:pPr>
            <w:pStyle w:val="Verzeichnis1"/>
            <w:tabs>
              <w:tab w:val="right" w:leader="dot" w:pos="9060"/>
            </w:tabs>
            <w:rPr>
              <w:ins w:id="62" w:author="Carsten Hein" w:date="2022-04-20T07:55:00Z"/>
              <w:rFonts w:asciiTheme="minorHAnsi" w:eastAsiaTheme="minorEastAsia" w:hAnsiTheme="minorHAnsi" w:cstheme="minorBidi"/>
              <w:b w:val="0"/>
              <w:bCs w:val="0"/>
              <w:caps w:val="0"/>
              <w:noProof/>
              <w:sz w:val="22"/>
              <w:szCs w:val="22"/>
              <w:lang w:val="en-DE" w:eastAsia="en-DE"/>
            </w:rPr>
          </w:pPr>
          <w:ins w:id="63" w:author="Carsten Hein" w:date="2022-01-03T11:35:00Z">
            <w:r>
              <w:fldChar w:fldCharType="begin"/>
            </w:r>
            <w:r>
              <w:instrText xml:space="preserve"> TOC \o "1-3" \h \z \u </w:instrText>
            </w:r>
            <w:r>
              <w:fldChar w:fldCharType="separate"/>
            </w:r>
          </w:ins>
          <w:ins w:id="64" w:author="Carsten Hein" w:date="2022-04-20T07:55:00Z">
            <w:r w:rsidR="005F5FB5" w:rsidRPr="00674E46">
              <w:rPr>
                <w:rStyle w:val="Hyperlink"/>
                <w:noProof/>
              </w:rPr>
              <w:fldChar w:fldCharType="begin"/>
            </w:r>
            <w:r w:rsidR="005F5FB5" w:rsidRPr="00674E46">
              <w:rPr>
                <w:rStyle w:val="Hyperlink"/>
                <w:noProof/>
              </w:rPr>
              <w:instrText xml:space="preserve"> </w:instrText>
            </w:r>
            <w:r w:rsidR="005F5FB5">
              <w:rPr>
                <w:noProof/>
              </w:rPr>
              <w:instrText>HYPERLINK \l "_Toc101333755"</w:instrText>
            </w:r>
            <w:r w:rsidR="005F5FB5" w:rsidRPr="00674E46">
              <w:rPr>
                <w:rStyle w:val="Hyperlink"/>
                <w:noProof/>
              </w:rPr>
              <w:instrText xml:space="preserve"> </w:instrText>
            </w:r>
            <w:r w:rsidR="005F5FB5" w:rsidRPr="00674E46">
              <w:rPr>
                <w:rStyle w:val="Hyperlink"/>
                <w:noProof/>
              </w:rPr>
              <w:fldChar w:fldCharType="separate"/>
            </w:r>
            <w:r w:rsidR="005F5FB5" w:rsidRPr="00674E46">
              <w:rPr>
                <w:rStyle w:val="Hyperlink"/>
                <w:noProof/>
                <w:lang w:val="en-GB"/>
              </w:rPr>
              <w:t>Kurzfassung</w:t>
            </w:r>
            <w:r w:rsidR="005F5FB5">
              <w:rPr>
                <w:noProof/>
                <w:webHidden/>
              </w:rPr>
              <w:tab/>
            </w:r>
            <w:r w:rsidR="005F5FB5">
              <w:rPr>
                <w:noProof/>
                <w:webHidden/>
              </w:rPr>
              <w:fldChar w:fldCharType="begin"/>
            </w:r>
            <w:r w:rsidR="005F5FB5">
              <w:rPr>
                <w:noProof/>
                <w:webHidden/>
              </w:rPr>
              <w:instrText xml:space="preserve"> PAGEREF _Toc101333755 \h </w:instrText>
            </w:r>
          </w:ins>
          <w:r w:rsidR="005F5FB5">
            <w:rPr>
              <w:noProof/>
              <w:webHidden/>
            </w:rPr>
          </w:r>
          <w:r w:rsidR="005F5FB5">
            <w:rPr>
              <w:noProof/>
              <w:webHidden/>
            </w:rPr>
            <w:fldChar w:fldCharType="separate"/>
          </w:r>
          <w:ins w:id="65" w:author="Carsten Hein" w:date="2022-04-20T07:55:00Z">
            <w:r w:rsidR="005F5FB5">
              <w:rPr>
                <w:noProof/>
                <w:webHidden/>
              </w:rPr>
              <w:t>7</w:t>
            </w:r>
            <w:r w:rsidR="005F5FB5">
              <w:rPr>
                <w:noProof/>
                <w:webHidden/>
              </w:rPr>
              <w:fldChar w:fldCharType="end"/>
            </w:r>
            <w:r w:rsidR="005F5FB5" w:rsidRPr="00674E46">
              <w:rPr>
                <w:rStyle w:val="Hyperlink"/>
                <w:noProof/>
              </w:rPr>
              <w:fldChar w:fldCharType="end"/>
            </w:r>
          </w:ins>
        </w:p>
        <w:p w14:paraId="04A9F35E" w14:textId="2F38EB0E" w:rsidR="005F5FB5" w:rsidRDefault="005F5FB5">
          <w:pPr>
            <w:pStyle w:val="Verzeichnis1"/>
            <w:tabs>
              <w:tab w:val="right" w:leader="dot" w:pos="9060"/>
            </w:tabs>
            <w:rPr>
              <w:ins w:id="66" w:author="Carsten Hein" w:date="2022-04-20T07:55:00Z"/>
              <w:rFonts w:asciiTheme="minorHAnsi" w:eastAsiaTheme="minorEastAsia" w:hAnsiTheme="minorHAnsi" w:cstheme="minorBidi"/>
              <w:b w:val="0"/>
              <w:bCs w:val="0"/>
              <w:caps w:val="0"/>
              <w:noProof/>
              <w:sz w:val="22"/>
              <w:szCs w:val="22"/>
              <w:lang w:val="en-DE" w:eastAsia="en-DE"/>
            </w:rPr>
          </w:pPr>
          <w:ins w:id="6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56"</w:instrText>
            </w:r>
            <w:r w:rsidRPr="00674E46">
              <w:rPr>
                <w:rStyle w:val="Hyperlink"/>
                <w:noProof/>
              </w:rPr>
              <w:instrText xml:space="preserve"> </w:instrText>
            </w:r>
            <w:r w:rsidRPr="00674E46">
              <w:rPr>
                <w:rStyle w:val="Hyperlink"/>
                <w:noProof/>
              </w:rPr>
              <w:fldChar w:fldCharType="separate"/>
            </w:r>
            <w:r w:rsidRPr="00674E46">
              <w:rPr>
                <w:rStyle w:val="Hyperlink"/>
                <w:noProof/>
                <w:lang w:val="en-GB"/>
              </w:rPr>
              <w:t>Abstract in English</w:t>
            </w:r>
            <w:r>
              <w:rPr>
                <w:noProof/>
                <w:webHidden/>
              </w:rPr>
              <w:tab/>
            </w:r>
            <w:r>
              <w:rPr>
                <w:noProof/>
                <w:webHidden/>
              </w:rPr>
              <w:fldChar w:fldCharType="begin"/>
            </w:r>
            <w:r>
              <w:rPr>
                <w:noProof/>
                <w:webHidden/>
              </w:rPr>
              <w:instrText xml:space="preserve"> PAGEREF _Toc101333756 \h </w:instrText>
            </w:r>
          </w:ins>
          <w:r>
            <w:rPr>
              <w:noProof/>
              <w:webHidden/>
            </w:rPr>
          </w:r>
          <w:r>
            <w:rPr>
              <w:noProof/>
              <w:webHidden/>
            </w:rPr>
            <w:fldChar w:fldCharType="separate"/>
          </w:r>
          <w:ins w:id="68" w:author="Carsten Hein" w:date="2022-04-20T07:55:00Z">
            <w:r>
              <w:rPr>
                <w:noProof/>
                <w:webHidden/>
              </w:rPr>
              <w:t>8</w:t>
            </w:r>
            <w:r>
              <w:rPr>
                <w:noProof/>
                <w:webHidden/>
              </w:rPr>
              <w:fldChar w:fldCharType="end"/>
            </w:r>
            <w:r w:rsidRPr="00674E46">
              <w:rPr>
                <w:rStyle w:val="Hyperlink"/>
                <w:noProof/>
              </w:rPr>
              <w:fldChar w:fldCharType="end"/>
            </w:r>
          </w:ins>
        </w:p>
        <w:p w14:paraId="06EA1247" w14:textId="72F77343" w:rsidR="005F5FB5" w:rsidRDefault="005F5FB5">
          <w:pPr>
            <w:pStyle w:val="Verzeichnis1"/>
            <w:tabs>
              <w:tab w:val="left" w:pos="400"/>
              <w:tab w:val="right" w:leader="dot" w:pos="9060"/>
            </w:tabs>
            <w:rPr>
              <w:ins w:id="69" w:author="Carsten Hein" w:date="2022-04-20T07:55:00Z"/>
              <w:rFonts w:asciiTheme="minorHAnsi" w:eastAsiaTheme="minorEastAsia" w:hAnsiTheme="minorHAnsi" w:cstheme="minorBidi"/>
              <w:b w:val="0"/>
              <w:bCs w:val="0"/>
              <w:caps w:val="0"/>
              <w:noProof/>
              <w:sz w:val="22"/>
              <w:szCs w:val="22"/>
              <w:lang w:val="en-DE" w:eastAsia="en-DE"/>
            </w:rPr>
          </w:pPr>
          <w:ins w:id="7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57"</w:instrText>
            </w:r>
            <w:r w:rsidRPr="00674E46">
              <w:rPr>
                <w:rStyle w:val="Hyperlink"/>
                <w:noProof/>
              </w:rPr>
              <w:instrText xml:space="preserve"> </w:instrText>
            </w:r>
            <w:r w:rsidRPr="00674E46">
              <w:rPr>
                <w:rStyle w:val="Hyperlink"/>
                <w:noProof/>
              </w:rPr>
              <w:fldChar w:fldCharType="separate"/>
            </w:r>
            <w:r w:rsidRPr="00674E46">
              <w:rPr>
                <w:rStyle w:val="Hyperlink"/>
                <w:noProof/>
              </w:rPr>
              <w:t>1</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Einführung</w:t>
            </w:r>
            <w:r>
              <w:rPr>
                <w:noProof/>
                <w:webHidden/>
              </w:rPr>
              <w:tab/>
            </w:r>
            <w:r>
              <w:rPr>
                <w:noProof/>
                <w:webHidden/>
              </w:rPr>
              <w:fldChar w:fldCharType="begin"/>
            </w:r>
            <w:r>
              <w:rPr>
                <w:noProof/>
                <w:webHidden/>
              </w:rPr>
              <w:instrText xml:space="preserve"> PAGEREF _Toc101333757 \h </w:instrText>
            </w:r>
          </w:ins>
          <w:r>
            <w:rPr>
              <w:noProof/>
              <w:webHidden/>
            </w:rPr>
          </w:r>
          <w:r>
            <w:rPr>
              <w:noProof/>
              <w:webHidden/>
            </w:rPr>
            <w:fldChar w:fldCharType="separate"/>
          </w:r>
          <w:ins w:id="71" w:author="Carsten Hein" w:date="2022-04-20T07:55:00Z">
            <w:r>
              <w:rPr>
                <w:noProof/>
                <w:webHidden/>
              </w:rPr>
              <w:t>10</w:t>
            </w:r>
            <w:r>
              <w:rPr>
                <w:noProof/>
                <w:webHidden/>
              </w:rPr>
              <w:fldChar w:fldCharType="end"/>
            </w:r>
            <w:r w:rsidRPr="00674E46">
              <w:rPr>
                <w:rStyle w:val="Hyperlink"/>
                <w:noProof/>
              </w:rPr>
              <w:fldChar w:fldCharType="end"/>
            </w:r>
          </w:ins>
        </w:p>
        <w:p w14:paraId="5CCBD8F3" w14:textId="4E70FB70" w:rsidR="005F5FB5" w:rsidRDefault="005F5FB5">
          <w:pPr>
            <w:pStyle w:val="Verzeichnis2"/>
            <w:tabs>
              <w:tab w:val="left" w:pos="600"/>
              <w:tab w:val="right" w:leader="dot" w:pos="9060"/>
            </w:tabs>
            <w:rPr>
              <w:ins w:id="72" w:author="Carsten Hein" w:date="2022-04-20T07:55:00Z"/>
              <w:rFonts w:eastAsiaTheme="minorEastAsia" w:cstheme="minorBidi"/>
              <w:b w:val="0"/>
              <w:bCs w:val="0"/>
              <w:noProof/>
              <w:sz w:val="22"/>
              <w:szCs w:val="22"/>
              <w:lang w:val="en-DE" w:eastAsia="en-DE"/>
            </w:rPr>
          </w:pPr>
          <w:ins w:id="7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58"</w:instrText>
            </w:r>
            <w:r w:rsidRPr="00674E46">
              <w:rPr>
                <w:rStyle w:val="Hyperlink"/>
                <w:noProof/>
              </w:rPr>
              <w:instrText xml:space="preserve"> </w:instrText>
            </w:r>
            <w:r w:rsidRPr="00674E46">
              <w:rPr>
                <w:rStyle w:val="Hyperlink"/>
                <w:noProof/>
              </w:rPr>
              <w:fldChar w:fldCharType="separate"/>
            </w:r>
            <w:r w:rsidRPr="00674E46">
              <w:rPr>
                <w:rStyle w:val="Hyperlink"/>
                <w:noProof/>
              </w:rPr>
              <w:t>1.1</w:t>
            </w:r>
            <w:r>
              <w:rPr>
                <w:rFonts w:eastAsiaTheme="minorEastAsia" w:cstheme="minorBidi"/>
                <w:b w:val="0"/>
                <w:bCs w:val="0"/>
                <w:noProof/>
                <w:sz w:val="22"/>
                <w:szCs w:val="22"/>
                <w:lang w:val="en-DE" w:eastAsia="en-DE"/>
              </w:rPr>
              <w:tab/>
            </w:r>
            <w:r w:rsidRPr="00674E46">
              <w:rPr>
                <w:rStyle w:val="Hyperlink"/>
                <w:noProof/>
              </w:rPr>
              <w:t>Untersuchungsgegenstand</w:t>
            </w:r>
            <w:r>
              <w:rPr>
                <w:noProof/>
                <w:webHidden/>
              </w:rPr>
              <w:tab/>
            </w:r>
            <w:r>
              <w:rPr>
                <w:noProof/>
                <w:webHidden/>
              </w:rPr>
              <w:fldChar w:fldCharType="begin"/>
            </w:r>
            <w:r>
              <w:rPr>
                <w:noProof/>
                <w:webHidden/>
              </w:rPr>
              <w:instrText xml:space="preserve"> PAGEREF _Toc101333758 \h </w:instrText>
            </w:r>
          </w:ins>
          <w:r>
            <w:rPr>
              <w:noProof/>
              <w:webHidden/>
            </w:rPr>
          </w:r>
          <w:r>
            <w:rPr>
              <w:noProof/>
              <w:webHidden/>
            </w:rPr>
            <w:fldChar w:fldCharType="separate"/>
          </w:r>
          <w:ins w:id="74" w:author="Carsten Hein" w:date="2022-04-20T07:55:00Z">
            <w:r>
              <w:rPr>
                <w:noProof/>
                <w:webHidden/>
              </w:rPr>
              <w:t>10</w:t>
            </w:r>
            <w:r>
              <w:rPr>
                <w:noProof/>
                <w:webHidden/>
              </w:rPr>
              <w:fldChar w:fldCharType="end"/>
            </w:r>
            <w:r w:rsidRPr="00674E46">
              <w:rPr>
                <w:rStyle w:val="Hyperlink"/>
                <w:noProof/>
              </w:rPr>
              <w:fldChar w:fldCharType="end"/>
            </w:r>
          </w:ins>
        </w:p>
        <w:p w14:paraId="134ED419" w14:textId="0184E442" w:rsidR="005F5FB5" w:rsidRDefault="005F5FB5">
          <w:pPr>
            <w:pStyle w:val="Verzeichnis2"/>
            <w:tabs>
              <w:tab w:val="left" w:pos="600"/>
              <w:tab w:val="right" w:leader="dot" w:pos="9060"/>
            </w:tabs>
            <w:rPr>
              <w:ins w:id="75" w:author="Carsten Hein" w:date="2022-04-20T07:55:00Z"/>
              <w:rFonts w:eastAsiaTheme="minorEastAsia" w:cstheme="minorBidi"/>
              <w:b w:val="0"/>
              <w:bCs w:val="0"/>
              <w:noProof/>
              <w:sz w:val="22"/>
              <w:szCs w:val="22"/>
              <w:lang w:val="en-DE" w:eastAsia="en-DE"/>
            </w:rPr>
          </w:pPr>
          <w:ins w:id="7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59"</w:instrText>
            </w:r>
            <w:r w:rsidRPr="00674E46">
              <w:rPr>
                <w:rStyle w:val="Hyperlink"/>
                <w:noProof/>
              </w:rPr>
              <w:instrText xml:space="preserve"> </w:instrText>
            </w:r>
            <w:r w:rsidRPr="00674E46">
              <w:rPr>
                <w:rStyle w:val="Hyperlink"/>
                <w:noProof/>
              </w:rPr>
              <w:fldChar w:fldCharType="separate"/>
            </w:r>
            <w:r w:rsidRPr="00674E46">
              <w:rPr>
                <w:rStyle w:val="Hyperlink"/>
                <w:noProof/>
              </w:rPr>
              <w:t>1.2</w:t>
            </w:r>
            <w:r>
              <w:rPr>
                <w:rFonts w:eastAsiaTheme="minorEastAsia" w:cstheme="minorBidi"/>
                <w:b w:val="0"/>
                <w:bCs w:val="0"/>
                <w:noProof/>
                <w:sz w:val="22"/>
                <w:szCs w:val="22"/>
                <w:lang w:val="en-DE" w:eastAsia="en-DE"/>
              </w:rPr>
              <w:tab/>
            </w:r>
            <w:r w:rsidRPr="00674E46">
              <w:rPr>
                <w:rStyle w:val="Hyperlink"/>
                <w:noProof/>
              </w:rPr>
              <w:t>Strukturierung des Forschungsprojektes</w:t>
            </w:r>
            <w:r>
              <w:rPr>
                <w:noProof/>
                <w:webHidden/>
              </w:rPr>
              <w:tab/>
            </w:r>
            <w:r>
              <w:rPr>
                <w:noProof/>
                <w:webHidden/>
              </w:rPr>
              <w:fldChar w:fldCharType="begin"/>
            </w:r>
            <w:r>
              <w:rPr>
                <w:noProof/>
                <w:webHidden/>
              </w:rPr>
              <w:instrText xml:space="preserve"> PAGEREF _Toc101333759 \h </w:instrText>
            </w:r>
          </w:ins>
          <w:r>
            <w:rPr>
              <w:noProof/>
              <w:webHidden/>
            </w:rPr>
          </w:r>
          <w:r>
            <w:rPr>
              <w:noProof/>
              <w:webHidden/>
            </w:rPr>
            <w:fldChar w:fldCharType="separate"/>
          </w:r>
          <w:ins w:id="77" w:author="Carsten Hein" w:date="2022-04-20T07:55:00Z">
            <w:r>
              <w:rPr>
                <w:noProof/>
                <w:webHidden/>
              </w:rPr>
              <w:t>11</w:t>
            </w:r>
            <w:r>
              <w:rPr>
                <w:noProof/>
                <w:webHidden/>
              </w:rPr>
              <w:fldChar w:fldCharType="end"/>
            </w:r>
            <w:r w:rsidRPr="00674E46">
              <w:rPr>
                <w:rStyle w:val="Hyperlink"/>
                <w:noProof/>
              </w:rPr>
              <w:fldChar w:fldCharType="end"/>
            </w:r>
          </w:ins>
        </w:p>
        <w:p w14:paraId="522B732F" w14:textId="1B2CFD6E" w:rsidR="005F5FB5" w:rsidRDefault="005F5FB5">
          <w:pPr>
            <w:pStyle w:val="Verzeichnis1"/>
            <w:tabs>
              <w:tab w:val="left" w:pos="400"/>
              <w:tab w:val="right" w:leader="dot" w:pos="9060"/>
            </w:tabs>
            <w:rPr>
              <w:ins w:id="78" w:author="Carsten Hein" w:date="2022-04-20T07:55:00Z"/>
              <w:rFonts w:asciiTheme="minorHAnsi" w:eastAsiaTheme="minorEastAsia" w:hAnsiTheme="minorHAnsi" w:cstheme="minorBidi"/>
              <w:b w:val="0"/>
              <w:bCs w:val="0"/>
              <w:caps w:val="0"/>
              <w:noProof/>
              <w:sz w:val="22"/>
              <w:szCs w:val="22"/>
              <w:lang w:val="en-DE" w:eastAsia="en-DE"/>
            </w:rPr>
          </w:pPr>
          <w:ins w:id="7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0"</w:instrText>
            </w:r>
            <w:r w:rsidRPr="00674E46">
              <w:rPr>
                <w:rStyle w:val="Hyperlink"/>
                <w:noProof/>
              </w:rPr>
              <w:instrText xml:space="preserve"> </w:instrText>
            </w:r>
            <w:r w:rsidRPr="00674E46">
              <w:rPr>
                <w:rStyle w:val="Hyperlink"/>
                <w:noProof/>
              </w:rPr>
              <w:fldChar w:fldCharType="separate"/>
            </w:r>
            <w:r w:rsidRPr="00674E46">
              <w:rPr>
                <w:rStyle w:val="Hyperlink"/>
                <w:noProof/>
              </w:rPr>
              <w:t>2</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Stand der Technik</w:t>
            </w:r>
            <w:r>
              <w:rPr>
                <w:noProof/>
                <w:webHidden/>
              </w:rPr>
              <w:tab/>
            </w:r>
            <w:r>
              <w:rPr>
                <w:noProof/>
                <w:webHidden/>
              </w:rPr>
              <w:fldChar w:fldCharType="begin"/>
            </w:r>
            <w:r>
              <w:rPr>
                <w:noProof/>
                <w:webHidden/>
              </w:rPr>
              <w:instrText xml:space="preserve"> PAGEREF _Toc101333760 \h </w:instrText>
            </w:r>
          </w:ins>
          <w:r>
            <w:rPr>
              <w:noProof/>
              <w:webHidden/>
            </w:rPr>
          </w:r>
          <w:r>
            <w:rPr>
              <w:noProof/>
              <w:webHidden/>
            </w:rPr>
            <w:fldChar w:fldCharType="separate"/>
          </w:r>
          <w:ins w:id="80" w:author="Carsten Hein" w:date="2022-04-20T07:55:00Z">
            <w:r>
              <w:rPr>
                <w:noProof/>
                <w:webHidden/>
              </w:rPr>
              <w:t>12</w:t>
            </w:r>
            <w:r>
              <w:rPr>
                <w:noProof/>
                <w:webHidden/>
              </w:rPr>
              <w:fldChar w:fldCharType="end"/>
            </w:r>
            <w:r w:rsidRPr="00674E46">
              <w:rPr>
                <w:rStyle w:val="Hyperlink"/>
                <w:noProof/>
              </w:rPr>
              <w:fldChar w:fldCharType="end"/>
            </w:r>
          </w:ins>
        </w:p>
        <w:p w14:paraId="67EEC370" w14:textId="6C43B3AC" w:rsidR="005F5FB5" w:rsidRDefault="005F5FB5">
          <w:pPr>
            <w:pStyle w:val="Verzeichnis1"/>
            <w:tabs>
              <w:tab w:val="left" w:pos="400"/>
              <w:tab w:val="right" w:leader="dot" w:pos="9060"/>
            </w:tabs>
            <w:rPr>
              <w:ins w:id="81" w:author="Carsten Hein" w:date="2022-04-20T07:55:00Z"/>
              <w:rFonts w:asciiTheme="minorHAnsi" w:eastAsiaTheme="minorEastAsia" w:hAnsiTheme="minorHAnsi" w:cstheme="minorBidi"/>
              <w:b w:val="0"/>
              <w:bCs w:val="0"/>
              <w:caps w:val="0"/>
              <w:noProof/>
              <w:sz w:val="22"/>
              <w:szCs w:val="22"/>
              <w:lang w:val="en-DE" w:eastAsia="en-DE"/>
            </w:rPr>
          </w:pPr>
          <w:ins w:id="8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1"</w:instrText>
            </w:r>
            <w:r w:rsidRPr="00674E46">
              <w:rPr>
                <w:rStyle w:val="Hyperlink"/>
                <w:noProof/>
              </w:rPr>
              <w:instrText xml:space="preserve"> </w:instrText>
            </w:r>
            <w:r w:rsidRPr="00674E46">
              <w:rPr>
                <w:rStyle w:val="Hyperlink"/>
                <w:noProof/>
              </w:rPr>
              <w:fldChar w:fldCharType="separate"/>
            </w:r>
            <w:r w:rsidRPr="00674E46">
              <w:rPr>
                <w:rStyle w:val="Hyperlink"/>
                <w:noProof/>
              </w:rPr>
              <w:t>3</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Bewertungs-Matrix zu Holz-Beton-Deckensystemen in Hinblick auf die konstruktive Ausführung</w:t>
            </w:r>
            <w:r>
              <w:rPr>
                <w:noProof/>
                <w:webHidden/>
              </w:rPr>
              <w:tab/>
            </w:r>
            <w:r>
              <w:rPr>
                <w:noProof/>
                <w:webHidden/>
              </w:rPr>
              <w:fldChar w:fldCharType="begin"/>
            </w:r>
            <w:r>
              <w:rPr>
                <w:noProof/>
                <w:webHidden/>
              </w:rPr>
              <w:instrText xml:space="preserve"> PAGEREF _Toc101333761 \h </w:instrText>
            </w:r>
          </w:ins>
          <w:r>
            <w:rPr>
              <w:noProof/>
              <w:webHidden/>
            </w:rPr>
          </w:r>
          <w:r>
            <w:rPr>
              <w:noProof/>
              <w:webHidden/>
            </w:rPr>
            <w:fldChar w:fldCharType="separate"/>
          </w:r>
          <w:ins w:id="83" w:author="Carsten Hein" w:date="2022-04-20T07:55:00Z">
            <w:r>
              <w:rPr>
                <w:noProof/>
                <w:webHidden/>
              </w:rPr>
              <w:t>14</w:t>
            </w:r>
            <w:r>
              <w:rPr>
                <w:noProof/>
                <w:webHidden/>
              </w:rPr>
              <w:fldChar w:fldCharType="end"/>
            </w:r>
            <w:r w:rsidRPr="00674E46">
              <w:rPr>
                <w:rStyle w:val="Hyperlink"/>
                <w:noProof/>
              </w:rPr>
              <w:fldChar w:fldCharType="end"/>
            </w:r>
          </w:ins>
        </w:p>
        <w:p w14:paraId="4DCC9912" w14:textId="7BBF7507" w:rsidR="005F5FB5" w:rsidRDefault="005F5FB5">
          <w:pPr>
            <w:pStyle w:val="Verzeichnis2"/>
            <w:tabs>
              <w:tab w:val="left" w:pos="600"/>
              <w:tab w:val="right" w:leader="dot" w:pos="9060"/>
            </w:tabs>
            <w:rPr>
              <w:ins w:id="84" w:author="Carsten Hein" w:date="2022-04-20T07:55:00Z"/>
              <w:rFonts w:eastAsiaTheme="minorEastAsia" w:cstheme="minorBidi"/>
              <w:b w:val="0"/>
              <w:bCs w:val="0"/>
              <w:noProof/>
              <w:sz w:val="22"/>
              <w:szCs w:val="22"/>
              <w:lang w:val="en-DE" w:eastAsia="en-DE"/>
            </w:rPr>
          </w:pPr>
          <w:ins w:id="8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2"</w:instrText>
            </w:r>
            <w:r w:rsidRPr="00674E46">
              <w:rPr>
                <w:rStyle w:val="Hyperlink"/>
                <w:noProof/>
              </w:rPr>
              <w:instrText xml:space="preserve"> </w:instrText>
            </w:r>
            <w:r w:rsidRPr="00674E46">
              <w:rPr>
                <w:rStyle w:val="Hyperlink"/>
                <w:noProof/>
              </w:rPr>
              <w:fldChar w:fldCharType="separate"/>
            </w:r>
            <w:r w:rsidRPr="00674E46">
              <w:rPr>
                <w:rStyle w:val="Hyperlink"/>
                <w:noProof/>
              </w:rPr>
              <w:t>3.1</w:t>
            </w:r>
            <w:r>
              <w:rPr>
                <w:rFonts w:eastAsiaTheme="minorEastAsia" w:cstheme="minorBidi"/>
                <w:b w:val="0"/>
                <w:bCs w:val="0"/>
                <w:noProof/>
                <w:sz w:val="22"/>
                <w:szCs w:val="22"/>
                <w:lang w:val="en-DE" w:eastAsia="en-DE"/>
              </w:rPr>
              <w:tab/>
            </w:r>
            <w:r w:rsidRPr="00674E46">
              <w:rPr>
                <w:rStyle w:val="Hyperlink"/>
                <w:noProof/>
              </w:rPr>
              <w:t>Festlegung des betrachteten Deckentyps</w:t>
            </w:r>
            <w:r>
              <w:rPr>
                <w:noProof/>
                <w:webHidden/>
              </w:rPr>
              <w:tab/>
            </w:r>
            <w:r>
              <w:rPr>
                <w:noProof/>
                <w:webHidden/>
              </w:rPr>
              <w:fldChar w:fldCharType="begin"/>
            </w:r>
            <w:r>
              <w:rPr>
                <w:noProof/>
                <w:webHidden/>
              </w:rPr>
              <w:instrText xml:space="preserve"> PAGEREF _Toc101333762 \h </w:instrText>
            </w:r>
          </w:ins>
          <w:r>
            <w:rPr>
              <w:noProof/>
              <w:webHidden/>
            </w:rPr>
          </w:r>
          <w:r>
            <w:rPr>
              <w:noProof/>
              <w:webHidden/>
            </w:rPr>
            <w:fldChar w:fldCharType="separate"/>
          </w:r>
          <w:ins w:id="86" w:author="Carsten Hein" w:date="2022-04-20T07:55:00Z">
            <w:r>
              <w:rPr>
                <w:noProof/>
                <w:webHidden/>
              </w:rPr>
              <w:t>14</w:t>
            </w:r>
            <w:r>
              <w:rPr>
                <w:noProof/>
                <w:webHidden/>
              </w:rPr>
              <w:fldChar w:fldCharType="end"/>
            </w:r>
            <w:r w:rsidRPr="00674E46">
              <w:rPr>
                <w:rStyle w:val="Hyperlink"/>
                <w:noProof/>
              </w:rPr>
              <w:fldChar w:fldCharType="end"/>
            </w:r>
          </w:ins>
        </w:p>
        <w:p w14:paraId="3D192B45" w14:textId="0C82087B" w:rsidR="005F5FB5" w:rsidRDefault="005F5FB5">
          <w:pPr>
            <w:pStyle w:val="Verzeichnis2"/>
            <w:tabs>
              <w:tab w:val="left" w:pos="600"/>
              <w:tab w:val="right" w:leader="dot" w:pos="9060"/>
            </w:tabs>
            <w:rPr>
              <w:ins w:id="87" w:author="Carsten Hein" w:date="2022-04-20T07:55:00Z"/>
              <w:rFonts w:eastAsiaTheme="minorEastAsia" w:cstheme="minorBidi"/>
              <w:b w:val="0"/>
              <w:bCs w:val="0"/>
              <w:noProof/>
              <w:sz w:val="22"/>
              <w:szCs w:val="22"/>
              <w:lang w:val="en-DE" w:eastAsia="en-DE"/>
            </w:rPr>
          </w:pPr>
          <w:ins w:id="8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3"</w:instrText>
            </w:r>
            <w:r w:rsidRPr="00674E46">
              <w:rPr>
                <w:rStyle w:val="Hyperlink"/>
                <w:noProof/>
              </w:rPr>
              <w:instrText xml:space="preserve"> </w:instrText>
            </w:r>
            <w:r w:rsidRPr="00674E46">
              <w:rPr>
                <w:rStyle w:val="Hyperlink"/>
                <w:noProof/>
              </w:rPr>
              <w:fldChar w:fldCharType="separate"/>
            </w:r>
            <w:r w:rsidRPr="00674E46">
              <w:rPr>
                <w:rStyle w:val="Hyperlink"/>
                <w:noProof/>
              </w:rPr>
              <w:t>3.2</w:t>
            </w:r>
            <w:r>
              <w:rPr>
                <w:rFonts w:eastAsiaTheme="minorEastAsia" w:cstheme="minorBidi"/>
                <w:b w:val="0"/>
                <w:bCs w:val="0"/>
                <w:noProof/>
                <w:sz w:val="22"/>
                <w:szCs w:val="22"/>
                <w:lang w:val="en-DE" w:eastAsia="en-DE"/>
              </w:rPr>
              <w:tab/>
            </w:r>
            <w:r w:rsidRPr="00674E46">
              <w:rPr>
                <w:rStyle w:val="Hyperlink"/>
                <w:noProof/>
              </w:rPr>
              <w:t>Anforderungen an die Decke infolge Brandschutz</w:t>
            </w:r>
            <w:r>
              <w:rPr>
                <w:noProof/>
                <w:webHidden/>
              </w:rPr>
              <w:tab/>
            </w:r>
            <w:r>
              <w:rPr>
                <w:noProof/>
                <w:webHidden/>
              </w:rPr>
              <w:fldChar w:fldCharType="begin"/>
            </w:r>
            <w:r>
              <w:rPr>
                <w:noProof/>
                <w:webHidden/>
              </w:rPr>
              <w:instrText xml:space="preserve"> PAGEREF _Toc101333763 \h </w:instrText>
            </w:r>
          </w:ins>
          <w:r>
            <w:rPr>
              <w:noProof/>
              <w:webHidden/>
            </w:rPr>
          </w:r>
          <w:r>
            <w:rPr>
              <w:noProof/>
              <w:webHidden/>
            </w:rPr>
            <w:fldChar w:fldCharType="separate"/>
          </w:r>
          <w:ins w:id="89" w:author="Carsten Hein" w:date="2022-04-20T07:55:00Z">
            <w:r>
              <w:rPr>
                <w:noProof/>
                <w:webHidden/>
              </w:rPr>
              <w:t>14</w:t>
            </w:r>
            <w:r>
              <w:rPr>
                <w:noProof/>
                <w:webHidden/>
              </w:rPr>
              <w:fldChar w:fldCharType="end"/>
            </w:r>
            <w:r w:rsidRPr="00674E46">
              <w:rPr>
                <w:rStyle w:val="Hyperlink"/>
                <w:noProof/>
              </w:rPr>
              <w:fldChar w:fldCharType="end"/>
            </w:r>
          </w:ins>
        </w:p>
        <w:p w14:paraId="099DC6D8" w14:textId="361DF8B8" w:rsidR="005F5FB5" w:rsidRDefault="005F5FB5">
          <w:pPr>
            <w:pStyle w:val="Verzeichnis2"/>
            <w:tabs>
              <w:tab w:val="right" w:leader="dot" w:pos="9060"/>
            </w:tabs>
            <w:rPr>
              <w:ins w:id="90" w:author="Carsten Hein" w:date="2022-04-20T07:55:00Z"/>
              <w:rFonts w:eastAsiaTheme="minorEastAsia" w:cstheme="minorBidi"/>
              <w:b w:val="0"/>
              <w:bCs w:val="0"/>
              <w:noProof/>
              <w:sz w:val="22"/>
              <w:szCs w:val="22"/>
              <w:lang w:val="en-DE" w:eastAsia="en-DE"/>
            </w:rPr>
          </w:pPr>
          <w:ins w:id="9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4"</w:instrText>
            </w:r>
            <w:r w:rsidRPr="00674E46">
              <w:rPr>
                <w:rStyle w:val="Hyperlink"/>
                <w:noProof/>
              </w:rPr>
              <w:instrText xml:space="preserve"> </w:instrText>
            </w:r>
            <w:r w:rsidRPr="00674E46">
              <w:rPr>
                <w:rStyle w:val="Hyperlink"/>
                <w:noProof/>
              </w:rPr>
              <w:fldChar w:fldCharType="separate"/>
            </w:r>
            <w:r w:rsidRPr="00674E46">
              <w:rPr>
                <w:rStyle w:val="Hyperlink"/>
                <w:noProof/>
              </w:rPr>
              <w:t>Abbildung 5 Vorauswahl der zu berechnenden Varianten</w:t>
            </w:r>
            <w:r>
              <w:rPr>
                <w:noProof/>
                <w:webHidden/>
              </w:rPr>
              <w:tab/>
            </w:r>
            <w:r>
              <w:rPr>
                <w:noProof/>
                <w:webHidden/>
              </w:rPr>
              <w:fldChar w:fldCharType="begin"/>
            </w:r>
            <w:r>
              <w:rPr>
                <w:noProof/>
                <w:webHidden/>
              </w:rPr>
              <w:instrText xml:space="preserve"> PAGEREF _Toc101333764 \h </w:instrText>
            </w:r>
          </w:ins>
          <w:r>
            <w:rPr>
              <w:noProof/>
              <w:webHidden/>
            </w:rPr>
          </w:r>
          <w:r>
            <w:rPr>
              <w:noProof/>
              <w:webHidden/>
            </w:rPr>
            <w:fldChar w:fldCharType="separate"/>
          </w:r>
          <w:ins w:id="92" w:author="Carsten Hein" w:date="2022-04-20T07:55:00Z">
            <w:r>
              <w:rPr>
                <w:noProof/>
                <w:webHidden/>
              </w:rPr>
              <w:t>17</w:t>
            </w:r>
            <w:r>
              <w:rPr>
                <w:noProof/>
                <w:webHidden/>
              </w:rPr>
              <w:fldChar w:fldCharType="end"/>
            </w:r>
            <w:r w:rsidRPr="00674E46">
              <w:rPr>
                <w:rStyle w:val="Hyperlink"/>
                <w:noProof/>
              </w:rPr>
              <w:fldChar w:fldCharType="end"/>
            </w:r>
          </w:ins>
        </w:p>
        <w:p w14:paraId="04E1F89B" w14:textId="24BFC547" w:rsidR="005F5FB5" w:rsidRDefault="005F5FB5">
          <w:pPr>
            <w:pStyle w:val="Verzeichnis2"/>
            <w:tabs>
              <w:tab w:val="left" w:pos="600"/>
              <w:tab w:val="right" w:leader="dot" w:pos="9060"/>
            </w:tabs>
            <w:rPr>
              <w:ins w:id="93" w:author="Carsten Hein" w:date="2022-04-20T07:55:00Z"/>
              <w:rFonts w:eastAsiaTheme="minorEastAsia" w:cstheme="minorBidi"/>
              <w:b w:val="0"/>
              <w:bCs w:val="0"/>
              <w:noProof/>
              <w:sz w:val="22"/>
              <w:szCs w:val="22"/>
              <w:lang w:val="en-DE" w:eastAsia="en-DE"/>
            </w:rPr>
          </w:pPr>
          <w:ins w:id="9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5"</w:instrText>
            </w:r>
            <w:r w:rsidRPr="00674E46">
              <w:rPr>
                <w:rStyle w:val="Hyperlink"/>
                <w:noProof/>
              </w:rPr>
              <w:instrText xml:space="preserve"> </w:instrText>
            </w:r>
            <w:r w:rsidRPr="00674E46">
              <w:rPr>
                <w:rStyle w:val="Hyperlink"/>
                <w:noProof/>
              </w:rPr>
              <w:fldChar w:fldCharType="separate"/>
            </w:r>
            <w:r w:rsidRPr="00674E46">
              <w:rPr>
                <w:rStyle w:val="Hyperlink"/>
                <w:noProof/>
              </w:rPr>
              <w:t>3.3</w:t>
            </w:r>
            <w:r>
              <w:rPr>
                <w:rFonts w:eastAsiaTheme="minorEastAsia" w:cstheme="minorBidi"/>
                <w:b w:val="0"/>
                <w:bCs w:val="0"/>
                <w:noProof/>
                <w:sz w:val="22"/>
                <w:szCs w:val="22"/>
                <w:lang w:val="en-DE" w:eastAsia="en-DE"/>
              </w:rPr>
              <w:tab/>
            </w:r>
            <w:r w:rsidRPr="00674E46">
              <w:rPr>
                <w:rStyle w:val="Hyperlink"/>
                <w:noProof/>
              </w:rPr>
              <w:t>Statisches Modell zur Bemessung der Holz-Beton-Verbundkonstruktion</w:t>
            </w:r>
            <w:r>
              <w:rPr>
                <w:noProof/>
                <w:webHidden/>
              </w:rPr>
              <w:tab/>
            </w:r>
            <w:r>
              <w:rPr>
                <w:noProof/>
                <w:webHidden/>
              </w:rPr>
              <w:fldChar w:fldCharType="begin"/>
            </w:r>
            <w:r>
              <w:rPr>
                <w:noProof/>
                <w:webHidden/>
              </w:rPr>
              <w:instrText xml:space="preserve"> PAGEREF _Toc101333765 \h </w:instrText>
            </w:r>
          </w:ins>
          <w:r>
            <w:rPr>
              <w:noProof/>
              <w:webHidden/>
            </w:rPr>
          </w:r>
          <w:r>
            <w:rPr>
              <w:noProof/>
              <w:webHidden/>
            </w:rPr>
            <w:fldChar w:fldCharType="separate"/>
          </w:r>
          <w:ins w:id="95" w:author="Carsten Hein" w:date="2022-04-20T07:55:00Z">
            <w:r>
              <w:rPr>
                <w:noProof/>
                <w:webHidden/>
              </w:rPr>
              <w:t>17</w:t>
            </w:r>
            <w:r>
              <w:rPr>
                <w:noProof/>
                <w:webHidden/>
              </w:rPr>
              <w:fldChar w:fldCharType="end"/>
            </w:r>
            <w:r w:rsidRPr="00674E46">
              <w:rPr>
                <w:rStyle w:val="Hyperlink"/>
                <w:noProof/>
              </w:rPr>
              <w:fldChar w:fldCharType="end"/>
            </w:r>
          </w:ins>
        </w:p>
        <w:p w14:paraId="6C0B0542" w14:textId="242EEBC3" w:rsidR="005F5FB5" w:rsidRDefault="005F5FB5">
          <w:pPr>
            <w:pStyle w:val="Verzeichnis2"/>
            <w:tabs>
              <w:tab w:val="left" w:pos="600"/>
              <w:tab w:val="right" w:leader="dot" w:pos="9060"/>
            </w:tabs>
            <w:rPr>
              <w:ins w:id="96" w:author="Carsten Hein" w:date="2022-04-20T07:55:00Z"/>
              <w:rFonts w:eastAsiaTheme="minorEastAsia" w:cstheme="minorBidi"/>
              <w:b w:val="0"/>
              <w:bCs w:val="0"/>
              <w:noProof/>
              <w:sz w:val="22"/>
              <w:szCs w:val="22"/>
              <w:lang w:val="en-DE" w:eastAsia="en-DE"/>
            </w:rPr>
          </w:pPr>
          <w:ins w:id="9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6"</w:instrText>
            </w:r>
            <w:r w:rsidRPr="00674E46">
              <w:rPr>
                <w:rStyle w:val="Hyperlink"/>
                <w:noProof/>
              </w:rPr>
              <w:instrText xml:space="preserve"> </w:instrText>
            </w:r>
            <w:r w:rsidRPr="00674E46">
              <w:rPr>
                <w:rStyle w:val="Hyperlink"/>
                <w:noProof/>
              </w:rPr>
              <w:fldChar w:fldCharType="separate"/>
            </w:r>
            <w:r w:rsidRPr="00674E46">
              <w:rPr>
                <w:rStyle w:val="Hyperlink"/>
                <w:noProof/>
              </w:rPr>
              <w:t>3.4</w:t>
            </w:r>
            <w:r>
              <w:rPr>
                <w:rFonts w:eastAsiaTheme="minorEastAsia" w:cstheme="minorBidi"/>
                <w:b w:val="0"/>
                <w:bCs w:val="0"/>
                <w:noProof/>
                <w:sz w:val="22"/>
                <w:szCs w:val="22"/>
                <w:lang w:val="en-DE" w:eastAsia="en-DE"/>
              </w:rPr>
              <w:tab/>
            </w:r>
            <w:r w:rsidRPr="00674E46">
              <w:rPr>
                <w:rStyle w:val="Hyperlink"/>
                <w:noProof/>
              </w:rPr>
              <w:t>Berücksichtigung des zeitabhängigen Materialverhaltens</w:t>
            </w:r>
            <w:r>
              <w:rPr>
                <w:noProof/>
                <w:webHidden/>
              </w:rPr>
              <w:tab/>
            </w:r>
            <w:r>
              <w:rPr>
                <w:noProof/>
                <w:webHidden/>
              </w:rPr>
              <w:fldChar w:fldCharType="begin"/>
            </w:r>
            <w:r>
              <w:rPr>
                <w:noProof/>
                <w:webHidden/>
              </w:rPr>
              <w:instrText xml:space="preserve"> PAGEREF _Toc101333766 \h </w:instrText>
            </w:r>
          </w:ins>
          <w:r>
            <w:rPr>
              <w:noProof/>
              <w:webHidden/>
            </w:rPr>
          </w:r>
          <w:r>
            <w:rPr>
              <w:noProof/>
              <w:webHidden/>
            </w:rPr>
            <w:fldChar w:fldCharType="separate"/>
          </w:r>
          <w:ins w:id="98" w:author="Carsten Hein" w:date="2022-04-20T07:55:00Z">
            <w:r>
              <w:rPr>
                <w:noProof/>
                <w:webHidden/>
              </w:rPr>
              <w:t>18</w:t>
            </w:r>
            <w:r>
              <w:rPr>
                <w:noProof/>
                <w:webHidden/>
              </w:rPr>
              <w:fldChar w:fldCharType="end"/>
            </w:r>
            <w:r w:rsidRPr="00674E46">
              <w:rPr>
                <w:rStyle w:val="Hyperlink"/>
                <w:noProof/>
              </w:rPr>
              <w:fldChar w:fldCharType="end"/>
            </w:r>
          </w:ins>
        </w:p>
        <w:p w14:paraId="7DD5A298" w14:textId="60CF8BF3" w:rsidR="005F5FB5" w:rsidRDefault="005F5FB5">
          <w:pPr>
            <w:pStyle w:val="Verzeichnis2"/>
            <w:tabs>
              <w:tab w:val="left" w:pos="600"/>
              <w:tab w:val="right" w:leader="dot" w:pos="9060"/>
            </w:tabs>
            <w:rPr>
              <w:ins w:id="99" w:author="Carsten Hein" w:date="2022-04-20T07:55:00Z"/>
              <w:rFonts w:eastAsiaTheme="minorEastAsia" w:cstheme="minorBidi"/>
              <w:b w:val="0"/>
              <w:bCs w:val="0"/>
              <w:noProof/>
              <w:sz w:val="22"/>
              <w:szCs w:val="22"/>
              <w:lang w:val="en-DE" w:eastAsia="en-DE"/>
            </w:rPr>
          </w:pPr>
          <w:ins w:id="10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7"</w:instrText>
            </w:r>
            <w:r w:rsidRPr="00674E46">
              <w:rPr>
                <w:rStyle w:val="Hyperlink"/>
                <w:noProof/>
              </w:rPr>
              <w:instrText xml:space="preserve"> </w:instrText>
            </w:r>
            <w:r w:rsidRPr="00674E46">
              <w:rPr>
                <w:rStyle w:val="Hyperlink"/>
                <w:noProof/>
              </w:rPr>
              <w:fldChar w:fldCharType="separate"/>
            </w:r>
            <w:r w:rsidRPr="00674E46">
              <w:rPr>
                <w:rStyle w:val="Hyperlink"/>
                <w:rFonts w:eastAsia="Calibri"/>
                <w:noProof/>
              </w:rPr>
              <w:t>3.5</w:t>
            </w:r>
            <w:r>
              <w:rPr>
                <w:rFonts w:eastAsiaTheme="minorEastAsia" w:cstheme="minorBidi"/>
                <w:b w:val="0"/>
                <w:bCs w:val="0"/>
                <w:noProof/>
                <w:sz w:val="22"/>
                <w:szCs w:val="22"/>
                <w:lang w:val="en-DE" w:eastAsia="en-DE"/>
              </w:rPr>
              <w:tab/>
            </w:r>
            <w:r w:rsidRPr="00674E46">
              <w:rPr>
                <w:rStyle w:val="Hyperlink"/>
                <w:rFonts w:eastAsia="Calibri"/>
                <w:noProof/>
              </w:rPr>
              <w:t>Bemessungsablauf und Nachweise</w:t>
            </w:r>
            <w:r>
              <w:rPr>
                <w:noProof/>
                <w:webHidden/>
              </w:rPr>
              <w:tab/>
            </w:r>
            <w:r>
              <w:rPr>
                <w:noProof/>
                <w:webHidden/>
              </w:rPr>
              <w:fldChar w:fldCharType="begin"/>
            </w:r>
            <w:r>
              <w:rPr>
                <w:noProof/>
                <w:webHidden/>
              </w:rPr>
              <w:instrText xml:space="preserve"> PAGEREF _Toc101333767 \h </w:instrText>
            </w:r>
          </w:ins>
          <w:r>
            <w:rPr>
              <w:noProof/>
              <w:webHidden/>
            </w:rPr>
          </w:r>
          <w:r>
            <w:rPr>
              <w:noProof/>
              <w:webHidden/>
            </w:rPr>
            <w:fldChar w:fldCharType="separate"/>
          </w:r>
          <w:ins w:id="101" w:author="Carsten Hein" w:date="2022-04-20T07:55:00Z">
            <w:r>
              <w:rPr>
                <w:noProof/>
                <w:webHidden/>
              </w:rPr>
              <w:t>19</w:t>
            </w:r>
            <w:r>
              <w:rPr>
                <w:noProof/>
                <w:webHidden/>
              </w:rPr>
              <w:fldChar w:fldCharType="end"/>
            </w:r>
            <w:r w:rsidRPr="00674E46">
              <w:rPr>
                <w:rStyle w:val="Hyperlink"/>
                <w:noProof/>
              </w:rPr>
              <w:fldChar w:fldCharType="end"/>
            </w:r>
          </w:ins>
        </w:p>
        <w:p w14:paraId="07CB9789" w14:textId="2DC40AA8" w:rsidR="005F5FB5" w:rsidRDefault="005F5FB5">
          <w:pPr>
            <w:pStyle w:val="Verzeichnis3"/>
            <w:tabs>
              <w:tab w:val="left" w:pos="1000"/>
              <w:tab w:val="right" w:leader="dot" w:pos="9060"/>
            </w:tabs>
            <w:rPr>
              <w:ins w:id="102" w:author="Carsten Hein" w:date="2022-04-20T07:55:00Z"/>
              <w:rFonts w:eastAsiaTheme="minorEastAsia" w:cstheme="minorBidi"/>
              <w:noProof/>
              <w:sz w:val="22"/>
              <w:szCs w:val="22"/>
              <w:lang w:val="en-DE" w:eastAsia="en-DE"/>
            </w:rPr>
          </w:pPr>
          <w:ins w:id="10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8"</w:instrText>
            </w:r>
            <w:r w:rsidRPr="00674E46">
              <w:rPr>
                <w:rStyle w:val="Hyperlink"/>
                <w:noProof/>
              </w:rPr>
              <w:instrText xml:space="preserve"> </w:instrText>
            </w:r>
            <w:r w:rsidRPr="00674E46">
              <w:rPr>
                <w:rStyle w:val="Hyperlink"/>
                <w:noProof/>
              </w:rPr>
              <w:fldChar w:fldCharType="separate"/>
            </w:r>
            <w:r w:rsidRPr="00674E46">
              <w:rPr>
                <w:rStyle w:val="Hyperlink"/>
                <w:noProof/>
                <w:lang w:eastAsia="de-DE"/>
              </w:rPr>
              <w:t>3.5.1</w:t>
            </w:r>
            <w:r>
              <w:rPr>
                <w:rFonts w:eastAsiaTheme="minorEastAsia" w:cstheme="minorBidi"/>
                <w:noProof/>
                <w:sz w:val="22"/>
                <w:szCs w:val="22"/>
                <w:lang w:val="en-DE" w:eastAsia="en-DE"/>
              </w:rPr>
              <w:tab/>
            </w:r>
            <w:r w:rsidRPr="00674E46">
              <w:rPr>
                <w:rStyle w:val="Hyperlink"/>
                <w:noProof/>
                <w:lang w:eastAsia="de-DE"/>
              </w:rPr>
              <w:t>Lastannahmen</w:t>
            </w:r>
            <w:r>
              <w:rPr>
                <w:noProof/>
                <w:webHidden/>
              </w:rPr>
              <w:tab/>
            </w:r>
            <w:r>
              <w:rPr>
                <w:noProof/>
                <w:webHidden/>
              </w:rPr>
              <w:fldChar w:fldCharType="begin"/>
            </w:r>
            <w:r>
              <w:rPr>
                <w:noProof/>
                <w:webHidden/>
              </w:rPr>
              <w:instrText xml:space="preserve"> PAGEREF _Toc101333768 \h </w:instrText>
            </w:r>
          </w:ins>
          <w:r>
            <w:rPr>
              <w:noProof/>
              <w:webHidden/>
            </w:rPr>
          </w:r>
          <w:r>
            <w:rPr>
              <w:noProof/>
              <w:webHidden/>
            </w:rPr>
            <w:fldChar w:fldCharType="separate"/>
          </w:r>
          <w:ins w:id="104" w:author="Carsten Hein" w:date="2022-04-20T07:55:00Z">
            <w:r>
              <w:rPr>
                <w:noProof/>
                <w:webHidden/>
              </w:rPr>
              <w:t>21</w:t>
            </w:r>
            <w:r>
              <w:rPr>
                <w:noProof/>
                <w:webHidden/>
              </w:rPr>
              <w:fldChar w:fldCharType="end"/>
            </w:r>
            <w:r w:rsidRPr="00674E46">
              <w:rPr>
                <w:rStyle w:val="Hyperlink"/>
                <w:noProof/>
              </w:rPr>
              <w:fldChar w:fldCharType="end"/>
            </w:r>
          </w:ins>
        </w:p>
        <w:p w14:paraId="28810F0E" w14:textId="0145E409" w:rsidR="005F5FB5" w:rsidRDefault="005F5FB5">
          <w:pPr>
            <w:pStyle w:val="Verzeichnis3"/>
            <w:tabs>
              <w:tab w:val="left" w:pos="1000"/>
              <w:tab w:val="right" w:leader="dot" w:pos="9060"/>
            </w:tabs>
            <w:rPr>
              <w:ins w:id="105" w:author="Carsten Hein" w:date="2022-04-20T07:55:00Z"/>
              <w:rFonts w:eastAsiaTheme="minorEastAsia" w:cstheme="minorBidi"/>
              <w:noProof/>
              <w:sz w:val="22"/>
              <w:szCs w:val="22"/>
              <w:lang w:val="en-DE" w:eastAsia="en-DE"/>
            </w:rPr>
          </w:pPr>
          <w:ins w:id="10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69"</w:instrText>
            </w:r>
            <w:r w:rsidRPr="00674E46">
              <w:rPr>
                <w:rStyle w:val="Hyperlink"/>
                <w:noProof/>
              </w:rPr>
              <w:instrText xml:space="preserve"> </w:instrText>
            </w:r>
            <w:r w:rsidRPr="00674E46">
              <w:rPr>
                <w:rStyle w:val="Hyperlink"/>
                <w:noProof/>
              </w:rPr>
              <w:fldChar w:fldCharType="separate"/>
            </w:r>
            <w:r w:rsidRPr="00674E46">
              <w:rPr>
                <w:rStyle w:val="Hyperlink"/>
                <w:noProof/>
                <w:lang w:eastAsia="de-DE"/>
              </w:rPr>
              <w:t>3.5.2</w:t>
            </w:r>
            <w:r>
              <w:rPr>
                <w:rFonts w:eastAsiaTheme="minorEastAsia" w:cstheme="minorBidi"/>
                <w:noProof/>
                <w:sz w:val="22"/>
                <w:szCs w:val="22"/>
                <w:lang w:val="en-DE" w:eastAsia="en-DE"/>
              </w:rPr>
              <w:tab/>
            </w:r>
            <w:r w:rsidRPr="00674E46">
              <w:rPr>
                <w:rStyle w:val="Hyperlink"/>
                <w:noProof/>
                <w:lang w:eastAsia="de-DE"/>
              </w:rPr>
              <w:t>Lastfallkombinationen</w:t>
            </w:r>
            <w:r>
              <w:rPr>
                <w:noProof/>
                <w:webHidden/>
              </w:rPr>
              <w:tab/>
            </w:r>
            <w:r>
              <w:rPr>
                <w:noProof/>
                <w:webHidden/>
              </w:rPr>
              <w:fldChar w:fldCharType="begin"/>
            </w:r>
            <w:r>
              <w:rPr>
                <w:noProof/>
                <w:webHidden/>
              </w:rPr>
              <w:instrText xml:space="preserve"> PAGEREF _Toc101333769 \h </w:instrText>
            </w:r>
          </w:ins>
          <w:r>
            <w:rPr>
              <w:noProof/>
              <w:webHidden/>
            </w:rPr>
          </w:r>
          <w:r>
            <w:rPr>
              <w:noProof/>
              <w:webHidden/>
            </w:rPr>
            <w:fldChar w:fldCharType="separate"/>
          </w:r>
          <w:ins w:id="107" w:author="Carsten Hein" w:date="2022-04-20T07:55:00Z">
            <w:r>
              <w:rPr>
                <w:noProof/>
                <w:webHidden/>
              </w:rPr>
              <w:t>21</w:t>
            </w:r>
            <w:r>
              <w:rPr>
                <w:noProof/>
                <w:webHidden/>
              </w:rPr>
              <w:fldChar w:fldCharType="end"/>
            </w:r>
            <w:r w:rsidRPr="00674E46">
              <w:rPr>
                <w:rStyle w:val="Hyperlink"/>
                <w:noProof/>
              </w:rPr>
              <w:fldChar w:fldCharType="end"/>
            </w:r>
          </w:ins>
        </w:p>
        <w:p w14:paraId="7A2B4CF8" w14:textId="067955CF" w:rsidR="005F5FB5" w:rsidRDefault="005F5FB5">
          <w:pPr>
            <w:pStyle w:val="Verzeichnis2"/>
            <w:tabs>
              <w:tab w:val="left" w:pos="600"/>
              <w:tab w:val="right" w:leader="dot" w:pos="9060"/>
            </w:tabs>
            <w:rPr>
              <w:ins w:id="108" w:author="Carsten Hein" w:date="2022-04-20T07:55:00Z"/>
              <w:rFonts w:eastAsiaTheme="minorEastAsia" w:cstheme="minorBidi"/>
              <w:b w:val="0"/>
              <w:bCs w:val="0"/>
              <w:noProof/>
              <w:sz w:val="22"/>
              <w:szCs w:val="22"/>
              <w:lang w:val="en-DE" w:eastAsia="en-DE"/>
            </w:rPr>
          </w:pPr>
          <w:ins w:id="10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0"</w:instrText>
            </w:r>
            <w:r w:rsidRPr="00674E46">
              <w:rPr>
                <w:rStyle w:val="Hyperlink"/>
                <w:noProof/>
              </w:rPr>
              <w:instrText xml:space="preserve"> </w:instrText>
            </w:r>
            <w:r w:rsidRPr="00674E46">
              <w:rPr>
                <w:rStyle w:val="Hyperlink"/>
                <w:noProof/>
              </w:rPr>
              <w:fldChar w:fldCharType="separate"/>
            </w:r>
            <w:r w:rsidRPr="00674E46">
              <w:rPr>
                <w:rStyle w:val="Hyperlink"/>
                <w:noProof/>
              </w:rPr>
              <w:t>3.6</w:t>
            </w:r>
            <w:r>
              <w:rPr>
                <w:rFonts w:eastAsiaTheme="minorEastAsia" w:cstheme="minorBidi"/>
                <w:b w:val="0"/>
                <w:bCs w:val="0"/>
                <w:noProof/>
                <w:sz w:val="22"/>
                <w:szCs w:val="22"/>
                <w:lang w:val="en-DE" w:eastAsia="en-DE"/>
              </w:rPr>
              <w:tab/>
            </w:r>
            <w:r w:rsidRPr="00674E46">
              <w:rPr>
                <w:rStyle w:val="Hyperlink"/>
                <w:noProof/>
              </w:rPr>
              <w:t>Ergebnisse der Parameterstudie</w:t>
            </w:r>
            <w:r>
              <w:rPr>
                <w:noProof/>
                <w:webHidden/>
              </w:rPr>
              <w:tab/>
            </w:r>
            <w:r>
              <w:rPr>
                <w:noProof/>
                <w:webHidden/>
              </w:rPr>
              <w:fldChar w:fldCharType="begin"/>
            </w:r>
            <w:r>
              <w:rPr>
                <w:noProof/>
                <w:webHidden/>
              </w:rPr>
              <w:instrText xml:space="preserve"> PAGEREF _Toc101333770 \h </w:instrText>
            </w:r>
          </w:ins>
          <w:r>
            <w:rPr>
              <w:noProof/>
              <w:webHidden/>
            </w:rPr>
          </w:r>
          <w:r>
            <w:rPr>
              <w:noProof/>
              <w:webHidden/>
            </w:rPr>
            <w:fldChar w:fldCharType="separate"/>
          </w:r>
          <w:ins w:id="110" w:author="Carsten Hein" w:date="2022-04-20T07:55:00Z">
            <w:r>
              <w:rPr>
                <w:noProof/>
                <w:webHidden/>
              </w:rPr>
              <w:t>23</w:t>
            </w:r>
            <w:r>
              <w:rPr>
                <w:noProof/>
                <w:webHidden/>
              </w:rPr>
              <w:fldChar w:fldCharType="end"/>
            </w:r>
            <w:r w:rsidRPr="00674E46">
              <w:rPr>
                <w:rStyle w:val="Hyperlink"/>
                <w:noProof/>
              </w:rPr>
              <w:fldChar w:fldCharType="end"/>
            </w:r>
          </w:ins>
        </w:p>
        <w:p w14:paraId="6A34D1D5" w14:textId="646EA22E" w:rsidR="005F5FB5" w:rsidRDefault="005F5FB5">
          <w:pPr>
            <w:pStyle w:val="Verzeichnis1"/>
            <w:tabs>
              <w:tab w:val="left" w:pos="400"/>
              <w:tab w:val="right" w:leader="dot" w:pos="9060"/>
            </w:tabs>
            <w:rPr>
              <w:ins w:id="111" w:author="Carsten Hein" w:date="2022-04-20T07:55:00Z"/>
              <w:rFonts w:asciiTheme="minorHAnsi" w:eastAsiaTheme="minorEastAsia" w:hAnsiTheme="minorHAnsi" w:cstheme="minorBidi"/>
              <w:b w:val="0"/>
              <w:bCs w:val="0"/>
              <w:caps w:val="0"/>
              <w:noProof/>
              <w:sz w:val="22"/>
              <w:szCs w:val="22"/>
              <w:lang w:val="en-DE" w:eastAsia="en-DE"/>
            </w:rPr>
          </w:pPr>
          <w:ins w:id="11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1"</w:instrText>
            </w:r>
            <w:r w:rsidRPr="00674E46">
              <w:rPr>
                <w:rStyle w:val="Hyperlink"/>
                <w:noProof/>
              </w:rPr>
              <w:instrText xml:space="preserve"> </w:instrText>
            </w:r>
            <w:r w:rsidRPr="00674E46">
              <w:rPr>
                <w:rStyle w:val="Hyperlink"/>
                <w:noProof/>
              </w:rPr>
              <w:fldChar w:fldCharType="separate"/>
            </w:r>
            <w:r w:rsidRPr="00674E46">
              <w:rPr>
                <w:rStyle w:val="Hyperlink"/>
                <w:noProof/>
              </w:rPr>
              <w:t>4</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Versuchsprogramm Holz-Beton-Verbund-Decken</w:t>
            </w:r>
            <w:r>
              <w:rPr>
                <w:noProof/>
                <w:webHidden/>
              </w:rPr>
              <w:tab/>
            </w:r>
            <w:r>
              <w:rPr>
                <w:noProof/>
                <w:webHidden/>
              </w:rPr>
              <w:fldChar w:fldCharType="begin"/>
            </w:r>
            <w:r>
              <w:rPr>
                <w:noProof/>
                <w:webHidden/>
              </w:rPr>
              <w:instrText xml:space="preserve"> PAGEREF _Toc101333771 \h </w:instrText>
            </w:r>
          </w:ins>
          <w:r>
            <w:rPr>
              <w:noProof/>
              <w:webHidden/>
            </w:rPr>
          </w:r>
          <w:r>
            <w:rPr>
              <w:noProof/>
              <w:webHidden/>
            </w:rPr>
            <w:fldChar w:fldCharType="separate"/>
          </w:r>
          <w:ins w:id="113" w:author="Carsten Hein" w:date="2022-04-20T07:55:00Z">
            <w:r>
              <w:rPr>
                <w:noProof/>
                <w:webHidden/>
              </w:rPr>
              <w:t>23</w:t>
            </w:r>
            <w:r>
              <w:rPr>
                <w:noProof/>
                <w:webHidden/>
              </w:rPr>
              <w:fldChar w:fldCharType="end"/>
            </w:r>
            <w:r w:rsidRPr="00674E46">
              <w:rPr>
                <w:rStyle w:val="Hyperlink"/>
                <w:noProof/>
              </w:rPr>
              <w:fldChar w:fldCharType="end"/>
            </w:r>
          </w:ins>
        </w:p>
        <w:p w14:paraId="0762CF72" w14:textId="687B4FA5" w:rsidR="005F5FB5" w:rsidRDefault="005F5FB5">
          <w:pPr>
            <w:pStyle w:val="Verzeichnis2"/>
            <w:tabs>
              <w:tab w:val="left" w:pos="600"/>
              <w:tab w:val="right" w:leader="dot" w:pos="9060"/>
            </w:tabs>
            <w:rPr>
              <w:ins w:id="114" w:author="Carsten Hein" w:date="2022-04-20T07:55:00Z"/>
              <w:rFonts w:eastAsiaTheme="minorEastAsia" w:cstheme="minorBidi"/>
              <w:b w:val="0"/>
              <w:bCs w:val="0"/>
              <w:noProof/>
              <w:sz w:val="22"/>
              <w:szCs w:val="22"/>
              <w:lang w:val="en-DE" w:eastAsia="en-DE"/>
            </w:rPr>
          </w:pPr>
          <w:ins w:id="11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2"</w:instrText>
            </w:r>
            <w:r w:rsidRPr="00674E46">
              <w:rPr>
                <w:rStyle w:val="Hyperlink"/>
                <w:noProof/>
              </w:rPr>
              <w:instrText xml:space="preserve"> </w:instrText>
            </w:r>
            <w:r w:rsidRPr="00674E46">
              <w:rPr>
                <w:rStyle w:val="Hyperlink"/>
                <w:noProof/>
              </w:rPr>
              <w:fldChar w:fldCharType="separate"/>
            </w:r>
            <w:r w:rsidRPr="00674E46">
              <w:rPr>
                <w:rStyle w:val="Hyperlink"/>
                <w:noProof/>
              </w:rPr>
              <w:t>4.1</w:t>
            </w:r>
            <w:r>
              <w:rPr>
                <w:rFonts w:eastAsiaTheme="minorEastAsia" w:cstheme="minorBidi"/>
                <w:b w:val="0"/>
                <w:bCs w:val="0"/>
                <w:noProof/>
                <w:sz w:val="22"/>
                <w:szCs w:val="22"/>
                <w:lang w:val="en-DE" w:eastAsia="en-DE"/>
              </w:rPr>
              <w:tab/>
            </w:r>
            <w:r w:rsidRPr="00674E46">
              <w:rPr>
                <w:rStyle w:val="Hyperlink"/>
                <w:noProof/>
              </w:rPr>
              <w:t>Abweichungen vom Versuchsprogramm der Verbindungsmittel</w:t>
            </w:r>
            <w:r>
              <w:rPr>
                <w:noProof/>
                <w:webHidden/>
              </w:rPr>
              <w:tab/>
            </w:r>
            <w:r>
              <w:rPr>
                <w:noProof/>
                <w:webHidden/>
              </w:rPr>
              <w:fldChar w:fldCharType="begin"/>
            </w:r>
            <w:r>
              <w:rPr>
                <w:noProof/>
                <w:webHidden/>
              </w:rPr>
              <w:instrText xml:space="preserve"> PAGEREF _Toc101333772 \h </w:instrText>
            </w:r>
          </w:ins>
          <w:r>
            <w:rPr>
              <w:noProof/>
              <w:webHidden/>
            </w:rPr>
          </w:r>
          <w:r>
            <w:rPr>
              <w:noProof/>
              <w:webHidden/>
            </w:rPr>
            <w:fldChar w:fldCharType="separate"/>
          </w:r>
          <w:ins w:id="116" w:author="Carsten Hein" w:date="2022-04-20T07:55:00Z">
            <w:r>
              <w:rPr>
                <w:noProof/>
                <w:webHidden/>
              </w:rPr>
              <w:t>23</w:t>
            </w:r>
            <w:r>
              <w:rPr>
                <w:noProof/>
                <w:webHidden/>
              </w:rPr>
              <w:fldChar w:fldCharType="end"/>
            </w:r>
            <w:r w:rsidRPr="00674E46">
              <w:rPr>
                <w:rStyle w:val="Hyperlink"/>
                <w:noProof/>
              </w:rPr>
              <w:fldChar w:fldCharType="end"/>
            </w:r>
          </w:ins>
        </w:p>
        <w:p w14:paraId="74BCED93" w14:textId="1ABBADE1" w:rsidR="005F5FB5" w:rsidRDefault="005F5FB5">
          <w:pPr>
            <w:pStyle w:val="Verzeichnis1"/>
            <w:tabs>
              <w:tab w:val="left" w:pos="400"/>
              <w:tab w:val="right" w:leader="dot" w:pos="9060"/>
            </w:tabs>
            <w:rPr>
              <w:ins w:id="117" w:author="Carsten Hein" w:date="2022-04-20T07:55:00Z"/>
              <w:rFonts w:asciiTheme="minorHAnsi" w:eastAsiaTheme="minorEastAsia" w:hAnsiTheme="minorHAnsi" w:cstheme="minorBidi"/>
              <w:b w:val="0"/>
              <w:bCs w:val="0"/>
              <w:caps w:val="0"/>
              <w:noProof/>
              <w:sz w:val="22"/>
              <w:szCs w:val="22"/>
              <w:lang w:val="en-DE" w:eastAsia="en-DE"/>
            </w:rPr>
          </w:pPr>
          <w:ins w:id="11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3"</w:instrText>
            </w:r>
            <w:r w:rsidRPr="00674E46">
              <w:rPr>
                <w:rStyle w:val="Hyperlink"/>
                <w:noProof/>
              </w:rPr>
              <w:instrText xml:space="preserve"> </w:instrText>
            </w:r>
            <w:r w:rsidRPr="00674E46">
              <w:rPr>
                <w:rStyle w:val="Hyperlink"/>
                <w:noProof/>
              </w:rPr>
              <w:fldChar w:fldCharType="separate"/>
            </w:r>
            <w:r w:rsidRPr="00674E46">
              <w:rPr>
                <w:rStyle w:val="Hyperlink"/>
                <w:noProof/>
              </w:rPr>
              <w:t>5</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Versuche an geschraubten Holz-Beton-Verbundkörpern</w:t>
            </w:r>
            <w:r>
              <w:rPr>
                <w:noProof/>
                <w:webHidden/>
              </w:rPr>
              <w:tab/>
            </w:r>
            <w:r>
              <w:rPr>
                <w:noProof/>
                <w:webHidden/>
              </w:rPr>
              <w:fldChar w:fldCharType="begin"/>
            </w:r>
            <w:r>
              <w:rPr>
                <w:noProof/>
                <w:webHidden/>
              </w:rPr>
              <w:instrText xml:space="preserve"> PAGEREF _Toc101333773 \h </w:instrText>
            </w:r>
          </w:ins>
          <w:r>
            <w:rPr>
              <w:noProof/>
              <w:webHidden/>
            </w:rPr>
          </w:r>
          <w:r>
            <w:rPr>
              <w:noProof/>
              <w:webHidden/>
            </w:rPr>
            <w:fldChar w:fldCharType="separate"/>
          </w:r>
          <w:ins w:id="119" w:author="Carsten Hein" w:date="2022-04-20T07:55:00Z">
            <w:r>
              <w:rPr>
                <w:noProof/>
                <w:webHidden/>
              </w:rPr>
              <w:t>24</w:t>
            </w:r>
            <w:r>
              <w:rPr>
                <w:noProof/>
                <w:webHidden/>
              </w:rPr>
              <w:fldChar w:fldCharType="end"/>
            </w:r>
            <w:r w:rsidRPr="00674E46">
              <w:rPr>
                <w:rStyle w:val="Hyperlink"/>
                <w:noProof/>
              </w:rPr>
              <w:fldChar w:fldCharType="end"/>
            </w:r>
          </w:ins>
        </w:p>
        <w:p w14:paraId="0EF32434" w14:textId="4A29B53C" w:rsidR="005F5FB5" w:rsidRDefault="005F5FB5">
          <w:pPr>
            <w:pStyle w:val="Verzeichnis2"/>
            <w:tabs>
              <w:tab w:val="left" w:pos="600"/>
              <w:tab w:val="right" w:leader="dot" w:pos="9060"/>
            </w:tabs>
            <w:rPr>
              <w:ins w:id="120" w:author="Carsten Hein" w:date="2022-04-20T07:55:00Z"/>
              <w:rFonts w:eastAsiaTheme="minorEastAsia" w:cstheme="minorBidi"/>
              <w:b w:val="0"/>
              <w:bCs w:val="0"/>
              <w:noProof/>
              <w:sz w:val="22"/>
              <w:szCs w:val="22"/>
              <w:lang w:val="en-DE" w:eastAsia="en-DE"/>
            </w:rPr>
          </w:pPr>
          <w:ins w:id="12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4"</w:instrText>
            </w:r>
            <w:r w:rsidRPr="00674E46">
              <w:rPr>
                <w:rStyle w:val="Hyperlink"/>
                <w:noProof/>
              </w:rPr>
              <w:instrText xml:space="preserve"> </w:instrText>
            </w:r>
            <w:r w:rsidRPr="00674E46">
              <w:rPr>
                <w:rStyle w:val="Hyperlink"/>
                <w:noProof/>
              </w:rPr>
              <w:fldChar w:fldCharType="separate"/>
            </w:r>
            <w:r w:rsidRPr="00674E46">
              <w:rPr>
                <w:rStyle w:val="Hyperlink"/>
                <w:noProof/>
              </w:rPr>
              <w:t>5.1</w:t>
            </w:r>
            <w:r>
              <w:rPr>
                <w:rFonts w:eastAsiaTheme="minorEastAsia" w:cstheme="minorBidi"/>
                <w:b w:val="0"/>
                <w:bCs w:val="0"/>
                <w:noProof/>
                <w:sz w:val="22"/>
                <w:szCs w:val="22"/>
                <w:lang w:val="en-DE" w:eastAsia="en-DE"/>
              </w:rPr>
              <w:tab/>
            </w:r>
            <w:r w:rsidRPr="00674E46">
              <w:rPr>
                <w:rStyle w:val="Hyperlink"/>
                <w:noProof/>
              </w:rPr>
              <w:t>Scherversuche an geschraubten Holz-Beton-Verbundkörpern</w:t>
            </w:r>
            <w:r>
              <w:rPr>
                <w:noProof/>
                <w:webHidden/>
              </w:rPr>
              <w:tab/>
            </w:r>
            <w:r>
              <w:rPr>
                <w:noProof/>
                <w:webHidden/>
              </w:rPr>
              <w:fldChar w:fldCharType="begin"/>
            </w:r>
            <w:r>
              <w:rPr>
                <w:noProof/>
                <w:webHidden/>
              </w:rPr>
              <w:instrText xml:space="preserve"> PAGEREF _Toc101333774 \h </w:instrText>
            </w:r>
          </w:ins>
          <w:r>
            <w:rPr>
              <w:noProof/>
              <w:webHidden/>
            </w:rPr>
          </w:r>
          <w:r>
            <w:rPr>
              <w:noProof/>
              <w:webHidden/>
            </w:rPr>
            <w:fldChar w:fldCharType="separate"/>
          </w:r>
          <w:ins w:id="122" w:author="Carsten Hein" w:date="2022-04-20T07:55:00Z">
            <w:r>
              <w:rPr>
                <w:noProof/>
                <w:webHidden/>
              </w:rPr>
              <w:t>25</w:t>
            </w:r>
            <w:r>
              <w:rPr>
                <w:noProof/>
                <w:webHidden/>
              </w:rPr>
              <w:fldChar w:fldCharType="end"/>
            </w:r>
            <w:r w:rsidRPr="00674E46">
              <w:rPr>
                <w:rStyle w:val="Hyperlink"/>
                <w:noProof/>
              </w:rPr>
              <w:fldChar w:fldCharType="end"/>
            </w:r>
          </w:ins>
        </w:p>
        <w:p w14:paraId="20C0A5DA" w14:textId="7E1CEBD7" w:rsidR="005F5FB5" w:rsidRDefault="005F5FB5">
          <w:pPr>
            <w:pStyle w:val="Verzeichnis3"/>
            <w:tabs>
              <w:tab w:val="left" w:pos="1000"/>
              <w:tab w:val="right" w:leader="dot" w:pos="9060"/>
            </w:tabs>
            <w:rPr>
              <w:ins w:id="123" w:author="Carsten Hein" w:date="2022-04-20T07:55:00Z"/>
              <w:rFonts w:eastAsiaTheme="minorEastAsia" w:cstheme="minorBidi"/>
              <w:noProof/>
              <w:sz w:val="22"/>
              <w:szCs w:val="22"/>
              <w:lang w:val="en-DE" w:eastAsia="en-DE"/>
            </w:rPr>
          </w:pPr>
          <w:ins w:id="12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5"</w:instrText>
            </w:r>
            <w:r w:rsidRPr="00674E46">
              <w:rPr>
                <w:rStyle w:val="Hyperlink"/>
                <w:noProof/>
              </w:rPr>
              <w:instrText xml:space="preserve"> </w:instrText>
            </w:r>
            <w:r w:rsidRPr="00674E46">
              <w:rPr>
                <w:rStyle w:val="Hyperlink"/>
                <w:noProof/>
              </w:rPr>
              <w:fldChar w:fldCharType="separate"/>
            </w:r>
            <w:r w:rsidRPr="00674E46">
              <w:rPr>
                <w:rStyle w:val="Hyperlink"/>
                <w:noProof/>
              </w:rPr>
              <w:t>5.1.1</w:t>
            </w:r>
            <w:r>
              <w:rPr>
                <w:rFonts w:eastAsiaTheme="minorEastAsia" w:cstheme="minorBidi"/>
                <w:noProof/>
                <w:sz w:val="22"/>
                <w:szCs w:val="22"/>
                <w:lang w:val="en-DE" w:eastAsia="en-DE"/>
              </w:rPr>
              <w:tab/>
            </w:r>
            <w:r w:rsidRPr="00674E46">
              <w:rPr>
                <w:rStyle w:val="Hyperlink"/>
                <w:noProof/>
              </w:rPr>
              <w:t>Herstellung und Versuchsdurchführung</w:t>
            </w:r>
            <w:r>
              <w:rPr>
                <w:noProof/>
                <w:webHidden/>
              </w:rPr>
              <w:tab/>
            </w:r>
            <w:r>
              <w:rPr>
                <w:noProof/>
                <w:webHidden/>
              </w:rPr>
              <w:fldChar w:fldCharType="begin"/>
            </w:r>
            <w:r>
              <w:rPr>
                <w:noProof/>
                <w:webHidden/>
              </w:rPr>
              <w:instrText xml:space="preserve"> PAGEREF _Toc101333775 \h </w:instrText>
            </w:r>
          </w:ins>
          <w:r>
            <w:rPr>
              <w:noProof/>
              <w:webHidden/>
            </w:rPr>
          </w:r>
          <w:r>
            <w:rPr>
              <w:noProof/>
              <w:webHidden/>
            </w:rPr>
            <w:fldChar w:fldCharType="separate"/>
          </w:r>
          <w:ins w:id="125" w:author="Carsten Hein" w:date="2022-04-20T07:55:00Z">
            <w:r>
              <w:rPr>
                <w:noProof/>
                <w:webHidden/>
              </w:rPr>
              <w:t>27</w:t>
            </w:r>
            <w:r>
              <w:rPr>
                <w:noProof/>
                <w:webHidden/>
              </w:rPr>
              <w:fldChar w:fldCharType="end"/>
            </w:r>
            <w:r w:rsidRPr="00674E46">
              <w:rPr>
                <w:rStyle w:val="Hyperlink"/>
                <w:noProof/>
              </w:rPr>
              <w:fldChar w:fldCharType="end"/>
            </w:r>
          </w:ins>
        </w:p>
        <w:p w14:paraId="19A75033" w14:textId="3B0EDC96" w:rsidR="005F5FB5" w:rsidRDefault="005F5FB5">
          <w:pPr>
            <w:pStyle w:val="Verzeichnis3"/>
            <w:tabs>
              <w:tab w:val="left" w:pos="1000"/>
              <w:tab w:val="right" w:leader="dot" w:pos="9060"/>
            </w:tabs>
            <w:rPr>
              <w:ins w:id="126" w:author="Carsten Hein" w:date="2022-04-20T07:55:00Z"/>
              <w:rFonts w:eastAsiaTheme="minorEastAsia" w:cstheme="minorBidi"/>
              <w:noProof/>
              <w:sz w:val="22"/>
              <w:szCs w:val="22"/>
              <w:lang w:val="en-DE" w:eastAsia="en-DE"/>
            </w:rPr>
          </w:pPr>
          <w:ins w:id="12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6"</w:instrText>
            </w:r>
            <w:r w:rsidRPr="00674E46">
              <w:rPr>
                <w:rStyle w:val="Hyperlink"/>
                <w:noProof/>
              </w:rPr>
              <w:instrText xml:space="preserve"> </w:instrText>
            </w:r>
            <w:r w:rsidRPr="00674E46">
              <w:rPr>
                <w:rStyle w:val="Hyperlink"/>
                <w:noProof/>
              </w:rPr>
              <w:fldChar w:fldCharType="separate"/>
            </w:r>
            <w:r w:rsidRPr="00674E46">
              <w:rPr>
                <w:rStyle w:val="Hyperlink"/>
                <w:noProof/>
              </w:rPr>
              <w:t>5.1.2</w:t>
            </w:r>
            <w:r>
              <w:rPr>
                <w:rFonts w:eastAsiaTheme="minorEastAsia" w:cstheme="minorBidi"/>
                <w:noProof/>
                <w:sz w:val="22"/>
                <w:szCs w:val="22"/>
                <w:lang w:val="en-DE" w:eastAsia="en-DE"/>
              </w:rPr>
              <w:tab/>
            </w:r>
            <w:r w:rsidRPr="00674E46">
              <w:rPr>
                <w:rStyle w:val="Hyperlink"/>
                <w:noProof/>
              </w:rPr>
              <w:t>Beobachtungen und Ergebnisse</w:t>
            </w:r>
            <w:r>
              <w:rPr>
                <w:noProof/>
                <w:webHidden/>
              </w:rPr>
              <w:tab/>
            </w:r>
            <w:r>
              <w:rPr>
                <w:noProof/>
                <w:webHidden/>
              </w:rPr>
              <w:fldChar w:fldCharType="begin"/>
            </w:r>
            <w:r>
              <w:rPr>
                <w:noProof/>
                <w:webHidden/>
              </w:rPr>
              <w:instrText xml:space="preserve"> PAGEREF _Toc101333776 \h </w:instrText>
            </w:r>
          </w:ins>
          <w:r>
            <w:rPr>
              <w:noProof/>
              <w:webHidden/>
            </w:rPr>
          </w:r>
          <w:r>
            <w:rPr>
              <w:noProof/>
              <w:webHidden/>
            </w:rPr>
            <w:fldChar w:fldCharType="separate"/>
          </w:r>
          <w:ins w:id="128" w:author="Carsten Hein" w:date="2022-04-20T07:55:00Z">
            <w:r>
              <w:rPr>
                <w:noProof/>
                <w:webHidden/>
              </w:rPr>
              <w:t>28</w:t>
            </w:r>
            <w:r>
              <w:rPr>
                <w:noProof/>
                <w:webHidden/>
              </w:rPr>
              <w:fldChar w:fldCharType="end"/>
            </w:r>
            <w:r w:rsidRPr="00674E46">
              <w:rPr>
                <w:rStyle w:val="Hyperlink"/>
                <w:noProof/>
              </w:rPr>
              <w:fldChar w:fldCharType="end"/>
            </w:r>
          </w:ins>
        </w:p>
        <w:p w14:paraId="42BC6A40" w14:textId="151480E4" w:rsidR="005F5FB5" w:rsidRDefault="005F5FB5">
          <w:pPr>
            <w:pStyle w:val="Verzeichnis1"/>
            <w:tabs>
              <w:tab w:val="left" w:pos="400"/>
              <w:tab w:val="right" w:leader="dot" w:pos="9060"/>
            </w:tabs>
            <w:rPr>
              <w:ins w:id="129" w:author="Carsten Hein" w:date="2022-04-20T07:55:00Z"/>
              <w:rFonts w:asciiTheme="minorHAnsi" w:eastAsiaTheme="minorEastAsia" w:hAnsiTheme="minorHAnsi" w:cstheme="minorBidi"/>
              <w:b w:val="0"/>
              <w:bCs w:val="0"/>
              <w:caps w:val="0"/>
              <w:noProof/>
              <w:sz w:val="22"/>
              <w:szCs w:val="22"/>
              <w:lang w:val="en-DE" w:eastAsia="en-DE"/>
            </w:rPr>
          </w:pPr>
          <w:ins w:id="13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7"</w:instrText>
            </w:r>
            <w:r w:rsidRPr="00674E46">
              <w:rPr>
                <w:rStyle w:val="Hyperlink"/>
                <w:noProof/>
              </w:rPr>
              <w:instrText xml:space="preserve"> </w:instrText>
            </w:r>
            <w:r w:rsidRPr="00674E46">
              <w:rPr>
                <w:rStyle w:val="Hyperlink"/>
                <w:noProof/>
              </w:rPr>
              <w:fldChar w:fldCharType="separate"/>
            </w:r>
            <w:r w:rsidRPr="00674E46">
              <w:rPr>
                <w:rStyle w:val="Hyperlink"/>
                <w:noProof/>
              </w:rPr>
              <w:t>6</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Versuche an geklebten Holz-Beton-Verbund-Bauteilen</w:t>
            </w:r>
            <w:r>
              <w:rPr>
                <w:noProof/>
                <w:webHidden/>
              </w:rPr>
              <w:tab/>
            </w:r>
            <w:r>
              <w:rPr>
                <w:noProof/>
                <w:webHidden/>
              </w:rPr>
              <w:fldChar w:fldCharType="begin"/>
            </w:r>
            <w:r>
              <w:rPr>
                <w:noProof/>
                <w:webHidden/>
              </w:rPr>
              <w:instrText xml:space="preserve"> PAGEREF _Toc101333777 \h </w:instrText>
            </w:r>
          </w:ins>
          <w:r>
            <w:rPr>
              <w:noProof/>
              <w:webHidden/>
            </w:rPr>
          </w:r>
          <w:r>
            <w:rPr>
              <w:noProof/>
              <w:webHidden/>
            </w:rPr>
            <w:fldChar w:fldCharType="separate"/>
          </w:r>
          <w:ins w:id="131" w:author="Carsten Hein" w:date="2022-04-20T07:55:00Z">
            <w:r>
              <w:rPr>
                <w:noProof/>
                <w:webHidden/>
              </w:rPr>
              <w:t>29</w:t>
            </w:r>
            <w:r>
              <w:rPr>
                <w:noProof/>
                <w:webHidden/>
              </w:rPr>
              <w:fldChar w:fldCharType="end"/>
            </w:r>
            <w:r w:rsidRPr="00674E46">
              <w:rPr>
                <w:rStyle w:val="Hyperlink"/>
                <w:noProof/>
              </w:rPr>
              <w:fldChar w:fldCharType="end"/>
            </w:r>
          </w:ins>
        </w:p>
        <w:p w14:paraId="5144FC28" w14:textId="7AE6049D" w:rsidR="005F5FB5" w:rsidRDefault="005F5FB5">
          <w:pPr>
            <w:pStyle w:val="Verzeichnis2"/>
            <w:tabs>
              <w:tab w:val="left" w:pos="600"/>
              <w:tab w:val="right" w:leader="dot" w:pos="9060"/>
            </w:tabs>
            <w:rPr>
              <w:ins w:id="132" w:author="Carsten Hein" w:date="2022-04-20T07:55:00Z"/>
              <w:rFonts w:eastAsiaTheme="minorEastAsia" w:cstheme="minorBidi"/>
              <w:b w:val="0"/>
              <w:bCs w:val="0"/>
              <w:noProof/>
              <w:sz w:val="22"/>
              <w:szCs w:val="22"/>
              <w:lang w:val="en-DE" w:eastAsia="en-DE"/>
            </w:rPr>
          </w:pPr>
          <w:ins w:id="13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78"</w:instrText>
            </w:r>
            <w:r w:rsidRPr="00674E46">
              <w:rPr>
                <w:rStyle w:val="Hyperlink"/>
                <w:noProof/>
              </w:rPr>
              <w:instrText xml:space="preserve"> </w:instrText>
            </w:r>
            <w:r w:rsidRPr="00674E46">
              <w:rPr>
                <w:rStyle w:val="Hyperlink"/>
                <w:noProof/>
              </w:rPr>
              <w:fldChar w:fldCharType="separate"/>
            </w:r>
            <w:r w:rsidRPr="00674E46">
              <w:rPr>
                <w:rStyle w:val="Hyperlink"/>
                <w:noProof/>
              </w:rPr>
              <w:t>6.1</w:t>
            </w:r>
            <w:r>
              <w:rPr>
                <w:rFonts w:eastAsiaTheme="minorEastAsia" w:cstheme="minorBidi"/>
                <w:b w:val="0"/>
                <w:bCs w:val="0"/>
                <w:noProof/>
                <w:sz w:val="22"/>
                <w:szCs w:val="22"/>
                <w:lang w:val="en-DE" w:eastAsia="en-DE"/>
              </w:rPr>
              <w:tab/>
            </w:r>
            <w:r w:rsidRPr="00674E46">
              <w:rPr>
                <w:rStyle w:val="Hyperlink"/>
                <w:noProof/>
              </w:rPr>
              <w:t>Stand der Forschung und Technik</w:t>
            </w:r>
            <w:r>
              <w:rPr>
                <w:noProof/>
                <w:webHidden/>
              </w:rPr>
              <w:tab/>
            </w:r>
            <w:r>
              <w:rPr>
                <w:noProof/>
                <w:webHidden/>
              </w:rPr>
              <w:fldChar w:fldCharType="begin"/>
            </w:r>
            <w:r>
              <w:rPr>
                <w:noProof/>
                <w:webHidden/>
              </w:rPr>
              <w:instrText xml:space="preserve"> PAGEREF _Toc101333778 \h </w:instrText>
            </w:r>
          </w:ins>
          <w:r>
            <w:rPr>
              <w:noProof/>
              <w:webHidden/>
            </w:rPr>
          </w:r>
          <w:r>
            <w:rPr>
              <w:noProof/>
              <w:webHidden/>
            </w:rPr>
            <w:fldChar w:fldCharType="separate"/>
          </w:r>
          <w:ins w:id="134" w:author="Carsten Hein" w:date="2022-04-20T07:55:00Z">
            <w:r>
              <w:rPr>
                <w:noProof/>
                <w:webHidden/>
              </w:rPr>
              <w:t>30</w:t>
            </w:r>
            <w:r>
              <w:rPr>
                <w:noProof/>
                <w:webHidden/>
              </w:rPr>
              <w:fldChar w:fldCharType="end"/>
            </w:r>
            <w:r w:rsidRPr="00674E46">
              <w:rPr>
                <w:rStyle w:val="Hyperlink"/>
                <w:noProof/>
              </w:rPr>
              <w:fldChar w:fldCharType="end"/>
            </w:r>
          </w:ins>
        </w:p>
        <w:p w14:paraId="5E8A5B61" w14:textId="676382DB" w:rsidR="005F5FB5" w:rsidRDefault="005F5FB5">
          <w:pPr>
            <w:pStyle w:val="Verzeichnis2"/>
            <w:tabs>
              <w:tab w:val="left" w:pos="600"/>
              <w:tab w:val="right" w:leader="dot" w:pos="9060"/>
            </w:tabs>
            <w:rPr>
              <w:ins w:id="135" w:author="Carsten Hein" w:date="2022-04-20T07:55:00Z"/>
              <w:rFonts w:eastAsiaTheme="minorEastAsia" w:cstheme="minorBidi"/>
              <w:b w:val="0"/>
              <w:bCs w:val="0"/>
              <w:noProof/>
              <w:sz w:val="22"/>
              <w:szCs w:val="22"/>
              <w:lang w:val="en-DE" w:eastAsia="en-DE"/>
            </w:rPr>
          </w:pPr>
          <w:ins w:id="136" w:author="Carsten Hein" w:date="2022-04-20T07:55:00Z">
            <w:r w:rsidRPr="00674E46">
              <w:rPr>
                <w:rStyle w:val="Hyperlink"/>
                <w:noProof/>
              </w:rPr>
              <w:lastRenderedPageBreak/>
              <w:fldChar w:fldCharType="begin"/>
            </w:r>
            <w:r w:rsidRPr="00674E46">
              <w:rPr>
                <w:rStyle w:val="Hyperlink"/>
                <w:noProof/>
              </w:rPr>
              <w:instrText xml:space="preserve"> </w:instrText>
            </w:r>
            <w:r>
              <w:rPr>
                <w:noProof/>
              </w:rPr>
              <w:instrText>HYPERLINK \l "_Toc101333779"</w:instrText>
            </w:r>
            <w:r w:rsidRPr="00674E46">
              <w:rPr>
                <w:rStyle w:val="Hyperlink"/>
                <w:noProof/>
              </w:rPr>
              <w:instrText xml:space="preserve"> </w:instrText>
            </w:r>
            <w:r w:rsidRPr="00674E46">
              <w:rPr>
                <w:rStyle w:val="Hyperlink"/>
                <w:noProof/>
              </w:rPr>
              <w:fldChar w:fldCharType="separate"/>
            </w:r>
            <w:r w:rsidRPr="00674E46">
              <w:rPr>
                <w:rStyle w:val="Hyperlink"/>
                <w:noProof/>
              </w:rPr>
              <w:t>6.2</w:t>
            </w:r>
            <w:r>
              <w:rPr>
                <w:rFonts w:eastAsiaTheme="minorEastAsia" w:cstheme="minorBidi"/>
                <w:b w:val="0"/>
                <w:bCs w:val="0"/>
                <w:noProof/>
                <w:sz w:val="22"/>
                <w:szCs w:val="22"/>
                <w:lang w:val="en-DE" w:eastAsia="en-DE"/>
              </w:rPr>
              <w:tab/>
            </w:r>
            <w:r w:rsidRPr="00674E46">
              <w:rPr>
                <w:rStyle w:val="Hyperlink"/>
                <w:noProof/>
              </w:rPr>
              <w:t>Überlegungen zur Herstellungstechnologie</w:t>
            </w:r>
            <w:r>
              <w:rPr>
                <w:noProof/>
                <w:webHidden/>
              </w:rPr>
              <w:tab/>
            </w:r>
            <w:r>
              <w:rPr>
                <w:noProof/>
                <w:webHidden/>
              </w:rPr>
              <w:fldChar w:fldCharType="begin"/>
            </w:r>
            <w:r>
              <w:rPr>
                <w:noProof/>
                <w:webHidden/>
              </w:rPr>
              <w:instrText xml:space="preserve"> PAGEREF _Toc101333779 \h </w:instrText>
            </w:r>
          </w:ins>
          <w:r>
            <w:rPr>
              <w:noProof/>
              <w:webHidden/>
            </w:rPr>
          </w:r>
          <w:r>
            <w:rPr>
              <w:noProof/>
              <w:webHidden/>
            </w:rPr>
            <w:fldChar w:fldCharType="separate"/>
          </w:r>
          <w:ins w:id="137" w:author="Carsten Hein" w:date="2022-04-20T07:55:00Z">
            <w:r>
              <w:rPr>
                <w:noProof/>
                <w:webHidden/>
              </w:rPr>
              <w:t>34</w:t>
            </w:r>
            <w:r>
              <w:rPr>
                <w:noProof/>
                <w:webHidden/>
              </w:rPr>
              <w:fldChar w:fldCharType="end"/>
            </w:r>
            <w:r w:rsidRPr="00674E46">
              <w:rPr>
                <w:rStyle w:val="Hyperlink"/>
                <w:noProof/>
              </w:rPr>
              <w:fldChar w:fldCharType="end"/>
            </w:r>
          </w:ins>
        </w:p>
        <w:p w14:paraId="7CE071B3" w14:textId="46317A84" w:rsidR="005F5FB5" w:rsidRDefault="005F5FB5">
          <w:pPr>
            <w:pStyle w:val="Verzeichnis3"/>
            <w:tabs>
              <w:tab w:val="left" w:pos="1000"/>
              <w:tab w:val="right" w:leader="dot" w:pos="9060"/>
            </w:tabs>
            <w:rPr>
              <w:ins w:id="138" w:author="Carsten Hein" w:date="2022-04-20T07:55:00Z"/>
              <w:rFonts w:eastAsiaTheme="minorEastAsia" w:cstheme="minorBidi"/>
              <w:noProof/>
              <w:sz w:val="22"/>
              <w:szCs w:val="22"/>
              <w:lang w:val="en-DE" w:eastAsia="en-DE"/>
            </w:rPr>
          </w:pPr>
          <w:ins w:id="13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0"</w:instrText>
            </w:r>
            <w:r w:rsidRPr="00674E46">
              <w:rPr>
                <w:rStyle w:val="Hyperlink"/>
                <w:noProof/>
              </w:rPr>
              <w:instrText xml:space="preserve"> </w:instrText>
            </w:r>
            <w:r w:rsidRPr="00674E46">
              <w:rPr>
                <w:rStyle w:val="Hyperlink"/>
                <w:noProof/>
              </w:rPr>
              <w:fldChar w:fldCharType="separate"/>
            </w:r>
            <w:r w:rsidRPr="00674E46">
              <w:rPr>
                <w:rStyle w:val="Hyperlink"/>
                <w:noProof/>
              </w:rPr>
              <w:t>6.2.1</w:t>
            </w:r>
            <w:r>
              <w:rPr>
                <w:rFonts w:eastAsiaTheme="minorEastAsia" w:cstheme="minorBidi"/>
                <w:noProof/>
                <w:sz w:val="22"/>
                <w:szCs w:val="22"/>
                <w:lang w:val="en-DE" w:eastAsia="en-DE"/>
              </w:rPr>
              <w:tab/>
            </w:r>
            <w:r w:rsidRPr="00674E46">
              <w:rPr>
                <w:rStyle w:val="Hyperlink"/>
                <w:noProof/>
              </w:rPr>
              <w:t>Vorbereitung der Fügeteil-Oberflächen</w:t>
            </w:r>
            <w:r>
              <w:rPr>
                <w:noProof/>
                <w:webHidden/>
              </w:rPr>
              <w:tab/>
            </w:r>
            <w:r>
              <w:rPr>
                <w:noProof/>
                <w:webHidden/>
              </w:rPr>
              <w:fldChar w:fldCharType="begin"/>
            </w:r>
            <w:r>
              <w:rPr>
                <w:noProof/>
                <w:webHidden/>
              </w:rPr>
              <w:instrText xml:space="preserve"> PAGEREF _Toc101333780 \h </w:instrText>
            </w:r>
          </w:ins>
          <w:r>
            <w:rPr>
              <w:noProof/>
              <w:webHidden/>
            </w:rPr>
          </w:r>
          <w:r>
            <w:rPr>
              <w:noProof/>
              <w:webHidden/>
            </w:rPr>
            <w:fldChar w:fldCharType="separate"/>
          </w:r>
          <w:ins w:id="140" w:author="Carsten Hein" w:date="2022-04-20T07:55:00Z">
            <w:r>
              <w:rPr>
                <w:noProof/>
                <w:webHidden/>
              </w:rPr>
              <w:t>35</w:t>
            </w:r>
            <w:r>
              <w:rPr>
                <w:noProof/>
                <w:webHidden/>
              </w:rPr>
              <w:fldChar w:fldCharType="end"/>
            </w:r>
            <w:r w:rsidRPr="00674E46">
              <w:rPr>
                <w:rStyle w:val="Hyperlink"/>
                <w:noProof/>
              </w:rPr>
              <w:fldChar w:fldCharType="end"/>
            </w:r>
          </w:ins>
        </w:p>
        <w:p w14:paraId="4976DB95" w14:textId="4CA13D7E" w:rsidR="005F5FB5" w:rsidRDefault="005F5FB5">
          <w:pPr>
            <w:pStyle w:val="Verzeichnis3"/>
            <w:tabs>
              <w:tab w:val="left" w:pos="1000"/>
              <w:tab w:val="right" w:leader="dot" w:pos="9060"/>
            </w:tabs>
            <w:rPr>
              <w:ins w:id="141" w:author="Carsten Hein" w:date="2022-04-20T07:55:00Z"/>
              <w:rFonts w:eastAsiaTheme="minorEastAsia" w:cstheme="minorBidi"/>
              <w:noProof/>
              <w:sz w:val="22"/>
              <w:szCs w:val="22"/>
              <w:lang w:val="en-DE" w:eastAsia="en-DE"/>
            </w:rPr>
          </w:pPr>
          <w:ins w:id="14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1"</w:instrText>
            </w:r>
            <w:r w:rsidRPr="00674E46">
              <w:rPr>
                <w:rStyle w:val="Hyperlink"/>
                <w:noProof/>
              </w:rPr>
              <w:instrText xml:space="preserve"> </w:instrText>
            </w:r>
            <w:r w:rsidRPr="00674E46">
              <w:rPr>
                <w:rStyle w:val="Hyperlink"/>
                <w:noProof/>
              </w:rPr>
              <w:fldChar w:fldCharType="separate"/>
            </w:r>
            <w:r w:rsidRPr="00674E46">
              <w:rPr>
                <w:rStyle w:val="Hyperlink"/>
                <w:noProof/>
              </w:rPr>
              <w:t>6.2.2</w:t>
            </w:r>
            <w:r>
              <w:rPr>
                <w:rFonts w:eastAsiaTheme="minorEastAsia" w:cstheme="minorBidi"/>
                <w:noProof/>
                <w:sz w:val="22"/>
                <w:szCs w:val="22"/>
                <w:lang w:val="en-DE" w:eastAsia="en-DE"/>
              </w:rPr>
              <w:tab/>
            </w:r>
            <w:r w:rsidRPr="00674E46">
              <w:rPr>
                <w:rStyle w:val="Hyperlink"/>
                <w:noProof/>
              </w:rPr>
              <w:t>Anforderungen an den Klebstoff</w:t>
            </w:r>
            <w:r>
              <w:rPr>
                <w:noProof/>
                <w:webHidden/>
              </w:rPr>
              <w:tab/>
            </w:r>
            <w:r>
              <w:rPr>
                <w:noProof/>
                <w:webHidden/>
              </w:rPr>
              <w:fldChar w:fldCharType="begin"/>
            </w:r>
            <w:r>
              <w:rPr>
                <w:noProof/>
                <w:webHidden/>
              </w:rPr>
              <w:instrText xml:space="preserve"> PAGEREF _Toc101333781 \h </w:instrText>
            </w:r>
          </w:ins>
          <w:r>
            <w:rPr>
              <w:noProof/>
              <w:webHidden/>
            </w:rPr>
          </w:r>
          <w:r>
            <w:rPr>
              <w:noProof/>
              <w:webHidden/>
            </w:rPr>
            <w:fldChar w:fldCharType="separate"/>
          </w:r>
          <w:ins w:id="143" w:author="Carsten Hein" w:date="2022-04-20T07:55:00Z">
            <w:r>
              <w:rPr>
                <w:noProof/>
                <w:webHidden/>
              </w:rPr>
              <w:t>36</w:t>
            </w:r>
            <w:r>
              <w:rPr>
                <w:noProof/>
                <w:webHidden/>
              </w:rPr>
              <w:fldChar w:fldCharType="end"/>
            </w:r>
            <w:r w:rsidRPr="00674E46">
              <w:rPr>
                <w:rStyle w:val="Hyperlink"/>
                <w:noProof/>
              </w:rPr>
              <w:fldChar w:fldCharType="end"/>
            </w:r>
          </w:ins>
        </w:p>
        <w:p w14:paraId="6FD2D132" w14:textId="6F4F1227" w:rsidR="005F5FB5" w:rsidRDefault="005F5FB5">
          <w:pPr>
            <w:pStyle w:val="Verzeichnis2"/>
            <w:tabs>
              <w:tab w:val="left" w:pos="600"/>
              <w:tab w:val="right" w:leader="dot" w:pos="9060"/>
            </w:tabs>
            <w:rPr>
              <w:ins w:id="144" w:author="Carsten Hein" w:date="2022-04-20T07:55:00Z"/>
              <w:rFonts w:eastAsiaTheme="minorEastAsia" w:cstheme="minorBidi"/>
              <w:b w:val="0"/>
              <w:bCs w:val="0"/>
              <w:noProof/>
              <w:sz w:val="22"/>
              <w:szCs w:val="22"/>
              <w:lang w:val="en-DE" w:eastAsia="en-DE"/>
            </w:rPr>
          </w:pPr>
          <w:ins w:id="14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2"</w:instrText>
            </w:r>
            <w:r w:rsidRPr="00674E46">
              <w:rPr>
                <w:rStyle w:val="Hyperlink"/>
                <w:noProof/>
              </w:rPr>
              <w:instrText xml:space="preserve"> </w:instrText>
            </w:r>
            <w:r w:rsidRPr="00674E46">
              <w:rPr>
                <w:rStyle w:val="Hyperlink"/>
                <w:noProof/>
              </w:rPr>
              <w:fldChar w:fldCharType="separate"/>
            </w:r>
            <w:r w:rsidRPr="00674E46">
              <w:rPr>
                <w:rStyle w:val="Hyperlink"/>
                <w:noProof/>
              </w:rPr>
              <w:t>6.3</w:t>
            </w:r>
            <w:r>
              <w:rPr>
                <w:rFonts w:eastAsiaTheme="minorEastAsia" w:cstheme="minorBidi"/>
                <w:b w:val="0"/>
                <w:bCs w:val="0"/>
                <w:noProof/>
                <w:sz w:val="22"/>
                <w:szCs w:val="22"/>
                <w:lang w:val="en-DE" w:eastAsia="en-DE"/>
              </w:rPr>
              <w:tab/>
            </w:r>
            <w:r w:rsidRPr="00674E46">
              <w:rPr>
                <w:rStyle w:val="Hyperlink"/>
                <w:noProof/>
              </w:rPr>
              <w:t>Materialien</w:t>
            </w:r>
            <w:r>
              <w:rPr>
                <w:noProof/>
                <w:webHidden/>
              </w:rPr>
              <w:tab/>
            </w:r>
            <w:r>
              <w:rPr>
                <w:noProof/>
                <w:webHidden/>
              </w:rPr>
              <w:fldChar w:fldCharType="begin"/>
            </w:r>
            <w:r>
              <w:rPr>
                <w:noProof/>
                <w:webHidden/>
              </w:rPr>
              <w:instrText xml:space="preserve"> PAGEREF _Toc101333782 \h </w:instrText>
            </w:r>
          </w:ins>
          <w:r>
            <w:rPr>
              <w:noProof/>
              <w:webHidden/>
            </w:rPr>
          </w:r>
          <w:r>
            <w:rPr>
              <w:noProof/>
              <w:webHidden/>
            </w:rPr>
            <w:fldChar w:fldCharType="separate"/>
          </w:r>
          <w:ins w:id="146" w:author="Carsten Hein" w:date="2022-04-20T07:55:00Z">
            <w:r>
              <w:rPr>
                <w:noProof/>
                <w:webHidden/>
              </w:rPr>
              <w:t>37</w:t>
            </w:r>
            <w:r>
              <w:rPr>
                <w:noProof/>
                <w:webHidden/>
              </w:rPr>
              <w:fldChar w:fldCharType="end"/>
            </w:r>
            <w:r w:rsidRPr="00674E46">
              <w:rPr>
                <w:rStyle w:val="Hyperlink"/>
                <w:noProof/>
              </w:rPr>
              <w:fldChar w:fldCharType="end"/>
            </w:r>
          </w:ins>
        </w:p>
        <w:p w14:paraId="05B064DA" w14:textId="0730669C" w:rsidR="005F5FB5" w:rsidRDefault="005F5FB5">
          <w:pPr>
            <w:pStyle w:val="Verzeichnis3"/>
            <w:tabs>
              <w:tab w:val="left" w:pos="1000"/>
              <w:tab w:val="right" w:leader="dot" w:pos="9060"/>
            </w:tabs>
            <w:rPr>
              <w:ins w:id="147" w:author="Carsten Hein" w:date="2022-04-20T07:55:00Z"/>
              <w:rFonts w:eastAsiaTheme="minorEastAsia" w:cstheme="minorBidi"/>
              <w:noProof/>
              <w:sz w:val="22"/>
              <w:szCs w:val="22"/>
              <w:lang w:val="en-DE" w:eastAsia="en-DE"/>
            </w:rPr>
          </w:pPr>
          <w:ins w:id="14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3"</w:instrText>
            </w:r>
            <w:r w:rsidRPr="00674E46">
              <w:rPr>
                <w:rStyle w:val="Hyperlink"/>
                <w:noProof/>
              </w:rPr>
              <w:instrText xml:space="preserve"> </w:instrText>
            </w:r>
            <w:r w:rsidRPr="00674E46">
              <w:rPr>
                <w:rStyle w:val="Hyperlink"/>
                <w:noProof/>
              </w:rPr>
              <w:fldChar w:fldCharType="separate"/>
            </w:r>
            <w:r w:rsidRPr="00674E46">
              <w:rPr>
                <w:rStyle w:val="Hyperlink"/>
                <w:rFonts w:eastAsia="Calibri"/>
                <w:noProof/>
              </w:rPr>
              <w:t>6.3.1</w:t>
            </w:r>
            <w:r>
              <w:rPr>
                <w:rFonts w:eastAsiaTheme="minorEastAsia" w:cstheme="minorBidi"/>
                <w:noProof/>
                <w:sz w:val="22"/>
                <w:szCs w:val="22"/>
                <w:lang w:val="en-DE" w:eastAsia="en-DE"/>
              </w:rPr>
              <w:tab/>
            </w:r>
            <w:r w:rsidRPr="00674E46">
              <w:rPr>
                <w:rStyle w:val="Hyperlink"/>
                <w:rFonts w:eastAsia="Calibri"/>
                <w:noProof/>
              </w:rPr>
              <w:t>Klebstoff</w:t>
            </w:r>
            <w:r>
              <w:rPr>
                <w:noProof/>
                <w:webHidden/>
              </w:rPr>
              <w:tab/>
            </w:r>
            <w:r>
              <w:rPr>
                <w:noProof/>
                <w:webHidden/>
              </w:rPr>
              <w:fldChar w:fldCharType="begin"/>
            </w:r>
            <w:r>
              <w:rPr>
                <w:noProof/>
                <w:webHidden/>
              </w:rPr>
              <w:instrText xml:space="preserve"> PAGEREF _Toc101333783 \h </w:instrText>
            </w:r>
          </w:ins>
          <w:r>
            <w:rPr>
              <w:noProof/>
              <w:webHidden/>
            </w:rPr>
          </w:r>
          <w:r>
            <w:rPr>
              <w:noProof/>
              <w:webHidden/>
            </w:rPr>
            <w:fldChar w:fldCharType="separate"/>
          </w:r>
          <w:ins w:id="149" w:author="Carsten Hein" w:date="2022-04-20T07:55:00Z">
            <w:r>
              <w:rPr>
                <w:noProof/>
                <w:webHidden/>
              </w:rPr>
              <w:t>37</w:t>
            </w:r>
            <w:r>
              <w:rPr>
                <w:noProof/>
                <w:webHidden/>
              </w:rPr>
              <w:fldChar w:fldCharType="end"/>
            </w:r>
            <w:r w:rsidRPr="00674E46">
              <w:rPr>
                <w:rStyle w:val="Hyperlink"/>
                <w:noProof/>
              </w:rPr>
              <w:fldChar w:fldCharType="end"/>
            </w:r>
          </w:ins>
        </w:p>
        <w:p w14:paraId="5B19B212" w14:textId="3CE541A1" w:rsidR="005F5FB5" w:rsidRDefault="005F5FB5">
          <w:pPr>
            <w:pStyle w:val="Verzeichnis3"/>
            <w:tabs>
              <w:tab w:val="left" w:pos="1000"/>
              <w:tab w:val="right" w:leader="dot" w:pos="9060"/>
            </w:tabs>
            <w:rPr>
              <w:ins w:id="150" w:author="Carsten Hein" w:date="2022-04-20T07:55:00Z"/>
              <w:rFonts w:eastAsiaTheme="minorEastAsia" w:cstheme="minorBidi"/>
              <w:noProof/>
              <w:sz w:val="22"/>
              <w:szCs w:val="22"/>
              <w:lang w:val="en-DE" w:eastAsia="en-DE"/>
            </w:rPr>
          </w:pPr>
          <w:ins w:id="15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4"</w:instrText>
            </w:r>
            <w:r w:rsidRPr="00674E46">
              <w:rPr>
                <w:rStyle w:val="Hyperlink"/>
                <w:noProof/>
              </w:rPr>
              <w:instrText xml:space="preserve"> </w:instrText>
            </w:r>
            <w:r w:rsidRPr="00674E46">
              <w:rPr>
                <w:rStyle w:val="Hyperlink"/>
                <w:noProof/>
              </w:rPr>
              <w:fldChar w:fldCharType="separate"/>
            </w:r>
            <w:r w:rsidRPr="00674E46">
              <w:rPr>
                <w:rStyle w:val="Hyperlink"/>
                <w:rFonts w:eastAsia="Calibri"/>
                <w:noProof/>
              </w:rPr>
              <w:t>6.3.2</w:t>
            </w:r>
            <w:r>
              <w:rPr>
                <w:rFonts w:eastAsiaTheme="minorEastAsia" w:cstheme="minorBidi"/>
                <w:noProof/>
                <w:sz w:val="22"/>
                <w:szCs w:val="22"/>
                <w:lang w:val="en-DE" w:eastAsia="en-DE"/>
              </w:rPr>
              <w:tab/>
            </w:r>
            <w:r w:rsidRPr="00674E46">
              <w:rPr>
                <w:rStyle w:val="Hyperlink"/>
                <w:rFonts w:eastAsia="Calibri"/>
                <w:noProof/>
              </w:rPr>
              <w:t>Beton</w:t>
            </w:r>
            <w:r>
              <w:rPr>
                <w:noProof/>
                <w:webHidden/>
              </w:rPr>
              <w:tab/>
            </w:r>
            <w:r>
              <w:rPr>
                <w:noProof/>
                <w:webHidden/>
              </w:rPr>
              <w:fldChar w:fldCharType="begin"/>
            </w:r>
            <w:r>
              <w:rPr>
                <w:noProof/>
                <w:webHidden/>
              </w:rPr>
              <w:instrText xml:space="preserve"> PAGEREF _Toc101333784 \h </w:instrText>
            </w:r>
          </w:ins>
          <w:r>
            <w:rPr>
              <w:noProof/>
              <w:webHidden/>
            </w:rPr>
          </w:r>
          <w:r>
            <w:rPr>
              <w:noProof/>
              <w:webHidden/>
            </w:rPr>
            <w:fldChar w:fldCharType="separate"/>
          </w:r>
          <w:ins w:id="152" w:author="Carsten Hein" w:date="2022-04-20T07:55:00Z">
            <w:r>
              <w:rPr>
                <w:noProof/>
                <w:webHidden/>
              </w:rPr>
              <w:t>38</w:t>
            </w:r>
            <w:r>
              <w:rPr>
                <w:noProof/>
                <w:webHidden/>
              </w:rPr>
              <w:fldChar w:fldCharType="end"/>
            </w:r>
            <w:r w:rsidRPr="00674E46">
              <w:rPr>
                <w:rStyle w:val="Hyperlink"/>
                <w:noProof/>
              </w:rPr>
              <w:fldChar w:fldCharType="end"/>
            </w:r>
          </w:ins>
        </w:p>
        <w:p w14:paraId="03D14332" w14:textId="2DCBCCBE" w:rsidR="005F5FB5" w:rsidRDefault="005F5FB5">
          <w:pPr>
            <w:pStyle w:val="Verzeichnis3"/>
            <w:tabs>
              <w:tab w:val="left" w:pos="1000"/>
              <w:tab w:val="right" w:leader="dot" w:pos="9060"/>
            </w:tabs>
            <w:rPr>
              <w:ins w:id="153" w:author="Carsten Hein" w:date="2022-04-20T07:55:00Z"/>
              <w:rFonts w:eastAsiaTheme="minorEastAsia" w:cstheme="minorBidi"/>
              <w:noProof/>
              <w:sz w:val="22"/>
              <w:szCs w:val="22"/>
              <w:lang w:val="en-DE" w:eastAsia="en-DE"/>
            </w:rPr>
          </w:pPr>
          <w:ins w:id="15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5"</w:instrText>
            </w:r>
            <w:r w:rsidRPr="00674E46">
              <w:rPr>
                <w:rStyle w:val="Hyperlink"/>
                <w:noProof/>
              </w:rPr>
              <w:instrText xml:space="preserve"> </w:instrText>
            </w:r>
            <w:r w:rsidRPr="00674E46">
              <w:rPr>
                <w:rStyle w:val="Hyperlink"/>
                <w:noProof/>
              </w:rPr>
              <w:fldChar w:fldCharType="separate"/>
            </w:r>
            <w:r w:rsidRPr="00674E46">
              <w:rPr>
                <w:rStyle w:val="Hyperlink"/>
                <w:noProof/>
              </w:rPr>
              <w:t>6.3.3</w:t>
            </w:r>
            <w:r>
              <w:rPr>
                <w:rFonts w:eastAsiaTheme="minorEastAsia" w:cstheme="minorBidi"/>
                <w:noProof/>
                <w:sz w:val="22"/>
                <w:szCs w:val="22"/>
                <w:lang w:val="en-DE" w:eastAsia="en-DE"/>
              </w:rPr>
              <w:tab/>
            </w:r>
            <w:r w:rsidRPr="00674E46">
              <w:rPr>
                <w:rStyle w:val="Hyperlink"/>
                <w:noProof/>
              </w:rPr>
              <w:t>Holz</w:t>
            </w:r>
            <w:r>
              <w:rPr>
                <w:noProof/>
                <w:webHidden/>
              </w:rPr>
              <w:tab/>
            </w:r>
            <w:r>
              <w:rPr>
                <w:noProof/>
                <w:webHidden/>
              </w:rPr>
              <w:fldChar w:fldCharType="begin"/>
            </w:r>
            <w:r>
              <w:rPr>
                <w:noProof/>
                <w:webHidden/>
              </w:rPr>
              <w:instrText xml:space="preserve"> PAGEREF _Toc101333785 \h </w:instrText>
            </w:r>
          </w:ins>
          <w:r>
            <w:rPr>
              <w:noProof/>
              <w:webHidden/>
            </w:rPr>
          </w:r>
          <w:r>
            <w:rPr>
              <w:noProof/>
              <w:webHidden/>
            </w:rPr>
            <w:fldChar w:fldCharType="separate"/>
          </w:r>
          <w:ins w:id="155" w:author="Carsten Hein" w:date="2022-04-20T07:55:00Z">
            <w:r>
              <w:rPr>
                <w:noProof/>
                <w:webHidden/>
              </w:rPr>
              <w:t>38</w:t>
            </w:r>
            <w:r>
              <w:rPr>
                <w:noProof/>
                <w:webHidden/>
              </w:rPr>
              <w:fldChar w:fldCharType="end"/>
            </w:r>
            <w:r w:rsidRPr="00674E46">
              <w:rPr>
                <w:rStyle w:val="Hyperlink"/>
                <w:noProof/>
              </w:rPr>
              <w:fldChar w:fldCharType="end"/>
            </w:r>
          </w:ins>
        </w:p>
        <w:p w14:paraId="0E0B82CC" w14:textId="2AE4D0B8" w:rsidR="005F5FB5" w:rsidRDefault="005F5FB5">
          <w:pPr>
            <w:pStyle w:val="Verzeichnis2"/>
            <w:tabs>
              <w:tab w:val="left" w:pos="600"/>
              <w:tab w:val="right" w:leader="dot" w:pos="9060"/>
            </w:tabs>
            <w:rPr>
              <w:ins w:id="156" w:author="Carsten Hein" w:date="2022-04-20T07:55:00Z"/>
              <w:rFonts w:eastAsiaTheme="minorEastAsia" w:cstheme="minorBidi"/>
              <w:b w:val="0"/>
              <w:bCs w:val="0"/>
              <w:noProof/>
              <w:sz w:val="22"/>
              <w:szCs w:val="22"/>
              <w:lang w:val="en-DE" w:eastAsia="en-DE"/>
            </w:rPr>
          </w:pPr>
          <w:ins w:id="15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786"</w:instrText>
            </w:r>
            <w:r w:rsidRPr="00674E46">
              <w:rPr>
                <w:rStyle w:val="Hyperlink"/>
                <w:noProof/>
              </w:rPr>
              <w:instrText xml:space="preserve"> </w:instrText>
            </w:r>
            <w:r w:rsidRPr="00674E46">
              <w:rPr>
                <w:rStyle w:val="Hyperlink"/>
                <w:noProof/>
              </w:rPr>
              <w:fldChar w:fldCharType="separate"/>
            </w:r>
            <w:r w:rsidRPr="00674E46">
              <w:rPr>
                <w:rStyle w:val="Hyperlink"/>
                <w:noProof/>
              </w:rPr>
              <w:t>6.4</w:t>
            </w:r>
            <w:r>
              <w:rPr>
                <w:rFonts w:eastAsiaTheme="minorEastAsia" w:cstheme="minorBidi"/>
                <w:b w:val="0"/>
                <w:bCs w:val="0"/>
                <w:noProof/>
                <w:sz w:val="22"/>
                <w:szCs w:val="22"/>
                <w:lang w:val="en-DE" w:eastAsia="en-DE"/>
              </w:rPr>
              <w:tab/>
            </w:r>
            <w:r w:rsidRPr="00674E46">
              <w:rPr>
                <w:rStyle w:val="Hyperlink"/>
                <w:noProof/>
              </w:rPr>
              <w:t>Versuchsprogramm</w:t>
            </w:r>
            <w:r>
              <w:rPr>
                <w:noProof/>
                <w:webHidden/>
              </w:rPr>
              <w:tab/>
            </w:r>
            <w:r>
              <w:rPr>
                <w:noProof/>
                <w:webHidden/>
              </w:rPr>
              <w:fldChar w:fldCharType="begin"/>
            </w:r>
            <w:r>
              <w:rPr>
                <w:noProof/>
                <w:webHidden/>
              </w:rPr>
              <w:instrText xml:space="preserve"> PAGEREF _Toc101333786 \h </w:instrText>
            </w:r>
          </w:ins>
          <w:r>
            <w:rPr>
              <w:noProof/>
              <w:webHidden/>
            </w:rPr>
          </w:r>
          <w:r>
            <w:rPr>
              <w:noProof/>
              <w:webHidden/>
            </w:rPr>
            <w:fldChar w:fldCharType="separate"/>
          </w:r>
          <w:ins w:id="158" w:author="Carsten Hein" w:date="2022-04-20T07:55:00Z">
            <w:r>
              <w:rPr>
                <w:noProof/>
                <w:webHidden/>
              </w:rPr>
              <w:t>38</w:t>
            </w:r>
            <w:r>
              <w:rPr>
                <w:noProof/>
                <w:webHidden/>
              </w:rPr>
              <w:fldChar w:fldCharType="end"/>
            </w:r>
            <w:r w:rsidRPr="00674E46">
              <w:rPr>
                <w:rStyle w:val="Hyperlink"/>
                <w:noProof/>
              </w:rPr>
              <w:fldChar w:fldCharType="end"/>
            </w:r>
          </w:ins>
        </w:p>
        <w:p w14:paraId="6AA59756" w14:textId="0D727FB7" w:rsidR="005F5FB5" w:rsidRDefault="005F5FB5">
          <w:pPr>
            <w:pStyle w:val="Verzeichnis2"/>
            <w:tabs>
              <w:tab w:val="left" w:pos="600"/>
              <w:tab w:val="right" w:leader="dot" w:pos="9060"/>
            </w:tabs>
            <w:rPr>
              <w:ins w:id="159" w:author="Carsten Hein" w:date="2022-04-20T07:55:00Z"/>
              <w:rFonts w:eastAsiaTheme="minorEastAsia" w:cstheme="minorBidi"/>
              <w:b w:val="0"/>
              <w:bCs w:val="0"/>
              <w:noProof/>
              <w:sz w:val="22"/>
              <w:szCs w:val="22"/>
              <w:lang w:val="en-DE" w:eastAsia="en-DE"/>
            </w:rPr>
          </w:pPr>
          <w:ins w:id="16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4"</w:instrText>
            </w:r>
            <w:r w:rsidRPr="00674E46">
              <w:rPr>
                <w:rStyle w:val="Hyperlink"/>
                <w:noProof/>
              </w:rPr>
              <w:instrText xml:space="preserve"> </w:instrText>
            </w:r>
            <w:r w:rsidRPr="00674E46">
              <w:rPr>
                <w:rStyle w:val="Hyperlink"/>
                <w:noProof/>
              </w:rPr>
              <w:fldChar w:fldCharType="separate"/>
            </w:r>
            <w:r w:rsidRPr="00674E46">
              <w:rPr>
                <w:rStyle w:val="Hyperlink"/>
                <w:noProof/>
              </w:rPr>
              <w:t>6.5</w:t>
            </w:r>
            <w:r>
              <w:rPr>
                <w:rFonts w:eastAsiaTheme="minorEastAsia" w:cstheme="minorBidi"/>
                <w:b w:val="0"/>
                <w:bCs w:val="0"/>
                <w:noProof/>
                <w:sz w:val="22"/>
                <w:szCs w:val="22"/>
                <w:lang w:val="en-DE" w:eastAsia="en-DE"/>
              </w:rPr>
              <w:tab/>
            </w:r>
            <w:r w:rsidRPr="00674E46">
              <w:rPr>
                <w:rStyle w:val="Hyperlink"/>
                <w:noProof/>
              </w:rPr>
              <w:t>Scherversuche</w:t>
            </w:r>
            <w:r>
              <w:rPr>
                <w:noProof/>
                <w:webHidden/>
              </w:rPr>
              <w:tab/>
            </w:r>
            <w:r>
              <w:rPr>
                <w:noProof/>
                <w:webHidden/>
              </w:rPr>
              <w:fldChar w:fldCharType="begin"/>
            </w:r>
            <w:r>
              <w:rPr>
                <w:noProof/>
                <w:webHidden/>
              </w:rPr>
              <w:instrText xml:space="preserve"> PAGEREF _Toc101333824 \h </w:instrText>
            </w:r>
          </w:ins>
          <w:r>
            <w:rPr>
              <w:noProof/>
              <w:webHidden/>
            </w:rPr>
          </w:r>
          <w:r>
            <w:rPr>
              <w:noProof/>
              <w:webHidden/>
            </w:rPr>
            <w:fldChar w:fldCharType="separate"/>
          </w:r>
          <w:ins w:id="161" w:author="Carsten Hein" w:date="2022-04-20T07:55:00Z">
            <w:r>
              <w:rPr>
                <w:noProof/>
                <w:webHidden/>
              </w:rPr>
              <w:t>40</w:t>
            </w:r>
            <w:r>
              <w:rPr>
                <w:noProof/>
                <w:webHidden/>
              </w:rPr>
              <w:fldChar w:fldCharType="end"/>
            </w:r>
            <w:r w:rsidRPr="00674E46">
              <w:rPr>
                <w:rStyle w:val="Hyperlink"/>
                <w:noProof/>
              </w:rPr>
              <w:fldChar w:fldCharType="end"/>
            </w:r>
          </w:ins>
        </w:p>
        <w:p w14:paraId="6DABA62A" w14:textId="2ED4E999" w:rsidR="005F5FB5" w:rsidRDefault="005F5FB5">
          <w:pPr>
            <w:pStyle w:val="Verzeichnis3"/>
            <w:tabs>
              <w:tab w:val="left" w:pos="1000"/>
              <w:tab w:val="right" w:leader="dot" w:pos="9060"/>
            </w:tabs>
            <w:rPr>
              <w:ins w:id="162" w:author="Carsten Hein" w:date="2022-04-20T07:55:00Z"/>
              <w:rFonts w:eastAsiaTheme="minorEastAsia" w:cstheme="minorBidi"/>
              <w:noProof/>
              <w:sz w:val="22"/>
              <w:szCs w:val="22"/>
              <w:lang w:val="en-DE" w:eastAsia="en-DE"/>
            </w:rPr>
          </w:pPr>
          <w:ins w:id="16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5"</w:instrText>
            </w:r>
            <w:r w:rsidRPr="00674E46">
              <w:rPr>
                <w:rStyle w:val="Hyperlink"/>
                <w:noProof/>
              </w:rPr>
              <w:instrText xml:space="preserve"> </w:instrText>
            </w:r>
            <w:r w:rsidRPr="00674E46">
              <w:rPr>
                <w:rStyle w:val="Hyperlink"/>
                <w:noProof/>
              </w:rPr>
              <w:fldChar w:fldCharType="separate"/>
            </w:r>
            <w:r w:rsidRPr="00674E46">
              <w:rPr>
                <w:rStyle w:val="Hyperlink"/>
                <w:noProof/>
              </w:rPr>
              <w:t>6.5.1</w:t>
            </w:r>
            <w:r>
              <w:rPr>
                <w:rFonts w:eastAsiaTheme="minorEastAsia" w:cstheme="minorBidi"/>
                <w:noProof/>
                <w:sz w:val="22"/>
                <w:szCs w:val="22"/>
                <w:lang w:val="en-DE" w:eastAsia="en-DE"/>
              </w:rPr>
              <w:tab/>
            </w:r>
            <w:r w:rsidRPr="00674E46">
              <w:rPr>
                <w:rStyle w:val="Hyperlink"/>
                <w:noProof/>
              </w:rPr>
              <w:t>Versuchsprogramm und Herstellung der Probekörper</w:t>
            </w:r>
            <w:r>
              <w:rPr>
                <w:noProof/>
                <w:webHidden/>
              </w:rPr>
              <w:tab/>
            </w:r>
            <w:r>
              <w:rPr>
                <w:noProof/>
                <w:webHidden/>
              </w:rPr>
              <w:fldChar w:fldCharType="begin"/>
            </w:r>
            <w:r>
              <w:rPr>
                <w:noProof/>
                <w:webHidden/>
              </w:rPr>
              <w:instrText xml:space="preserve"> PAGEREF _Toc101333825 \h </w:instrText>
            </w:r>
          </w:ins>
          <w:r>
            <w:rPr>
              <w:noProof/>
              <w:webHidden/>
            </w:rPr>
          </w:r>
          <w:r>
            <w:rPr>
              <w:noProof/>
              <w:webHidden/>
            </w:rPr>
            <w:fldChar w:fldCharType="separate"/>
          </w:r>
          <w:ins w:id="164" w:author="Carsten Hein" w:date="2022-04-20T07:55:00Z">
            <w:r>
              <w:rPr>
                <w:noProof/>
                <w:webHidden/>
              </w:rPr>
              <w:t>41</w:t>
            </w:r>
            <w:r>
              <w:rPr>
                <w:noProof/>
                <w:webHidden/>
              </w:rPr>
              <w:fldChar w:fldCharType="end"/>
            </w:r>
            <w:r w:rsidRPr="00674E46">
              <w:rPr>
                <w:rStyle w:val="Hyperlink"/>
                <w:noProof/>
              </w:rPr>
              <w:fldChar w:fldCharType="end"/>
            </w:r>
          </w:ins>
        </w:p>
        <w:p w14:paraId="6D1296FC" w14:textId="1ADC108C" w:rsidR="005F5FB5" w:rsidRDefault="005F5FB5">
          <w:pPr>
            <w:pStyle w:val="Verzeichnis3"/>
            <w:tabs>
              <w:tab w:val="left" w:pos="1000"/>
              <w:tab w:val="right" w:leader="dot" w:pos="9060"/>
            </w:tabs>
            <w:rPr>
              <w:ins w:id="165" w:author="Carsten Hein" w:date="2022-04-20T07:55:00Z"/>
              <w:rFonts w:eastAsiaTheme="minorEastAsia" w:cstheme="minorBidi"/>
              <w:noProof/>
              <w:sz w:val="22"/>
              <w:szCs w:val="22"/>
              <w:lang w:val="en-DE" w:eastAsia="en-DE"/>
            </w:rPr>
          </w:pPr>
          <w:ins w:id="16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6"</w:instrText>
            </w:r>
            <w:r w:rsidRPr="00674E46">
              <w:rPr>
                <w:rStyle w:val="Hyperlink"/>
                <w:noProof/>
              </w:rPr>
              <w:instrText xml:space="preserve"> </w:instrText>
            </w:r>
            <w:r w:rsidRPr="00674E46">
              <w:rPr>
                <w:rStyle w:val="Hyperlink"/>
                <w:noProof/>
              </w:rPr>
              <w:fldChar w:fldCharType="separate"/>
            </w:r>
            <w:r w:rsidRPr="00674E46">
              <w:rPr>
                <w:rStyle w:val="Hyperlink"/>
                <w:noProof/>
              </w:rPr>
              <w:t>6.5.2</w:t>
            </w:r>
            <w:r>
              <w:rPr>
                <w:rFonts w:eastAsiaTheme="minorEastAsia" w:cstheme="minorBidi"/>
                <w:noProof/>
                <w:sz w:val="22"/>
                <w:szCs w:val="22"/>
                <w:lang w:val="en-DE" w:eastAsia="en-DE"/>
              </w:rPr>
              <w:tab/>
            </w:r>
            <w:r w:rsidRPr="00674E46">
              <w:rPr>
                <w:rStyle w:val="Hyperlink"/>
                <w:noProof/>
              </w:rPr>
              <w:t>Versuchsdurchführung</w:t>
            </w:r>
            <w:r>
              <w:rPr>
                <w:noProof/>
                <w:webHidden/>
              </w:rPr>
              <w:tab/>
            </w:r>
            <w:r>
              <w:rPr>
                <w:noProof/>
                <w:webHidden/>
              </w:rPr>
              <w:fldChar w:fldCharType="begin"/>
            </w:r>
            <w:r>
              <w:rPr>
                <w:noProof/>
                <w:webHidden/>
              </w:rPr>
              <w:instrText xml:space="preserve"> PAGEREF _Toc101333826 \h </w:instrText>
            </w:r>
          </w:ins>
          <w:r>
            <w:rPr>
              <w:noProof/>
              <w:webHidden/>
            </w:rPr>
          </w:r>
          <w:r>
            <w:rPr>
              <w:noProof/>
              <w:webHidden/>
            </w:rPr>
            <w:fldChar w:fldCharType="separate"/>
          </w:r>
          <w:ins w:id="167" w:author="Carsten Hein" w:date="2022-04-20T07:55:00Z">
            <w:r>
              <w:rPr>
                <w:noProof/>
                <w:webHidden/>
              </w:rPr>
              <w:t>42</w:t>
            </w:r>
            <w:r>
              <w:rPr>
                <w:noProof/>
                <w:webHidden/>
              </w:rPr>
              <w:fldChar w:fldCharType="end"/>
            </w:r>
            <w:r w:rsidRPr="00674E46">
              <w:rPr>
                <w:rStyle w:val="Hyperlink"/>
                <w:noProof/>
              </w:rPr>
              <w:fldChar w:fldCharType="end"/>
            </w:r>
          </w:ins>
        </w:p>
        <w:p w14:paraId="7D3739F4" w14:textId="5C4D5B46" w:rsidR="005F5FB5" w:rsidRDefault="005F5FB5">
          <w:pPr>
            <w:pStyle w:val="Verzeichnis3"/>
            <w:tabs>
              <w:tab w:val="left" w:pos="1000"/>
              <w:tab w:val="right" w:leader="dot" w:pos="9060"/>
            </w:tabs>
            <w:rPr>
              <w:ins w:id="168" w:author="Carsten Hein" w:date="2022-04-20T07:55:00Z"/>
              <w:rFonts w:eastAsiaTheme="minorEastAsia" w:cstheme="minorBidi"/>
              <w:noProof/>
              <w:sz w:val="22"/>
              <w:szCs w:val="22"/>
              <w:lang w:val="en-DE" w:eastAsia="en-DE"/>
            </w:rPr>
          </w:pPr>
          <w:ins w:id="16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7"</w:instrText>
            </w:r>
            <w:r w:rsidRPr="00674E46">
              <w:rPr>
                <w:rStyle w:val="Hyperlink"/>
                <w:noProof/>
              </w:rPr>
              <w:instrText xml:space="preserve"> </w:instrText>
            </w:r>
            <w:r w:rsidRPr="00674E46">
              <w:rPr>
                <w:rStyle w:val="Hyperlink"/>
                <w:noProof/>
              </w:rPr>
              <w:fldChar w:fldCharType="separate"/>
            </w:r>
            <w:r w:rsidRPr="00674E46">
              <w:rPr>
                <w:rStyle w:val="Hyperlink"/>
                <w:noProof/>
              </w:rPr>
              <w:t>6.5.3</w:t>
            </w:r>
            <w:r>
              <w:rPr>
                <w:rFonts w:eastAsiaTheme="minorEastAsia" w:cstheme="minorBidi"/>
                <w:noProof/>
                <w:sz w:val="22"/>
                <w:szCs w:val="22"/>
                <w:lang w:val="en-DE" w:eastAsia="en-DE"/>
              </w:rPr>
              <w:tab/>
            </w:r>
            <w:r w:rsidRPr="00674E46">
              <w:rPr>
                <w:rStyle w:val="Hyperlink"/>
                <w:noProof/>
              </w:rPr>
              <w:t>Beobachtungen und Ergebnisse</w:t>
            </w:r>
            <w:r>
              <w:rPr>
                <w:noProof/>
                <w:webHidden/>
              </w:rPr>
              <w:tab/>
            </w:r>
            <w:r>
              <w:rPr>
                <w:noProof/>
                <w:webHidden/>
              </w:rPr>
              <w:fldChar w:fldCharType="begin"/>
            </w:r>
            <w:r>
              <w:rPr>
                <w:noProof/>
                <w:webHidden/>
              </w:rPr>
              <w:instrText xml:space="preserve"> PAGEREF _Toc101333827 \h </w:instrText>
            </w:r>
          </w:ins>
          <w:r>
            <w:rPr>
              <w:noProof/>
              <w:webHidden/>
            </w:rPr>
          </w:r>
          <w:r>
            <w:rPr>
              <w:noProof/>
              <w:webHidden/>
            </w:rPr>
            <w:fldChar w:fldCharType="separate"/>
          </w:r>
          <w:ins w:id="170" w:author="Carsten Hein" w:date="2022-04-20T07:55:00Z">
            <w:r>
              <w:rPr>
                <w:noProof/>
                <w:webHidden/>
              </w:rPr>
              <w:t>43</w:t>
            </w:r>
            <w:r>
              <w:rPr>
                <w:noProof/>
                <w:webHidden/>
              </w:rPr>
              <w:fldChar w:fldCharType="end"/>
            </w:r>
            <w:r w:rsidRPr="00674E46">
              <w:rPr>
                <w:rStyle w:val="Hyperlink"/>
                <w:noProof/>
              </w:rPr>
              <w:fldChar w:fldCharType="end"/>
            </w:r>
          </w:ins>
        </w:p>
        <w:p w14:paraId="4AB741F2" w14:textId="32BEDD4E" w:rsidR="005F5FB5" w:rsidRDefault="005F5FB5">
          <w:pPr>
            <w:pStyle w:val="Verzeichnis2"/>
            <w:tabs>
              <w:tab w:val="left" w:pos="600"/>
              <w:tab w:val="right" w:leader="dot" w:pos="9060"/>
            </w:tabs>
            <w:rPr>
              <w:ins w:id="171" w:author="Carsten Hein" w:date="2022-04-20T07:55:00Z"/>
              <w:rFonts w:eastAsiaTheme="minorEastAsia" w:cstheme="minorBidi"/>
              <w:b w:val="0"/>
              <w:bCs w:val="0"/>
              <w:noProof/>
              <w:sz w:val="22"/>
              <w:szCs w:val="22"/>
              <w:lang w:val="en-DE" w:eastAsia="en-DE"/>
            </w:rPr>
          </w:pPr>
          <w:ins w:id="17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8"</w:instrText>
            </w:r>
            <w:r w:rsidRPr="00674E46">
              <w:rPr>
                <w:rStyle w:val="Hyperlink"/>
                <w:noProof/>
              </w:rPr>
              <w:instrText xml:space="preserve"> </w:instrText>
            </w:r>
            <w:r w:rsidRPr="00674E46">
              <w:rPr>
                <w:rStyle w:val="Hyperlink"/>
                <w:noProof/>
              </w:rPr>
              <w:fldChar w:fldCharType="separate"/>
            </w:r>
            <w:r w:rsidRPr="00674E46">
              <w:rPr>
                <w:rStyle w:val="Hyperlink"/>
                <w:noProof/>
              </w:rPr>
              <w:t>6.6</w:t>
            </w:r>
            <w:r>
              <w:rPr>
                <w:rFonts w:eastAsiaTheme="minorEastAsia" w:cstheme="minorBidi"/>
                <w:b w:val="0"/>
                <w:bCs w:val="0"/>
                <w:noProof/>
                <w:sz w:val="22"/>
                <w:szCs w:val="22"/>
                <w:lang w:val="en-DE" w:eastAsia="en-DE"/>
              </w:rPr>
              <w:tab/>
            </w:r>
            <w:r w:rsidRPr="00674E46">
              <w:rPr>
                <w:rStyle w:val="Hyperlink"/>
                <w:noProof/>
              </w:rPr>
              <w:t>Schub-Biege-Versuche</w:t>
            </w:r>
            <w:r>
              <w:rPr>
                <w:noProof/>
                <w:webHidden/>
              </w:rPr>
              <w:tab/>
            </w:r>
            <w:r>
              <w:rPr>
                <w:noProof/>
                <w:webHidden/>
              </w:rPr>
              <w:fldChar w:fldCharType="begin"/>
            </w:r>
            <w:r>
              <w:rPr>
                <w:noProof/>
                <w:webHidden/>
              </w:rPr>
              <w:instrText xml:space="preserve"> PAGEREF _Toc101333828 \h </w:instrText>
            </w:r>
          </w:ins>
          <w:r>
            <w:rPr>
              <w:noProof/>
              <w:webHidden/>
            </w:rPr>
          </w:r>
          <w:r>
            <w:rPr>
              <w:noProof/>
              <w:webHidden/>
            </w:rPr>
            <w:fldChar w:fldCharType="separate"/>
          </w:r>
          <w:ins w:id="173" w:author="Carsten Hein" w:date="2022-04-20T07:55:00Z">
            <w:r>
              <w:rPr>
                <w:noProof/>
                <w:webHidden/>
              </w:rPr>
              <w:t>49</w:t>
            </w:r>
            <w:r>
              <w:rPr>
                <w:noProof/>
                <w:webHidden/>
              </w:rPr>
              <w:fldChar w:fldCharType="end"/>
            </w:r>
            <w:r w:rsidRPr="00674E46">
              <w:rPr>
                <w:rStyle w:val="Hyperlink"/>
                <w:noProof/>
              </w:rPr>
              <w:fldChar w:fldCharType="end"/>
            </w:r>
          </w:ins>
        </w:p>
        <w:p w14:paraId="7369C7F0" w14:textId="07BFD074" w:rsidR="005F5FB5" w:rsidRDefault="005F5FB5">
          <w:pPr>
            <w:pStyle w:val="Verzeichnis3"/>
            <w:tabs>
              <w:tab w:val="left" w:pos="1000"/>
              <w:tab w:val="right" w:leader="dot" w:pos="9060"/>
            </w:tabs>
            <w:rPr>
              <w:ins w:id="174" w:author="Carsten Hein" w:date="2022-04-20T07:55:00Z"/>
              <w:rFonts w:eastAsiaTheme="minorEastAsia" w:cstheme="minorBidi"/>
              <w:noProof/>
              <w:sz w:val="22"/>
              <w:szCs w:val="22"/>
              <w:lang w:val="en-DE" w:eastAsia="en-DE"/>
            </w:rPr>
          </w:pPr>
          <w:ins w:id="17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29"</w:instrText>
            </w:r>
            <w:r w:rsidRPr="00674E46">
              <w:rPr>
                <w:rStyle w:val="Hyperlink"/>
                <w:noProof/>
              </w:rPr>
              <w:instrText xml:space="preserve"> </w:instrText>
            </w:r>
            <w:r w:rsidRPr="00674E46">
              <w:rPr>
                <w:rStyle w:val="Hyperlink"/>
                <w:noProof/>
              </w:rPr>
              <w:fldChar w:fldCharType="separate"/>
            </w:r>
            <w:r w:rsidRPr="00674E46">
              <w:rPr>
                <w:rStyle w:val="Hyperlink"/>
                <w:noProof/>
              </w:rPr>
              <w:t>6.6.1</w:t>
            </w:r>
            <w:r>
              <w:rPr>
                <w:rFonts w:eastAsiaTheme="minorEastAsia" w:cstheme="minorBidi"/>
                <w:noProof/>
                <w:sz w:val="22"/>
                <w:szCs w:val="22"/>
                <w:lang w:val="en-DE" w:eastAsia="en-DE"/>
              </w:rPr>
              <w:tab/>
            </w:r>
            <w:r w:rsidRPr="00674E46">
              <w:rPr>
                <w:rStyle w:val="Hyperlink"/>
                <w:noProof/>
              </w:rPr>
              <w:t>Herstellung der Probekörper</w:t>
            </w:r>
            <w:r>
              <w:rPr>
                <w:noProof/>
                <w:webHidden/>
              </w:rPr>
              <w:tab/>
            </w:r>
            <w:r>
              <w:rPr>
                <w:noProof/>
                <w:webHidden/>
              </w:rPr>
              <w:fldChar w:fldCharType="begin"/>
            </w:r>
            <w:r>
              <w:rPr>
                <w:noProof/>
                <w:webHidden/>
              </w:rPr>
              <w:instrText xml:space="preserve"> PAGEREF _Toc101333829 \h </w:instrText>
            </w:r>
          </w:ins>
          <w:r>
            <w:rPr>
              <w:noProof/>
              <w:webHidden/>
            </w:rPr>
          </w:r>
          <w:r>
            <w:rPr>
              <w:noProof/>
              <w:webHidden/>
            </w:rPr>
            <w:fldChar w:fldCharType="separate"/>
          </w:r>
          <w:ins w:id="176" w:author="Carsten Hein" w:date="2022-04-20T07:55:00Z">
            <w:r>
              <w:rPr>
                <w:noProof/>
                <w:webHidden/>
              </w:rPr>
              <w:t>50</w:t>
            </w:r>
            <w:r>
              <w:rPr>
                <w:noProof/>
                <w:webHidden/>
              </w:rPr>
              <w:fldChar w:fldCharType="end"/>
            </w:r>
            <w:r w:rsidRPr="00674E46">
              <w:rPr>
                <w:rStyle w:val="Hyperlink"/>
                <w:noProof/>
              </w:rPr>
              <w:fldChar w:fldCharType="end"/>
            </w:r>
          </w:ins>
        </w:p>
        <w:p w14:paraId="3C283906" w14:textId="7985E1D8" w:rsidR="005F5FB5" w:rsidRDefault="005F5FB5">
          <w:pPr>
            <w:pStyle w:val="Verzeichnis3"/>
            <w:tabs>
              <w:tab w:val="left" w:pos="1000"/>
              <w:tab w:val="right" w:leader="dot" w:pos="9060"/>
            </w:tabs>
            <w:rPr>
              <w:ins w:id="177" w:author="Carsten Hein" w:date="2022-04-20T07:55:00Z"/>
              <w:rFonts w:eastAsiaTheme="minorEastAsia" w:cstheme="minorBidi"/>
              <w:noProof/>
              <w:sz w:val="22"/>
              <w:szCs w:val="22"/>
              <w:lang w:val="en-DE" w:eastAsia="en-DE"/>
            </w:rPr>
          </w:pPr>
          <w:ins w:id="17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0"</w:instrText>
            </w:r>
            <w:r w:rsidRPr="00674E46">
              <w:rPr>
                <w:rStyle w:val="Hyperlink"/>
                <w:noProof/>
              </w:rPr>
              <w:instrText xml:space="preserve"> </w:instrText>
            </w:r>
            <w:r w:rsidRPr="00674E46">
              <w:rPr>
                <w:rStyle w:val="Hyperlink"/>
                <w:noProof/>
              </w:rPr>
              <w:fldChar w:fldCharType="separate"/>
            </w:r>
            <w:r w:rsidRPr="00674E46">
              <w:rPr>
                <w:rStyle w:val="Hyperlink"/>
                <w:noProof/>
              </w:rPr>
              <w:t>6.6.2</w:t>
            </w:r>
            <w:r>
              <w:rPr>
                <w:rFonts w:eastAsiaTheme="minorEastAsia" w:cstheme="minorBidi"/>
                <w:noProof/>
                <w:sz w:val="22"/>
                <w:szCs w:val="22"/>
                <w:lang w:val="en-DE" w:eastAsia="en-DE"/>
              </w:rPr>
              <w:tab/>
            </w:r>
            <w:r w:rsidRPr="00674E46">
              <w:rPr>
                <w:rStyle w:val="Hyperlink"/>
                <w:noProof/>
              </w:rPr>
              <w:t>Versuchsdurchführung</w:t>
            </w:r>
            <w:r>
              <w:rPr>
                <w:noProof/>
                <w:webHidden/>
              </w:rPr>
              <w:tab/>
            </w:r>
            <w:r>
              <w:rPr>
                <w:noProof/>
                <w:webHidden/>
              </w:rPr>
              <w:fldChar w:fldCharType="begin"/>
            </w:r>
            <w:r>
              <w:rPr>
                <w:noProof/>
                <w:webHidden/>
              </w:rPr>
              <w:instrText xml:space="preserve"> PAGEREF _Toc101333830 \h </w:instrText>
            </w:r>
          </w:ins>
          <w:r>
            <w:rPr>
              <w:noProof/>
              <w:webHidden/>
            </w:rPr>
          </w:r>
          <w:r>
            <w:rPr>
              <w:noProof/>
              <w:webHidden/>
            </w:rPr>
            <w:fldChar w:fldCharType="separate"/>
          </w:r>
          <w:ins w:id="179" w:author="Carsten Hein" w:date="2022-04-20T07:55:00Z">
            <w:r>
              <w:rPr>
                <w:noProof/>
                <w:webHidden/>
              </w:rPr>
              <w:t>50</w:t>
            </w:r>
            <w:r>
              <w:rPr>
                <w:noProof/>
                <w:webHidden/>
              </w:rPr>
              <w:fldChar w:fldCharType="end"/>
            </w:r>
            <w:r w:rsidRPr="00674E46">
              <w:rPr>
                <w:rStyle w:val="Hyperlink"/>
                <w:noProof/>
              </w:rPr>
              <w:fldChar w:fldCharType="end"/>
            </w:r>
          </w:ins>
        </w:p>
        <w:p w14:paraId="6E207850" w14:textId="2B0C54A7" w:rsidR="005F5FB5" w:rsidRDefault="005F5FB5">
          <w:pPr>
            <w:pStyle w:val="Verzeichnis3"/>
            <w:tabs>
              <w:tab w:val="left" w:pos="1000"/>
              <w:tab w:val="right" w:leader="dot" w:pos="9060"/>
            </w:tabs>
            <w:rPr>
              <w:ins w:id="180" w:author="Carsten Hein" w:date="2022-04-20T07:55:00Z"/>
              <w:rFonts w:eastAsiaTheme="minorEastAsia" w:cstheme="minorBidi"/>
              <w:noProof/>
              <w:sz w:val="22"/>
              <w:szCs w:val="22"/>
              <w:lang w:val="en-DE" w:eastAsia="en-DE"/>
            </w:rPr>
          </w:pPr>
          <w:ins w:id="18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1"</w:instrText>
            </w:r>
            <w:r w:rsidRPr="00674E46">
              <w:rPr>
                <w:rStyle w:val="Hyperlink"/>
                <w:noProof/>
              </w:rPr>
              <w:instrText xml:space="preserve"> </w:instrText>
            </w:r>
            <w:r w:rsidRPr="00674E46">
              <w:rPr>
                <w:rStyle w:val="Hyperlink"/>
                <w:noProof/>
              </w:rPr>
              <w:fldChar w:fldCharType="separate"/>
            </w:r>
            <w:r w:rsidRPr="00674E46">
              <w:rPr>
                <w:rStyle w:val="Hyperlink"/>
                <w:noProof/>
              </w:rPr>
              <w:t>6.6.3</w:t>
            </w:r>
            <w:r>
              <w:rPr>
                <w:rFonts w:eastAsiaTheme="minorEastAsia" w:cstheme="minorBidi"/>
                <w:noProof/>
                <w:sz w:val="22"/>
                <w:szCs w:val="22"/>
                <w:lang w:val="en-DE" w:eastAsia="en-DE"/>
              </w:rPr>
              <w:tab/>
            </w:r>
            <w:r w:rsidRPr="00674E46">
              <w:rPr>
                <w:rStyle w:val="Hyperlink"/>
                <w:noProof/>
              </w:rPr>
              <w:t>Beobachtungen und Ergebnisse</w:t>
            </w:r>
            <w:r>
              <w:rPr>
                <w:noProof/>
                <w:webHidden/>
              </w:rPr>
              <w:tab/>
            </w:r>
            <w:r>
              <w:rPr>
                <w:noProof/>
                <w:webHidden/>
              </w:rPr>
              <w:fldChar w:fldCharType="begin"/>
            </w:r>
            <w:r>
              <w:rPr>
                <w:noProof/>
                <w:webHidden/>
              </w:rPr>
              <w:instrText xml:space="preserve"> PAGEREF _Toc101333831 \h </w:instrText>
            </w:r>
          </w:ins>
          <w:r>
            <w:rPr>
              <w:noProof/>
              <w:webHidden/>
            </w:rPr>
          </w:r>
          <w:r>
            <w:rPr>
              <w:noProof/>
              <w:webHidden/>
            </w:rPr>
            <w:fldChar w:fldCharType="separate"/>
          </w:r>
          <w:ins w:id="182" w:author="Carsten Hein" w:date="2022-04-20T07:55:00Z">
            <w:r>
              <w:rPr>
                <w:noProof/>
                <w:webHidden/>
              </w:rPr>
              <w:t>51</w:t>
            </w:r>
            <w:r>
              <w:rPr>
                <w:noProof/>
                <w:webHidden/>
              </w:rPr>
              <w:fldChar w:fldCharType="end"/>
            </w:r>
            <w:r w:rsidRPr="00674E46">
              <w:rPr>
                <w:rStyle w:val="Hyperlink"/>
                <w:noProof/>
              </w:rPr>
              <w:fldChar w:fldCharType="end"/>
            </w:r>
          </w:ins>
        </w:p>
        <w:p w14:paraId="6EB48CCC" w14:textId="67A680F7" w:rsidR="005F5FB5" w:rsidRDefault="005F5FB5">
          <w:pPr>
            <w:pStyle w:val="Verzeichnis2"/>
            <w:tabs>
              <w:tab w:val="left" w:pos="600"/>
              <w:tab w:val="right" w:leader="dot" w:pos="9060"/>
            </w:tabs>
            <w:rPr>
              <w:ins w:id="183" w:author="Carsten Hein" w:date="2022-04-20T07:55:00Z"/>
              <w:rFonts w:eastAsiaTheme="minorEastAsia" w:cstheme="minorBidi"/>
              <w:b w:val="0"/>
              <w:bCs w:val="0"/>
              <w:noProof/>
              <w:sz w:val="22"/>
              <w:szCs w:val="22"/>
              <w:lang w:val="en-DE" w:eastAsia="en-DE"/>
            </w:rPr>
          </w:pPr>
          <w:ins w:id="18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6"</w:instrText>
            </w:r>
            <w:r w:rsidRPr="00674E46">
              <w:rPr>
                <w:rStyle w:val="Hyperlink"/>
                <w:noProof/>
              </w:rPr>
              <w:instrText xml:space="preserve"> </w:instrText>
            </w:r>
            <w:r w:rsidRPr="00674E46">
              <w:rPr>
                <w:rStyle w:val="Hyperlink"/>
                <w:noProof/>
              </w:rPr>
              <w:fldChar w:fldCharType="separate"/>
            </w:r>
            <w:r w:rsidRPr="00674E46">
              <w:rPr>
                <w:rStyle w:val="Hyperlink"/>
                <w:noProof/>
              </w:rPr>
              <w:t>6.7</w:t>
            </w:r>
            <w:r>
              <w:rPr>
                <w:rFonts w:eastAsiaTheme="minorEastAsia" w:cstheme="minorBidi"/>
                <w:b w:val="0"/>
                <w:bCs w:val="0"/>
                <w:noProof/>
                <w:sz w:val="22"/>
                <w:szCs w:val="22"/>
                <w:lang w:val="en-DE" w:eastAsia="en-DE"/>
              </w:rPr>
              <w:tab/>
            </w:r>
            <w:r w:rsidRPr="00674E46">
              <w:rPr>
                <w:rStyle w:val="Hyperlink"/>
                <w:noProof/>
              </w:rPr>
              <w:t>Biegeversuche</w:t>
            </w:r>
            <w:r>
              <w:rPr>
                <w:noProof/>
                <w:webHidden/>
              </w:rPr>
              <w:tab/>
            </w:r>
            <w:r>
              <w:rPr>
                <w:noProof/>
                <w:webHidden/>
              </w:rPr>
              <w:fldChar w:fldCharType="begin"/>
            </w:r>
            <w:r>
              <w:rPr>
                <w:noProof/>
                <w:webHidden/>
              </w:rPr>
              <w:instrText xml:space="preserve"> PAGEREF _Toc101333836 \h </w:instrText>
            </w:r>
          </w:ins>
          <w:r>
            <w:rPr>
              <w:noProof/>
              <w:webHidden/>
            </w:rPr>
          </w:r>
          <w:r>
            <w:rPr>
              <w:noProof/>
              <w:webHidden/>
            </w:rPr>
            <w:fldChar w:fldCharType="separate"/>
          </w:r>
          <w:ins w:id="185" w:author="Carsten Hein" w:date="2022-04-20T07:55:00Z">
            <w:r>
              <w:rPr>
                <w:noProof/>
                <w:webHidden/>
              </w:rPr>
              <w:t>54</w:t>
            </w:r>
            <w:r>
              <w:rPr>
                <w:noProof/>
                <w:webHidden/>
              </w:rPr>
              <w:fldChar w:fldCharType="end"/>
            </w:r>
            <w:r w:rsidRPr="00674E46">
              <w:rPr>
                <w:rStyle w:val="Hyperlink"/>
                <w:noProof/>
              </w:rPr>
              <w:fldChar w:fldCharType="end"/>
            </w:r>
          </w:ins>
        </w:p>
        <w:p w14:paraId="1F8A5224" w14:textId="147834EB" w:rsidR="005F5FB5" w:rsidRDefault="005F5FB5">
          <w:pPr>
            <w:pStyle w:val="Verzeichnis3"/>
            <w:tabs>
              <w:tab w:val="left" w:pos="1000"/>
              <w:tab w:val="right" w:leader="dot" w:pos="9060"/>
            </w:tabs>
            <w:rPr>
              <w:ins w:id="186" w:author="Carsten Hein" w:date="2022-04-20T07:55:00Z"/>
              <w:rFonts w:eastAsiaTheme="minorEastAsia" w:cstheme="minorBidi"/>
              <w:noProof/>
              <w:sz w:val="22"/>
              <w:szCs w:val="22"/>
              <w:lang w:val="en-DE" w:eastAsia="en-DE"/>
            </w:rPr>
          </w:pPr>
          <w:ins w:id="18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7"</w:instrText>
            </w:r>
            <w:r w:rsidRPr="00674E46">
              <w:rPr>
                <w:rStyle w:val="Hyperlink"/>
                <w:noProof/>
              </w:rPr>
              <w:instrText xml:space="preserve"> </w:instrText>
            </w:r>
            <w:r w:rsidRPr="00674E46">
              <w:rPr>
                <w:rStyle w:val="Hyperlink"/>
                <w:noProof/>
              </w:rPr>
              <w:fldChar w:fldCharType="separate"/>
            </w:r>
            <w:r w:rsidRPr="00674E46">
              <w:rPr>
                <w:rStyle w:val="Hyperlink"/>
                <w:noProof/>
              </w:rPr>
              <w:t>6.7.1</w:t>
            </w:r>
            <w:r>
              <w:rPr>
                <w:rFonts w:eastAsiaTheme="minorEastAsia" w:cstheme="minorBidi"/>
                <w:noProof/>
                <w:sz w:val="22"/>
                <w:szCs w:val="22"/>
                <w:lang w:val="en-DE" w:eastAsia="en-DE"/>
              </w:rPr>
              <w:tab/>
            </w:r>
            <w:r w:rsidRPr="00674E46">
              <w:rPr>
                <w:rStyle w:val="Hyperlink"/>
                <w:noProof/>
              </w:rPr>
              <w:t>Herstellung der Probekörper</w:t>
            </w:r>
            <w:r>
              <w:rPr>
                <w:noProof/>
                <w:webHidden/>
              </w:rPr>
              <w:tab/>
            </w:r>
            <w:r>
              <w:rPr>
                <w:noProof/>
                <w:webHidden/>
              </w:rPr>
              <w:fldChar w:fldCharType="begin"/>
            </w:r>
            <w:r>
              <w:rPr>
                <w:noProof/>
                <w:webHidden/>
              </w:rPr>
              <w:instrText xml:space="preserve"> PAGEREF _Toc101333837 \h </w:instrText>
            </w:r>
          </w:ins>
          <w:r>
            <w:rPr>
              <w:noProof/>
              <w:webHidden/>
            </w:rPr>
          </w:r>
          <w:r>
            <w:rPr>
              <w:noProof/>
              <w:webHidden/>
            </w:rPr>
            <w:fldChar w:fldCharType="separate"/>
          </w:r>
          <w:ins w:id="188" w:author="Carsten Hein" w:date="2022-04-20T07:55:00Z">
            <w:r>
              <w:rPr>
                <w:noProof/>
                <w:webHidden/>
              </w:rPr>
              <w:t>55</w:t>
            </w:r>
            <w:r>
              <w:rPr>
                <w:noProof/>
                <w:webHidden/>
              </w:rPr>
              <w:fldChar w:fldCharType="end"/>
            </w:r>
            <w:r w:rsidRPr="00674E46">
              <w:rPr>
                <w:rStyle w:val="Hyperlink"/>
                <w:noProof/>
              </w:rPr>
              <w:fldChar w:fldCharType="end"/>
            </w:r>
          </w:ins>
        </w:p>
        <w:p w14:paraId="187DF570" w14:textId="0F60EA8A" w:rsidR="005F5FB5" w:rsidRDefault="005F5FB5">
          <w:pPr>
            <w:pStyle w:val="Verzeichnis3"/>
            <w:tabs>
              <w:tab w:val="left" w:pos="1000"/>
              <w:tab w:val="right" w:leader="dot" w:pos="9060"/>
            </w:tabs>
            <w:rPr>
              <w:ins w:id="189" w:author="Carsten Hein" w:date="2022-04-20T07:55:00Z"/>
              <w:rFonts w:eastAsiaTheme="minorEastAsia" w:cstheme="minorBidi"/>
              <w:noProof/>
              <w:sz w:val="22"/>
              <w:szCs w:val="22"/>
              <w:lang w:val="en-DE" w:eastAsia="en-DE"/>
            </w:rPr>
          </w:pPr>
          <w:ins w:id="19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8"</w:instrText>
            </w:r>
            <w:r w:rsidRPr="00674E46">
              <w:rPr>
                <w:rStyle w:val="Hyperlink"/>
                <w:noProof/>
              </w:rPr>
              <w:instrText xml:space="preserve"> </w:instrText>
            </w:r>
            <w:r w:rsidRPr="00674E46">
              <w:rPr>
                <w:rStyle w:val="Hyperlink"/>
                <w:noProof/>
              </w:rPr>
              <w:fldChar w:fldCharType="separate"/>
            </w:r>
            <w:r w:rsidRPr="00674E46">
              <w:rPr>
                <w:rStyle w:val="Hyperlink"/>
                <w:noProof/>
              </w:rPr>
              <w:t>6.7.2</w:t>
            </w:r>
            <w:r>
              <w:rPr>
                <w:rFonts w:eastAsiaTheme="minorEastAsia" w:cstheme="minorBidi"/>
                <w:noProof/>
                <w:sz w:val="22"/>
                <w:szCs w:val="22"/>
                <w:lang w:val="en-DE" w:eastAsia="en-DE"/>
              </w:rPr>
              <w:tab/>
            </w:r>
            <w:r w:rsidRPr="00674E46">
              <w:rPr>
                <w:rStyle w:val="Hyperlink"/>
                <w:noProof/>
              </w:rPr>
              <w:t>Versuchsdurchführung und Messtechnik</w:t>
            </w:r>
            <w:r>
              <w:rPr>
                <w:noProof/>
                <w:webHidden/>
              </w:rPr>
              <w:tab/>
            </w:r>
            <w:r>
              <w:rPr>
                <w:noProof/>
                <w:webHidden/>
              </w:rPr>
              <w:fldChar w:fldCharType="begin"/>
            </w:r>
            <w:r>
              <w:rPr>
                <w:noProof/>
                <w:webHidden/>
              </w:rPr>
              <w:instrText xml:space="preserve"> PAGEREF _Toc101333838 \h </w:instrText>
            </w:r>
          </w:ins>
          <w:r>
            <w:rPr>
              <w:noProof/>
              <w:webHidden/>
            </w:rPr>
          </w:r>
          <w:r>
            <w:rPr>
              <w:noProof/>
              <w:webHidden/>
            </w:rPr>
            <w:fldChar w:fldCharType="separate"/>
          </w:r>
          <w:ins w:id="191" w:author="Carsten Hein" w:date="2022-04-20T07:55:00Z">
            <w:r>
              <w:rPr>
                <w:noProof/>
                <w:webHidden/>
              </w:rPr>
              <w:t>56</w:t>
            </w:r>
            <w:r>
              <w:rPr>
                <w:noProof/>
                <w:webHidden/>
              </w:rPr>
              <w:fldChar w:fldCharType="end"/>
            </w:r>
            <w:r w:rsidRPr="00674E46">
              <w:rPr>
                <w:rStyle w:val="Hyperlink"/>
                <w:noProof/>
              </w:rPr>
              <w:fldChar w:fldCharType="end"/>
            </w:r>
          </w:ins>
        </w:p>
        <w:p w14:paraId="333D92AB" w14:textId="1C38AB18" w:rsidR="005F5FB5" w:rsidRDefault="005F5FB5">
          <w:pPr>
            <w:pStyle w:val="Verzeichnis3"/>
            <w:tabs>
              <w:tab w:val="left" w:pos="1000"/>
              <w:tab w:val="right" w:leader="dot" w:pos="9060"/>
            </w:tabs>
            <w:rPr>
              <w:ins w:id="192" w:author="Carsten Hein" w:date="2022-04-20T07:55:00Z"/>
              <w:rFonts w:eastAsiaTheme="minorEastAsia" w:cstheme="minorBidi"/>
              <w:noProof/>
              <w:sz w:val="22"/>
              <w:szCs w:val="22"/>
              <w:lang w:val="en-DE" w:eastAsia="en-DE"/>
            </w:rPr>
          </w:pPr>
          <w:ins w:id="19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39"</w:instrText>
            </w:r>
            <w:r w:rsidRPr="00674E46">
              <w:rPr>
                <w:rStyle w:val="Hyperlink"/>
                <w:noProof/>
              </w:rPr>
              <w:instrText xml:space="preserve"> </w:instrText>
            </w:r>
            <w:r w:rsidRPr="00674E46">
              <w:rPr>
                <w:rStyle w:val="Hyperlink"/>
                <w:noProof/>
              </w:rPr>
              <w:fldChar w:fldCharType="separate"/>
            </w:r>
            <w:r w:rsidRPr="00674E46">
              <w:rPr>
                <w:rStyle w:val="Hyperlink"/>
                <w:noProof/>
              </w:rPr>
              <w:t>6.7.3</w:t>
            </w:r>
            <w:r>
              <w:rPr>
                <w:rFonts w:eastAsiaTheme="minorEastAsia" w:cstheme="minorBidi"/>
                <w:noProof/>
                <w:sz w:val="22"/>
                <w:szCs w:val="22"/>
                <w:lang w:val="en-DE" w:eastAsia="en-DE"/>
              </w:rPr>
              <w:tab/>
            </w:r>
            <w:r w:rsidRPr="00674E46">
              <w:rPr>
                <w:rStyle w:val="Hyperlink"/>
                <w:noProof/>
              </w:rPr>
              <w:t>Beobachtungen und Ergebnisse</w:t>
            </w:r>
            <w:r>
              <w:rPr>
                <w:noProof/>
                <w:webHidden/>
              </w:rPr>
              <w:tab/>
            </w:r>
            <w:r>
              <w:rPr>
                <w:noProof/>
                <w:webHidden/>
              </w:rPr>
              <w:fldChar w:fldCharType="begin"/>
            </w:r>
            <w:r>
              <w:rPr>
                <w:noProof/>
                <w:webHidden/>
              </w:rPr>
              <w:instrText xml:space="preserve"> PAGEREF _Toc101333839 \h </w:instrText>
            </w:r>
          </w:ins>
          <w:r>
            <w:rPr>
              <w:noProof/>
              <w:webHidden/>
            </w:rPr>
          </w:r>
          <w:r>
            <w:rPr>
              <w:noProof/>
              <w:webHidden/>
            </w:rPr>
            <w:fldChar w:fldCharType="separate"/>
          </w:r>
          <w:ins w:id="194" w:author="Carsten Hein" w:date="2022-04-20T07:55:00Z">
            <w:r>
              <w:rPr>
                <w:noProof/>
                <w:webHidden/>
              </w:rPr>
              <w:t>59</w:t>
            </w:r>
            <w:r>
              <w:rPr>
                <w:noProof/>
                <w:webHidden/>
              </w:rPr>
              <w:fldChar w:fldCharType="end"/>
            </w:r>
            <w:r w:rsidRPr="00674E46">
              <w:rPr>
                <w:rStyle w:val="Hyperlink"/>
                <w:noProof/>
              </w:rPr>
              <w:fldChar w:fldCharType="end"/>
            </w:r>
          </w:ins>
        </w:p>
        <w:p w14:paraId="5C3080D0" w14:textId="4C707BD9" w:rsidR="005F5FB5" w:rsidRDefault="005F5FB5">
          <w:pPr>
            <w:pStyle w:val="Verzeichnis2"/>
            <w:tabs>
              <w:tab w:val="left" w:pos="600"/>
              <w:tab w:val="right" w:leader="dot" w:pos="9060"/>
            </w:tabs>
            <w:rPr>
              <w:ins w:id="195" w:author="Carsten Hein" w:date="2022-04-20T07:55:00Z"/>
              <w:rFonts w:eastAsiaTheme="minorEastAsia" w:cstheme="minorBidi"/>
              <w:b w:val="0"/>
              <w:bCs w:val="0"/>
              <w:noProof/>
              <w:sz w:val="22"/>
              <w:szCs w:val="22"/>
              <w:lang w:val="en-DE" w:eastAsia="en-DE"/>
            </w:rPr>
          </w:pPr>
          <w:ins w:id="19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0"</w:instrText>
            </w:r>
            <w:r w:rsidRPr="00674E46">
              <w:rPr>
                <w:rStyle w:val="Hyperlink"/>
                <w:noProof/>
              </w:rPr>
              <w:instrText xml:space="preserve"> </w:instrText>
            </w:r>
            <w:r w:rsidRPr="00674E46">
              <w:rPr>
                <w:rStyle w:val="Hyperlink"/>
                <w:noProof/>
              </w:rPr>
              <w:fldChar w:fldCharType="separate"/>
            </w:r>
            <w:r w:rsidRPr="00674E46">
              <w:rPr>
                <w:rStyle w:val="Hyperlink"/>
                <w:noProof/>
              </w:rPr>
              <w:t>6.8</w:t>
            </w:r>
            <w:r>
              <w:rPr>
                <w:rFonts w:eastAsiaTheme="minorEastAsia" w:cstheme="minorBidi"/>
                <w:b w:val="0"/>
                <w:bCs w:val="0"/>
                <w:noProof/>
                <w:sz w:val="22"/>
                <w:szCs w:val="22"/>
                <w:lang w:val="en-DE" w:eastAsia="en-DE"/>
              </w:rPr>
              <w:tab/>
            </w:r>
            <w:r w:rsidRPr="00674E46">
              <w:rPr>
                <w:rStyle w:val="Hyperlink"/>
                <w:noProof/>
              </w:rPr>
              <w:t>Forschung und Entwicklung zu einer abgesetzten Auflagerkonstruktion</w:t>
            </w:r>
            <w:r>
              <w:rPr>
                <w:noProof/>
                <w:webHidden/>
              </w:rPr>
              <w:tab/>
            </w:r>
            <w:r>
              <w:rPr>
                <w:noProof/>
                <w:webHidden/>
              </w:rPr>
              <w:fldChar w:fldCharType="begin"/>
            </w:r>
            <w:r>
              <w:rPr>
                <w:noProof/>
                <w:webHidden/>
              </w:rPr>
              <w:instrText xml:space="preserve"> PAGEREF _Toc101333840 \h </w:instrText>
            </w:r>
          </w:ins>
          <w:r>
            <w:rPr>
              <w:noProof/>
              <w:webHidden/>
            </w:rPr>
          </w:r>
          <w:r>
            <w:rPr>
              <w:noProof/>
              <w:webHidden/>
            </w:rPr>
            <w:fldChar w:fldCharType="separate"/>
          </w:r>
          <w:ins w:id="197" w:author="Carsten Hein" w:date="2022-04-20T07:55:00Z">
            <w:r>
              <w:rPr>
                <w:noProof/>
                <w:webHidden/>
              </w:rPr>
              <w:t>64</w:t>
            </w:r>
            <w:r>
              <w:rPr>
                <w:noProof/>
                <w:webHidden/>
              </w:rPr>
              <w:fldChar w:fldCharType="end"/>
            </w:r>
            <w:r w:rsidRPr="00674E46">
              <w:rPr>
                <w:rStyle w:val="Hyperlink"/>
                <w:noProof/>
              </w:rPr>
              <w:fldChar w:fldCharType="end"/>
            </w:r>
          </w:ins>
        </w:p>
        <w:p w14:paraId="4BCA8B78" w14:textId="5D5EE5B1" w:rsidR="005F5FB5" w:rsidRDefault="005F5FB5">
          <w:pPr>
            <w:pStyle w:val="Verzeichnis3"/>
            <w:tabs>
              <w:tab w:val="left" w:pos="1000"/>
              <w:tab w:val="right" w:leader="dot" w:pos="9060"/>
            </w:tabs>
            <w:rPr>
              <w:ins w:id="198" w:author="Carsten Hein" w:date="2022-04-20T07:55:00Z"/>
              <w:rFonts w:eastAsiaTheme="minorEastAsia" w:cstheme="minorBidi"/>
              <w:noProof/>
              <w:sz w:val="22"/>
              <w:szCs w:val="22"/>
              <w:lang w:val="en-DE" w:eastAsia="en-DE"/>
            </w:rPr>
          </w:pPr>
          <w:ins w:id="19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1"</w:instrText>
            </w:r>
            <w:r w:rsidRPr="00674E46">
              <w:rPr>
                <w:rStyle w:val="Hyperlink"/>
                <w:noProof/>
              </w:rPr>
              <w:instrText xml:space="preserve"> </w:instrText>
            </w:r>
            <w:r w:rsidRPr="00674E46">
              <w:rPr>
                <w:rStyle w:val="Hyperlink"/>
                <w:noProof/>
              </w:rPr>
              <w:fldChar w:fldCharType="separate"/>
            </w:r>
            <w:r w:rsidRPr="00674E46">
              <w:rPr>
                <w:rStyle w:val="Hyperlink"/>
                <w:noProof/>
              </w:rPr>
              <w:t>6.8.1</w:t>
            </w:r>
            <w:r>
              <w:rPr>
                <w:rFonts w:eastAsiaTheme="minorEastAsia" w:cstheme="minorBidi"/>
                <w:noProof/>
                <w:sz w:val="22"/>
                <w:szCs w:val="22"/>
                <w:lang w:val="en-DE" w:eastAsia="en-DE"/>
              </w:rPr>
              <w:tab/>
            </w:r>
            <w:r w:rsidRPr="00674E46">
              <w:rPr>
                <w:rStyle w:val="Hyperlink"/>
                <w:noProof/>
              </w:rPr>
              <w:t>Versuchskonzept</w:t>
            </w:r>
            <w:r>
              <w:rPr>
                <w:noProof/>
                <w:webHidden/>
              </w:rPr>
              <w:tab/>
            </w:r>
            <w:r>
              <w:rPr>
                <w:noProof/>
                <w:webHidden/>
              </w:rPr>
              <w:fldChar w:fldCharType="begin"/>
            </w:r>
            <w:r>
              <w:rPr>
                <w:noProof/>
                <w:webHidden/>
              </w:rPr>
              <w:instrText xml:space="preserve"> PAGEREF _Toc101333841 \h </w:instrText>
            </w:r>
          </w:ins>
          <w:r>
            <w:rPr>
              <w:noProof/>
              <w:webHidden/>
            </w:rPr>
          </w:r>
          <w:r>
            <w:rPr>
              <w:noProof/>
              <w:webHidden/>
            </w:rPr>
            <w:fldChar w:fldCharType="separate"/>
          </w:r>
          <w:ins w:id="200" w:author="Carsten Hein" w:date="2022-04-20T07:55:00Z">
            <w:r>
              <w:rPr>
                <w:noProof/>
                <w:webHidden/>
              </w:rPr>
              <w:t>67</w:t>
            </w:r>
            <w:r>
              <w:rPr>
                <w:noProof/>
                <w:webHidden/>
              </w:rPr>
              <w:fldChar w:fldCharType="end"/>
            </w:r>
            <w:r w:rsidRPr="00674E46">
              <w:rPr>
                <w:rStyle w:val="Hyperlink"/>
                <w:noProof/>
              </w:rPr>
              <w:fldChar w:fldCharType="end"/>
            </w:r>
          </w:ins>
        </w:p>
        <w:p w14:paraId="3455679E" w14:textId="6C03E8DB" w:rsidR="005F5FB5" w:rsidRDefault="005F5FB5">
          <w:pPr>
            <w:pStyle w:val="Verzeichnis3"/>
            <w:tabs>
              <w:tab w:val="left" w:pos="1000"/>
              <w:tab w:val="right" w:leader="dot" w:pos="9060"/>
            </w:tabs>
            <w:rPr>
              <w:ins w:id="201" w:author="Carsten Hein" w:date="2022-04-20T07:55:00Z"/>
              <w:rFonts w:eastAsiaTheme="minorEastAsia" w:cstheme="minorBidi"/>
              <w:noProof/>
              <w:sz w:val="22"/>
              <w:szCs w:val="22"/>
              <w:lang w:val="en-DE" w:eastAsia="en-DE"/>
            </w:rPr>
          </w:pPr>
          <w:ins w:id="20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2"</w:instrText>
            </w:r>
            <w:r w:rsidRPr="00674E46">
              <w:rPr>
                <w:rStyle w:val="Hyperlink"/>
                <w:noProof/>
              </w:rPr>
              <w:instrText xml:space="preserve"> </w:instrText>
            </w:r>
            <w:r w:rsidRPr="00674E46">
              <w:rPr>
                <w:rStyle w:val="Hyperlink"/>
                <w:noProof/>
              </w:rPr>
              <w:fldChar w:fldCharType="separate"/>
            </w:r>
            <w:r w:rsidRPr="00674E46">
              <w:rPr>
                <w:rStyle w:val="Hyperlink"/>
                <w:noProof/>
              </w:rPr>
              <w:t>6.8.2</w:t>
            </w:r>
            <w:r>
              <w:rPr>
                <w:rFonts w:eastAsiaTheme="minorEastAsia" w:cstheme="minorBidi"/>
                <w:noProof/>
                <w:sz w:val="22"/>
                <w:szCs w:val="22"/>
                <w:lang w:val="en-DE" w:eastAsia="en-DE"/>
              </w:rPr>
              <w:tab/>
            </w:r>
            <w:r w:rsidRPr="00674E46">
              <w:rPr>
                <w:rStyle w:val="Hyperlink"/>
                <w:noProof/>
              </w:rPr>
              <w:t>Herstellung der Probekörper</w:t>
            </w:r>
            <w:r>
              <w:rPr>
                <w:noProof/>
                <w:webHidden/>
              </w:rPr>
              <w:tab/>
            </w:r>
            <w:r>
              <w:rPr>
                <w:noProof/>
                <w:webHidden/>
              </w:rPr>
              <w:fldChar w:fldCharType="begin"/>
            </w:r>
            <w:r>
              <w:rPr>
                <w:noProof/>
                <w:webHidden/>
              </w:rPr>
              <w:instrText xml:space="preserve"> PAGEREF _Toc101333842 \h </w:instrText>
            </w:r>
          </w:ins>
          <w:r>
            <w:rPr>
              <w:noProof/>
              <w:webHidden/>
            </w:rPr>
          </w:r>
          <w:r>
            <w:rPr>
              <w:noProof/>
              <w:webHidden/>
            </w:rPr>
            <w:fldChar w:fldCharType="separate"/>
          </w:r>
          <w:ins w:id="203" w:author="Carsten Hein" w:date="2022-04-20T07:55:00Z">
            <w:r>
              <w:rPr>
                <w:noProof/>
                <w:webHidden/>
              </w:rPr>
              <w:t>68</w:t>
            </w:r>
            <w:r>
              <w:rPr>
                <w:noProof/>
                <w:webHidden/>
              </w:rPr>
              <w:fldChar w:fldCharType="end"/>
            </w:r>
            <w:r w:rsidRPr="00674E46">
              <w:rPr>
                <w:rStyle w:val="Hyperlink"/>
                <w:noProof/>
              </w:rPr>
              <w:fldChar w:fldCharType="end"/>
            </w:r>
          </w:ins>
        </w:p>
        <w:p w14:paraId="4B74D6E3" w14:textId="10E09209" w:rsidR="005F5FB5" w:rsidRDefault="005F5FB5">
          <w:pPr>
            <w:pStyle w:val="Verzeichnis3"/>
            <w:tabs>
              <w:tab w:val="left" w:pos="1000"/>
              <w:tab w:val="right" w:leader="dot" w:pos="9060"/>
            </w:tabs>
            <w:rPr>
              <w:ins w:id="204" w:author="Carsten Hein" w:date="2022-04-20T07:55:00Z"/>
              <w:rFonts w:eastAsiaTheme="minorEastAsia" w:cstheme="minorBidi"/>
              <w:noProof/>
              <w:sz w:val="22"/>
              <w:szCs w:val="22"/>
              <w:lang w:val="en-DE" w:eastAsia="en-DE"/>
            </w:rPr>
          </w:pPr>
          <w:ins w:id="20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3"</w:instrText>
            </w:r>
            <w:r w:rsidRPr="00674E46">
              <w:rPr>
                <w:rStyle w:val="Hyperlink"/>
                <w:noProof/>
              </w:rPr>
              <w:instrText xml:space="preserve"> </w:instrText>
            </w:r>
            <w:r w:rsidRPr="00674E46">
              <w:rPr>
                <w:rStyle w:val="Hyperlink"/>
                <w:noProof/>
              </w:rPr>
              <w:fldChar w:fldCharType="separate"/>
            </w:r>
            <w:r w:rsidRPr="00674E46">
              <w:rPr>
                <w:rStyle w:val="Hyperlink"/>
                <w:noProof/>
              </w:rPr>
              <w:t>6.8.3</w:t>
            </w:r>
            <w:r>
              <w:rPr>
                <w:rFonts w:eastAsiaTheme="minorEastAsia" w:cstheme="minorBidi"/>
                <w:noProof/>
                <w:sz w:val="22"/>
                <w:szCs w:val="22"/>
                <w:lang w:val="en-DE" w:eastAsia="en-DE"/>
              </w:rPr>
              <w:tab/>
            </w:r>
            <w:r w:rsidRPr="00674E46">
              <w:rPr>
                <w:rStyle w:val="Hyperlink"/>
                <w:noProof/>
              </w:rPr>
              <w:t>Versuchsdurchführung</w:t>
            </w:r>
            <w:r>
              <w:rPr>
                <w:noProof/>
                <w:webHidden/>
              </w:rPr>
              <w:tab/>
            </w:r>
            <w:r>
              <w:rPr>
                <w:noProof/>
                <w:webHidden/>
              </w:rPr>
              <w:fldChar w:fldCharType="begin"/>
            </w:r>
            <w:r>
              <w:rPr>
                <w:noProof/>
                <w:webHidden/>
              </w:rPr>
              <w:instrText xml:space="preserve"> PAGEREF _Toc101333843 \h </w:instrText>
            </w:r>
          </w:ins>
          <w:r>
            <w:rPr>
              <w:noProof/>
              <w:webHidden/>
            </w:rPr>
          </w:r>
          <w:r>
            <w:rPr>
              <w:noProof/>
              <w:webHidden/>
            </w:rPr>
            <w:fldChar w:fldCharType="separate"/>
          </w:r>
          <w:ins w:id="206" w:author="Carsten Hein" w:date="2022-04-20T07:55:00Z">
            <w:r>
              <w:rPr>
                <w:noProof/>
                <w:webHidden/>
              </w:rPr>
              <w:t>68</w:t>
            </w:r>
            <w:r>
              <w:rPr>
                <w:noProof/>
                <w:webHidden/>
              </w:rPr>
              <w:fldChar w:fldCharType="end"/>
            </w:r>
            <w:r w:rsidRPr="00674E46">
              <w:rPr>
                <w:rStyle w:val="Hyperlink"/>
                <w:noProof/>
              </w:rPr>
              <w:fldChar w:fldCharType="end"/>
            </w:r>
          </w:ins>
        </w:p>
        <w:p w14:paraId="5C64AF09" w14:textId="6D2AAD33" w:rsidR="005F5FB5" w:rsidRDefault="005F5FB5">
          <w:pPr>
            <w:pStyle w:val="Verzeichnis3"/>
            <w:tabs>
              <w:tab w:val="left" w:pos="1000"/>
              <w:tab w:val="right" w:leader="dot" w:pos="9060"/>
            </w:tabs>
            <w:rPr>
              <w:ins w:id="207" w:author="Carsten Hein" w:date="2022-04-20T07:55:00Z"/>
              <w:rFonts w:eastAsiaTheme="minorEastAsia" w:cstheme="minorBidi"/>
              <w:noProof/>
              <w:sz w:val="22"/>
              <w:szCs w:val="22"/>
              <w:lang w:val="en-DE" w:eastAsia="en-DE"/>
            </w:rPr>
          </w:pPr>
          <w:ins w:id="20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4"</w:instrText>
            </w:r>
            <w:r w:rsidRPr="00674E46">
              <w:rPr>
                <w:rStyle w:val="Hyperlink"/>
                <w:noProof/>
              </w:rPr>
              <w:instrText xml:space="preserve"> </w:instrText>
            </w:r>
            <w:r w:rsidRPr="00674E46">
              <w:rPr>
                <w:rStyle w:val="Hyperlink"/>
                <w:noProof/>
              </w:rPr>
              <w:fldChar w:fldCharType="separate"/>
            </w:r>
            <w:r w:rsidRPr="00674E46">
              <w:rPr>
                <w:rStyle w:val="Hyperlink"/>
                <w:noProof/>
              </w:rPr>
              <w:t>6.8.4</w:t>
            </w:r>
            <w:r>
              <w:rPr>
                <w:rFonts w:eastAsiaTheme="minorEastAsia" w:cstheme="minorBidi"/>
                <w:noProof/>
                <w:sz w:val="22"/>
                <w:szCs w:val="22"/>
                <w:lang w:val="en-DE" w:eastAsia="en-DE"/>
              </w:rPr>
              <w:tab/>
            </w:r>
            <w:r w:rsidRPr="00674E46">
              <w:rPr>
                <w:rStyle w:val="Hyperlink"/>
                <w:noProof/>
              </w:rPr>
              <w:t>Beobachtungen und Ergebnisse</w:t>
            </w:r>
            <w:r>
              <w:rPr>
                <w:noProof/>
                <w:webHidden/>
              </w:rPr>
              <w:tab/>
            </w:r>
            <w:r>
              <w:rPr>
                <w:noProof/>
                <w:webHidden/>
              </w:rPr>
              <w:fldChar w:fldCharType="begin"/>
            </w:r>
            <w:r>
              <w:rPr>
                <w:noProof/>
                <w:webHidden/>
              </w:rPr>
              <w:instrText xml:space="preserve"> PAGEREF _Toc101333844 \h </w:instrText>
            </w:r>
          </w:ins>
          <w:r>
            <w:rPr>
              <w:noProof/>
              <w:webHidden/>
            </w:rPr>
          </w:r>
          <w:r>
            <w:rPr>
              <w:noProof/>
              <w:webHidden/>
            </w:rPr>
            <w:fldChar w:fldCharType="separate"/>
          </w:r>
          <w:ins w:id="209" w:author="Carsten Hein" w:date="2022-04-20T07:55:00Z">
            <w:r>
              <w:rPr>
                <w:noProof/>
                <w:webHidden/>
              </w:rPr>
              <w:t>69</w:t>
            </w:r>
            <w:r>
              <w:rPr>
                <w:noProof/>
                <w:webHidden/>
              </w:rPr>
              <w:fldChar w:fldCharType="end"/>
            </w:r>
            <w:r w:rsidRPr="00674E46">
              <w:rPr>
                <w:rStyle w:val="Hyperlink"/>
                <w:noProof/>
              </w:rPr>
              <w:fldChar w:fldCharType="end"/>
            </w:r>
          </w:ins>
        </w:p>
        <w:p w14:paraId="1D9BCDAE" w14:textId="016BB542" w:rsidR="005F5FB5" w:rsidRDefault="005F5FB5">
          <w:pPr>
            <w:pStyle w:val="Verzeichnis2"/>
            <w:tabs>
              <w:tab w:val="left" w:pos="600"/>
              <w:tab w:val="right" w:leader="dot" w:pos="9060"/>
            </w:tabs>
            <w:rPr>
              <w:ins w:id="210" w:author="Carsten Hein" w:date="2022-04-20T07:55:00Z"/>
              <w:rFonts w:eastAsiaTheme="minorEastAsia" w:cstheme="minorBidi"/>
              <w:b w:val="0"/>
              <w:bCs w:val="0"/>
              <w:noProof/>
              <w:sz w:val="22"/>
              <w:szCs w:val="22"/>
              <w:lang w:val="en-DE" w:eastAsia="en-DE"/>
            </w:rPr>
          </w:pPr>
          <w:ins w:id="21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5"</w:instrText>
            </w:r>
            <w:r w:rsidRPr="00674E46">
              <w:rPr>
                <w:rStyle w:val="Hyperlink"/>
                <w:noProof/>
              </w:rPr>
              <w:instrText xml:space="preserve"> </w:instrText>
            </w:r>
            <w:r w:rsidRPr="00674E46">
              <w:rPr>
                <w:rStyle w:val="Hyperlink"/>
                <w:noProof/>
              </w:rPr>
              <w:fldChar w:fldCharType="separate"/>
            </w:r>
            <w:r w:rsidRPr="00674E46">
              <w:rPr>
                <w:rStyle w:val="Hyperlink"/>
                <w:noProof/>
              </w:rPr>
              <w:t>6.9</w:t>
            </w:r>
            <w:r>
              <w:rPr>
                <w:rFonts w:eastAsiaTheme="minorEastAsia" w:cstheme="minorBidi"/>
                <w:b w:val="0"/>
                <w:bCs w:val="0"/>
                <w:noProof/>
                <w:sz w:val="22"/>
                <w:szCs w:val="22"/>
                <w:lang w:val="en-DE" w:eastAsia="en-DE"/>
              </w:rPr>
              <w:tab/>
            </w:r>
            <w:r w:rsidRPr="00674E46">
              <w:rPr>
                <w:rStyle w:val="Hyperlink"/>
                <w:noProof/>
              </w:rPr>
              <w:t>Fazit und Ausblick</w:t>
            </w:r>
            <w:r>
              <w:rPr>
                <w:noProof/>
                <w:webHidden/>
              </w:rPr>
              <w:tab/>
            </w:r>
            <w:r>
              <w:rPr>
                <w:noProof/>
                <w:webHidden/>
              </w:rPr>
              <w:fldChar w:fldCharType="begin"/>
            </w:r>
            <w:r>
              <w:rPr>
                <w:noProof/>
                <w:webHidden/>
              </w:rPr>
              <w:instrText xml:space="preserve"> PAGEREF _Toc101333845 \h </w:instrText>
            </w:r>
          </w:ins>
          <w:r>
            <w:rPr>
              <w:noProof/>
              <w:webHidden/>
            </w:rPr>
          </w:r>
          <w:r>
            <w:rPr>
              <w:noProof/>
              <w:webHidden/>
            </w:rPr>
            <w:fldChar w:fldCharType="separate"/>
          </w:r>
          <w:ins w:id="212" w:author="Carsten Hein" w:date="2022-04-20T07:55:00Z">
            <w:r>
              <w:rPr>
                <w:noProof/>
                <w:webHidden/>
              </w:rPr>
              <w:t>70</w:t>
            </w:r>
            <w:r>
              <w:rPr>
                <w:noProof/>
                <w:webHidden/>
              </w:rPr>
              <w:fldChar w:fldCharType="end"/>
            </w:r>
            <w:r w:rsidRPr="00674E46">
              <w:rPr>
                <w:rStyle w:val="Hyperlink"/>
                <w:noProof/>
              </w:rPr>
              <w:fldChar w:fldCharType="end"/>
            </w:r>
          </w:ins>
        </w:p>
        <w:p w14:paraId="7D2E44C7" w14:textId="00D63C78" w:rsidR="005F5FB5" w:rsidRDefault="005F5FB5">
          <w:pPr>
            <w:pStyle w:val="Verzeichnis1"/>
            <w:tabs>
              <w:tab w:val="left" w:pos="400"/>
              <w:tab w:val="right" w:leader="dot" w:pos="9060"/>
            </w:tabs>
            <w:rPr>
              <w:ins w:id="213" w:author="Carsten Hein" w:date="2022-04-20T07:55:00Z"/>
              <w:rFonts w:asciiTheme="minorHAnsi" w:eastAsiaTheme="minorEastAsia" w:hAnsiTheme="minorHAnsi" w:cstheme="minorBidi"/>
              <w:b w:val="0"/>
              <w:bCs w:val="0"/>
              <w:caps w:val="0"/>
              <w:noProof/>
              <w:sz w:val="22"/>
              <w:szCs w:val="22"/>
              <w:lang w:val="en-DE" w:eastAsia="en-DE"/>
            </w:rPr>
          </w:pPr>
          <w:ins w:id="21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6"</w:instrText>
            </w:r>
            <w:r w:rsidRPr="00674E46">
              <w:rPr>
                <w:rStyle w:val="Hyperlink"/>
                <w:noProof/>
              </w:rPr>
              <w:instrText xml:space="preserve"> </w:instrText>
            </w:r>
            <w:r w:rsidRPr="00674E46">
              <w:rPr>
                <w:rStyle w:val="Hyperlink"/>
                <w:noProof/>
              </w:rPr>
              <w:fldChar w:fldCharType="separate"/>
            </w:r>
            <w:r w:rsidRPr="00674E46">
              <w:rPr>
                <w:rStyle w:val="Hyperlink"/>
                <w:noProof/>
              </w:rPr>
              <w:t>7</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Schallschutz</w:t>
            </w:r>
            <w:r>
              <w:rPr>
                <w:noProof/>
                <w:webHidden/>
              </w:rPr>
              <w:tab/>
            </w:r>
            <w:r>
              <w:rPr>
                <w:noProof/>
                <w:webHidden/>
              </w:rPr>
              <w:fldChar w:fldCharType="begin"/>
            </w:r>
            <w:r>
              <w:rPr>
                <w:noProof/>
                <w:webHidden/>
              </w:rPr>
              <w:instrText xml:space="preserve"> PAGEREF _Toc101333846 \h </w:instrText>
            </w:r>
          </w:ins>
          <w:r>
            <w:rPr>
              <w:noProof/>
              <w:webHidden/>
            </w:rPr>
          </w:r>
          <w:r>
            <w:rPr>
              <w:noProof/>
              <w:webHidden/>
            </w:rPr>
            <w:fldChar w:fldCharType="separate"/>
          </w:r>
          <w:ins w:id="215" w:author="Carsten Hein" w:date="2022-04-20T07:55:00Z">
            <w:r>
              <w:rPr>
                <w:noProof/>
                <w:webHidden/>
              </w:rPr>
              <w:t>72</w:t>
            </w:r>
            <w:r>
              <w:rPr>
                <w:noProof/>
                <w:webHidden/>
              </w:rPr>
              <w:fldChar w:fldCharType="end"/>
            </w:r>
            <w:r w:rsidRPr="00674E46">
              <w:rPr>
                <w:rStyle w:val="Hyperlink"/>
                <w:noProof/>
              </w:rPr>
              <w:fldChar w:fldCharType="end"/>
            </w:r>
          </w:ins>
        </w:p>
        <w:p w14:paraId="73118BD0" w14:textId="28FEF9AD" w:rsidR="005F5FB5" w:rsidRDefault="005F5FB5">
          <w:pPr>
            <w:pStyle w:val="Verzeichnis2"/>
            <w:tabs>
              <w:tab w:val="left" w:pos="600"/>
              <w:tab w:val="right" w:leader="dot" w:pos="9060"/>
            </w:tabs>
            <w:rPr>
              <w:ins w:id="216" w:author="Carsten Hein" w:date="2022-04-20T07:55:00Z"/>
              <w:rFonts w:eastAsiaTheme="minorEastAsia" w:cstheme="minorBidi"/>
              <w:b w:val="0"/>
              <w:bCs w:val="0"/>
              <w:noProof/>
              <w:sz w:val="22"/>
              <w:szCs w:val="22"/>
              <w:lang w:val="en-DE" w:eastAsia="en-DE"/>
            </w:rPr>
          </w:pPr>
          <w:ins w:id="21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7"</w:instrText>
            </w:r>
            <w:r w:rsidRPr="00674E46">
              <w:rPr>
                <w:rStyle w:val="Hyperlink"/>
                <w:noProof/>
              </w:rPr>
              <w:instrText xml:space="preserve"> </w:instrText>
            </w:r>
            <w:r w:rsidRPr="00674E46">
              <w:rPr>
                <w:rStyle w:val="Hyperlink"/>
                <w:noProof/>
              </w:rPr>
              <w:fldChar w:fldCharType="separate"/>
            </w:r>
            <w:r w:rsidRPr="00674E46">
              <w:rPr>
                <w:rStyle w:val="Hyperlink"/>
                <w:noProof/>
              </w:rPr>
              <w:t>7.1</w:t>
            </w:r>
            <w:r>
              <w:rPr>
                <w:rFonts w:eastAsiaTheme="minorEastAsia" w:cstheme="minorBidi"/>
                <w:b w:val="0"/>
                <w:bCs w:val="0"/>
                <w:noProof/>
                <w:sz w:val="22"/>
                <w:szCs w:val="22"/>
                <w:lang w:val="en-DE" w:eastAsia="en-DE"/>
              </w:rPr>
              <w:tab/>
            </w:r>
            <w:r w:rsidRPr="00674E46">
              <w:rPr>
                <w:rStyle w:val="Hyperlink"/>
                <w:noProof/>
              </w:rPr>
              <w:t>Untersuchte Varianten</w:t>
            </w:r>
            <w:r>
              <w:rPr>
                <w:noProof/>
                <w:webHidden/>
              </w:rPr>
              <w:tab/>
            </w:r>
            <w:r>
              <w:rPr>
                <w:noProof/>
                <w:webHidden/>
              </w:rPr>
              <w:fldChar w:fldCharType="begin"/>
            </w:r>
            <w:r>
              <w:rPr>
                <w:noProof/>
                <w:webHidden/>
              </w:rPr>
              <w:instrText xml:space="preserve"> PAGEREF _Toc101333847 \h </w:instrText>
            </w:r>
          </w:ins>
          <w:r>
            <w:rPr>
              <w:noProof/>
              <w:webHidden/>
            </w:rPr>
          </w:r>
          <w:r>
            <w:rPr>
              <w:noProof/>
              <w:webHidden/>
            </w:rPr>
            <w:fldChar w:fldCharType="separate"/>
          </w:r>
          <w:ins w:id="218" w:author="Carsten Hein" w:date="2022-04-20T07:55:00Z">
            <w:r>
              <w:rPr>
                <w:noProof/>
                <w:webHidden/>
              </w:rPr>
              <w:t>72</w:t>
            </w:r>
            <w:r>
              <w:rPr>
                <w:noProof/>
                <w:webHidden/>
              </w:rPr>
              <w:fldChar w:fldCharType="end"/>
            </w:r>
            <w:r w:rsidRPr="00674E46">
              <w:rPr>
                <w:rStyle w:val="Hyperlink"/>
                <w:noProof/>
              </w:rPr>
              <w:fldChar w:fldCharType="end"/>
            </w:r>
          </w:ins>
        </w:p>
        <w:p w14:paraId="032D9EC8" w14:textId="204825B4" w:rsidR="005F5FB5" w:rsidRDefault="005F5FB5">
          <w:pPr>
            <w:pStyle w:val="Verzeichnis2"/>
            <w:tabs>
              <w:tab w:val="left" w:pos="600"/>
              <w:tab w:val="right" w:leader="dot" w:pos="9060"/>
            </w:tabs>
            <w:rPr>
              <w:ins w:id="219" w:author="Carsten Hein" w:date="2022-04-20T07:55:00Z"/>
              <w:rFonts w:eastAsiaTheme="minorEastAsia" w:cstheme="minorBidi"/>
              <w:b w:val="0"/>
              <w:bCs w:val="0"/>
              <w:noProof/>
              <w:sz w:val="22"/>
              <w:szCs w:val="22"/>
              <w:lang w:val="en-DE" w:eastAsia="en-DE"/>
            </w:rPr>
          </w:pPr>
          <w:ins w:id="22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8"</w:instrText>
            </w:r>
            <w:r w:rsidRPr="00674E46">
              <w:rPr>
                <w:rStyle w:val="Hyperlink"/>
                <w:noProof/>
              </w:rPr>
              <w:instrText xml:space="preserve"> </w:instrText>
            </w:r>
            <w:r w:rsidRPr="00674E46">
              <w:rPr>
                <w:rStyle w:val="Hyperlink"/>
                <w:noProof/>
              </w:rPr>
              <w:fldChar w:fldCharType="separate"/>
            </w:r>
            <w:r w:rsidRPr="00674E46">
              <w:rPr>
                <w:rStyle w:val="Hyperlink"/>
                <w:noProof/>
              </w:rPr>
              <w:t>7.2</w:t>
            </w:r>
            <w:r>
              <w:rPr>
                <w:rFonts w:eastAsiaTheme="minorEastAsia" w:cstheme="minorBidi"/>
                <w:b w:val="0"/>
                <w:bCs w:val="0"/>
                <w:noProof/>
                <w:sz w:val="22"/>
                <w:szCs w:val="22"/>
                <w:lang w:val="en-DE" w:eastAsia="en-DE"/>
              </w:rPr>
              <w:tab/>
            </w:r>
            <w:r w:rsidRPr="00674E46">
              <w:rPr>
                <w:rStyle w:val="Hyperlink"/>
                <w:noProof/>
              </w:rPr>
              <w:t>Anforderungen an den Schallschutz</w:t>
            </w:r>
            <w:r>
              <w:rPr>
                <w:noProof/>
                <w:webHidden/>
              </w:rPr>
              <w:tab/>
            </w:r>
            <w:r>
              <w:rPr>
                <w:noProof/>
                <w:webHidden/>
              </w:rPr>
              <w:fldChar w:fldCharType="begin"/>
            </w:r>
            <w:r>
              <w:rPr>
                <w:noProof/>
                <w:webHidden/>
              </w:rPr>
              <w:instrText xml:space="preserve"> PAGEREF _Toc101333848 \h </w:instrText>
            </w:r>
          </w:ins>
          <w:r>
            <w:rPr>
              <w:noProof/>
              <w:webHidden/>
            </w:rPr>
          </w:r>
          <w:r>
            <w:rPr>
              <w:noProof/>
              <w:webHidden/>
            </w:rPr>
            <w:fldChar w:fldCharType="separate"/>
          </w:r>
          <w:ins w:id="221" w:author="Carsten Hein" w:date="2022-04-20T07:55:00Z">
            <w:r>
              <w:rPr>
                <w:noProof/>
                <w:webHidden/>
              </w:rPr>
              <w:t>74</w:t>
            </w:r>
            <w:r>
              <w:rPr>
                <w:noProof/>
                <w:webHidden/>
              </w:rPr>
              <w:fldChar w:fldCharType="end"/>
            </w:r>
            <w:r w:rsidRPr="00674E46">
              <w:rPr>
                <w:rStyle w:val="Hyperlink"/>
                <w:noProof/>
              </w:rPr>
              <w:fldChar w:fldCharType="end"/>
            </w:r>
          </w:ins>
        </w:p>
        <w:p w14:paraId="083107A5" w14:textId="7B6AEFBB" w:rsidR="005F5FB5" w:rsidRDefault="005F5FB5">
          <w:pPr>
            <w:pStyle w:val="Verzeichnis2"/>
            <w:tabs>
              <w:tab w:val="left" w:pos="600"/>
              <w:tab w:val="right" w:leader="dot" w:pos="9060"/>
            </w:tabs>
            <w:rPr>
              <w:ins w:id="222" w:author="Carsten Hein" w:date="2022-04-20T07:55:00Z"/>
              <w:rFonts w:eastAsiaTheme="minorEastAsia" w:cstheme="minorBidi"/>
              <w:b w:val="0"/>
              <w:bCs w:val="0"/>
              <w:noProof/>
              <w:sz w:val="22"/>
              <w:szCs w:val="22"/>
              <w:lang w:val="en-DE" w:eastAsia="en-DE"/>
            </w:rPr>
          </w:pPr>
          <w:ins w:id="22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49"</w:instrText>
            </w:r>
            <w:r w:rsidRPr="00674E46">
              <w:rPr>
                <w:rStyle w:val="Hyperlink"/>
                <w:noProof/>
              </w:rPr>
              <w:instrText xml:space="preserve"> </w:instrText>
            </w:r>
            <w:r w:rsidRPr="00674E46">
              <w:rPr>
                <w:rStyle w:val="Hyperlink"/>
                <w:noProof/>
              </w:rPr>
              <w:fldChar w:fldCharType="separate"/>
            </w:r>
            <w:r w:rsidRPr="00674E46">
              <w:rPr>
                <w:rStyle w:val="Hyperlink"/>
                <w:noProof/>
              </w:rPr>
              <w:t>7.3</w:t>
            </w:r>
            <w:r>
              <w:rPr>
                <w:rFonts w:eastAsiaTheme="minorEastAsia" w:cstheme="minorBidi"/>
                <w:b w:val="0"/>
                <w:bCs w:val="0"/>
                <w:noProof/>
                <w:sz w:val="22"/>
                <w:szCs w:val="22"/>
                <w:lang w:val="en-DE" w:eastAsia="en-DE"/>
              </w:rPr>
              <w:tab/>
            </w:r>
            <w:r w:rsidRPr="00674E46">
              <w:rPr>
                <w:rStyle w:val="Hyperlink"/>
                <w:noProof/>
              </w:rPr>
              <w:t>Rechnerische Bewertung</w:t>
            </w:r>
            <w:r>
              <w:rPr>
                <w:noProof/>
                <w:webHidden/>
              </w:rPr>
              <w:tab/>
            </w:r>
            <w:r>
              <w:rPr>
                <w:noProof/>
                <w:webHidden/>
              </w:rPr>
              <w:fldChar w:fldCharType="begin"/>
            </w:r>
            <w:r>
              <w:rPr>
                <w:noProof/>
                <w:webHidden/>
              </w:rPr>
              <w:instrText xml:space="preserve"> PAGEREF _Toc101333849 \h </w:instrText>
            </w:r>
          </w:ins>
          <w:r>
            <w:rPr>
              <w:noProof/>
              <w:webHidden/>
            </w:rPr>
          </w:r>
          <w:r>
            <w:rPr>
              <w:noProof/>
              <w:webHidden/>
            </w:rPr>
            <w:fldChar w:fldCharType="separate"/>
          </w:r>
          <w:ins w:id="224" w:author="Carsten Hein" w:date="2022-04-20T07:55:00Z">
            <w:r>
              <w:rPr>
                <w:noProof/>
                <w:webHidden/>
              </w:rPr>
              <w:t>74</w:t>
            </w:r>
            <w:r>
              <w:rPr>
                <w:noProof/>
                <w:webHidden/>
              </w:rPr>
              <w:fldChar w:fldCharType="end"/>
            </w:r>
            <w:r w:rsidRPr="00674E46">
              <w:rPr>
                <w:rStyle w:val="Hyperlink"/>
                <w:noProof/>
              </w:rPr>
              <w:fldChar w:fldCharType="end"/>
            </w:r>
          </w:ins>
        </w:p>
        <w:p w14:paraId="5BFF0621" w14:textId="00513180" w:rsidR="005F5FB5" w:rsidRDefault="005F5FB5">
          <w:pPr>
            <w:pStyle w:val="Verzeichnis2"/>
            <w:tabs>
              <w:tab w:val="left" w:pos="600"/>
              <w:tab w:val="right" w:leader="dot" w:pos="9060"/>
            </w:tabs>
            <w:rPr>
              <w:ins w:id="225" w:author="Carsten Hein" w:date="2022-04-20T07:55:00Z"/>
              <w:rFonts w:eastAsiaTheme="minorEastAsia" w:cstheme="minorBidi"/>
              <w:b w:val="0"/>
              <w:bCs w:val="0"/>
              <w:noProof/>
              <w:sz w:val="22"/>
              <w:szCs w:val="22"/>
              <w:lang w:val="en-DE" w:eastAsia="en-DE"/>
            </w:rPr>
          </w:pPr>
          <w:ins w:id="22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0"</w:instrText>
            </w:r>
            <w:r w:rsidRPr="00674E46">
              <w:rPr>
                <w:rStyle w:val="Hyperlink"/>
                <w:noProof/>
              </w:rPr>
              <w:instrText xml:space="preserve"> </w:instrText>
            </w:r>
            <w:r w:rsidRPr="00674E46">
              <w:rPr>
                <w:rStyle w:val="Hyperlink"/>
                <w:noProof/>
              </w:rPr>
              <w:fldChar w:fldCharType="separate"/>
            </w:r>
            <w:r w:rsidRPr="00674E46">
              <w:rPr>
                <w:rStyle w:val="Hyperlink"/>
                <w:noProof/>
              </w:rPr>
              <w:t>7.4</w:t>
            </w:r>
            <w:r>
              <w:rPr>
                <w:rFonts w:eastAsiaTheme="minorEastAsia" w:cstheme="minorBidi"/>
                <w:b w:val="0"/>
                <w:bCs w:val="0"/>
                <w:noProof/>
                <w:sz w:val="22"/>
                <w:szCs w:val="22"/>
                <w:lang w:val="en-DE" w:eastAsia="en-DE"/>
              </w:rPr>
              <w:tab/>
            </w:r>
            <w:r w:rsidRPr="00674E46">
              <w:rPr>
                <w:rStyle w:val="Hyperlink"/>
                <w:noProof/>
              </w:rPr>
              <w:t>Ergebnisse</w:t>
            </w:r>
            <w:r>
              <w:rPr>
                <w:noProof/>
                <w:webHidden/>
              </w:rPr>
              <w:tab/>
            </w:r>
            <w:r>
              <w:rPr>
                <w:noProof/>
                <w:webHidden/>
              </w:rPr>
              <w:fldChar w:fldCharType="begin"/>
            </w:r>
            <w:r>
              <w:rPr>
                <w:noProof/>
                <w:webHidden/>
              </w:rPr>
              <w:instrText xml:space="preserve"> PAGEREF _Toc101333850 \h </w:instrText>
            </w:r>
          </w:ins>
          <w:r>
            <w:rPr>
              <w:noProof/>
              <w:webHidden/>
            </w:rPr>
          </w:r>
          <w:r>
            <w:rPr>
              <w:noProof/>
              <w:webHidden/>
            </w:rPr>
            <w:fldChar w:fldCharType="separate"/>
          </w:r>
          <w:ins w:id="227" w:author="Carsten Hein" w:date="2022-04-20T07:55:00Z">
            <w:r>
              <w:rPr>
                <w:noProof/>
                <w:webHidden/>
              </w:rPr>
              <w:t>75</w:t>
            </w:r>
            <w:r>
              <w:rPr>
                <w:noProof/>
                <w:webHidden/>
              </w:rPr>
              <w:fldChar w:fldCharType="end"/>
            </w:r>
            <w:r w:rsidRPr="00674E46">
              <w:rPr>
                <w:rStyle w:val="Hyperlink"/>
                <w:noProof/>
              </w:rPr>
              <w:fldChar w:fldCharType="end"/>
            </w:r>
          </w:ins>
        </w:p>
        <w:p w14:paraId="619B11DE" w14:textId="079AF57D" w:rsidR="005F5FB5" w:rsidRDefault="005F5FB5">
          <w:pPr>
            <w:pStyle w:val="Verzeichnis2"/>
            <w:tabs>
              <w:tab w:val="left" w:pos="600"/>
              <w:tab w:val="right" w:leader="dot" w:pos="9060"/>
            </w:tabs>
            <w:rPr>
              <w:ins w:id="228" w:author="Carsten Hein" w:date="2022-04-20T07:55:00Z"/>
              <w:rFonts w:eastAsiaTheme="minorEastAsia" w:cstheme="minorBidi"/>
              <w:b w:val="0"/>
              <w:bCs w:val="0"/>
              <w:noProof/>
              <w:sz w:val="22"/>
              <w:szCs w:val="22"/>
              <w:lang w:val="en-DE" w:eastAsia="en-DE"/>
            </w:rPr>
          </w:pPr>
          <w:ins w:id="22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1"</w:instrText>
            </w:r>
            <w:r w:rsidRPr="00674E46">
              <w:rPr>
                <w:rStyle w:val="Hyperlink"/>
                <w:noProof/>
              </w:rPr>
              <w:instrText xml:space="preserve"> </w:instrText>
            </w:r>
            <w:r w:rsidRPr="00674E46">
              <w:rPr>
                <w:rStyle w:val="Hyperlink"/>
                <w:noProof/>
              </w:rPr>
              <w:fldChar w:fldCharType="separate"/>
            </w:r>
            <w:r w:rsidRPr="00674E46">
              <w:rPr>
                <w:rStyle w:val="Hyperlink"/>
                <w:noProof/>
              </w:rPr>
              <w:t>7.5</w:t>
            </w:r>
            <w:r>
              <w:rPr>
                <w:rFonts w:eastAsiaTheme="minorEastAsia" w:cstheme="minorBidi"/>
                <w:b w:val="0"/>
                <w:bCs w:val="0"/>
                <w:noProof/>
                <w:sz w:val="22"/>
                <w:szCs w:val="22"/>
                <w:lang w:val="en-DE" w:eastAsia="en-DE"/>
              </w:rPr>
              <w:tab/>
            </w:r>
            <w:r w:rsidRPr="00674E46">
              <w:rPr>
                <w:rStyle w:val="Hyperlink"/>
                <w:noProof/>
              </w:rPr>
              <w:t>Unterdecken</w:t>
            </w:r>
            <w:r>
              <w:rPr>
                <w:noProof/>
                <w:webHidden/>
              </w:rPr>
              <w:tab/>
            </w:r>
            <w:r>
              <w:rPr>
                <w:noProof/>
                <w:webHidden/>
              </w:rPr>
              <w:fldChar w:fldCharType="begin"/>
            </w:r>
            <w:r>
              <w:rPr>
                <w:noProof/>
                <w:webHidden/>
              </w:rPr>
              <w:instrText xml:space="preserve"> PAGEREF _Toc101333851 \h </w:instrText>
            </w:r>
          </w:ins>
          <w:r>
            <w:rPr>
              <w:noProof/>
              <w:webHidden/>
            </w:rPr>
          </w:r>
          <w:r>
            <w:rPr>
              <w:noProof/>
              <w:webHidden/>
            </w:rPr>
            <w:fldChar w:fldCharType="separate"/>
          </w:r>
          <w:ins w:id="230" w:author="Carsten Hein" w:date="2022-04-20T07:55:00Z">
            <w:r>
              <w:rPr>
                <w:noProof/>
                <w:webHidden/>
              </w:rPr>
              <w:t>78</w:t>
            </w:r>
            <w:r>
              <w:rPr>
                <w:noProof/>
                <w:webHidden/>
              </w:rPr>
              <w:fldChar w:fldCharType="end"/>
            </w:r>
            <w:r w:rsidRPr="00674E46">
              <w:rPr>
                <w:rStyle w:val="Hyperlink"/>
                <w:noProof/>
              </w:rPr>
              <w:fldChar w:fldCharType="end"/>
            </w:r>
          </w:ins>
        </w:p>
        <w:p w14:paraId="1509662A" w14:textId="433A355A" w:rsidR="005F5FB5" w:rsidRDefault="005F5FB5">
          <w:pPr>
            <w:pStyle w:val="Verzeichnis2"/>
            <w:tabs>
              <w:tab w:val="left" w:pos="600"/>
              <w:tab w:val="right" w:leader="dot" w:pos="9060"/>
            </w:tabs>
            <w:rPr>
              <w:ins w:id="231" w:author="Carsten Hein" w:date="2022-04-20T07:55:00Z"/>
              <w:rFonts w:eastAsiaTheme="minorEastAsia" w:cstheme="minorBidi"/>
              <w:b w:val="0"/>
              <w:bCs w:val="0"/>
              <w:noProof/>
              <w:sz w:val="22"/>
              <w:szCs w:val="22"/>
              <w:lang w:val="en-DE" w:eastAsia="en-DE"/>
            </w:rPr>
          </w:pPr>
          <w:ins w:id="23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2"</w:instrText>
            </w:r>
            <w:r w:rsidRPr="00674E46">
              <w:rPr>
                <w:rStyle w:val="Hyperlink"/>
                <w:noProof/>
              </w:rPr>
              <w:instrText xml:space="preserve"> </w:instrText>
            </w:r>
            <w:r w:rsidRPr="00674E46">
              <w:rPr>
                <w:rStyle w:val="Hyperlink"/>
                <w:noProof/>
              </w:rPr>
              <w:fldChar w:fldCharType="separate"/>
            </w:r>
            <w:r w:rsidRPr="00674E46">
              <w:rPr>
                <w:rStyle w:val="Hyperlink"/>
                <w:noProof/>
              </w:rPr>
              <w:t>7.6</w:t>
            </w:r>
            <w:r>
              <w:rPr>
                <w:rFonts w:eastAsiaTheme="minorEastAsia" w:cstheme="minorBidi"/>
                <w:b w:val="0"/>
                <w:bCs w:val="0"/>
                <w:noProof/>
                <w:sz w:val="22"/>
                <w:szCs w:val="22"/>
                <w:lang w:val="en-DE" w:eastAsia="en-DE"/>
              </w:rPr>
              <w:tab/>
            </w:r>
            <w:r w:rsidRPr="00674E46">
              <w:rPr>
                <w:rStyle w:val="Hyperlink"/>
                <w:noProof/>
              </w:rPr>
              <w:t>Konstruktive Hinweise</w:t>
            </w:r>
            <w:r>
              <w:rPr>
                <w:noProof/>
                <w:webHidden/>
              </w:rPr>
              <w:tab/>
            </w:r>
            <w:r>
              <w:rPr>
                <w:noProof/>
                <w:webHidden/>
              </w:rPr>
              <w:fldChar w:fldCharType="begin"/>
            </w:r>
            <w:r>
              <w:rPr>
                <w:noProof/>
                <w:webHidden/>
              </w:rPr>
              <w:instrText xml:space="preserve"> PAGEREF _Toc101333852 \h </w:instrText>
            </w:r>
          </w:ins>
          <w:r>
            <w:rPr>
              <w:noProof/>
              <w:webHidden/>
            </w:rPr>
          </w:r>
          <w:r>
            <w:rPr>
              <w:noProof/>
              <w:webHidden/>
            </w:rPr>
            <w:fldChar w:fldCharType="separate"/>
          </w:r>
          <w:ins w:id="233" w:author="Carsten Hein" w:date="2022-04-20T07:55:00Z">
            <w:r>
              <w:rPr>
                <w:noProof/>
                <w:webHidden/>
              </w:rPr>
              <w:t>78</w:t>
            </w:r>
            <w:r>
              <w:rPr>
                <w:noProof/>
                <w:webHidden/>
              </w:rPr>
              <w:fldChar w:fldCharType="end"/>
            </w:r>
            <w:r w:rsidRPr="00674E46">
              <w:rPr>
                <w:rStyle w:val="Hyperlink"/>
                <w:noProof/>
              </w:rPr>
              <w:fldChar w:fldCharType="end"/>
            </w:r>
          </w:ins>
        </w:p>
        <w:p w14:paraId="24A11E0B" w14:textId="6C9633C2" w:rsidR="005F5FB5" w:rsidRDefault="005F5FB5">
          <w:pPr>
            <w:pStyle w:val="Verzeichnis2"/>
            <w:tabs>
              <w:tab w:val="left" w:pos="600"/>
              <w:tab w:val="right" w:leader="dot" w:pos="9060"/>
            </w:tabs>
            <w:rPr>
              <w:ins w:id="234" w:author="Carsten Hein" w:date="2022-04-20T07:55:00Z"/>
              <w:rFonts w:eastAsiaTheme="minorEastAsia" w:cstheme="minorBidi"/>
              <w:b w:val="0"/>
              <w:bCs w:val="0"/>
              <w:noProof/>
              <w:sz w:val="22"/>
              <w:szCs w:val="22"/>
              <w:lang w:val="en-DE" w:eastAsia="en-DE"/>
            </w:rPr>
          </w:pPr>
          <w:ins w:id="23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3"</w:instrText>
            </w:r>
            <w:r w:rsidRPr="00674E46">
              <w:rPr>
                <w:rStyle w:val="Hyperlink"/>
                <w:noProof/>
              </w:rPr>
              <w:instrText xml:space="preserve"> </w:instrText>
            </w:r>
            <w:r w:rsidRPr="00674E46">
              <w:rPr>
                <w:rStyle w:val="Hyperlink"/>
                <w:noProof/>
              </w:rPr>
              <w:fldChar w:fldCharType="separate"/>
            </w:r>
            <w:r w:rsidRPr="00674E46">
              <w:rPr>
                <w:rStyle w:val="Hyperlink"/>
                <w:noProof/>
              </w:rPr>
              <w:t>7.7</w:t>
            </w:r>
            <w:r>
              <w:rPr>
                <w:rFonts w:eastAsiaTheme="minorEastAsia" w:cstheme="minorBidi"/>
                <w:b w:val="0"/>
                <w:bCs w:val="0"/>
                <w:noProof/>
                <w:sz w:val="22"/>
                <w:szCs w:val="22"/>
                <w:lang w:val="en-DE" w:eastAsia="en-DE"/>
              </w:rPr>
              <w:tab/>
            </w:r>
            <w:r w:rsidRPr="00674E46">
              <w:rPr>
                <w:rStyle w:val="Hyperlink"/>
                <w:noProof/>
              </w:rPr>
              <w:t>Projektbezogene Prüfung</w:t>
            </w:r>
            <w:r>
              <w:rPr>
                <w:noProof/>
                <w:webHidden/>
              </w:rPr>
              <w:tab/>
            </w:r>
            <w:r>
              <w:rPr>
                <w:noProof/>
                <w:webHidden/>
              </w:rPr>
              <w:fldChar w:fldCharType="begin"/>
            </w:r>
            <w:r>
              <w:rPr>
                <w:noProof/>
                <w:webHidden/>
              </w:rPr>
              <w:instrText xml:space="preserve"> PAGEREF _Toc101333853 \h </w:instrText>
            </w:r>
          </w:ins>
          <w:r>
            <w:rPr>
              <w:noProof/>
              <w:webHidden/>
            </w:rPr>
          </w:r>
          <w:r>
            <w:rPr>
              <w:noProof/>
              <w:webHidden/>
            </w:rPr>
            <w:fldChar w:fldCharType="separate"/>
          </w:r>
          <w:ins w:id="236" w:author="Carsten Hein" w:date="2022-04-20T07:55:00Z">
            <w:r>
              <w:rPr>
                <w:noProof/>
                <w:webHidden/>
              </w:rPr>
              <w:t>79</w:t>
            </w:r>
            <w:r>
              <w:rPr>
                <w:noProof/>
                <w:webHidden/>
              </w:rPr>
              <w:fldChar w:fldCharType="end"/>
            </w:r>
            <w:r w:rsidRPr="00674E46">
              <w:rPr>
                <w:rStyle w:val="Hyperlink"/>
                <w:noProof/>
              </w:rPr>
              <w:fldChar w:fldCharType="end"/>
            </w:r>
          </w:ins>
        </w:p>
        <w:p w14:paraId="540A5C18" w14:textId="5CF350CA" w:rsidR="005F5FB5" w:rsidRDefault="005F5FB5">
          <w:pPr>
            <w:pStyle w:val="Verzeichnis2"/>
            <w:tabs>
              <w:tab w:val="left" w:pos="600"/>
              <w:tab w:val="right" w:leader="dot" w:pos="9060"/>
            </w:tabs>
            <w:rPr>
              <w:ins w:id="237" w:author="Carsten Hein" w:date="2022-04-20T07:55:00Z"/>
              <w:rFonts w:eastAsiaTheme="minorEastAsia" w:cstheme="minorBidi"/>
              <w:b w:val="0"/>
              <w:bCs w:val="0"/>
              <w:noProof/>
              <w:sz w:val="22"/>
              <w:szCs w:val="22"/>
              <w:lang w:val="en-DE" w:eastAsia="en-DE"/>
            </w:rPr>
          </w:pPr>
          <w:ins w:id="23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4"</w:instrText>
            </w:r>
            <w:r w:rsidRPr="00674E46">
              <w:rPr>
                <w:rStyle w:val="Hyperlink"/>
                <w:noProof/>
              </w:rPr>
              <w:instrText xml:space="preserve"> </w:instrText>
            </w:r>
            <w:r w:rsidRPr="00674E46">
              <w:rPr>
                <w:rStyle w:val="Hyperlink"/>
                <w:noProof/>
              </w:rPr>
              <w:fldChar w:fldCharType="separate"/>
            </w:r>
            <w:r w:rsidRPr="00674E46">
              <w:rPr>
                <w:rStyle w:val="Hyperlink"/>
                <w:noProof/>
              </w:rPr>
              <w:t>7.8</w:t>
            </w:r>
            <w:r>
              <w:rPr>
                <w:rFonts w:eastAsiaTheme="minorEastAsia" w:cstheme="minorBidi"/>
                <w:b w:val="0"/>
                <w:bCs w:val="0"/>
                <w:noProof/>
                <w:sz w:val="22"/>
                <w:szCs w:val="22"/>
                <w:lang w:val="en-DE" w:eastAsia="en-DE"/>
              </w:rPr>
              <w:tab/>
            </w:r>
            <w:r w:rsidRPr="00674E46">
              <w:rPr>
                <w:rStyle w:val="Hyperlink"/>
                <w:noProof/>
              </w:rPr>
              <w:t>Zusammenfassung</w:t>
            </w:r>
            <w:r>
              <w:rPr>
                <w:noProof/>
                <w:webHidden/>
              </w:rPr>
              <w:tab/>
            </w:r>
            <w:r>
              <w:rPr>
                <w:noProof/>
                <w:webHidden/>
              </w:rPr>
              <w:fldChar w:fldCharType="begin"/>
            </w:r>
            <w:r>
              <w:rPr>
                <w:noProof/>
                <w:webHidden/>
              </w:rPr>
              <w:instrText xml:space="preserve"> PAGEREF _Toc101333854 \h </w:instrText>
            </w:r>
          </w:ins>
          <w:r>
            <w:rPr>
              <w:noProof/>
              <w:webHidden/>
            </w:rPr>
          </w:r>
          <w:r>
            <w:rPr>
              <w:noProof/>
              <w:webHidden/>
            </w:rPr>
            <w:fldChar w:fldCharType="separate"/>
          </w:r>
          <w:ins w:id="239" w:author="Carsten Hein" w:date="2022-04-20T07:55:00Z">
            <w:r>
              <w:rPr>
                <w:noProof/>
                <w:webHidden/>
              </w:rPr>
              <w:t>79</w:t>
            </w:r>
            <w:r>
              <w:rPr>
                <w:noProof/>
                <w:webHidden/>
              </w:rPr>
              <w:fldChar w:fldCharType="end"/>
            </w:r>
            <w:r w:rsidRPr="00674E46">
              <w:rPr>
                <w:rStyle w:val="Hyperlink"/>
                <w:noProof/>
              </w:rPr>
              <w:fldChar w:fldCharType="end"/>
            </w:r>
          </w:ins>
        </w:p>
        <w:p w14:paraId="2C7BE53A" w14:textId="6AE4E84C" w:rsidR="005F5FB5" w:rsidRDefault="005F5FB5">
          <w:pPr>
            <w:pStyle w:val="Verzeichnis1"/>
            <w:tabs>
              <w:tab w:val="left" w:pos="400"/>
              <w:tab w:val="right" w:leader="dot" w:pos="9060"/>
            </w:tabs>
            <w:rPr>
              <w:ins w:id="240" w:author="Carsten Hein" w:date="2022-04-20T07:55:00Z"/>
              <w:rFonts w:asciiTheme="minorHAnsi" w:eastAsiaTheme="minorEastAsia" w:hAnsiTheme="minorHAnsi" w:cstheme="minorBidi"/>
              <w:b w:val="0"/>
              <w:bCs w:val="0"/>
              <w:caps w:val="0"/>
              <w:noProof/>
              <w:sz w:val="22"/>
              <w:szCs w:val="22"/>
              <w:lang w:val="en-DE" w:eastAsia="en-DE"/>
            </w:rPr>
          </w:pPr>
          <w:ins w:id="241" w:author="Carsten Hein" w:date="2022-04-20T07:55:00Z">
            <w:r w:rsidRPr="00674E46">
              <w:rPr>
                <w:rStyle w:val="Hyperlink"/>
                <w:noProof/>
              </w:rPr>
              <w:lastRenderedPageBreak/>
              <w:fldChar w:fldCharType="begin"/>
            </w:r>
            <w:r w:rsidRPr="00674E46">
              <w:rPr>
                <w:rStyle w:val="Hyperlink"/>
                <w:noProof/>
              </w:rPr>
              <w:instrText xml:space="preserve"> </w:instrText>
            </w:r>
            <w:r>
              <w:rPr>
                <w:noProof/>
              </w:rPr>
              <w:instrText>HYPERLINK \l "_Toc101333855"</w:instrText>
            </w:r>
            <w:r w:rsidRPr="00674E46">
              <w:rPr>
                <w:rStyle w:val="Hyperlink"/>
                <w:noProof/>
              </w:rPr>
              <w:instrText xml:space="preserve"> </w:instrText>
            </w:r>
            <w:r w:rsidRPr="00674E46">
              <w:rPr>
                <w:rStyle w:val="Hyperlink"/>
                <w:noProof/>
              </w:rPr>
              <w:fldChar w:fldCharType="separate"/>
            </w:r>
            <w:r w:rsidRPr="00674E46">
              <w:rPr>
                <w:rStyle w:val="Hyperlink"/>
                <w:noProof/>
              </w:rPr>
              <w:t>8</w:t>
            </w:r>
            <w:r>
              <w:rPr>
                <w:rFonts w:asciiTheme="minorHAnsi" w:eastAsiaTheme="minorEastAsia" w:hAnsiTheme="minorHAnsi" w:cstheme="minorBidi"/>
                <w:b w:val="0"/>
                <w:bCs w:val="0"/>
                <w:caps w:val="0"/>
                <w:noProof/>
                <w:sz w:val="22"/>
                <w:szCs w:val="22"/>
                <w:lang w:val="en-DE" w:eastAsia="en-DE"/>
              </w:rPr>
              <w:tab/>
            </w:r>
            <w:r w:rsidRPr="00674E46">
              <w:rPr>
                <w:rStyle w:val="Hyperlink"/>
                <w:noProof/>
              </w:rPr>
              <w:t>TGA-Panel</w:t>
            </w:r>
            <w:r>
              <w:rPr>
                <w:noProof/>
                <w:webHidden/>
              </w:rPr>
              <w:tab/>
            </w:r>
            <w:r>
              <w:rPr>
                <w:noProof/>
                <w:webHidden/>
              </w:rPr>
              <w:fldChar w:fldCharType="begin"/>
            </w:r>
            <w:r>
              <w:rPr>
                <w:noProof/>
                <w:webHidden/>
              </w:rPr>
              <w:instrText xml:space="preserve"> PAGEREF _Toc101333855 \h </w:instrText>
            </w:r>
          </w:ins>
          <w:r>
            <w:rPr>
              <w:noProof/>
              <w:webHidden/>
            </w:rPr>
          </w:r>
          <w:r>
            <w:rPr>
              <w:noProof/>
              <w:webHidden/>
            </w:rPr>
            <w:fldChar w:fldCharType="separate"/>
          </w:r>
          <w:ins w:id="242" w:author="Carsten Hein" w:date="2022-04-20T07:55:00Z">
            <w:r>
              <w:rPr>
                <w:noProof/>
                <w:webHidden/>
              </w:rPr>
              <w:t>80</w:t>
            </w:r>
            <w:r>
              <w:rPr>
                <w:noProof/>
                <w:webHidden/>
              </w:rPr>
              <w:fldChar w:fldCharType="end"/>
            </w:r>
            <w:r w:rsidRPr="00674E46">
              <w:rPr>
                <w:rStyle w:val="Hyperlink"/>
                <w:noProof/>
              </w:rPr>
              <w:fldChar w:fldCharType="end"/>
            </w:r>
          </w:ins>
        </w:p>
        <w:p w14:paraId="2815BA1D" w14:textId="35AD5678" w:rsidR="005F5FB5" w:rsidRDefault="005F5FB5">
          <w:pPr>
            <w:pStyle w:val="Verzeichnis2"/>
            <w:tabs>
              <w:tab w:val="left" w:pos="600"/>
              <w:tab w:val="right" w:leader="dot" w:pos="9060"/>
            </w:tabs>
            <w:rPr>
              <w:ins w:id="243" w:author="Carsten Hein" w:date="2022-04-20T07:55:00Z"/>
              <w:rFonts w:eastAsiaTheme="minorEastAsia" w:cstheme="minorBidi"/>
              <w:b w:val="0"/>
              <w:bCs w:val="0"/>
              <w:noProof/>
              <w:sz w:val="22"/>
              <w:szCs w:val="22"/>
              <w:lang w:val="en-DE" w:eastAsia="en-DE"/>
            </w:rPr>
          </w:pPr>
          <w:ins w:id="24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6"</w:instrText>
            </w:r>
            <w:r w:rsidRPr="00674E46">
              <w:rPr>
                <w:rStyle w:val="Hyperlink"/>
                <w:noProof/>
              </w:rPr>
              <w:instrText xml:space="preserve"> </w:instrText>
            </w:r>
            <w:r w:rsidRPr="00674E46">
              <w:rPr>
                <w:rStyle w:val="Hyperlink"/>
                <w:noProof/>
              </w:rPr>
              <w:fldChar w:fldCharType="separate"/>
            </w:r>
            <w:r w:rsidRPr="00674E46">
              <w:rPr>
                <w:rStyle w:val="Hyperlink"/>
                <w:noProof/>
              </w:rPr>
              <w:t>8.1</w:t>
            </w:r>
            <w:r>
              <w:rPr>
                <w:rFonts w:eastAsiaTheme="minorEastAsia" w:cstheme="minorBidi"/>
                <w:b w:val="0"/>
                <w:bCs w:val="0"/>
                <w:noProof/>
                <w:sz w:val="22"/>
                <w:szCs w:val="22"/>
                <w:lang w:val="en-DE" w:eastAsia="en-DE"/>
              </w:rPr>
              <w:tab/>
            </w:r>
            <w:r w:rsidRPr="00674E46">
              <w:rPr>
                <w:rStyle w:val="Hyperlink"/>
                <w:noProof/>
              </w:rPr>
              <w:t>Koordination mit den übrigen Gewerken</w:t>
            </w:r>
            <w:r>
              <w:rPr>
                <w:noProof/>
                <w:webHidden/>
              </w:rPr>
              <w:tab/>
            </w:r>
            <w:r>
              <w:rPr>
                <w:noProof/>
                <w:webHidden/>
              </w:rPr>
              <w:fldChar w:fldCharType="begin"/>
            </w:r>
            <w:r>
              <w:rPr>
                <w:noProof/>
                <w:webHidden/>
              </w:rPr>
              <w:instrText xml:space="preserve"> PAGEREF _Toc101333856 \h </w:instrText>
            </w:r>
          </w:ins>
          <w:r>
            <w:rPr>
              <w:noProof/>
              <w:webHidden/>
            </w:rPr>
          </w:r>
          <w:r>
            <w:rPr>
              <w:noProof/>
              <w:webHidden/>
            </w:rPr>
            <w:fldChar w:fldCharType="separate"/>
          </w:r>
          <w:ins w:id="245" w:author="Carsten Hein" w:date="2022-04-20T07:55:00Z">
            <w:r>
              <w:rPr>
                <w:noProof/>
                <w:webHidden/>
              </w:rPr>
              <w:t>90</w:t>
            </w:r>
            <w:r>
              <w:rPr>
                <w:noProof/>
                <w:webHidden/>
              </w:rPr>
              <w:fldChar w:fldCharType="end"/>
            </w:r>
            <w:r w:rsidRPr="00674E46">
              <w:rPr>
                <w:rStyle w:val="Hyperlink"/>
                <w:noProof/>
              </w:rPr>
              <w:fldChar w:fldCharType="end"/>
            </w:r>
          </w:ins>
        </w:p>
        <w:p w14:paraId="6491AE6B" w14:textId="1F679046" w:rsidR="005F5FB5" w:rsidRDefault="005F5FB5">
          <w:pPr>
            <w:pStyle w:val="Verzeichnis2"/>
            <w:tabs>
              <w:tab w:val="left" w:pos="600"/>
              <w:tab w:val="right" w:leader="dot" w:pos="9060"/>
            </w:tabs>
            <w:rPr>
              <w:ins w:id="246" w:author="Carsten Hein" w:date="2022-04-20T07:55:00Z"/>
              <w:rFonts w:eastAsiaTheme="minorEastAsia" w:cstheme="minorBidi"/>
              <w:b w:val="0"/>
              <w:bCs w:val="0"/>
              <w:noProof/>
              <w:sz w:val="22"/>
              <w:szCs w:val="22"/>
              <w:lang w:val="en-DE" w:eastAsia="en-DE"/>
            </w:rPr>
          </w:pPr>
          <w:ins w:id="24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7"</w:instrText>
            </w:r>
            <w:r w:rsidRPr="00674E46">
              <w:rPr>
                <w:rStyle w:val="Hyperlink"/>
                <w:noProof/>
              </w:rPr>
              <w:instrText xml:space="preserve"> </w:instrText>
            </w:r>
            <w:r w:rsidRPr="00674E46">
              <w:rPr>
                <w:rStyle w:val="Hyperlink"/>
                <w:noProof/>
              </w:rPr>
              <w:fldChar w:fldCharType="separate"/>
            </w:r>
            <w:r w:rsidRPr="00674E46">
              <w:rPr>
                <w:rStyle w:val="Hyperlink"/>
                <w:noProof/>
              </w:rPr>
              <w:t>8.2</w:t>
            </w:r>
            <w:r>
              <w:rPr>
                <w:rFonts w:eastAsiaTheme="minorEastAsia" w:cstheme="minorBidi"/>
                <w:b w:val="0"/>
                <w:bCs w:val="0"/>
                <w:noProof/>
                <w:sz w:val="22"/>
                <w:szCs w:val="22"/>
                <w:lang w:val="en-DE" w:eastAsia="en-DE"/>
              </w:rPr>
              <w:tab/>
            </w:r>
            <w:r w:rsidRPr="00674E46">
              <w:rPr>
                <w:rStyle w:val="Hyperlink"/>
                <w:noProof/>
              </w:rPr>
              <w:t>Zusammenfassung</w:t>
            </w:r>
            <w:r>
              <w:rPr>
                <w:noProof/>
                <w:webHidden/>
              </w:rPr>
              <w:tab/>
            </w:r>
            <w:r>
              <w:rPr>
                <w:noProof/>
                <w:webHidden/>
              </w:rPr>
              <w:fldChar w:fldCharType="begin"/>
            </w:r>
            <w:r>
              <w:rPr>
                <w:noProof/>
                <w:webHidden/>
              </w:rPr>
              <w:instrText xml:space="preserve"> PAGEREF _Toc101333857 \h </w:instrText>
            </w:r>
          </w:ins>
          <w:r>
            <w:rPr>
              <w:noProof/>
              <w:webHidden/>
            </w:rPr>
          </w:r>
          <w:r>
            <w:rPr>
              <w:noProof/>
              <w:webHidden/>
            </w:rPr>
            <w:fldChar w:fldCharType="separate"/>
          </w:r>
          <w:ins w:id="248" w:author="Carsten Hein" w:date="2022-04-20T07:55:00Z">
            <w:r>
              <w:rPr>
                <w:noProof/>
                <w:webHidden/>
              </w:rPr>
              <w:t>90</w:t>
            </w:r>
            <w:r>
              <w:rPr>
                <w:noProof/>
                <w:webHidden/>
              </w:rPr>
              <w:fldChar w:fldCharType="end"/>
            </w:r>
            <w:r w:rsidRPr="00674E46">
              <w:rPr>
                <w:rStyle w:val="Hyperlink"/>
                <w:noProof/>
              </w:rPr>
              <w:fldChar w:fldCharType="end"/>
            </w:r>
          </w:ins>
        </w:p>
        <w:p w14:paraId="43DD2E70" w14:textId="7327D4EA" w:rsidR="005F5FB5" w:rsidRDefault="005F5FB5">
          <w:pPr>
            <w:pStyle w:val="Verzeichnis1"/>
            <w:tabs>
              <w:tab w:val="left" w:pos="400"/>
              <w:tab w:val="right" w:leader="dot" w:pos="9060"/>
            </w:tabs>
            <w:rPr>
              <w:ins w:id="249" w:author="Carsten Hein" w:date="2022-04-20T07:55:00Z"/>
              <w:rFonts w:asciiTheme="minorHAnsi" w:eastAsiaTheme="minorEastAsia" w:hAnsiTheme="minorHAnsi" w:cstheme="minorBidi"/>
              <w:b w:val="0"/>
              <w:bCs w:val="0"/>
              <w:caps w:val="0"/>
              <w:noProof/>
              <w:sz w:val="22"/>
              <w:szCs w:val="22"/>
              <w:lang w:val="en-DE" w:eastAsia="en-DE"/>
            </w:rPr>
          </w:pPr>
          <w:ins w:id="250"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8"</w:instrText>
            </w:r>
            <w:r w:rsidRPr="00674E46">
              <w:rPr>
                <w:rStyle w:val="Hyperlink"/>
                <w:noProof/>
              </w:rPr>
              <w:instrText xml:space="preserve"> </w:instrText>
            </w:r>
            <w:r w:rsidRPr="00674E46">
              <w:rPr>
                <w:rStyle w:val="Hyperlink"/>
                <w:noProof/>
              </w:rPr>
              <w:fldChar w:fldCharType="separate"/>
            </w:r>
            <w:r w:rsidRPr="00674E46">
              <w:rPr>
                <w:rStyle w:val="Hyperlink"/>
                <w:rFonts w:eastAsia="Calibri"/>
                <w:noProof/>
              </w:rPr>
              <w:t>9</w:t>
            </w:r>
            <w:r>
              <w:rPr>
                <w:rFonts w:asciiTheme="minorHAnsi" w:eastAsiaTheme="minorEastAsia" w:hAnsiTheme="minorHAnsi" w:cstheme="minorBidi"/>
                <w:b w:val="0"/>
                <w:bCs w:val="0"/>
                <w:caps w:val="0"/>
                <w:noProof/>
                <w:sz w:val="22"/>
                <w:szCs w:val="22"/>
                <w:lang w:val="en-DE" w:eastAsia="en-DE"/>
              </w:rPr>
              <w:tab/>
            </w:r>
            <w:r w:rsidRPr="00674E46">
              <w:rPr>
                <w:rStyle w:val="Hyperlink"/>
                <w:rFonts w:eastAsia="Calibri"/>
                <w:noProof/>
              </w:rPr>
              <w:t>Planungs- und Vergabeprozesse</w:t>
            </w:r>
            <w:r>
              <w:rPr>
                <w:noProof/>
                <w:webHidden/>
              </w:rPr>
              <w:tab/>
            </w:r>
            <w:r>
              <w:rPr>
                <w:noProof/>
                <w:webHidden/>
              </w:rPr>
              <w:fldChar w:fldCharType="begin"/>
            </w:r>
            <w:r>
              <w:rPr>
                <w:noProof/>
                <w:webHidden/>
              </w:rPr>
              <w:instrText xml:space="preserve"> PAGEREF _Toc101333858 \h </w:instrText>
            </w:r>
          </w:ins>
          <w:r>
            <w:rPr>
              <w:noProof/>
              <w:webHidden/>
            </w:rPr>
          </w:r>
          <w:r>
            <w:rPr>
              <w:noProof/>
              <w:webHidden/>
            </w:rPr>
            <w:fldChar w:fldCharType="separate"/>
          </w:r>
          <w:ins w:id="251" w:author="Carsten Hein" w:date="2022-04-20T07:55:00Z">
            <w:r>
              <w:rPr>
                <w:noProof/>
                <w:webHidden/>
              </w:rPr>
              <w:t>91</w:t>
            </w:r>
            <w:r>
              <w:rPr>
                <w:noProof/>
                <w:webHidden/>
              </w:rPr>
              <w:fldChar w:fldCharType="end"/>
            </w:r>
            <w:r w:rsidRPr="00674E46">
              <w:rPr>
                <w:rStyle w:val="Hyperlink"/>
                <w:noProof/>
              </w:rPr>
              <w:fldChar w:fldCharType="end"/>
            </w:r>
          </w:ins>
        </w:p>
        <w:p w14:paraId="174B6A4A" w14:textId="721AA9FC" w:rsidR="005F5FB5" w:rsidRDefault="005F5FB5">
          <w:pPr>
            <w:pStyle w:val="Verzeichnis1"/>
            <w:tabs>
              <w:tab w:val="right" w:leader="dot" w:pos="9060"/>
            </w:tabs>
            <w:rPr>
              <w:ins w:id="252" w:author="Carsten Hein" w:date="2022-04-20T07:55:00Z"/>
              <w:rFonts w:asciiTheme="minorHAnsi" w:eastAsiaTheme="minorEastAsia" w:hAnsiTheme="minorHAnsi" w:cstheme="minorBidi"/>
              <w:b w:val="0"/>
              <w:bCs w:val="0"/>
              <w:caps w:val="0"/>
              <w:noProof/>
              <w:sz w:val="22"/>
              <w:szCs w:val="22"/>
              <w:lang w:val="en-DE" w:eastAsia="en-DE"/>
            </w:rPr>
          </w:pPr>
          <w:ins w:id="253"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59"</w:instrText>
            </w:r>
            <w:r w:rsidRPr="00674E46">
              <w:rPr>
                <w:rStyle w:val="Hyperlink"/>
                <w:noProof/>
              </w:rPr>
              <w:instrText xml:space="preserve"> </w:instrText>
            </w:r>
            <w:r w:rsidRPr="00674E46">
              <w:rPr>
                <w:rStyle w:val="Hyperlink"/>
                <w:noProof/>
              </w:rPr>
              <w:fldChar w:fldCharType="separate"/>
            </w:r>
            <w:r w:rsidRPr="00674E46">
              <w:rPr>
                <w:rStyle w:val="Hyperlink"/>
                <w:noProof/>
              </w:rPr>
              <w:t>Bewertung/Diskussion/Zielerreichung – Einordnung in den wissenschaftlichen Kontext inkl. möglicherweise bekannt gewordenen Ergebnissen von dritter Seite</w:t>
            </w:r>
            <w:r>
              <w:rPr>
                <w:noProof/>
                <w:webHidden/>
              </w:rPr>
              <w:tab/>
            </w:r>
            <w:r>
              <w:rPr>
                <w:noProof/>
                <w:webHidden/>
              </w:rPr>
              <w:fldChar w:fldCharType="begin"/>
            </w:r>
            <w:r>
              <w:rPr>
                <w:noProof/>
                <w:webHidden/>
              </w:rPr>
              <w:instrText xml:space="preserve"> PAGEREF _Toc101333859 \h </w:instrText>
            </w:r>
          </w:ins>
          <w:r>
            <w:rPr>
              <w:noProof/>
              <w:webHidden/>
            </w:rPr>
          </w:r>
          <w:r>
            <w:rPr>
              <w:noProof/>
              <w:webHidden/>
            </w:rPr>
            <w:fldChar w:fldCharType="separate"/>
          </w:r>
          <w:ins w:id="254" w:author="Carsten Hein" w:date="2022-04-20T07:55:00Z">
            <w:r>
              <w:rPr>
                <w:noProof/>
                <w:webHidden/>
              </w:rPr>
              <w:t>94</w:t>
            </w:r>
            <w:r>
              <w:rPr>
                <w:noProof/>
                <w:webHidden/>
              </w:rPr>
              <w:fldChar w:fldCharType="end"/>
            </w:r>
            <w:r w:rsidRPr="00674E46">
              <w:rPr>
                <w:rStyle w:val="Hyperlink"/>
                <w:noProof/>
              </w:rPr>
              <w:fldChar w:fldCharType="end"/>
            </w:r>
          </w:ins>
        </w:p>
        <w:p w14:paraId="43394611" w14:textId="2FDBF60B" w:rsidR="005F5FB5" w:rsidRDefault="005F5FB5">
          <w:pPr>
            <w:pStyle w:val="Verzeichnis1"/>
            <w:tabs>
              <w:tab w:val="right" w:leader="dot" w:pos="9060"/>
            </w:tabs>
            <w:rPr>
              <w:ins w:id="255" w:author="Carsten Hein" w:date="2022-04-20T07:55:00Z"/>
              <w:rFonts w:asciiTheme="minorHAnsi" w:eastAsiaTheme="minorEastAsia" w:hAnsiTheme="minorHAnsi" w:cstheme="minorBidi"/>
              <w:b w:val="0"/>
              <w:bCs w:val="0"/>
              <w:caps w:val="0"/>
              <w:noProof/>
              <w:sz w:val="22"/>
              <w:szCs w:val="22"/>
              <w:lang w:val="en-DE" w:eastAsia="en-DE"/>
            </w:rPr>
          </w:pPr>
          <w:ins w:id="256"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0"</w:instrText>
            </w:r>
            <w:r w:rsidRPr="00674E46">
              <w:rPr>
                <w:rStyle w:val="Hyperlink"/>
                <w:noProof/>
              </w:rPr>
              <w:instrText xml:space="preserve"> </w:instrText>
            </w:r>
            <w:r w:rsidRPr="00674E46">
              <w:rPr>
                <w:rStyle w:val="Hyperlink"/>
                <w:noProof/>
              </w:rPr>
              <w:fldChar w:fldCharType="separate"/>
            </w:r>
            <w:r w:rsidRPr="00674E46">
              <w:rPr>
                <w:rStyle w:val="Hyperlink"/>
                <w:noProof/>
              </w:rPr>
              <w:t>Ausblick</w:t>
            </w:r>
            <w:r>
              <w:rPr>
                <w:noProof/>
                <w:webHidden/>
              </w:rPr>
              <w:tab/>
            </w:r>
            <w:r>
              <w:rPr>
                <w:noProof/>
                <w:webHidden/>
              </w:rPr>
              <w:fldChar w:fldCharType="begin"/>
            </w:r>
            <w:r>
              <w:rPr>
                <w:noProof/>
                <w:webHidden/>
              </w:rPr>
              <w:instrText xml:space="preserve"> PAGEREF _Toc101333860 \h </w:instrText>
            </w:r>
          </w:ins>
          <w:r>
            <w:rPr>
              <w:noProof/>
              <w:webHidden/>
            </w:rPr>
          </w:r>
          <w:r>
            <w:rPr>
              <w:noProof/>
              <w:webHidden/>
            </w:rPr>
            <w:fldChar w:fldCharType="separate"/>
          </w:r>
          <w:ins w:id="257" w:author="Carsten Hein" w:date="2022-04-20T07:55:00Z">
            <w:r>
              <w:rPr>
                <w:noProof/>
                <w:webHidden/>
              </w:rPr>
              <w:t>95</w:t>
            </w:r>
            <w:r>
              <w:rPr>
                <w:noProof/>
                <w:webHidden/>
              </w:rPr>
              <w:fldChar w:fldCharType="end"/>
            </w:r>
            <w:r w:rsidRPr="00674E46">
              <w:rPr>
                <w:rStyle w:val="Hyperlink"/>
                <w:noProof/>
              </w:rPr>
              <w:fldChar w:fldCharType="end"/>
            </w:r>
          </w:ins>
        </w:p>
        <w:p w14:paraId="0741C1F6" w14:textId="1FE7D1EE" w:rsidR="005F5FB5" w:rsidRDefault="005F5FB5">
          <w:pPr>
            <w:pStyle w:val="Verzeichnis1"/>
            <w:tabs>
              <w:tab w:val="right" w:leader="dot" w:pos="9060"/>
            </w:tabs>
            <w:rPr>
              <w:ins w:id="258" w:author="Carsten Hein" w:date="2022-04-20T07:55:00Z"/>
              <w:rFonts w:asciiTheme="minorHAnsi" w:eastAsiaTheme="minorEastAsia" w:hAnsiTheme="minorHAnsi" w:cstheme="minorBidi"/>
              <w:b w:val="0"/>
              <w:bCs w:val="0"/>
              <w:caps w:val="0"/>
              <w:noProof/>
              <w:sz w:val="22"/>
              <w:szCs w:val="22"/>
              <w:lang w:val="en-DE" w:eastAsia="en-DE"/>
            </w:rPr>
          </w:pPr>
          <w:ins w:id="259"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1"</w:instrText>
            </w:r>
            <w:r w:rsidRPr="00674E46">
              <w:rPr>
                <w:rStyle w:val="Hyperlink"/>
                <w:noProof/>
              </w:rPr>
              <w:instrText xml:space="preserve"> </w:instrText>
            </w:r>
            <w:r w:rsidRPr="00674E46">
              <w:rPr>
                <w:rStyle w:val="Hyperlink"/>
                <w:noProof/>
              </w:rPr>
              <w:fldChar w:fldCharType="separate"/>
            </w:r>
            <w:r w:rsidRPr="00674E46">
              <w:rPr>
                <w:rStyle w:val="Hyperlink"/>
                <w:noProof/>
              </w:rPr>
              <w:t>Mitwirkende</w:t>
            </w:r>
            <w:r>
              <w:rPr>
                <w:noProof/>
                <w:webHidden/>
              </w:rPr>
              <w:tab/>
            </w:r>
            <w:r>
              <w:rPr>
                <w:noProof/>
                <w:webHidden/>
              </w:rPr>
              <w:fldChar w:fldCharType="begin"/>
            </w:r>
            <w:r>
              <w:rPr>
                <w:noProof/>
                <w:webHidden/>
              </w:rPr>
              <w:instrText xml:space="preserve"> PAGEREF _Toc101333861 \h </w:instrText>
            </w:r>
          </w:ins>
          <w:r>
            <w:rPr>
              <w:noProof/>
              <w:webHidden/>
            </w:rPr>
          </w:r>
          <w:r>
            <w:rPr>
              <w:noProof/>
              <w:webHidden/>
            </w:rPr>
            <w:fldChar w:fldCharType="separate"/>
          </w:r>
          <w:ins w:id="260" w:author="Carsten Hein" w:date="2022-04-20T07:55:00Z">
            <w:r>
              <w:rPr>
                <w:noProof/>
                <w:webHidden/>
              </w:rPr>
              <w:t>96</w:t>
            </w:r>
            <w:r>
              <w:rPr>
                <w:noProof/>
                <w:webHidden/>
              </w:rPr>
              <w:fldChar w:fldCharType="end"/>
            </w:r>
            <w:r w:rsidRPr="00674E46">
              <w:rPr>
                <w:rStyle w:val="Hyperlink"/>
                <w:noProof/>
              </w:rPr>
              <w:fldChar w:fldCharType="end"/>
            </w:r>
          </w:ins>
        </w:p>
        <w:p w14:paraId="00BAAE4C" w14:textId="3BD67392" w:rsidR="005F5FB5" w:rsidRDefault="005F5FB5">
          <w:pPr>
            <w:pStyle w:val="Verzeichnis2"/>
            <w:tabs>
              <w:tab w:val="right" w:leader="dot" w:pos="9060"/>
            </w:tabs>
            <w:rPr>
              <w:ins w:id="261" w:author="Carsten Hein" w:date="2022-04-20T07:55:00Z"/>
              <w:rFonts w:eastAsiaTheme="minorEastAsia" w:cstheme="minorBidi"/>
              <w:b w:val="0"/>
              <w:bCs w:val="0"/>
              <w:noProof/>
              <w:sz w:val="22"/>
              <w:szCs w:val="22"/>
              <w:lang w:val="en-DE" w:eastAsia="en-DE"/>
            </w:rPr>
          </w:pPr>
          <w:ins w:id="262"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2"</w:instrText>
            </w:r>
            <w:r w:rsidRPr="00674E46">
              <w:rPr>
                <w:rStyle w:val="Hyperlink"/>
                <w:noProof/>
              </w:rPr>
              <w:instrText xml:space="preserve"> </w:instrText>
            </w:r>
            <w:r w:rsidRPr="00674E46">
              <w:rPr>
                <w:rStyle w:val="Hyperlink"/>
                <w:noProof/>
              </w:rPr>
              <w:fldChar w:fldCharType="separate"/>
            </w:r>
            <w:r w:rsidRPr="00674E46">
              <w:rPr>
                <w:rStyle w:val="Hyperlink"/>
                <w:noProof/>
              </w:rPr>
              <w:t>Kurzbiographien</w:t>
            </w:r>
            <w:r>
              <w:rPr>
                <w:noProof/>
                <w:webHidden/>
              </w:rPr>
              <w:tab/>
            </w:r>
            <w:r>
              <w:rPr>
                <w:noProof/>
                <w:webHidden/>
              </w:rPr>
              <w:fldChar w:fldCharType="begin"/>
            </w:r>
            <w:r>
              <w:rPr>
                <w:noProof/>
                <w:webHidden/>
              </w:rPr>
              <w:instrText xml:space="preserve"> PAGEREF _Toc101333862 \h </w:instrText>
            </w:r>
          </w:ins>
          <w:r>
            <w:rPr>
              <w:noProof/>
              <w:webHidden/>
            </w:rPr>
          </w:r>
          <w:r>
            <w:rPr>
              <w:noProof/>
              <w:webHidden/>
            </w:rPr>
            <w:fldChar w:fldCharType="separate"/>
          </w:r>
          <w:ins w:id="263" w:author="Carsten Hein" w:date="2022-04-20T07:55:00Z">
            <w:r>
              <w:rPr>
                <w:noProof/>
                <w:webHidden/>
              </w:rPr>
              <w:t>97</w:t>
            </w:r>
            <w:r>
              <w:rPr>
                <w:noProof/>
                <w:webHidden/>
              </w:rPr>
              <w:fldChar w:fldCharType="end"/>
            </w:r>
            <w:r w:rsidRPr="00674E46">
              <w:rPr>
                <w:rStyle w:val="Hyperlink"/>
                <w:noProof/>
              </w:rPr>
              <w:fldChar w:fldCharType="end"/>
            </w:r>
          </w:ins>
        </w:p>
        <w:p w14:paraId="14BD485E" w14:textId="02A52F69" w:rsidR="005F5FB5" w:rsidRDefault="005F5FB5">
          <w:pPr>
            <w:pStyle w:val="Verzeichnis1"/>
            <w:tabs>
              <w:tab w:val="left" w:pos="1710"/>
              <w:tab w:val="right" w:leader="dot" w:pos="9060"/>
            </w:tabs>
            <w:rPr>
              <w:ins w:id="264" w:author="Carsten Hein" w:date="2022-04-20T07:55:00Z"/>
              <w:rFonts w:asciiTheme="minorHAnsi" w:eastAsiaTheme="minorEastAsia" w:hAnsiTheme="minorHAnsi" w:cstheme="minorBidi"/>
              <w:b w:val="0"/>
              <w:bCs w:val="0"/>
              <w:caps w:val="0"/>
              <w:noProof/>
              <w:sz w:val="22"/>
              <w:szCs w:val="22"/>
              <w:lang w:val="en-DE" w:eastAsia="en-DE"/>
            </w:rPr>
          </w:pPr>
          <w:ins w:id="265"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3"</w:instrText>
            </w:r>
            <w:r w:rsidRPr="00674E46">
              <w:rPr>
                <w:rStyle w:val="Hyperlink"/>
                <w:noProof/>
              </w:rPr>
              <w:instrText xml:space="preserve"> </w:instrText>
            </w:r>
            <w:r w:rsidRPr="00674E46">
              <w:rPr>
                <w:rStyle w:val="Hyperlink"/>
                <w:noProof/>
              </w:rPr>
              <w:fldChar w:fldCharType="separate"/>
            </w:r>
            <w:r w:rsidRPr="00674E46">
              <w:rPr>
                <w:rStyle w:val="Hyperlink"/>
                <w:noProof/>
              </w:rPr>
              <w:t>Verzeichnisse</w:t>
            </w:r>
            <w:r>
              <w:rPr>
                <w:rFonts w:asciiTheme="minorHAnsi" w:eastAsiaTheme="minorEastAsia" w:hAnsiTheme="minorHAnsi" w:cstheme="minorBidi"/>
                <w:b w:val="0"/>
                <w:bCs w:val="0"/>
                <w:caps w:val="0"/>
                <w:noProof/>
                <w:sz w:val="22"/>
                <w:szCs w:val="22"/>
                <w:lang w:val="en-DE" w:eastAsia="en-DE"/>
              </w:rPr>
              <w:tab/>
            </w:r>
            <w:r>
              <w:rPr>
                <w:noProof/>
                <w:webHidden/>
              </w:rPr>
              <w:tab/>
            </w:r>
            <w:r>
              <w:rPr>
                <w:noProof/>
                <w:webHidden/>
              </w:rPr>
              <w:fldChar w:fldCharType="begin"/>
            </w:r>
            <w:r>
              <w:rPr>
                <w:noProof/>
                <w:webHidden/>
              </w:rPr>
              <w:instrText xml:space="preserve"> PAGEREF _Toc101333863 \h </w:instrText>
            </w:r>
          </w:ins>
          <w:r>
            <w:rPr>
              <w:noProof/>
              <w:webHidden/>
            </w:rPr>
          </w:r>
          <w:r>
            <w:rPr>
              <w:noProof/>
              <w:webHidden/>
            </w:rPr>
            <w:fldChar w:fldCharType="separate"/>
          </w:r>
          <w:ins w:id="266" w:author="Carsten Hein" w:date="2022-04-20T07:55:00Z">
            <w:r>
              <w:rPr>
                <w:noProof/>
                <w:webHidden/>
              </w:rPr>
              <w:t>99</w:t>
            </w:r>
            <w:r>
              <w:rPr>
                <w:noProof/>
                <w:webHidden/>
              </w:rPr>
              <w:fldChar w:fldCharType="end"/>
            </w:r>
            <w:r w:rsidRPr="00674E46">
              <w:rPr>
                <w:rStyle w:val="Hyperlink"/>
                <w:noProof/>
              </w:rPr>
              <w:fldChar w:fldCharType="end"/>
            </w:r>
          </w:ins>
        </w:p>
        <w:p w14:paraId="3C8DFED0" w14:textId="5C346912" w:rsidR="005F5FB5" w:rsidRDefault="005F5FB5">
          <w:pPr>
            <w:pStyle w:val="Verzeichnis1"/>
            <w:tabs>
              <w:tab w:val="right" w:leader="dot" w:pos="9060"/>
            </w:tabs>
            <w:rPr>
              <w:ins w:id="267" w:author="Carsten Hein" w:date="2022-04-20T07:55:00Z"/>
              <w:rFonts w:asciiTheme="minorHAnsi" w:eastAsiaTheme="minorEastAsia" w:hAnsiTheme="minorHAnsi" w:cstheme="minorBidi"/>
              <w:b w:val="0"/>
              <w:bCs w:val="0"/>
              <w:caps w:val="0"/>
              <w:noProof/>
              <w:sz w:val="22"/>
              <w:szCs w:val="22"/>
              <w:lang w:val="en-DE" w:eastAsia="en-DE"/>
            </w:rPr>
          </w:pPr>
          <w:ins w:id="268"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4"</w:instrText>
            </w:r>
            <w:r w:rsidRPr="00674E46">
              <w:rPr>
                <w:rStyle w:val="Hyperlink"/>
                <w:noProof/>
              </w:rPr>
              <w:instrText xml:space="preserve"> </w:instrText>
            </w:r>
            <w:r w:rsidRPr="00674E46">
              <w:rPr>
                <w:rStyle w:val="Hyperlink"/>
                <w:noProof/>
              </w:rPr>
              <w:fldChar w:fldCharType="separate"/>
            </w:r>
            <w:r w:rsidRPr="00674E46">
              <w:rPr>
                <w:rStyle w:val="Hyperlink"/>
                <w:noProof/>
              </w:rPr>
              <w:t>Literaturverzeichnis</w:t>
            </w:r>
            <w:r>
              <w:rPr>
                <w:noProof/>
                <w:webHidden/>
              </w:rPr>
              <w:tab/>
            </w:r>
            <w:r>
              <w:rPr>
                <w:noProof/>
                <w:webHidden/>
              </w:rPr>
              <w:fldChar w:fldCharType="begin"/>
            </w:r>
            <w:r>
              <w:rPr>
                <w:noProof/>
                <w:webHidden/>
              </w:rPr>
              <w:instrText xml:space="preserve"> PAGEREF _Toc101333864 \h </w:instrText>
            </w:r>
          </w:ins>
          <w:r>
            <w:rPr>
              <w:noProof/>
              <w:webHidden/>
            </w:rPr>
          </w:r>
          <w:r>
            <w:rPr>
              <w:noProof/>
              <w:webHidden/>
            </w:rPr>
            <w:fldChar w:fldCharType="separate"/>
          </w:r>
          <w:ins w:id="269" w:author="Carsten Hein" w:date="2022-04-20T07:55:00Z">
            <w:r>
              <w:rPr>
                <w:noProof/>
                <w:webHidden/>
              </w:rPr>
              <w:t>99</w:t>
            </w:r>
            <w:r>
              <w:rPr>
                <w:noProof/>
                <w:webHidden/>
              </w:rPr>
              <w:fldChar w:fldCharType="end"/>
            </w:r>
            <w:r w:rsidRPr="00674E46">
              <w:rPr>
                <w:rStyle w:val="Hyperlink"/>
                <w:noProof/>
              </w:rPr>
              <w:fldChar w:fldCharType="end"/>
            </w:r>
          </w:ins>
        </w:p>
        <w:p w14:paraId="2E754D8A" w14:textId="4D0C2E5C" w:rsidR="005F5FB5" w:rsidRDefault="005F5FB5">
          <w:pPr>
            <w:pStyle w:val="Verzeichnis2"/>
            <w:tabs>
              <w:tab w:val="right" w:leader="dot" w:pos="9060"/>
            </w:tabs>
            <w:rPr>
              <w:ins w:id="270" w:author="Carsten Hein" w:date="2022-04-20T07:55:00Z"/>
              <w:rFonts w:eastAsiaTheme="minorEastAsia" w:cstheme="minorBidi"/>
              <w:b w:val="0"/>
              <w:bCs w:val="0"/>
              <w:noProof/>
              <w:sz w:val="22"/>
              <w:szCs w:val="22"/>
              <w:lang w:val="en-DE" w:eastAsia="en-DE"/>
            </w:rPr>
          </w:pPr>
          <w:ins w:id="271"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5"</w:instrText>
            </w:r>
            <w:r w:rsidRPr="00674E46">
              <w:rPr>
                <w:rStyle w:val="Hyperlink"/>
                <w:noProof/>
              </w:rPr>
              <w:instrText xml:space="preserve"> </w:instrText>
            </w:r>
            <w:r w:rsidRPr="00674E46">
              <w:rPr>
                <w:rStyle w:val="Hyperlink"/>
                <w:noProof/>
              </w:rPr>
              <w:fldChar w:fldCharType="separate"/>
            </w:r>
            <w:r w:rsidRPr="00674E46">
              <w:rPr>
                <w:rStyle w:val="Hyperlink"/>
                <w:noProof/>
              </w:rPr>
              <w:t>Abbildungsverzeichnis</w:t>
            </w:r>
            <w:r>
              <w:rPr>
                <w:noProof/>
                <w:webHidden/>
              </w:rPr>
              <w:tab/>
            </w:r>
            <w:r>
              <w:rPr>
                <w:noProof/>
                <w:webHidden/>
              </w:rPr>
              <w:fldChar w:fldCharType="begin"/>
            </w:r>
            <w:r>
              <w:rPr>
                <w:noProof/>
                <w:webHidden/>
              </w:rPr>
              <w:instrText xml:space="preserve"> PAGEREF _Toc101333865 \h </w:instrText>
            </w:r>
          </w:ins>
          <w:r>
            <w:rPr>
              <w:noProof/>
              <w:webHidden/>
            </w:rPr>
          </w:r>
          <w:r>
            <w:rPr>
              <w:noProof/>
              <w:webHidden/>
            </w:rPr>
            <w:fldChar w:fldCharType="separate"/>
          </w:r>
          <w:ins w:id="272" w:author="Carsten Hein" w:date="2022-04-20T07:55:00Z">
            <w:r>
              <w:rPr>
                <w:noProof/>
                <w:webHidden/>
              </w:rPr>
              <w:t>102</w:t>
            </w:r>
            <w:r>
              <w:rPr>
                <w:noProof/>
                <w:webHidden/>
              </w:rPr>
              <w:fldChar w:fldCharType="end"/>
            </w:r>
            <w:r w:rsidRPr="00674E46">
              <w:rPr>
                <w:rStyle w:val="Hyperlink"/>
                <w:noProof/>
              </w:rPr>
              <w:fldChar w:fldCharType="end"/>
            </w:r>
          </w:ins>
        </w:p>
        <w:p w14:paraId="652C6C5D" w14:textId="46B2D2E0" w:rsidR="005F5FB5" w:rsidRDefault="005F5FB5">
          <w:pPr>
            <w:pStyle w:val="Verzeichnis2"/>
            <w:tabs>
              <w:tab w:val="right" w:leader="dot" w:pos="9060"/>
            </w:tabs>
            <w:rPr>
              <w:ins w:id="273" w:author="Carsten Hein" w:date="2022-04-20T07:55:00Z"/>
              <w:rFonts w:eastAsiaTheme="minorEastAsia" w:cstheme="minorBidi"/>
              <w:b w:val="0"/>
              <w:bCs w:val="0"/>
              <w:noProof/>
              <w:sz w:val="22"/>
              <w:szCs w:val="22"/>
              <w:lang w:val="en-DE" w:eastAsia="en-DE"/>
            </w:rPr>
          </w:pPr>
          <w:ins w:id="274"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6"</w:instrText>
            </w:r>
            <w:r w:rsidRPr="00674E46">
              <w:rPr>
                <w:rStyle w:val="Hyperlink"/>
                <w:noProof/>
              </w:rPr>
              <w:instrText xml:space="preserve"> </w:instrText>
            </w:r>
            <w:r w:rsidRPr="00674E46">
              <w:rPr>
                <w:rStyle w:val="Hyperlink"/>
                <w:noProof/>
              </w:rPr>
              <w:fldChar w:fldCharType="separate"/>
            </w:r>
            <w:r w:rsidRPr="00674E46">
              <w:rPr>
                <w:rStyle w:val="Hyperlink"/>
                <w:noProof/>
              </w:rPr>
              <w:t>Tabellenverzeichnis</w:t>
            </w:r>
            <w:r>
              <w:rPr>
                <w:noProof/>
                <w:webHidden/>
              </w:rPr>
              <w:tab/>
            </w:r>
            <w:r>
              <w:rPr>
                <w:noProof/>
                <w:webHidden/>
              </w:rPr>
              <w:fldChar w:fldCharType="begin"/>
            </w:r>
            <w:r>
              <w:rPr>
                <w:noProof/>
                <w:webHidden/>
              </w:rPr>
              <w:instrText xml:space="preserve"> PAGEREF _Toc101333866 \h </w:instrText>
            </w:r>
          </w:ins>
          <w:r>
            <w:rPr>
              <w:noProof/>
              <w:webHidden/>
            </w:rPr>
          </w:r>
          <w:r>
            <w:rPr>
              <w:noProof/>
              <w:webHidden/>
            </w:rPr>
            <w:fldChar w:fldCharType="separate"/>
          </w:r>
          <w:ins w:id="275" w:author="Carsten Hein" w:date="2022-04-20T07:55:00Z">
            <w:r>
              <w:rPr>
                <w:noProof/>
                <w:webHidden/>
              </w:rPr>
              <w:t>105</w:t>
            </w:r>
            <w:r>
              <w:rPr>
                <w:noProof/>
                <w:webHidden/>
              </w:rPr>
              <w:fldChar w:fldCharType="end"/>
            </w:r>
            <w:r w:rsidRPr="00674E46">
              <w:rPr>
                <w:rStyle w:val="Hyperlink"/>
                <w:noProof/>
              </w:rPr>
              <w:fldChar w:fldCharType="end"/>
            </w:r>
          </w:ins>
        </w:p>
        <w:p w14:paraId="744625B1" w14:textId="56D74131" w:rsidR="005F5FB5" w:rsidRDefault="005F5FB5">
          <w:pPr>
            <w:pStyle w:val="Verzeichnis1"/>
            <w:tabs>
              <w:tab w:val="right" w:leader="dot" w:pos="9060"/>
            </w:tabs>
            <w:rPr>
              <w:ins w:id="276" w:author="Carsten Hein" w:date="2022-04-20T07:55:00Z"/>
              <w:rFonts w:asciiTheme="minorHAnsi" w:eastAsiaTheme="minorEastAsia" w:hAnsiTheme="minorHAnsi" w:cstheme="minorBidi"/>
              <w:b w:val="0"/>
              <w:bCs w:val="0"/>
              <w:caps w:val="0"/>
              <w:noProof/>
              <w:sz w:val="22"/>
              <w:szCs w:val="22"/>
              <w:lang w:val="en-DE" w:eastAsia="en-DE"/>
            </w:rPr>
          </w:pPr>
          <w:ins w:id="277" w:author="Carsten Hein" w:date="2022-04-20T07:55:00Z">
            <w:r w:rsidRPr="00674E46">
              <w:rPr>
                <w:rStyle w:val="Hyperlink"/>
                <w:noProof/>
              </w:rPr>
              <w:fldChar w:fldCharType="begin"/>
            </w:r>
            <w:r w:rsidRPr="00674E46">
              <w:rPr>
                <w:rStyle w:val="Hyperlink"/>
                <w:noProof/>
              </w:rPr>
              <w:instrText xml:space="preserve"> </w:instrText>
            </w:r>
            <w:r>
              <w:rPr>
                <w:noProof/>
              </w:rPr>
              <w:instrText>HYPERLINK \l "_Toc101333867"</w:instrText>
            </w:r>
            <w:r w:rsidRPr="00674E46">
              <w:rPr>
                <w:rStyle w:val="Hyperlink"/>
                <w:noProof/>
              </w:rPr>
              <w:instrText xml:space="preserve"> </w:instrText>
            </w:r>
            <w:r w:rsidRPr="00674E46">
              <w:rPr>
                <w:rStyle w:val="Hyperlink"/>
                <w:noProof/>
              </w:rPr>
              <w:fldChar w:fldCharType="separate"/>
            </w:r>
            <w:r w:rsidRPr="00674E46">
              <w:rPr>
                <w:rStyle w:val="Hyperlink"/>
                <w:noProof/>
              </w:rPr>
              <w:t>Anlagen</w:t>
            </w:r>
            <w:r>
              <w:rPr>
                <w:noProof/>
                <w:webHidden/>
              </w:rPr>
              <w:tab/>
            </w:r>
            <w:r>
              <w:rPr>
                <w:noProof/>
                <w:webHidden/>
              </w:rPr>
              <w:fldChar w:fldCharType="begin"/>
            </w:r>
            <w:r>
              <w:rPr>
                <w:noProof/>
                <w:webHidden/>
              </w:rPr>
              <w:instrText xml:space="preserve"> PAGEREF _Toc101333867 \h </w:instrText>
            </w:r>
          </w:ins>
          <w:r>
            <w:rPr>
              <w:noProof/>
              <w:webHidden/>
            </w:rPr>
          </w:r>
          <w:r>
            <w:rPr>
              <w:noProof/>
              <w:webHidden/>
            </w:rPr>
            <w:fldChar w:fldCharType="separate"/>
          </w:r>
          <w:ins w:id="278" w:author="Carsten Hein" w:date="2022-04-20T07:55:00Z">
            <w:r>
              <w:rPr>
                <w:noProof/>
                <w:webHidden/>
              </w:rPr>
              <w:t>106</w:t>
            </w:r>
            <w:r>
              <w:rPr>
                <w:noProof/>
                <w:webHidden/>
              </w:rPr>
              <w:fldChar w:fldCharType="end"/>
            </w:r>
            <w:r w:rsidRPr="00674E46">
              <w:rPr>
                <w:rStyle w:val="Hyperlink"/>
                <w:noProof/>
              </w:rPr>
              <w:fldChar w:fldCharType="end"/>
            </w:r>
          </w:ins>
        </w:p>
        <w:p w14:paraId="485168C0" w14:textId="4220E572" w:rsidR="00B31C71" w:rsidDel="005F5FB5" w:rsidRDefault="00B31C71">
          <w:pPr>
            <w:pStyle w:val="Verzeichnis1"/>
            <w:tabs>
              <w:tab w:val="right" w:leader="dot" w:pos="9060"/>
            </w:tabs>
            <w:rPr>
              <w:del w:id="279" w:author="Carsten Hein" w:date="2022-04-20T07:55:00Z"/>
              <w:rFonts w:asciiTheme="minorHAnsi" w:eastAsiaTheme="minorEastAsia" w:hAnsiTheme="minorHAnsi" w:cstheme="minorBidi"/>
              <w:b w:val="0"/>
              <w:bCs w:val="0"/>
              <w:caps w:val="0"/>
              <w:noProof/>
              <w:sz w:val="22"/>
              <w:szCs w:val="22"/>
              <w:lang w:eastAsia="de-DE"/>
            </w:rPr>
          </w:pPr>
          <w:del w:id="280" w:author="Carsten Hein" w:date="2022-04-20T07:55:00Z">
            <w:r w:rsidRPr="005F5FB5" w:rsidDel="005F5FB5">
              <w:rPr>
                <w:rPrChange w:id="281" w:author="Carsten Hein" w:date="2022-04-20T07:55:00Z">
                  <w:rPr>
                    <w:rStyle w:val="Hyperlink"/>
                    <w:noProof/>
                    <w:lang w:val="en-GB"/>
                  </w:rPr>
                </w:rPrChange>
              </w:rPr>
              <w:delText>Kurzfassung</w:delText>
            </w:r>
            <w:r w:rsidDel="005F5FB5">
              <w:rPr>
                <w:noProof/>
                <w:webHidden/>
              </w:rPr>
              <w:tab/>
            </w:r>
            <w:r w:rsidR="00A2726B" w:rsidDel="005F5FB5">
              <w:rPr>
                <w:noProof/>
                <w:webHidden/>
              </w:rPr>
              <w:delText>7</w:delText>
            </w:r>
          </w:del>
        </w:p>
        <w:p w14:paraId="762C7B11" w14:textId="54116345" w:rsidR="00B31C71" w:rsidDel="005F5FB5" w:rsidRDefault="00B31C71">
          <w:pPr>
            <w:pStyle w:val="Verzeichnis1"/>
            <w:tabs>
              <w:tab w:val="right" w:leader="dot" w:pos="9060"/>
            </w:tabs>
            <w:rPr>
              <w:del w:id="282" w:author="Carsten Hein" w:date="2022-04-20T07:55:00Z"/>
              <w:rFonts w:asciiTheme="minorHAnsi" w:eastAsiaTheme="minorEastAsia" w:hAnsiTheme="minorHAnsi" w:cstheme="minorBidi"/>
              <w:b w:val="0"/>
              <w:bCs w:val="0"/>
              <w:caps w:val="0"/>
              <w:noProof/>
              <w:sz w:val="22"/>
              <w:szCs w:val="22"/>
              <w:lang w:eastAsia="de-DE"/>
            </w:rPr>
          </w:pPr>
          <w:del w:id="283" w:author="Carsten Hein" w:date="2022-04-20T07:55:00Z">
            <w:r w:rsidRPr="005F5FB5" w:rsidDel="005F5FB5">
              <w:rPr>
                <w:rPrChange w:id="284" w:author="Carsten Hein" w:date="2022-04-20T07:55:00Z">
                  <w:rPr>
                    <w:rStyle w:val="Hyperlink"/>
                    <w:noProof/>
                    <w:lang w:val="en-GB"/>
                  </w:rPr>
                </w:rPrChange>
              </w:rPr>
              <w:delText>Abstract in English</w:delText>
            </w:r>
            <w:r w:rsidDel="005F5FB5">
              <w:rPr>
                <w:noProof/>
                <w:webHidden/>
              </w:rPr>
              <w:tab/>
            </w:r>
            <w:r w:rsidR="00A2726B" w:rsidDel="005F5FB5">
              <w:rPr>
                <w:noProof/>
                <w:webHidden/>
              </w:rPr>
              <w:delText>8</w:delText>
            </w:r>
          </w:del>
        </w:p>
        <w:p w14:paraId="237A3BE8" w14:textId="2EAE0383" w:rsidR="00B31C71" w:rsidDel="005F5FB5" w:rsidRDefault="00B31C71">
          <w:pPr>
            <w:pStyle w:val="Verzeichnis1"/>
            <w:tabs>
              <w:tab w:val="left" w:pos="400"/>
              <w:tab w:val="right" w:leader="dot" w:pos="9060"/>
            </w:tabs>
            <w:rPr>
              <w:del w:id="285" w:author="Carsten Hein" w:date="2022-04-20T07:55:00Z"/>
              <w:rFonts w:asciiTheme="minorHAnsi" w:eastAsiaTheme="minorEastAsia" w:hAnsiTheme="minorHAnsi" w:cstheme="minorBidi"/>
              <w:b w:val="0"/>
              <w:bCs w:val="0"/>
              <w:caps w:val="0"/>
              <w:noProof/>
              <w:sz w:val="22"/>
              <w:szCs w:val="22"/>
              <w:lang w:eastAsia="de-DE"/>
            </w:rPr>
          </w:pPr>
          <w:del w:id="286" w:author="Carsten Hein" w:date="2022-04-20T07:55:00Z">
            <w:r w:rsidRPr="005F5FB5" w:rsidDel="005F5FB5">
              <w:rPr>
                <w:rPrChange w:id="287" w:author="Carsten Hein" w:date="2022-04-20T07:55:00Z">
                  <w:rPr>
                    <w:rStyle w:val="Hyperlink"/>
                    <w:noProof/>
                  </w:rPr>
                </w:rPrChange>
              </w:rPr>
              <w:delText>1</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288" w:author="Carsten Hein" w:date="2022-04-20T07:55:00Z">
                  <w:rPr>
                    <w:rStyle w:val="Hyperlink"/>
                    <w:noProof/>
                  </w:rPr>
                </w:rPrChange>
              </w:rPr>
              <w:delText>Einführung</w:delText>
            </w:r>
            <w:r w:rsidDel="005F5FB5">
              <w:rPr>
                <w:noProof/>
                <w:webHidden/>
              </w:rPr>
              <w:tab/>
            </w:r>
            <w:r w:rsidR="00A2726B" w:rsidDel="005F5FB5">
              <w:rPr>
                <w:noProof/>
                <w:webHidden/>
              </w:rPr>
              <w:delText>10</w:delText>
            </w:r>
          </w:del>
        </w:p>
        <w:p w14:paraId="2358E928" w14:textId="256A87A1" w:rsidR="00B31C71" w:rsidDel="005F5FB5" w:rsidRDefault="00B31C71">
          <w:pPr>
            <w:pStyle w:val="Verzeichnis2"/>
            <w:tabs>
              <w:tab w:val="left" w:pos="600"/>
              <w:tab w:val="right" w:leader="dot" w:pos="9060"/>
            </w:tabs>
            <w:rPr>
              <w:del w:id="289" w:author="Carsten Hein" w:date="2022-04-20T07:55:00Z"/>
              <w:rFonts w:eastAsiaTheme="minorEastAsia" w:cstheme="minorBidi"/>
              <w:b w:val="0"/>
              <w:bCs w:val="0"/>
              <w:noProof/>
              <w:sz w:val="22"/>
              <w:szCs w:val="22"/>
              <w:lang w:eastAsia="de-DE"/>
            </w:rPr>
          </w:pPr>
          <w:del w:id="290" w:author="Carsten Hein" w:date="2022-04-20T07:55:00Z">
            <w:r w:rsidRPr="005F5FB5" w:rsidDel="005F5FB5">
              <w:rPr>
                <w:rPrChange w:id="291" w:author="Carsten Hein" w:date="2022-04-20T07:55:00Z">
                  <w:rPr>
                    <w:rStyle w:val="Hyperlink"/>
                    <w:noProof/>
                  </w:rPr>
                </w:rPrChange>
              </w:rPr>
              <w:delText>1.1</w:delText>
            </w:r>
            <w:r w:rsidDel="005F5FB5">
              <w:rPr>
                <w:rFonts w:eastAsiaTheme="minorEastAsia" w:cstheme="minorBidi"/>
                <w:b w:val="0"/>
                <w:bCs w:val="0"/>
                <w:noProof/>
                <w:sz w:val="22"/>
                <w:szCs w:val="22"/>
                <w:lang w:eastAsia="de-DE"/>
              </w:rPr>
              <w:tab/>
            </w:r>
            <w:r w:rsidRPr="005F5FB5" w:rsidDel="005F5FB5">
              <w:rPr>
                <w:rPrChange w:id="292" w:author="Carsten Hein" w:date="2022-04-20T07:55:00Z">
                  <w:rPr>
                    <w:rStyle w:val="Hyperlink"/>
                    <w:noProof/>
                  </w:rPr>
                </w:rPrChange>
              </w:rPr>
              <w:delText>Untersuchungsgegenstand</w:delText>
            </w:r>
            <w:r w:rsidDel="005F5FB5">
              <w:rPr>
                <w:noProof/>
                <w:webHidden/>
              </w:rPr>
              <w:tab/>
            </w:r>
            <w:r w:rsidR="00A2726B" w:rsidDel="005F5FB5">
              <w:rPr>
                <w:noProof/>
                <w:webHidden/>
              </w:rPr>
              <w:delText>10</w:delText>
            </w:r>
          </w:del>
        </w:p>
        <w:p w14:paraId="24F56E03" w14:textId="2AD396C8" w:rsidR="00B31C71" w:rsidDel="005F5FB5" w:rsidRDefault="00B31C71">
          <w:pPr>
            <w:pStyle w:val="Verzeichnis2"/>
            <w:tabs>
              <w:tab w:val="left" w:pos="600"/>
              <w:tab w:val="right" w:leader="dot" w:pos="9060"/>
            </w:tabs>
            <w:rPr>
              <w:del w:id="293" w:author="Carsten Hein" w:date="2022-04-20T07:55:00Z"/>
              <w:rFonts w:eastAsiaTheme="minorEastAsia" w:cstheme="minorBidi"/>
              <w:b w:val="0"/>
              <w:bCs w:val="0"/>
              <w:noProof/>
              <w:sz w:val="22"/>
              <w:szCs w:val="22"/>
              <w:lang w:eastAsia="de-DE"/>
            </w:rPr>
          </w:pPr>
          <w:del w:id="294" w:author="Carsten Hein" w:date="2022-04-20T07:55:00Z">
            <w:r w:rsidRPr="005F5FB5" w:rsidDel="005F5FB5">
              <w:rPr>
                <w:rPrChange w:id="295" w:author="Carsten Hein" w:date="2022-04-20T07:55:00Z">
                  <w:rPr>
                    <w:rStyle w:val="Hyperlink"/>
                    <w:noProof/>
                  </w:rPr>
                </w:rPrChange>
              </w:rPr>
              <w:delText>1.2</w:delText>
            </w:r>
            <w:r w:rsidDel="005F5FB5">
              <w:rPr>
                <w:rFonts w:eastAsiaTheme="minorEastAsia" w:cstheme="minorBidi"/>
                <w:b w:val="0"/>
                <w:bCs w:val="0"/>
                <w:noProof/>
                <w:sz w:val="22"/>
                <w:szCs w:val="22"/>
                <w:lang w:eastAsia="de-DE"/>
              </w:rPr>
              <w:tab/>
            </w:r>
            <w:r w:rsidRPr="005F5FB5" w:rsidDel="005F5FB5">
              <w:rPr>
                <w:rPrChange w:id="296" w:author="Carsten Hein" w:date="2022-04-20T07:55:00Z">
                  <w:rPr>
                    <w:rStyle w:val="Hyperlink"/>
                    <w:noProof/>
                  </w:rPr>
                </w:rPrChange>
              </w:rPr>
              <w:delText>Strukturierung des Forschungsprojektes</w:delText>
            </w:r>
            <w:r w:rsidDel="005F5FB5">
              <w:rPr>
                <w:noProof/>
                <w:webHidden/>
              </w:rPr>
              <w:tab/>
            </w:r>
            <w:r w:rsidR="00A2726B" w:rsidDel="005F5FB5">
              <w:rPr>
                <w:noProof/>
                <w:webHidden/>
              </w:rPr>
              <w:delText>11</w:delText>
            </w:r>
          </w:del>
        </w:p>
        <w:p w14:paraId="768A31B1" w14:textId="13AC2504" w:rsidR="00B31C71" w:rsidDel="005F5FB5" w:rsidRDefault="00B31C71">
          <w:pPr>
            <w:pStyle w:val="Verzeichnis1"/>
            <w:tabs>
              <w:tab w:val="left" w:pos="400"/>
              <w:tab w:val="right" w:leader="dot" w:pos="9060"/>
            </w:tabs>
            <w:rPr>
              <w:del w:id="297" w:author="Carsten Hein" w:date="2022-04-20T07:55:00Z"/>
              <w:rFonts w:asciiTheme="minorHAnsi" w:eastAsiaTheme="minorEastAsia" w:hAnsiTheme="minorHAnsi" w:cstheme="minorBidi"/>
              <w:b w:val="0"/>
              <w:bCs w:val="0"/>
              <w:caps w:val="0"/>
              <w:noProof/>
              <w:sz w:val="22"/>
              <w:szCs w:val="22"/>
              <w:lang w:eastAsia="de-DE"/>
            </w:rPr>
          </w:pPr>
          <w:del w:id="298" w:author="Carsten Hein" w:date="2022-04-20T07:55:00Z">
            <w:r w:rsidRPr="005F5FB5" w:rsidDel="005F5FB5">
              <w:rPr>
                <w:rPrChange w:id="299" w:author="Carsten Hein" w:date="2022-04-20T07:55:00Z">
                  <w:rPr>
                    <w:rStyle w:val="Hyperlink"/>
                    <w:noProof/>
                  </w:rPr>
                </w:rPrChange>
              </w:rPr>
              <w:delText>2</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300" w:author="Carsten Hein" w:date="2022-04-20T07:55:00Z">
                  <w:rPr>
                    <w:rStyle w:val="Hyperlink"/>
                    <w:noProof/>
                  </w:rPr>
                </w:rPrChange>
              </w:rPr>
              <w:delText>Stand der Technik</w:delText>
            </w:r>
            <w:r w:rsidDel="005F5FB5">
              <w:rPr>
                <w:noProof/>
                <w:webHidden/>
              </w:rPr>
              <w:tab/>
            </w:r>
            <w:r w:rsidR="00A2726B" w:rsidDel="005F5FB5">
              <w:rPr>
                <w:noProof/>
                <w:webHidden/>
              </w:rPr>
              <w:delText>12</w:delText>
            </w:r>
          </w:del>
        </w:p>
        <w:p w14:paraId="2EA153E1" w14:textId="7A614E82" w:rsidR="00B31C71" w:rsidDel="005F5FB5" w:rsidRDefault="00B31C71">
          <w:pPr>
            <w:pStyle w:val="Verzeichnis1"/>
            <w:tabs>
              <w:tab w:val="left" w:pos="400"/>
              <w:tab w:val="right" w:leader="dot" w:pos="9060"/>
            </w:tabs>
            <w:rPr>
              <w:del w:id="301" w:author="Carsten Hein" w:date="2022-04-20T07:55:00Z"/>
              <w:rFonts w:asciiTheme="minorHAnsi" w:eastAsiaTheme="minorEastAsia" w:hAnsiTheme="minorHAnsi" w:cstheme="minorBidi"/>
              <w:b w:val="0"/>
              <w:bCs w:val="0"/>
              <w:caps w:val="0"/>
              <w:noProof/>
              <w:sz w:val="22"/>
              <w:szCs w:val="22"/>
              <w:lang w:eastAsia="de-DE"/>
            </w:rPr>
          </w:pPr>
          <w:del w:id="302" w:author="Carsten Hein" w:date="2022-04-20T07:55:00Z">
            <w:r w:rsidRPr="005F5FB5" w:rsidDel="005F5FB5">
              <w:rPr>
                <w:rPrChange w:id="303" w:author="Carsten Hein" w:date="2022-04-20T07:55:00Z">
                  <w:rPr>
                    <w:rStyle w:val="Hyperlink"/>
                    <w:noProof/>
                  </w:rPr>
                </w:rPrChange>
              </w:rPr>
              <w:delText>3</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304" w:author="Carsten Hein" w:date="2022-04-20T07:55:00Z">
                  <w:rPr>
                    <w:rStyle w:val="Hyperlink"/>
                    <w:noProof/>
                  </w:rPr>
                </w:rPrChange>
              </w:rPr>
              <w:delText>Bewertungs-Matrix zu Holz-Beton-Deckensystemen in Hinblick auf die konstruktive Ausführung</w:delText>
            </w:r>
            <w:r w:rsidDel="005F5FB5">
              <w:rPr>
                <w:noProof/>
                <w:webHidden/>
              </w:rPr>
              <w:tab/>
            </w:r>
            <w:r w:rsidR="00A2726B" w:rsidDel="005F5FB5">
              <w:rPr>
                <w:noProof/>
                <w:webHidden/>
              </w:rPr>
              <w:delText>14</w:delText>
            </w:r>
          </w:del>
        </w:p>
        <w:p w14:paraId="7E1BACE3" w14:textId="638FC764" w:rsidR="00B31C71" w:rsidDel="005F5FB5" w:rsidRDefault="00B31C71">
          <w:pPr>
            <w:pStyle w:val="Verzeichnis2"/>
            <w:tabs>
              <w:tab w:val="left" w:pos="600"/>
              <w:tab w:val="right" w:leader="dot" w:pos="9060"/>
            </w:tabs>
            <w:rPr>
              <w:del w:id="305" w:author="Carsten Hein" w:date="2022-04-20T07:55:00Z"/>
              <w:rFonts w:eastAsiaTheme="minorEastAsia" w:cstheme="minorBidi"/>
              <w:b w:val="0"/>
              <w:bCs w:val="0"/>
              <w:noProof/>
              <w:sz w:val="22"/>
              <w:szCs w:val="22"/>
              <w:lang w:eastAsia="de-DE"/>
            </w:rPr>
          </w:pPr>
          <w:del w:id="306" w:author="Carsten Hein" w:date="2022-04-20T07:55:00Z">
            <w:r w:rsidRPr="005F5FB5" w:rsidDel="005F5FB5">
              <w:rPr>
                <w:rPrChange w:id="307" w:author="Carsten Hein" w:date="2022-04-20T07:55:00Z">
                  <w:rPr>
                    <w:rStyle w:val="Hyperlink"/>
                    <w:noProof/>
                  </w:rPr>
                </w:rPrChange>
              </w:rPr>
              <w:delText>3.1</w:delText>
            </w:r>
            <w:r w:rsidDel="005F5FB5">
              <w:rPr>
                <w:rFonts w:eastAsiaTheme="minorEastAsia" w:cstheme="minorBidi"/>
                <w:b w:val="0"/>
                <w:bCs w:val="0"/>
                <w:noProof/>
                <w:sz w:val="22"/>
                <w:szCs w:val="22"/>
                <w:lang w:eastAsia="de-DE"/>
              </w:rPr>
              <w:tab/>
            </w:r>
            <w:r w:rsidRPr="005F5FB5" w:rsidDel="005F5FB5">
              <w:rPr>
                <w:rPrChange w:id="308" w:author="Carsten Hein" w:date="2022-04-20T07:55:00Z">
                  <w:rPr>
                    <w:rStyle w:val="Hyperlink"/>
                    <w:noProof/>
                  </w:rPr>
                </w:rPrChange>
              </w:rPr>
              <w:delText>Festlegung des betrachteten Deckentyps</w:delText>
            </w:r>
            <w:r w:rsidDel="005F5FB5">
              <w:rPr>
                <w:noProof/>
                <w:webHidden/>
              </w:rPr>
              <w:tab/>
            </w:r>
            <w:r w:rsidR="00A2726B" w:rsidDel="005F5FB5">
              <w:rPr>
                <w:noProof/>
                <w:webHidden/>
              </w:rPr>
              <w:delText>14</w:delText>
            </w:r>
          </w:del>
        </w:p>
        <w:p w14:paraId="06C46B9E" w14:textId="4C0F772E" w:rsidR="00B31C71" w:rsidDel="005F5FB5" w:rsidRDefault="00B31C71">
          <w:pPr>
            <w:pStyle w:val="Verzeichnis2"/>
            <w:tabs>
              <w:tab w:val="left" w:pos="600"/>
              <w:tab w:val="right" w:leader="dot" w:pos="9060"/>
            </w:tabs>
            <w:rPr>
              <w:del w:id="309" w:author="Carsten Hein" w:date="2022-04-20T07:55:00Z"/>
              <w:rFonts w:eastAsiaTheme="minorEastAsia" w:cstheme="minorBidi"/>
              <w:b w:val="0"/>
              <w:bCs w:val="0"/>
              <w:noProof/>
              <w:sz w:val="22"/>
              <w:szCs w:val="22"/>
              <w:lang w:eastAsia="de-DE"/>
            </w:rPr>
          </w:pPr>
          <w:del w:id="310" w:author="Carsten Hein" w:date="2022-04-20T07:55:00Z">
            <w:r w:rsidRPr="005F5FB5" w:rsidDel="005F5FB5">
              <w:rPr>
                <w:rPrChange w:id="311" w:author="Carsten Hein" w:date="2022-04-20T07:55:00Z">
                  <w:rPr>
                    <w:rStyle w:val="Hyperlink"/>
                    <w:noProof/>
                  </w:rPr>
                </w:rPrChange>
              </w:rPr>
              <w:lastRenderedPageBreak/>
              <w:delText>3.2</w:delText>
            </w:r>
            <w:r w:rsidDel="005F5FB5">
              <w:rPr>
                <w:rFonts w:eastAsiaTheme="minorEastAsia" w:cstheme="minorBidi"/>
                <w:b w:val="0"/>
                <w:bCs w:val="0"/>
                <w:noProof/>
                <w:sz w:val="22"/>
                <w:szCs w:val="22"/>
                <w:lang w:eastAsia="de-DE"/>
              </w:rPr>
              <w:tab/>
            </w:r>
            <w:r w:rsidRPr="005F5FB5" w:rsidDel="005F5FB5">
              <w:rPr>
                <w:rPrChange w:id="312" w:author="Carsten Hein" w:date="2022-04-20T07:55:00Z">
                  <w:rPr>
                    <w:rStyle w:val="Hyperlink"/>
                    <w:noProof/>
                  </w:rPr>
                </w:rPrChange>
              </w:rPr>
              <w:delText>Anforderungen an die Decke infolge Brandschutz</w:delText>
            </w:r>
            <w:r w:rsidDel="005F5FB5">
              <w:rPr>
                <w:noProof/>
                <w:webHidden/>
              </w:rPr>
              <w:tab/>
            </w:r>
            <w:r w:rsidR="00A2726B" w:rsidDel="005F5FB5">
              <w:rPr>
                <w:noProof/>
                <w:webHidden/>
              </w:rPr>
              <w:delText>14</w:delText>
            </w:r>
          </w:del>
        </w:p>
        <w:p w14:paraId="38613649" w14:textId="72527B85" w:rsidR="00B31C71" w:rsidDel="005F5FB5" w:rsidRDefault="00B31C71">
          <w:pPr>
            <w:pStyle w:val="Verzeichnis2"/>
            <w:tabs>
              <w:tab w:val="left" w:pos="600"/>
              <w:tab w:val="right" w:leader="dot" w:pos="9060"/>
            </w:tabs>
            <w:rPr>
              <w:del w:id="313" w:author="Carsten Hein" w:date="2022-04-20T07:55:00Z"/>
              <w:rFonts w:eastAsiaTheme="minorEastAsia" w:cstheme="minorBidi"/>
              <w:b w:val="0"/>
              <w:bCs w:val="0"/>
              <w:noProof/>
              <w:sz w:val="22"/>
              <w:szCs w:val="22"/>
              <w:lang w:eastAsia="de-DE"/>
            </w:rPr>
          </w:pPr>
          <w:del w:id="314" w:author="Carsten Hein" w:date="2022-04-20T07:55:00Z">
            <w:r w:rsidRPr="005F5FB5" w:rsidDel="005F5FB5">
              <w:rPr>
                <w:rPrChange w:id="315" w:author="Carsten Hein" w:date="2022-04-20T07:55:00Z">
                  <w:rPr>
                    <w:rStyle w:val="Hyperlink"/>
                    <w:noProof/>
                  </w:rPr>
                </w:rPrChange>
              </w:rPr>
              <w:delText>3.3</w:delText>
            </w:r>
            <w:r w:rsidDel="005F5FB5">
              <w:rPr>
                <w:rFonts w:eastAsiaTheme="minorEastAsia" w:cstheme="minorBidi"/>
                <w:b w:val="0"/>
                <w:bCs w:val="0"/>
                <w:noProof/>
                <w:sz w:val="22"/>
                <w:szCs w:val="22"/>
                <w:lang w:eastAsia="de-DE"/>
              </w:rPr>
              <w:tab/>
            </w:r>
            <w:r w:rsidRPr="005F5FB5" w:rsidDel="005F5FB5">
              <w:rPr>
                <w:rPrChange w:id="316" w:author="Carsten Hein" w:date="2022-04-20T07:55:00Z">
                  <w:rPr>
                    <w:rStyle w:val="Hyperlink"/>
                    <w:noProof/>
                  </w:rPr>
                </w:rPrChange>
              </w:rPr>
              <w:delText>Statisches Modell zur Bemessung der Holz-Beton-Verbundkonstruktion</w:delText>
            </w:r>
            <w:r w:rsidDel="005F5FB5">
              <w:rPr>
                <w:noProof/>
                <w:webHidden/>
              </w:rPr>
              <w:tab/>
            </w:r>
            <w:r w:rsidR="00A2726B" w:rsidDel="005F5FB5">
              <w:rPr>
                <w:noProof/>
                <w:webHidden/>
              </w:rPr>
              <w:delText>17</w:delText>
            </w:r>
          </w:del>
        </w:p>
        <w:p w14:paraId="046C569B" w14:textId="64840731" w:rsidR="00B31C71" w:rsidDel="005F5FB5" w:rsidRDefault="00B31C71">
          <w:pPr>
            <w:pStyle w:val="Verzeichnis2"/>
            <w:tabs>
              <w:tab w:val="left" w:pos="600"/>
              <w:tab w:val="right" w:leader="dot" w:pos="9060"/>
            </w:tabs>
            <w:rPr>
              <w:del w:id="317" w:author="Carsten Hein" w:date="2022-04-20T07:55:00Z"/>
              <w:rFonts w:eastAsiaTheme="minorEastAsia" w:cstheme="minorBidi"/>
              <w:b w:val="0"/>
              <w:bCs w:val="0"/>
              <w:noProof/>
              <w:sz w:val="22"/>
              <w:szCs w:val="22"/>
              <w:lang w:eastAsia="de-DE"/>
            </w:rPr>
          </w:pPr>
          <w:del w:id="318" w:author="Carsten Hein" w:date="2022-04-20T07:55:00Z">
            <w:r w:rsidRPr="005F5FB5" w:rsidDel="005F5FB5">
              <w:rPr>
                <w:rPrChange w:id="319" w:author="Carsten Hein" w:date="2022-04-20T07:55:00Z">
                  <w:rPr>
                    <w:rStyle w:val="Hyperlink"/>
                    <w:noProof/>
                  </w:rPr>
                </w:rPrChange>
              </w:rPr>
              <w:delText>3.4</w:delText>
            </w:r>
            <w:r w:rsidDel="005F5FB5">
              <w:rPr>
                <w:rFonts w:eastAsiaTheme="minorEastAsia" w:cstheme="minorBidi"/>
                <w:b w:val="0"/>
                <w:bCs w:val="0"/>
                <w:noProof/>
                <w:sz w:val="22"/>
                <w:szCs w:val="22"/>
                <w:lang w:eastAsia="de-DE"/>
              </w:rPr>
              <w:tab/>
            </w:r>
            <w:r w:rsidRPr="005F5FB5" w:rsidDel="005F5FB5">
              <w:rPr>
                <w:rPrChange w:id="320" w:author="Carsten Hein" w:date="2022-04-20T07:55:00Z">
                  <w:rPr>
                    <w:rStyle w:val="Hyperlink"/>
                    <w:noProof/>
                  </w:rPr>
                </w:rPrChange>
              </w:rPr>
              <w:delText>Berücksichtigung des zeitabhängigen Materialverhaltens</w:delText>
            </w:r>
            <w:r w:rsidDel="005F5FB5">
              <w:rPr>
                <w:noProof/>
                <w:webHidden/>
              </w:rPr>
              <w:tab/>
            </w:r>
            <w:r w:rsidR="00A2726B" w:rsidDel="005F5FB5">
              <w:rPr>
                <w:noProof/>
                <w:webHidden/>
              </w:rPr>
              <w:delText>18</w:delText>
            </w:r>
          </w:del>
        </w:p>
        <w:p w14:paraId="4B4321BE" w14:textId="624B7818" w:rsidR="00B31C71" w:rsidDel="005F5FB5" w:rsidRDefault="00B31C71">
          <w:pPr>
            <w:pStyle w:val="Verzeichnis2"/>
            <w:tabs>
              <w:tab w:val="left" w:pos="600"/>
              <w:tab w:val="right" w:leader="dot" w:pos="9060"/>
            </w:tabs>
            <w:rPr>
              <w:del w:id="321" w:author="Carsten Hein" w:date="2022-04-20T07:55:00Z"/>
              <w:rFonts w:eastAsiaTheme="minorEastAsia" w:cstheme="minorBidi"/>
              <w:b w:val="0"/>
              <w:bCs w:val="0"/>
              <w:noProof/>
              <w:sz w:val="22"/>
              <w:szCs w:val="22"/>
              <w:lang w:eastAsia="de-DE"/>
            </w:rPr>
          </w:pPr>
          <w:del w:id="322" w:author="Carsten Hein" w:date="2022-04-20T07:55:00Z">
            <w:r w:rsidRPr="005F5FB5" w:rsidDel="005F5FB5">
              <w:rPr>
                <w:rPrChange w:id="323" w:author="Carsten Hein" w:date="2022-04-20T07:55:00Z">
                  <w:rPr>
                    <w:rStyle w:val="Hyperlink"/>
                    <w:rFonts w:eastAsia="Calibri"/>
                    <w:noProof/>
                  </w:rPr>
                </w:rPrChange>
              </w:rPr>
              <w:delText>3.5</w:delText>
            </w:r>
            <w:r w:rsidDel="005F5FB5">
              <w:rPr>
                <w:rFonts w:eastAsiaTheme="minorEastAsia" w:cstheme="minorBidi"/>
                <w:b w:val="0"/>
                <w:bCs w:val="0"/>
                <w:noProof/>
                <w:sz w:val="22"/>
                <w:szCs w:val="22"/>
                <w:lang w:eastAsia="de-DE"/>
              </w:rPr>
              <w:tab/>
            </w:r>
            <w:r w:rsidRPr="005F5FB5" w:rsidDel="005F5FB5">
              <w:rPr>
                <w:rPrChange w:id="324" w:author="Carsten Hein" w:date="2022-04-20T07:55:00Z">
                  <w:rPr>
                    <w:rStyle w:val="Hyperlink"/>
                    <w:rFonts w:eastAsia="Calibri"/>
                    <w:noProof/>
                  </w:rPr>
                </w:rPrChange>
              </w:rPr>
              <w:delText>Bemessungsablauf und Nachweise</w:delText>
            </w:r>
            <w:r w:rsidDel="005F5FB5">
              <w:rPr>
                <w:noProof/>
                <w:webHidden/>
              </w:rPr>
              <w:tab/>
            </w:r>
            <w:r w:rsidR="00A2726B" w:rsidDel="005F5FB5">
              <w:rPr>
                <w:noProof/>
                <w:webHidden/>
              </w:rPr>
              <w:delText>19</w:delText>
            </w:r>
          </w:del>
        </w:p>
        <w:p w14:paraId="69726105" w14:textId="6BEF9C4F" w:rsidR="00B31C71" w:rsidDel="005F5FB5" w:rsidRDefault="00B31C71">
          <w:pPr>
            <w:pStyle w:val="Verzeichnis3"/>
            <w:tabs>
              <w:tab w:val="left" w:pos="1000"/>
              <w:tab w:val="right" w:leader="dot" w:pos="9060"/>
            </w:tabs>
            <w:rPr>
              <w:del w:id="325" w:author="Carsten Hein" w:date="2022-04-20T07:55:00Z"/>
              <w:rFonts w:eastAsiaTheme="minorEastAsia" w:cstheme="minorBidi"/>
              <w:noProof/>
              <w:sz w:val="22"/>
              <w:szCs w:val="22"/>
              <w:lang w:eastAsia="de-DE"/>
            </w:rPr>
          </w:pPr>
          <w:del w:id="326" w:author="Carsten Hein" w:date="2022-04-20T07:55:00Z">
            <w:r w:rsidRPr="005F5FB5" w:rsidDel="005F5FB5">
              <w:rPr>
                <w:rPrChange w:id="327" w:author="Carsten Hein" w:date="2022-04-20T07:55:00Z">
                  <w:rPr>
                    <w:rStyle w:val="Hyperlink"/>
                    <w:noProof/>
                    <w:lang w:eastAsia="de-DE"/>
                  </w:rPr>
                </w:rPrChange>
              </w:rPr>
              <w:delText>3.5.1</w:delText>
            </w:r>
            <w:r w:rsidDel="005F5FB5">
              <w:rPr>
                <w:rFonts w:eastAsiaTheme="minorEastAsia" w:cstheme="minorBidi"/>
                <w:noProof/>
                <w:sz w:val="22"/>
                <w:szCs w:val="22"/>
                <w:lang w:eastAsia="de-DE"/>
              </w:rPr>
              <w:tab/>
            </w:r>
            <w:r w:rsidRPr="005F5FB5" w:rsidDel="005F5FB5">
              <w:rPr>
                <w:rPrChange w:id="328" w:author="Carsten Hein" w:date="2022-04-20T07:55:00Z">
                  <w:rPr>
                    <w:rStyle w:val="Hyperlink"/>
                    <w:noProof/>
                    <w:lang w:eastAsia="de-DE"/>
                  </w:rPr>
                </w:rPrChange>
              </w:rPr>
              <w:delText>Lastannahmen</w:delText>
            </w:r>
            <w:r w:rsidDel="005F5FB5">
              <w:rPr>
                <w:noProof/>
                <w:webHidden/>
              </w:rPr>
              <w:tab/>
            </w:r>
            <w:r w:rsidR="00A2726B" w:rsidDel="005F5FB5">
              <w:rPr>
                <w:noProof/>
                <w:webHidden/>
              </w:rPr>
              <w:delText>21</w:delText>
            </w:r>
          </w:del>
        </w:p>
        <w:p w14:paraId="6400E557" w14:textId="7AD11FB2" w:rsidR="00B31C71" w:rsidDel="005F5FB5" w:rsidRDefault="00B31C71">
          <w:pPr>
            <w:pStyle w:val="Verzeichnis3"/>
            <w:tabs>
              <w:tab w:val="left" w:pos="1000"/>
              <w:tab w:val="right" w:leader="dot" w:pos="9060"/>
            </w:tabs>
            <w:rPr>
              <w:del w:id="329" w:author="Carsten Hein" w:date="2022-04-20T07:55:00Z"/>
              <w:rFonts w:eastAsiaTheme="minorEastAsia" w:cstheme="minorBidi"/>
              <w:noProof/>
              <w:sz w:val="22"/>
              <w:szCs w:val="22"/>
              <w:lang w:eastAsia="de-DE"/>
            </w:rPr>
          </w:pPr>
          <w:del w:id="330" w:author="Carsten Hein" w:date="2022-04-20T07:55:00Z">
            <w:r w:rsidRPr="005F5FB5" w:rsidDel="005F5FB5">
              <w:rPr>
                <w:rPrChange w:id="331" w:author="Carsten Hein" w:date="2022-04-20T07:55:00Z">
                  <w:rPr>
                    <w:rStyle w:val="Hyperlink"/>
                    <w:noProof/>
                    <w:lang w:eastAsia="de-DE"/>
                  </w:rPr>
                </w:rPrChange>
              </w:rPr>
              <w:delText>3.5.2</w:delText>
            </w:r>
            <w:r w:rsidDel="005F5FB5">
              <w:rPr>
                <w:rFonts w:eastAsiaTheme="minorEastAsia" w:cstheme="minorBidi"/>
                <w:noProof/>
                <w:sz w:val="22"/>
                <w:szCs w:val="22"/>
                <w:lang w:eastAsia="de-DE"/>
              </w:rPr>
              <w:tab/>
            </w:r>
            <w:r w:rsidRPr="005F5FB5" w:rsidDel="005F5FB5">
              <w:rPr>
                <w:rPrChange w:id="332" w:author="Carsten Hein" w:date="2022-04-20T07:55:00Z">
                  <w:rPr>
                    <w:rStyle w:val="Hyperlink"/>
                    <w:noProof/>
                    <w:lang w:eastAsia="de-DE"/>
                  </w:rPr>
                </w:rPrChange>
              </w:rPr>
              <w:delText>Lastfallkombinationen</w:delText>
            </w:r>
            <w:r w:rsidDel="005F5FB5">
              <w:rPr>
                <w:noProof/>
                <w:webHidden/>
              </w:rPr>
              <w:tab/>
            </w:r>
            <w:r w:rsidR="00A2726B" w:rsidDel="005F5FB5">
              <w:rPr>
                <w:noProof/>
                <w:webHidden/>
              </w:rPr>
              <w:delText>21</w:delText>
            </w:r>
          </w:del>
        </w:p>
        <w:p w14:paraId="116B235C" w14:textId="5ECD6E2D" w:rsidR="00B31C71" w:rsidDel="005F5FB5" w:rsidRDefault="00B31C71">
          <w:pPr>
            <w:pStyle w:val="Verzeichnis2"/>
            <w:tabs>
              <w:tab w:val="left" w:pos="600"/>
              <w:tab w:val="right" w:leader="dot" w:pos="9060"/>
            </w:tabs>
            <w:rPr>
              <w:del w:id="333" w:author="Carsten Hein" w:date="2022-04-20T07:55:00Z"/>
              <w:rFonts w:eastAsiaTheme="minorEastAsia" w:cstheme="minorBidi"/>
              <w:b w:val="0"/>
              <w:bCs w:val="0"/>
              <w:noProof/>
              <w:sz w:val="22"/>
              <w:szCs w:val="22"/>
              <w:lang w:eastAsia="de-DE"/>
            </w:rPr>
          </w:pPr>
          <w:del w:id="334" w:author="Carsten Hein" w:date="2022-04-20T07:55:00Z">
            <w:r w:rsidRPr="005F5FB5" w:rsidDel="005F5FB5">
              <w:rPr>
                <w:rPrChange w:id="335" w:author="Carsten Hein" w:date="2022-04-20T07:55:00Z">
                  <w:rPr>
                    <w:rStyle w:val="Hyperlink"/>
                    <w:noProof/>
                  </w:rPr>
                </w:rPrChange>
              </w:rPr>
              <w:delText>3.6</w:delText>
            </w:r>
            <w:r w:rsidDel="005F5FB5">
              <w:rPr>
                <w:rFonts w:eastAsiaTheme="minorEastAsia" w:cstheme="minorBidi"/>
                <w:b w:val="0"/>
                <w:bCs w:val="0"/>
                <w:noProof/>
                <w:sz w:val="22"/>
                <w:szCs w:val="22"/>
                <w:lang w:eastAsia="de-DE"/>
              </w:rPr>
              <w:tab/>
            </w:r>
            <w:r w:rsidRPr="005F5FB5" w:rsidDel="005F5FB5">
              <w:rPr>
                <w:rPrChange w:id="336" w:author="Carsten Hein" w:date="2022-04-20T07:55:00Z">
                  <w:rPr>
                    <w:rStyle w:val="Hyperlink"/>
                    <w:noProof/>
                  </w:rPr>
                </w:rPrChange>
              </w:rPr>
              <w:delText>Ergebnisse der Parameterstudie</w:delText>
            </w:r>
            <w:r w:rsidDel="005F5FB5">
              <w:rPr>
                <w:noProof/>
                <w:webHidden/>
              </w:rPr>
              <w:tab/>
            </w:r>
            <w:r w:rsidR="00A2726B" w:rsidDel="005F5FB5">
              <w:rPr>
                <w:noProof/>
                <w:webHidden/>
              </w:rPr>
              <w:delText>23</w:delText>
            </w:r>
          </w:del>
        </w:p>
        <w:p w14:paraId="56383159" w14:textId="1A693BF8" w:rsidR="00B31C71" w:rsidDel="005F5FB5" w:rsidRDefault="00B31C71">
          <w:pPr>
            <w:pStyle w:val="Verzeichnis1"/>
            <w:tabs>
              <w:tab w:val="left" w:pos="400"/>
              <w:tab w:val="right" w:leader="dot" w:pos="9060"/>
            </w:tabs>
            <w:rPr>
              <w:del w:id="337" w:author="Carsten Hein" w:date="2022-04-20T07:55:00Z"/>
              <w:rFonts w:asciiTheme="minorHAnsi" w:eastAsiaTheme="minorEastAsia" w:hAnsiTheme="minorHAnsi" w:cstheme="minorBidi"/>
              <w:b w:val="0"/>
              <w:bCs w:val="0"/>
              <w:caps w:val="0"/>
              <w:noProof/>
              <w:sz w:val="22"/>
              <w:szCs w:val="22"/>
              <w:lang w:eastAsia="de-DE"/>
            </w:rPr>
          </w:pPr>
          <w:del w:id="338" w:author="Carsten Hein" w:date="2022-04-20T07:55:00Z">
            <w:r w:rsidRPr="005F5FB5" w:rsidDel="005F5FB5">
              <w:rPr>
                <w:rPrChange w:id="339" w:author="Carsten Hein" w:date="2022-04-20T07:55:00Z">
                  <w:rPr>
                    <w:rStyle w:val="Hyperlink"/>
                    <w:noProof/>
                  </w:rPr>
                </w:rPrChange>
              </w:rPr>
              <w:delText>4</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340" w:author="Carsten Hein" w:date="2022-04-20T07:55:00Z">
                  <w:rPr>
                    <w:rStyle w:val="Hyperlink"/>
                    <w:noProof/>
                  </w:rPr>
                </w:rPrChange>
              </w:rPr>
              <w:delText>Versuchsprogramm Holz-Beton-Verbund-Decken</w:delText>
            </w:r>
            <w:r w:rsidDel="005F5FB5">
              <w:rPr>
                <w:noProof/>
                <w:webHidden/>
              </w:rPr>
              <w:tab/>
            </w:r>
            <w:r w:rsidR="00A2726B" w:rsidDel="005F5FB5">
              <w:rPr>
                <w:noProof/>
                <w:webHidden/>
              </w:rPr>
              <w:delText>23</w:delText>
            </w:r>
          </w:del>
        </w:p>
        <w:p w14:paraId="44CA14A0" w14:textId="14E64929" w:rsidR="00B31C71" w:rsidDel="005F5FB5" w:rsidRDefault="00B31C71">
          <w:pPr>
            <w:pStyle w:val="Verzeichnis2"/>
            <w:tabs>
              <w:tab w:val="left" w:pos="600"/>
              <w:tab w:val="right" w:leader="dot" w:pos="9060"/>
            </w:tabs>
            <w:rPr>
              <w:del w:id="341" w:author="Carsten Hein" w:date="2022-04-20T07:55:00Z"/>
              <w:rFonts w:eastAsiaTheme="minorEastAsia" w:cstheme="minorBidi"/>
              <w:b w:val="0"/>
              <w:bCs w:val="0"/>
              <w:noProof/>
              <w:sz w:val="22"/>
              <w:szCs w:val="22"/>
              <w:lang w:eastAsia="de-DE"/>
            </w:rPr>
          </w:pPr>
          <w:del w:id="342" w:author="Carsten Hein" w:date="2022-04-20T07:55:00Z">
            <w:r w:rsidRPr="005F5FB5" w:rsidDel="005F5FB5">
              <w:rPr>
                <w:rPrChange w:id="343" w:author="Carsten Hein" w:date="2022-04-20T07:55:00Z">
                  <w:rPr>
                    <w:rStyle w:val="Hyperlink"/>
                    <w:noProof/>
                  </w:rPr>
                </w:rPrChange>
              </w:rPr>
              <w:delText>4.1</w:delText>
            </w:r>
            <w:r w:rsidDel="005F5FB5">
              <w:rPr>
                <w:rFonts w:eastAsiaTheme="minorEastAsia" w:cstheme="minorBidi"/>
                <w:b w:val="0"/>
                <w:bCs w:val="0"/>
                <w:noProof/>
                <w:sz w:val="22"/>
                <w:szCs w:val="22"/>
                <w:lang w:eastAsia="de-DE"/>
              </w:rPr>
              <w:tab/>
            </w:r>
            <w:r w:rsidRPr="005F5FB5" w:rsidDel="005F5FB5">
              <w:rPr>
                <w:rPrChange w:id="344" w:author="Carsten Hein" w:date="2022-04-20T07:55:00Z">
                  <w:rPr>
                    <w:rStyle w:val="Hyperlink"/>
                    <w:noProof/>
                  </w:rPr>
                </w:rPrChange>
              </w:rPr>
              <w:delText>Abweichungen vom Versuchsprogramm der Verbindungsmittel</w:delText>
            </w:r>
            <w:r w:rsidDel="005F5FB5">
              <w:rPr>
                <w:noProof/>
                <w:webHidden/>
              </w:rPr>
              <w:tab/>
            </w:r>
            <w:r w:rsidR="00A2726B" w:rsidDel="005F5FB5">
              <w:rPr>
                <w:noProof/>
                <w:webHidden/>
              </w:rPr>
              <w:delText>23</w:delText>
            </w:r>
          </w:del>
        </w:p>
        <w:p w14:paraId="17860A2E" w14:textId="6FF67933" w:rsidR="00B31C71" w:rsidDel="005F5FB5" w:rsidRDefault="00B31C71">
          <w:pPr>
            <w:pStyle w:val="Verzeichnis1"/>
            <w:tabs>
              <w:tab w:val="left" w:pos="400"/>
              <w:tab w:val="right" w:leader="dot" w:pos="9060"/>
            </w:tabs>
            <w:rPr>
              <w:del w:id="345" w:author="Carsten Hein" w:date="2022-04-20T07:55:00Z"/>
              <w:rFonts w:asciiTheme="minorHAnsi" w:eastAsiaTheme="minorEastAsia" w:hAnsiTheme="minorHAnsi" w:cstheme="minorBidi"/>
              <w:b w:val="0"/>
              <w:bCs w:val="0"/>
              <w:caps w:val="0"/>
              <w:noProof/>
              <w:sz w:val="22"/>
              <w:szCs w:val="22"/>
              <w:lang w:eastAsia="de-DE"/>
            </w:rPr>
          </w:pPr>
          <w:del w:id="346" w:author="Carsten Hein" w:date="2022-04-20T07:55:00Z">
            <w:r w:rsidRPr="005F5FB5" w:rsidDel="005F5FB5">
              <w:rPr>
                <w:rPrChange w:id="347" w:author="Carsten Hein" w:date="2022-04-20T07:55:00Z">
                  <w:rPr>
                    <w:rStyle w:val="Hyperlink"/>
                    <w:noProof/>
                  </w:rPr>
                </w:rPrChange>
              </w:rPr>
              <w:delText>5</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348" w:author="Carsten Hein" w:date="2022-04-20T07:55:00Z">
                  <w:rPr>
                    <w:rStyle w:val="Hyperlink"/>
                    <w:noProof/>
                  </w:rPr>
                </w:rPrChange>
              </w:rPr>
              <w:delText>Versuche an geschraubten Holz-Beton-Verbundkörpern</w:delText>
            </w:r>
            <w:r w:rsidDel="005F5FB5">
              <w:rPr>
                <w:noProof/>
                <w:webHidden/>
              </w:rPr>
              <w:tab/>
            </w:r>
            <w:r w:rsidR="00A2726B" w:rsidDel="005F5FB5">
              <w:rPr>
                <w:noProof/>
                <w:webHidden/>
              </w:rPr>
              <w:delText>24</w:delText>
            </w:r>
          </w:del>
        </w:p>
        <w:p w14:paraId="0C414834" w14:textId="1798A158" w:rsidR="00B31C71" w:rsidDel="005F5FB5" w:rsidRDefault="00B31C71">
          <w:pPr>
            <w:pStyle w:val="Verzeichnis2"/>
            <w:tabs>
              <w:tab w:val="left" w:pos="600"/>
              <w:tab w:val="right" w:leader="dot" w:pos="9060"/>
            </w:tabs>
            <w:rPr>
              <w:del w:id="349" w:author="Carsten Hein" w:date="2022-04-20T07:55:00Z"/>
              <w:rFonts w:eastAsiaTheme="minorEastAsia" w:cstheme="minorBidi"/>
              <w:b w:val="0"/>
              <w:bCs w:val="0"/>
              <w:noProof/>
              <w:sz w:val="22"/>
              <w:szCs w:val="22"/>
              <w:lang w:eastAsia="de-DE"/>
            </w:rPr>
          </w:pPr>
          <w:del w:id="350" w:author="Carsten Hein" w:date="2022-04-20T07:55:00Z">
            <w:r w:rsidRPr="005F5FB5" w:rsidDel="005F5FB5">
              <w:rPr>
                <w:rPrChange w:id="351" w:author="Carsten Hein" w:date="2022-04-20T07:55:00Z">
                  <w:rPr>
                    <w:rStyle w:val="Hyperlink"/>
                    <w:noProof/>
                  </w:rPr>
                </w:rPrChange>
              </w:rPr>
              <w:delText>5.1</w:delText>
            </w:r>
            <w:r w:rsidDel="005F5FB5">
              <w:rPr>
                <w:rFonts w:eastAsiaTheme="minorEastAsia" w:cstheme="minorBidi"/>
                <w:b w:val="0"/>
                <w:bCs w:val="0"/>
                <w:noProof/>
                <w:sz w:val="22"/>
                <w:szCs w:val="22"/>
                <w:lang w:eastAsia="de-DE"/>
              </w:rPr>
              <w:tab/>
            </w:r>
            <w:r w:rsidRPr="005F5FB5" w:rsidDel="005F5FB5">
              <w:rPr>
                <w:rPrChange w:id="352" w:author="Carsten Hein" w:date="2022-04-20T07:55:00Z">
                  <w:rPr>
                    <w:rStyle w:val="Hyperlink"/>
                    <w:noProof/>
                  </w:rPr>
                </w:rPrChange>
              </w:rPr>
              <w:delText>Scherversuche an geschraubten Holz-Beton-Verbundkörpern</w:delText>
            </w:r>
            <w:r w:rsidDel="005F5FB5">
              <w:rPr>
                <w:noProof/>
                <w:webHidden/>
              </w:rPr>
              <w:tab/>
            </w:r>
            <w:r w:rsidR="00A2726B" w:rsidDel="005F5FB5">
              <w:rPr>
                <w:noProof/>
                <w:webHidden/>
              </w:rPr>
              <w:delText>25</w:delText>
            </w:r>
          </w:del>
        </w:p>
        <w:p w14:paraId="3F7B9CED" w14:textId="2A3658A2" w:rsidR="00B31C71" w:rsidDel="005F5FB5" w:rsidRDefault="00B31C71">
          <w:pPr>
            <w:pStyle w:val="Verzeichnis3"/>
            <w:tabs>
              <w:tab w:val="left" w:pos="1000"/>
              <w:tab w:val="right" w:leader="dot" w:pos="9060"/>
            </w:tabs>
            <w:rPr>
              <w:del w:id="353" w:author="Carsten Hein" w:date="2022-04-20T07:55:00Z"/>
              <w:rFonts w:eastAsiaTheme="minorEastAsia" w:cstheme="minorBidi"/>
              <w:noProof/>
              <w:sz w:val="22"/>
              <w:szCs w:val="22"/>
              <w:lang w:eastAsia="de-DE"/>
            </w:rPr>
          </w:pPr>
          <w:del w:id="354" w:author="Carsten Hein" w:date="2022-04-20T07:55:00Z">
            <w:r w:rsidRPr="005F5FB5" w:rsidDel="005F5FB5">
              <w:rPr>
                <w:rPrChange w:id="355" w:author="Carsten Hein" w:date="2022-04-20T07:55:00Z">
                  <w:rPr>
                    <w:rStyle w:val="Hyperlink"/>
                    <w:noProof/>
                  </w:rPr>
                </w:rPrChange>
              </w:rPr>
              <w:delText>5.1.1</w:delText>
            </w:r>
            <w:r w:rsidDel="005F5FB5">
              <w:rPr>
                <w:rFonts w:eastAsiaTheme="minorEastAsia" w:cstheme="minorBidi"/>
                <w:noProof/>
                <w:sz w:val="22"/>
                <w:szCs w:val="22"/>
                <w:lang w:eastAsia="de-DE"/>
              </w:rPr>
              <w:tab/>
            </w:r>
            <w:r w:rsidRPr="005F5FB5" w:rsidDel="005F5FB5">
              <w:rPr>
                <w:rPrChange w:id="356" w:author="Carsten Hein" w:date="2022-04-20T07:55:00Z">
                  <w:rPr>
                    <w:rStyle w:val="Hyperlink"/>
                    <w:noProof/>
                  </w:rPr>
                </w:rPrChange>
              </w:rPr>
              <w:delText>Herstellung und Versuchsdurchführung</w:delText>
            </w:r>
            <w:r w:rsidDel="005F5FB5">
              <w:rPr>
                <w:noProof/>
                <w:webHidden/>
              </w:rPr>
              <w:tab/>
            </w:r>
            <w:r w:rsidR="00A2726B" w:rsidDel="005F5FB5">
              <w:rPr>
                <w:noProof/>
                <w:webHidden/>
              </w:rPr>
              <w:delText>27</w:delText>
            </w:r>
          </w:del>
        </w:p>
        <w:p w14:paraId="0440061F" w14:textId="71020AF4" w:rsidR="00B31C71" w:rsidDel="005F5FB5" w:rsidRDefault="00B31C71">
          <w:pPr>
            <w:pStyle w:val="Verzeichnis3"/>
            <w:tabs>
              <w:tab w:val="left" w:pos="1000"/>
              <w:tab w:val="right" w:leader="dot" w:pos="9060"/>
            </w:tabs>
            <w:rPr>
              <w:del w:id="357" w:author="Carsten Hein" w:date="2022-04-20T07:55:00Z"/>
              <w:rFonts w:eastAsiaTheme="minorEastAsia" w:cstheme="minorBidi"/>
              <w:noProof/>
              <w:sz w:val="22"/>
              <w:szCs w:val="22"/>
              <w:lang w:eastAsia="de-DE"/>
            </w:rPr>
          </w:pPr>
          <w:del w:id="358" w:author="Carsten Hein" w:date="2022-04-20T07:55:00Z">
            <w:r w:rsidRPr="005F5FB5" w:rsidDel="005F5FB5">
              <w:rPr>
                <w:rPrChange w:id="359" w:author="Carsten Hein" w:date="2022-04-20T07:55:00Z">
                  <w:rPr>
                    <w:rStyle w:val="Hyperlink"/>
                    <w:noProof/>
                  </w:rPr>
                </w:rPrChange>
              </w:rPr>
              <w:delText>5.1.2</w:delText>
            </w:r>
            <w:r w:rsidDel="005F5FB5">
              <w:rPr>
                <w:rFonts w:eastAsiaTheme="minorEastAsia" w:cstheme="minorBidi"/>
                <w:noProof/>
                <w:sz w:val="22"/>
                <w:szCs w:val="22"/>
                <w:lang w:eastAsia="de-DE"/>
              </w:rPr>
              <w:tab/>
            </w:r>
            <w:r w:rsidRPr="005F5FB5" w:rsidDel="005F5FB5">
              <w:rPr>
                <w:rPrChange w:id="360" w:author="Carsten Hein" w:date="2022-04-20T07:55:00Z">
                  <w:rPr>
                    <w:rStyle w:val="Hyperlink"/>
                    <w:noProof/>
                  </w:rPr>
                </w:rPrChange>
              </w:rPr>
              <w:delText>Beobachtungen und Ergebnisse</w:delText>
            </w:r>
            <w:r w:rsidDel="005F5FB5">
              <w:rPr>
                <w:noProof/>
                <w:webHidden/>
              </w:rPr>
              <w:tab/>
            </w:r>
            <w:r w:rsidR="00A2726B" w:rsidDel="005F5FB5">
              <w:rPr>
                <w:noProof/>
                <w:webHidden/>
              </w:rPr>
              <w:delText>28</w:delText>
            </w:r>
          </w:del>
        </w:p>
        <w:p w14:paraId="27377475" w14:textId="665A43E7" w:rsidR="00B31C71" w:rsidDel="005F5FB5" w:rsidRDefault="00B31C71">
          <w:pPr>
            <w:pStyle w:val="Verzeichnis1"/>
            <w:tabs>
              <w:tab w:val="left" w:pos="400"/>
              <w:tab w:val="right" w:leader="dot" w:pos="9060"/>
            </w:tabs>
            <w:rPr>
              <w:del w:id="361" w:author="Carsten Hein" w:date="2022-04-20T07:55:00Z"/>
              <w:rFonts w:asciiTheme="minorHAnsi" w:eastAsiaTheme="minorEastAsia" w:hAnsiTheme="minorHAnsi" w:cstheme="minorBidi"/>
              <w:b w:val="0"/>
              <w:bCs w:val="0"/>
              <w:caps w:val="0"/>
              <w:noProof/>
              <w:sz w:val="22"/>
              <w:szCs w:val="22"/>
              <w:lang w:eastAsia="de-DE"/>
            </w:rPr>
          </w:pPr>
          <w:del w:id="362" w:author="Carsten Hein" w:date="2022-04-20T07:55:00Z">
            <w:r w:rsidRPr="005F5FB5" w:rsidDel="005F5FB5">
              <w:rPr>
                <w:rPrChange w:id="363" w:author="Carsten Hein" w:date="2022-04-20T07:55:00Z">
                  <w:rPr>
                    <w:rStyle w:val="Hyperlink"/>
                    <w:noProof/>
                  </w:rPr>
                </w:rPrChange>
              </w:rPr>
              <w:delText>6</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364" w:author="Carsten Hein" w:date="2022-04-20T07:55:00Z">
                  <w:rPr>
                    <w:rStyle w:val="Hyperlink"/>
                    <w:noProof/>
                  </w:rPr>
                </w:rPrChange>
              </w:rPr>
              <w:delText>Versuche an geklebten Holz-Beton-Verbund-Bauteilen</w:delText>
            </w:r>
            <w:r w:rsidDel="005F5FB5">
              <w:rPr>
                <w:noProof/>
                <w:webHidden/>
              </w:rPr>
              <w:tab/>
            </w:r>
            <w:r w:rsidR="00A2726B" w:rsidDel="005F5FB5">
              <w:rPr>
                <w:noProof/>
                <w:webHidden/>
              </w:rPr>
              <w:delText>29</w:delText>
            </w:r>
          </w:del>
        </w:p>
        <w:p w14:paraId="157B71E4" w14:textId="2208D1B6" w:rsidR="00B31C71" w:rsidDel="005F5FB5" w:rsidRDefault="00B31C71">
          <w:pPr>
            <w:pStyle w:val="Verzeichnis2"/>
            <w:tabs>
              <w:tab w:val="left" w:pos="600"/>
              <w:tab w:val="right" w:leader="dot" w:pos="9060"/>
            </w:tabs>
            <w:rPr>
              <w:del w:id="365" w:author="Carsten Hein" w:date="2022-04-20T07:55:00Z"/>
              <w:rFonts w:eastAsiaTheme="minorEastAsia" w:cstheme="minorBidi"/>
              <w:b w:val="0"/>
              <w:bCs w:val="0"/>
              <w:noProof/>
              <w:sz w:val="22"/>
              <w:szCs w:val="22"/>
              <w:lang w:eastAsia="de-DE"/>
            </w:rPr>
          </w:pPr>
          <w:del w:id="366" w:author="Carsten Hein" w:date="2022-04-20T07:55:00Z">
            <w:r w:rsidRPr="005F5FB5" w:rsidDel="005F5FB5">
              <w:rPr>
                <w:rPrChange w:id="367" w:author="Carsten Hein" w:date="2022-04-20T07:55:00Z">
                  <w:rPr>
                    <w:rStyle w:val="Hyperlink"/>
                    <w:noProof/>
                  </w:rPr>
                </w:rPrChange>
              </w:rPr>
              <w:delText>6.1</w:delText>
            </w:r>
            <w:r w:rsidDel="005F5FB5">
              <w:rPr>
                <w:rFonts w:eastAsiaTheme="minorEastAsia" w:cstheme="minorBidi"/>
                <w:b w:val="0"/>
                <w:bCs w:val="0"/>
                <w:noProof/>
                <w:sz w:val="22"/>
                <w:szCs w:val="22"/>
                <w:lang w:eastAsia="de-DE"/>
              </w:rPr>
              <w:tab/>
            </w:r>
            <w:r w:rsidRPr="005F5FB5" w:rsidDel="005F5FB5">
              <w:rPr>
                <w:rPrChange w:id="368" w:author="Carsten Hein" w:date="2022-04-20T07:55:00Z">
                  <w:rPr>
                    <w:rStyle w:val="Hyperlink"/>
                    <w:noProof/>
                  </w:rPr>
                </w:rPrChange>
              </w:rPr>
              <w:delText>Stand der Forschung und Technik</w:delText>
            </w:r>
            <w:r w:rsidDel="005F5FB5">
              <w:rPr>
                <w:noProof/>
                <w:webHidden/>
              </w:rPr>
              <w:tab/>
            </w:r>
            <w:r w:rsidR="00A2726B" w:rsidDel="005F5FB5">
              <w:rPr>
                <w:noProof/>
                <w:webHidden/>
              </w:rPr>
              <w:delText>30</w:delText>
            </w:r>
          </w:del>
        </w:p>
        <w:p w14:paraId="3BCCF2F2" w14:textId="1E46A9FC" w:rsidR="00B31C71" w:rsidDel="005F5FB5" w:rsidRDefault="00B31C71">
          <w:pPr>
            <w:pStyle w:val="Verzeichnis2"/>
            <w:tabs>
              <w:tab w:val="left" w:pos="600"/>
              <w:tab w:val="right" w:leader="dot" w:pos="9060"/>
            </w:tabs>
            <w:rPr>
              <w:del w:id="369" w:author="Carsten Hein" w:date="2022-04-20T07:55:00Z"/>
              <w:rFonts w:eastAsiaTheme="minorEastAsia" w:cstheme="minorBidi"/>
              <w:b w:val="0"/>
              <w:bCs w:val="0"/>
              <w:noProof/>
              <w:sz w:val="22"/>
              <w:szCs w:val="22"/>
              <w:lang w:eastAsia="de-DE"/>
            </w:rPr>
          </w:pPr>
          <w:del w:id="370" w:author="Carsten Hein" w:date="2022-04-20T07:55:00Z">
            <w:r w:rsidRPr="005F5FB5" w:rsidDel="005F5FB5">
              <w:rPr>
                <w:rPrChange w:id="371" w:author="Carsten Hein" w:date="2022-04-20T07:55:00Z">
                  <w:rPr>
                    <w:rStyle w:val="Hyperlink"/>
                    <w:noProof/>
                  </w:rPr>
                </w:rPrChange>
              </w:rPr>
              <w:delText>6.2</w:delText>
            </w:r>
            <w:r w:rsidDel="005F5FB5">
              <w:rPr>
                <w:rFonts w:eastAsiaTheme="minorEastAsia" w:cstheme="minorBidi"/>
                <w:b w:val="0"/>
                <w:bCs w:val="0"/>
                <w:noProof/>
                <w:sz w:val="22"/>
                <w:szCs w:val="22"/>
                <w:lang w:eastAsia="de-DE"/>
              </w:rPr>
              <w:tab/>
            </w:r>
            <w:r w:rsidRPr="005F5FB5" w:rsidDel="005F5FB5">
              <w:rPr>
                <w:rPrChange w:id="372" w:author="Carsten Hein" w:date="2022-04-20T07:55:00Z">
                  <w:rPr>
                    <w:rStyle w:val="Hyperlink"/>
                    <w:noProof/>
                  </w:rPr>
                </w:rPrChange>
              </w:rPr>
              <w:delText>Überlegungen zur Herstellungstechnologie</w:delText>
            </w:r>
            <w:r w:rsidDel="005F5FB5">
              <w:rPr>
                <w:noProof/>
                <w:webHidden/>
              </w:rPr>
              <w:tab/>
            </w:r>
            <w:r w:rsidR="00A2726B" w:rsidDel="005F5FB5">
              <w:rPr>
                <w:noProof/>
                <w:webHidden/>
              </w:rPr>
              <w:delText>34</w:delText>
            </w:r>
          </w:del>
        </w:p>
        <w:p w14:paraId="409113D1" w14:textId="448BCDF8" w:rsidR="00B31C71" w:rsidDel="005F5FB5" w:rsidRDefault="00B31C71">
          <w:pPr>
            <w:pStyle w:val="Verzeichnis3"/>
            <w:tabs>
              <w:tab w:val="left" w:pos="1000"/>
              <w:tab w:val="right" w:leader="dot" w:pos="9060"/>
            </w:tabs>
            <w:rPr>
              <w:del w:id="373" w:author="Carsten Hein" w:date="2022-04-20T07:55:00Z"/>
              <w:rFonts w:eastAsiaTheme="minorEastAsia" w:cstheme="minorBidi"/>
              <w:noProof/>
              <w:sz w:val="22"/>
              <w:szCs w:val="22"/>
              <w:lang w:eastAsia="de-DE"/>
            </w:rPr>
          </w:pPr>
          <w:del w:id="374" w:author="Carsten Hein" w:date="2022-04-20T07:55:00Z">
            <w:r w:rsidRPr="005F5FB5" w:rsidDel="005F5FB5">
              <w:rPr>
                <w:rPrChange w:id="375" w:author="Carsten Hein" w:date="2022-04-20T07:55:00Z">
                  <w:rPr>
                    <w:rStyle w:val="Hyperlink"/>
                    <w:noProof/>
                  </w:rPr>
                </w:rPrChange>
              </w:rPr>
              <w:delText>6.2.1</w:delText>
            </w:r>
            <w:r w:rsidDel="005F5FB5">
              <w:rPr>
                <w:rFonts w:eastAsiaTheme="minorEastAsia" w:cstheme="minorBidi"/>
                <w:noProof/>
                <w:sz w:val="22"/>
                <w:szCs w:val="22"/>
                <w:lang w:eastAsia="de-DE"/>
              </w:rPr>
              <w:tab/>
            </w:r>
            <w:r w:rsidRPr="005F5FB5" w:rsidDel="005F5FB5">
              <w:rPr>
                <w:rPrChange w:id="376" w:author="Carsten Hein" w:date="2022-04-20T07:55:00Z">
                  <w:rPr>
                    <w:rStyle w:val="Hyperlink"/>
                    <w:noProof/>
                  </w:rPr>
                </w:rPrChange>
              </w:rPr>
              <w:delText>Vorbereitung der Fügeteil-Oberflächen</w:delText>
            </w:r>
            <w:r w:rsidDel="005F5FB5">
              <w:rPr>
                <w:noProof/>
                <w:webHidden/>
              </w:rPr>
              <w:tab/>
            </w:r>
            <w:r w:rsidR="00A2726B" w:rsidDel="005F5FB5">
              <w:rPr>
                <w:noProof/>
                <w:webHidden/>
              </w:rPr>
              <w:delText>35</w:delText>
            </w:r>
          </w:del>
        </w:p>
        <w:p w14:paraId="18B213F7" w14:textId="4E27FD9D" w:rsidR="00B31C71" w:rsidDel="005F5FB5" w:rsidRDefault="00B31C71">
          <w:pPr>
            <w:pStyle w:val="Verzeichnis3"/>
            <w:tabs>
              <w:tab w:val="left" w:pos="1000"/>
              <w:tab w:val="right" w:leader="dot" w:pos="9060"/>
            </w:tabs>
            <w:rPr>
              <w:del w:id="377" w:author="Carsten Hein" w:date="2022-04-20T07:55:00Z"/>
              <w:rFonts w:eastAsiaTheme="minorEastAsia" w:cstheme="minorBidi"/>
              <w:noProof/>
              <w:sz w:val="22"/>
              <w:szCs w:val="22"/>
              <w:lang w:eastAsia="de-DE"/>
            </w:rPr>
          </w:pPr>
          <w:del w:id="378" w:author="Carsten Hein" w:date="2022-04-20T07:55:00Z">
            <w:r w:rsidRPr="005F5FB5" w:rsidDel="005F5FB5">
              <w:rPr>
                <w:rPrChange w:id="379" w:author="Carsten Hein" w:date="2022-04-20T07:55:00Z">
                  <w:rPr>
                    <w:rStyle w:val="Hyperlink"/>
                    <w:noProof/>
                  </w:rPr>
                </w:rPrChange>
              </w:rPr>
              <w:delText>6.2.2</w:delText>
            </w:r>
            <w:r w:rsidDel="005F5FB5">
              <w:rPr>
                <w:rFonts w:eastAsiaTheme="minorEastAsia" w:cstheme="minorBidi"/>
                <w:noProof/>
                <w:sz w:val="22"/>
                <w:szCs w:val="22"/>
                <w:lang w:eastAsia="de-DE"/>
              </w:rPr>
              <w:tab/>
            </w:r>
            <w:r w:rsidRPr="005F5FB5" w:rsidDel="005F5FB5">
              <w:rPr>
                <w:rPrChange w:id="380" w:author="Carsten Hein" w:date="2022-04-20T07:55:00Z">
                  <w:rPr>
                    <w:rStyle w:val="Hyperlink"/>
                    <w:noProof/>
                  </w:rPr>
                </w:rPrChange>
              </w:rPr>
              <w:delText>Anforderungen an den Klebstoff</w:delText>
            </w:r>
            <w:r w:rsidDel="005F5FB5">
              <w:rPr>
                <w:noProof/>
                <w:webHidden/>
              </w:rPr>
              <w:tab/>
            </w:r>
            <w:r w:rsidR="00A2726B" w:rsidDel="005F5FB5">
              <w:rPr>
                <w:noProof/>
                <w:webHidden/>
              </w:rPr>
              <w:delText>36</w:delText>
            </w:r>
          </w:del>
        </w:p>
        <w:p w14:paraId="02B4B8CF" w14:textId="0967BA2C" w:rsidR="00B31C71" w:rsidDel="005F5FB5" w:rsidRDefault="00B31C71">
          <w:pPr>
            <w:pStyle w:val="Verzeichnis2"/>
            <w:tabs>
              <w:tab w:val="left" w:pos="600"/>
              <w:tab w:val="right" w:leader="dot" w:pos="9060"/>
            </w:tabs>
            <w:rPr>
              <w:del w:id="381" w:author="Carsten Hein" w:date="2022-04-20T07:55:00Z"/>
              <w:rFonts w:eastAsiaTheme="minorEastAsia" w:cstheme="minorBidi"/>
              <w:b w:val="0"/>
              <w:bCs w:val="0"/>
              <w:noProof/>
              <w:sz w:val="22"/>
              <w:szCs w:val="22"/>
              <w:lang w:eastAsia="de-DE"/>
            </w:rPr>
          </w:pPr>
          <w:del w:id="382" w:author="Carsten Hein" w:date="2022-04-20T07:55:00Z">
            <w:r w:rsidRPr="005F5FB5" w:rsidDel="005F5FB5">
              <w:rPr>
                <w:rPrChange w:id="383" w:author="Carsten Hein" w:date="2022-04-20T07:55:00Z">
                  <w:rPr>
                    <w:rStyle w:val="Hyperlink"/>
                    <w:noProof/>
                  </w:rPr>
                </w:rPrChange>
              </w:rPr>
              <w:delText>6.3</w:delText>
            </w:r>
            <w:r w:rsidDel="005F5FB5">
              <w:rPr>
                <w:rFonts w:eastAsiaTheme="minorEastAsia" w:cstheme="minorBidi"/>
                <w:b w:val="0"/>
                <w:bCs w:val="0"/>
                <w:noProof/>
                <w:sz w:val="22"/>
                <w:szCs w:val="22"/>
                <w:lang w:eastAsia="de-DE"/>
              </w:rPr>
              <w:tab/>
            </w:r>
            <w:r w:rsidRPr="005F5FB5" w:rsidDel="005F5FB5">
              <w:rPr>
                <w:rPrChange w:id="384" w:author="Carsten Hein" w:date="2022-04-20T07:55:00Z">
                  <w:rPr>
                    <w:rStyle w:val="Hyperlink"/>
                    <w:noProof/>
                  </w:rPr>
                </w:rPrChange>
              </w:rPr>
              <w:delText>Materialien</w:delText>
            </w:r>
            <w:r w:rsidDel="005F5FB5">
              <w:rPr>
                <w:noProof/>
                <w:webHidden/>
              </w:rPr>
              <w:tab/>
            </w:r>
            <w:r w:rsidR="00A2726B" w:rsidDel="005F5FB5">
              <w:rPr>
                <w:noProof/>
                <w:webHidden/>
              </w:rPr>
              <w:delText>37</w:delText>
            </w:r>
          </w:del>
        </w:p>
        <w:p w14:paraId="6A229B03" w14:textId="4CF33BEF" w:rsidR="00B31C71" w:rsidDel="005F5FB5" w:rsidRDefault="00B31C71">
          <w:pPr>
            <w:pStyle w:val="Verzeichnis3"/>
            <w:tabs>
              <w:tab w:val="left" w:pos="1000"/>
              <w:tab w:val="right" w:leader="dot" w:pos="9060"/>
            </w:tabs>
            <w:rPr>
              <w:del w:id="385" w:author="Carsten Hein" w:date="2022-04-20T07:55:00Z"/>
              <w:rFonts w:eastAsiaTheme="minorEastAsia" w:cstheme="minorBidi"/>
              <w:noProof/>
              <w:sz w:val="22"/>
              <w:szCs w:val="22"/>
              <w:lang w:eastAsia="de-DE"/>
            </w:rPr>
          </w:pPr>
          <w:del w:id="386" w:author="Carsten Hein" w:date="2022-04-20T07:55:00Z">
            <w:r w:rsidRPr="005F5FB5" w:rsidDel="005F5FB5">
              <w:rPr>
                <w:rPrChange w:id="387" w:author="Carsten Hein" w:date="2022-04-20T07:55:00Z">
                  <w:rPr>
                    <w:rStyle w:val="Hyperlink"/>
                    <w:rFonts w:eastAsia="Calibri"/>
                    <w:noProof/>
                  </w:rPr>
                </w:rPrChange>
              </w:rPr>
              <w:delText>6.3.1</w:delText>
            </w:r>
            <w:r w:rsidDel="005F5FB5">
              <w:rPr>
                <w:rFonts w:eastAsiaTheme="minorEastAsia" w:cstheme="minorBidi"/>
                <w:noProof/>
                <w:sz w:val="22"/>
                <w:szCs w:val="22"/>
                <w:lang w:eastAsia="de-DE"/>
              </w:rPr>
              <w:tab/>
            </w:r>
            <w:r w:rsidRPr="005F5FB5" w:rsidDel="005F5FB5">
              <w:rPr>
                <w:rPrChange w:id="388" w:author="Carsten Hein" w:date="2022-04-20T07:55:00Z">
                  <w:rPr>
                    <w:rStyle w:val="Hyperlink"/>
                    <w:rFonts w:eastAsia="Calibri"/>
                    <w:noProof/>
                  </w:rPr>
                </w:rPrChange>
              </w:rPr>
              <w:delText>Klebstoff</w:delText>
            </w:r>
            <w:r w:rsidDel="005F5FB5">
              <w:rPr>
                <w:noProof/>
                <w:webHidden/>
              </w:rPr>
              <w:tab/>
            </w:r>
            <w:r w:rsidR="00A2726B" w:rsidDel="005F5FB5">
              <w:rPr>
                <w:noProof/>
                <w:webHidden/>
              </w:rPr>
              <w:delText>37</w:delText>
            </w:r>
          </w:del>
        </w:p>
        <w:p w14:paraId="4CA1BCAD" w14:textId="14B463F2" w:rsidR="00B31C71" w:rsidDel="005F5FB5" w:rsidRDefault="00B31C71">
          <w:pPr>
            <w:pStyle w:val="Verzeichnis3"/>
            <w:tabs>
              <w:tab w:val="left" w:pos="1000"/>
              <w:tab w:val="right" w:leader="dot" w:pos="9060"/>
            </w:tabs>
            <w:rPr>
              <w:del w:id="389" w:author="Carsten Hein" w:date="2022-04-20T07:55:00Z"/>
              <w:rFonts w:eastAsiaTheme="minorEastAsia" w:cstheme="minorBidi"/>
              <w:noProof/>
              <w:sz w:val="22"/>
              <w:szCs w:val="22"/>
              <w:lang w:eastAsia="de-DE"/>
            </w:rPr>
          </w:pPr>
          <w:del w:id="390" w:author="Carsten Hein" w:date="2022-04-20T07:55:00Z">
            <w:r w:rsidRPr="005F5FB5" w:rsidDel="005F5FB5">
              <w:rPr>
                <w:rPrChange w:id="391" w:author="Carsten Hein" w:date="2022-04-20T07:55:00Z">
                  <w:rPr>
                    <w:rStyle w:val="Hyperlink"/>
                    <w:rFonts w:eastAsia="Calibri"/>
                    <w:noProof/>
                  </w:rPr>
                </w:rPrChange>
              </w:rPr>
              <w:delText>6.3.2</w:delText>
            </w:r>
            <w:r w:rsidDel="005F5FB5">
              <w:rPr>
                <w:rFonts w:eastAsiaTheme="minorEastAsia" w:cstheme="minorBidi"/>
                <w:noProof/>
                <w:sz w:val="22"/>
                <w:szCs w:val="22"/>
                <w:lang w:eastAsia="de-DE"/>
              </w:rPr>
              <w:tab/>
            </w:r>
            <w:r w:rsidRPr="005F5FB5" w:rsidDel="005F5FB5">
              <w:rPr>
                <w:rPrChange w:id="392" w:author="Carsten Hein" w:date="2022-04-20T07:55:00Z">
                  <w:rPr>
                    <w:rStyle w:val="Hyperlink"/>
                    <w:rFonts w:eastAsia="Calibri"/>
                    <w:noProof/>
                  </w:rPr>
                </w:rPrChange>
              </w:rPr>
              <w:delText>Beton</w:delText>
            </w:r>
            <w:r w:rsidDel="005F5FB5">
              <w:rPr>
                <w:noProof/>
                <w:webHidden/>
              </w:rPr>
              <w:tab/>
            </w:r>
            <w:r w:rsidR="00A2726B" w:rsidDel="005F5FB5">
              <w:rPr>
                <w:noProof/>
                <w:webHidden/>
              </w:rPr>
              <w:delText>38</w:delText>
            </w:r>
          </w:del>
        </w:p>
        <w:p w14:paraId="73D0099E" w14:textId="4D7DAE94" w:rsidR="00B31C71" w:rsidDel="005F5FB5" w:rsidRDefault="00B31C71">
          <w:pPr>
            <w:pStyle w:val="Verzeichnis3"/>
            <w:tabs>
              <w:tab w:val="left" w:pos="1000"/>
              <w:tab w:val="right" w:leader="dot" w:pos="9060"/>
            </w:tabs>
            <w:rPr>
              <w:del w:id="393" w:author="Carsten Hein" w:date="2022-04-20T07:55:00Z"/>
              <w:rFonts w:eastAsiaTheme="minorEastAsia" w:cstheme="minorBidi"/>
              <w:noProof/>
              <w:sz w:val="22"/>
              <w:szCs w:val="22"/>
              <w:lang w:eastAsia="de-DE"/>
            </w:rPr>
          </w:pPr>
          <w:del w:id="394" w:author="Carsten Hein" w:date="2022-04-20T07:55:00Z">
            <w:r w:rsidRPr="005F5FB5" w:rsidDel="005F5FB5">
              <w:rPr>
                <w:rPrChange w:id="395" w:author="Carsten Hein" w:date="2022-04-20T07:55:00Z">
                  <w:rPr>
                    <w:rStyle w:val="Hyperlink"/>
                    <w:noProof/>
                  </w:rPr>
                </w:rPrChange>
              </w:rPr>
              <w:delText>6.3.3</w:delText>
            </w:r>
            <w:r w:rsidDel="005F5FB5">
              <w:rPr>
                <w:rFonts w:eastAsiaTheme="minorEastAsia" w:cstheme="minorBidi"/>
                <w:noProof/>
                <w:sz w:val="22"/>
                <w:szCs w:val="22"/>
                <w:lang w:eastAsia="de-DE"/>
              </w:rPr>
              <w:tab/>
            </w:r>
            <w:r w:rsidRPr="005F5FB5" w:rsidDel="005F5FB5">
              <w:rPr>
                <w:rPrChange w:id="396" w:author="Carsten Hein" w:date="2022-04-20T07:55:00Z">
                  <w:rPr>
                    <w:rStyle w:val="Hyperlink"/>
                    <w:noProof/>
                  </w:rPr>
                </w:rPrChange>
              </w:rPr>
              <w:delText>Holz</w:delText>
            </w:r>
            <w:r w:rsidDel="005F5FB5">
              <w:rPr>
                <w:noProof/>
                <w:webHidden/>
              </w:rPr>
              <w:tab/>
            </w:r>
            <w:r w:rsidR="00A2726B" w:rsidDel="005F5FB5">
              <w:rPr>
                <w:noProof/>
                <w:webHidden/>
              </w:rPr>
              <w:delText>38</w:delText>
            </w:r>
          </w:del>
        </w:p>
        <w:p w14:paraId="0F0DEB43" w14:textId="4A1772AF" w:rsidR="00B31C71" w:rsidDel="005F5FB5" w:rsidRDefault="00B31C71">
          <w:pPr>
            <w:pStyle w:val="Verzeichnis2"/>
            <w:tabs>
              <w:tab w:val="left" w:pos="600"/>
              <w:tab w:val="right" w:leader="dot" w:pos="9060"/>
            </w:tabs>
            <w:rPr>
              <w:del w:id="397" w:author="Carsten Hein" w:date="2022-04-20T07:55:00Z"/>
              <w:rFonts w:eastAsiaTheme="minorEastAsia" w:cstheme="minorBidi"/>
              <w:b w:val="0"/>
              <w:bCs w:val="0"/>
              <w:noProof/>
              <w:sz w:val="22"/>
              <w:szCs w:val="22"/>
              <w:lang w:eastAsia="de-DE"/>
            </w:rPr>
          </w:pPr>
          <w:del w:id="398" w:author="Carsten Hein" w:date="2022-04-20T07:55:00Z">
            <w:r w:rsidRPr="005F5FB5" w:rsidDel="005F5FB5">
              <w:rPr>
                <w:rPrChange w:id="399" w:author="Carsten Hein" w:date="2022-04-20T07:55:00Z">
                  <w:rPr>
                    <w:rStyle w:val="Hyperlink"/>
                    <w:noProof/>
                  </w:rPr>
                </w:rPrChange>
              </w:rPr>
              <w:delText>6.4</w:delText>
            </w:r>
            <w:r w:rsidDel="005F5FB5">
              <w:rPr>
                <w:rFonts w:eastAsiaTheme="minorEastAsia" w:cstheme="minorBidi"/>
                <w:b w:val="0"/>
                <w:bCs w:val="0"/>
                <w:noProof/>
                <w:sz w:val="22"/>
                <w:szCs w:val="22"/>
                <w:lang w:eastAsia="de-DE"/>
              </w:rPr>
              <w:tab/>
            </w:r>
            <w:r w:rsidRPr="005F5FB5" w:rsidDel="005F5FB5">
              <w:rPr>
                <w:rPrChange w:id="400" w:author="Carsten Hein" w:date="2022-04-20T07:55:00Z">
                  <w:rPr>
                    <w:rStyle w:val="Hyperlink"/>
                    <w:noProof/>
                  </w:rPr>
                </w:rPrChange>
              </w:rPr>
              <w:delText>Versuchsprogramm</w:delText>
            </w:r>
            <w:r w:rsidDel="005F5FB5">
              <w:rPr>
                <w:noProof/>
                <w:webHidden/>
              </w:rPr>
              <w:tab/>
            </w:r>
            <w:r w:rsidR="00A2726B" w:rsidDel="005F5FB5">
              <w:rPr>
                <w:noProof/>
                <w:webHidden/>
              </w:rPr>
              <w:delText>38</w:delText>
            </w:r>
          </w:del>
        </w:p>
        <w:p w14:paraId="24071C5E" w14:textId="64F17388" w:rsidR="00B31C71" w:rsidDel="005F5FB5" w:rsidRDefault="00B31C71">
          <w:pPr>
            <w:pStyle w:val="Verzeichnis2"/>
            <w:tabs>
              <w:tab w:val="left" w:pos="600"/>
              <w:tab w:val="right" w:leader="dot" w:pos="9060"/>
            </w:tabs>
            <w:rPr>
              <w:del w:id="401" w:author="Carsten Hein" w:date="2022-04-20T07:55:00Z"/>
              <w:rFonts w:eastAsiaTheme="minorEastAsia" w:cstheme="minorBidi"/>
              <w:b w:val="0"/>
              <w:bCs w:val="0"/>
              <w:noProof/>
              <w:sz w:val="22"/>
              <w:szCs w:val="22"/>
              <w:lang w:eastAsia="de-DE"/>
            </w:rPr>
          </w:pPr>
          <w:del w:id="402" w:author="Carsten Hein" w:date="2022-04-20T07:55:00Z">
            <w:r w:rsidRPr="005F5FB5" w:rsidDel="005F5FB5">
              <w:rPr>
                <w:rPrChange w:id="403" w:author="Carsten Hein" w:date="2022-04-20T07:55:00Z">
                  <w:rPr>
                    <w:rStyle w:val="Hyperlink"/>
                    <w:noProof/>
                  </w:rPr>
                </w:rPrChange>
              </w:rPr>
              <w:delText>6.5</w:delText>
            </w:r>
            <w:r w:rsidDel="005F5FB5">
              <w:rPr>
                <w:rFonts w:eastAsiaTheme="minorEastAsia" w:cstheme="minorBidi"/>
                <w:b w:val="0"/>
                <w:bCs w:val="0"/>
                <w:noProof/>
                <w:sz w:val="22"/>
                <w:szCs w:val="22"/>
                <w:lang w:eastAsia="de-DE"/>
              </w:rPr>
              <w:tab/>
            </w:r>
            <w:r w:rsidRPr="005F5FB5" w:rsidDel="005F5FB5">
              <w:rPr>
                <w:rPrChange w:id="404" w:author="Carsten Hein" w:date="2022-04-20T07:55:00Z">
                  <w:rPr>
                    <w:rStyle w:val="Hyperlink"/>
                    <w:noProof/>
                  </w:rPr>
                </w:rPrChange>
              </w:rPr>
              <w:delText>Scherversuche</w:delText>
            </w:r>
            <w:r w:rsidDel="005F5FB5">
              <w:rPr>
                <w:noProof/>
                <w:webHidden/>
              </w:rPr>
              <w:tab/>
            </w:r>
            <w:r w:rsidR="00A2726B" w:rsidDel="005F5FB5">
              <w:rPr>
                <w:noProof/>
                <w:webHidden/>
              </w:rPr>
              <w:delText>40</w:delText>
            </w:r>
          </w:del>
        </w:p>
        <w:p w14:paraId="3FD81060" w14:textId="7177D32F" w:rsidR="00B31C71" w:rsidDel="005F5FB5" w:rsidRDefault="00B31C71">
          <w:pPr>
            <w:pStyle w:val="Verzeichnis3"/>
            <w:tabs>
              <w:tab w:val="left" w:pos="1000"/>
              <w:tab w:val="right" w:leader="dot" w:pos="9060"/>
            </w:tabs>
            <w:rPr>
              <w:del w:id="405" w:author="Carsten Hein" w:date="2022-04-20T07:55:00Z"/>
              <w:rFonts w:eastAsiaTheme="minorEastAsia" w:cstheme="minorBidi"/>
              <w:noProof/>
              <w:sz w:val="22"/>
              <w:szCs w:val="22"/>
              <w:lang w:eastAsia="de-DE"/>
            </w:rPr>
          </w:pPr>
          <w:del w:id="406" w:author="Carsten Hein" w:date="2022-04-20T07:55:00Z">
            <w:r w:rsidRPr="005F5FB5" w:rsidDel="005F5FB5">
              <w:rPr>
                <w:rPrChange w:id="407" w:author="Carsten Hein" w:date="2022-04-20T07:55:00Z">
                  <w:rPr>
                    <w:rStyle w:val="Hyperlink"/>
                    <w:noProof/>
                  </w:rPr>
                </w:rPrChange>
              </w:rPr>
              <w:delText>6.5.1</w:delText>
            </w:r>
            <w:r w:rsidDel="005F5FB5">
              <w:rPr>
                <w:rFonts w:eastAsiaTheme="minorEastAsia" w:cstheme="minorBidi"/>
                <w:noProof/>
                <w:sz w:val="22"/>
                <w:szCs w:val="22"/>
                <w:lang w:eastAsia="de-DE"/>
              </w:rPr>
              <w:tab/>
            </w:r>
            <w:r w:rsidRPr="005F5FB5" w:rsidDel="005F5FB5">
              <w:rPr>
                <w:rPrChange w:id="408" w:author="Carsten Hein" w:date="2022-04-20T07:55:00Z">
                  <w:rPr>
                    <w:rStyle w:val="Hyperlink"/>
                    <w:noProof/>
                  </w:rPr>
                </w:rPrChange>
              </w:rPr>
              <w:delText>Versuchsprogramm und Herstellung der Probekörper</w:delText>
            </w:r>
            <w:r w:rsidDel="005F5FB5">
              <w:rPr>
                <w:noProof/>
                <w:webHidden/>
              </w:rPr>
              <w:tab/>
            </w:r>
            <w:r w:rsidR="00A2726B" w:rsidDel="005F5FB5">
              <w:rPr>
                <w:noProof/>
                <w:webHidden/>
              </w:rPr>
              <w:delText>41</w:delText>
            </w:r>
          </w:del>
        </w:p>
        <w:p w14:paraId="5EF8FEA0" w14:textId="2BFBD711" w:rsidR="00B31C71" w:rsidDel="005F5FB5" w:rsidRDefault="00B31C71">
          <w:pPr>
            <w:pStyle w:val="Verzeichnis3"/>
            <w:tabs>
              <w:tab w:val="left" w:pos="1000"/>
              <w:tab w:val="right" w:leader="dot" w:pos="9060"/>
            </w:tabs>
            <w:rPr>
              <w:del w:id="409" w:author="Carsten Hein" w:date="2022-04-20T07:55:00Z"/>
              <w:rFonts w:eastAsiaTheme="minorEastAsia" w:cstheme="minorBidi"/>
              <w:noProof/>
              <w:sz w:val="22"/>
              <w:szCs w:val="22"/>
              <w:lang w:eastAsia="de-DE"/>
            </w:rPr>
          </w:pPr>
          <w:del w:id="410" w:author="Carsten Hein" w:date="2022-04-20T07:55:00Z">
            <w:r w:rsidRPr="005F5FB5" w:rsidDel="005F5FB5">
              <w:rPr>
                <w:rPrChange w:id="411" w:author="Carsten Hein" w:date="2022-04-20T07:55:00Z">
                  <w:rPr>
                    <w:rStyle w:val="Hyperlink"/>
                    <w:noProof/>
                  </w:rPr>
                </w:rPrChange>
              </w:rPr>
              <w:delText>6.5.2</w:delText>
            </w:r>
            <w:r w:rsidDel="005F5FB5">
              <w:rPr>
                <w:rFonts w:eastAsiaTheme="minorEastAsia" w:cstheme="minorBidi"/>
                <w:noProof/>
                <w:sz w:val="22"/>
                <w:szCs w:val="22"/>
                <w:lang w:eastAsia="de-DE"/>
              </w:rPr>
              <w:tab/>
            </w:r>
            <w:r w:rsidRPr="005F5FB5" w:rsidDel="005F5FB5">
              <w:rPr>
                <w:rPrChange w:id="412" w:author="Carsten Hein" w:date="2022-04-20T07:55:00Z">
                  <w:rPr>
                    <w:rStyle w:val="Hyperlink"/>
                    <w:noProof/>
                  </w:rPr>
                </w:rPrChange>
              </w:rPr>
              <w:delText>Versuchsdurchführung</w:delText>
            </w:r>
            <w:r w:rsidDel="005F5FB5">
              <w:rPr>
                <w:noProof/>
                <w:webHidden/>
              </w:rPr>
              <w:tab/>
            </w:r>
            <w:r w:rsidR="00A2726B" w:rsidDel="005F5FB5">
              <w:rPr>
                <w:noProof/>
                <w:webHidden/>
              </w:rPr>
              <w:delText>42</w:delText>
            </w:r>
          </w:del>
        </w:p>
        <w:p w14:paraId="114D3278" w14:textId="21C6FF82" w:rsidR="00B31C71" w:rsidDel="005F5FB5" w:rsidRDefault="00B31C71">
          <w:pPr>
            <w:pStyle w:val="Verzeichnis3"/>
            <w:tabs>
              <w:tab w:val="left" w:pos="1000"/>
              <w:tab w:val="right" w:leader="dot" w:pos="9060"/>
            </w:tabs>
            <w:rPr>
              <w:del w:id="413" w:author="Carsten Hein" w:date="2022-04-20T07:55:00Z"/>
              <w:rFonts w:eastAsiaTheme="minorEastAsia" w:cstheme="minorBidi"/>
              <w:noProof/>
              <w:sz w:val="22"/>
              <w:szCs w:val="22"/>
              <w:lang w:eastAsia="de-DE"/>
            </w:rPr>
          </w:pPr>
          <w:del w:id="414" w:author="Carsten Hein" w:date="2022-04-20T07:55:00Z">
            <w:r w:rsidRPr="005F5FB5" w:rsidDel="005F5FB5">
              <w:rPr>
                <w:rPrChange w:id="415" w:author="Carsten Hein" w:date="2022-04-20T07:55:00Z">
                  <w:rPr>
                    <w:rStyle w:val="Hyperlink"/>
                    <w:noProof/>
                  </w:rPr>
                </w:rPrChange>
              </w:rPr>
              <w:delText>6.5.3</w:delText>
            </w:r>
            <w:r w:rsidDel="005F5FB5">
              <w:rPr>
                <w:rFonts w:eastAsiaTheme="minorEastAsia" w:cstheme="minorBidi"/>
                <w:noProof/>
                <w:sz w:val="22"/>
                <w:szCs w:val="22"/>
                <w:lang w:eastAsia="de-DE"/>
              </w:rPr>
              <w:tab/>
            </w:r>
            <w:r w:rsidRPr="005F5FB5" w:rsidDel="005F5FB5">
              <w:rPr>
                <w:rPrChange w:id="416" w:author="Carsten Hein" w:date="2022-04-20T07:55:00Z">
                  <w:rPr>
                    <w:rStyle w:val="Hyperlink"/>
                    <w:noProof/>
                  </w:rPr>
                </w:rPrChange>
              </w:rPr>
              <w:delText>Beobachtungen und Ergebnisse</w:delText>
            </w:r>
            <w:r w:rsidDel="005F5FB5">
              <w:rPr>
                <w:noProof/>
                <w:webHidden/>
              </w:rPr>
              <w:tab/>
            </w:r>
            <w:r w:rsidR="00A2726B" w:rsidDel="005F5FB5">
              <w:rPr>
                <w:noProof/>
                <w:webHidden/>
              </w:rPr>
              <w:delText>43</w:delText>
            </w:r>
          </w:del>
        </w:p>
        <w:p w14:paraId="5995E01D" w14:textId="28204815" w:rsidR="00B31C71" w:rsidDel="005F5FB5" w:rsidRDefault="00B31C71">
          <w:pPr>
            <w:pStyle w:val="Verzeichnis2"/>
            <w:tabs>
              <w:tab w:val="left" w:pos="600"/>
              <w:tab w:val="right" w:leader="dot" w:pos="9060"/>
            </w:tabs>
            <w:rPr>
              <w:del w:id="417" w:author="Carsten Hein" w:date="2022-04-20T07:55:00Z"/>
              <w:rFonts w:eastAsiaTheme="minorEastAsia" w:cstheme="minorBidi"/>
              <w:b w:val="0"/>
              <w:bCs w:val="0"/>
              <w:noProof/>
              <w:sz w:val="22"/>
              <w:szCs w:val="22"/>
              <w:lang w:eastAsia="de-DE"/>
            </w:rPr>
          </w:pPr>
          <w:del w:id="418" w:author="Carsten Hein" w:date="2022-04-20T07:55:00Z">
            <w:r w:rsidRPr="005F5FB5" w:rsidDel="005F5FB5">
              <w:rPr>
                <w:rPrChange w:id="419" w:author="Carsten Hein" w:date="2022-04-20T07:55:00Z">
                  <w:rPr>
                    <w:rStyle w:val="Hyperlink"/>
                    <w:noProof/>
                  </w:rPr>
                </w:rPrChange>
              </w:rPr>
              <w:delText>6.6</w:delText>
            </w:r>
            <w:r w:rsidDel="005F5FB5">
              <w:rPr>
                <w:rFonts w:eastAsiaTheme="minorEastAsia" w:cstheme="minorBidi"/>
                <w:b w:val="0"/>
                <w:bCs w:val="0"/>
                <w:noProof/>
                <w:sz w:val="22"/>
                <w:szCs w:val="22"/>
                <w:lang w:eastAsia="de-DE"/>
              </w:rPr>
              <w:tab/>
            </w:r>
            <w:r w:rsidRPr="005F5FB5" w:rsidDel="005F5FB5">
              <w:rPr>
                <w:rPrChange w:id="420" w:author="Carsten Hein" w:date="2022-04-20T07:55:00Z">
                  <w:rPr>
                    <w:rStyle w:val="Hyperlink"/>
                    <w:noProof/>
                  </w:rPr>
                </w:rPrChange>
              </w:rPr>
              <w:delText>Schub-Biege-Versuche</w:delText>
            </w:r>
            <w:r w:rsidDel="005F5FB5">
              <w:rPr>
                <w:noProof/>
                <w:webHidden/>
              </w:rPr>
              <w:tab/>
            </w:r>
            <w:r w:rsidR="00A2726B" w:rsidDel="005F5FB5">
              <w:rPr>
                <w:noProof/>
                <w:webHidden/>
              </w:rPr>
              <w:delText>49</w:delText>
            </w:r>
          </w:del>
        </w:p>
        <w:p w14:paraId="65C38D0D" w14:textId="49AB5781" w:rsidR="00B31C71" w:rsidDel="005F5FB5" w:rsidRDefault="00B31C71">
          <w:pPr>
            <w:pStyle w:val="Verzeichnis3"/>
            <w:tabs>
              <w:tab w:val="left" w:pos="1000"/>
              <w:tab w:val="right" w:leader="dot" w:pos="9060"/>
            </w:tabs>
            <w:rPr>
              <w:del w:id="421" w:author="Carsten Hein" w:date="2022-04-20T07:55:00Z"/>
              <w:rFonts w:eastAsiaTheme="minorEastAsia" w:cstheme="minorBidi"/>
              <w:noProof/>
              <w:sz w:val="22"/>
              <w:szCs w:val="22"/>
              <w:lang w:eastAsia="de-DE"/>
            </w:rPr>
          </w:pPr>
          <w:del w:id="422" w:author="Carsten Hein" w:date="2022-04-20T07:55:00Z">
            <w:r w:rsidRPr="005F5FB5" w:rsidDel="005F5FB5">
              <w:rPr>
                <w:rPrChange w:id="423" w:author="Carsten Hein" w:date="2022-04-20T07:55:00Z">
                  <w:rPr>
                    <w:rStyle w:val="Hyperlink"/>
                    <w:noProof/>
                  </w:rPr>
                </w:rPrChange>
              </w:rPr>
              <w:delText>6.6.1</w:delText>
            </w:r>
            <w:r w:rsidDel="005F5FB5">
              <w:rPr>
                <w:rFonts w:eastAsiaTheme="minorEastAsia" w:cstheme="minorBidi"/>
                <w:noProof/>
                <w:sz w:val="22"/>
                <w:szCs w:val="22"/>
                <w:lang w:eastAsia="de-DE"/>
              </w:rPr>
              <w:tab/>
            </w:r>
            <w:r w:rsidRPr="005F5FB5" w:rsidDel="005F5FB5">
              <w:rPr>
                <w:rPrChange w:id="424" w:author="Carsten Hein" w:date="2022-04-20T07:55:00Z">
                  <w:rPr>
                    <w:rStyle w:val="Hyperlink"/>
                    <w:noProof/>
                  </w:rPr>
                </w:rPrChange>
              </w:rPr>
              <w:delText>Herstellung der Probekörper</w:delText>
            </w:r>
            <w:r w:rsidDel="005F5FB5">
              <w:rPr>
                <w:noProof/>
                <w:webHidden/>
              </w:rPr>
              <w:tab/>
            </w:r>
            <w:r w:rsidR="00A2726B" w:rsidDel="005F5FB5">
              <w:rPr>
                <w:noProof/>
                <w:webHidden/>
              </w:rPr>
              <w:delText>50</w:delText>
            </w:r>
          </w:del>
        </w:p>
        <w:p w14:paraId="1A0727BB" w14:textId="4657721F" w:rsidR="00B31C71" w:rsidDel="005F5FB5" w:rsidRDefault="00B31C71">
          <w:pPr>
            <w:pStyle w:val="Verzeichnis3"/>
            <w:tabs>
              <w:tab w:val="left" w:pos="1000"/>
              <w:tab w:val="right" w:leader="dot" w:pos="9060"/>
            </w:tabs>
            <w:rPr>
              <w:del w:id="425" w:author="Carsten Hein" w:date="2022-04-20T07:55:00Z"/>
              <w:rFonts w:eastAsiaTheme="minorEastAsia" w:cstheme="minorBidi"/>
              <w:noProof/>
              <w:sz w:val="22"/>
              <w:szCs w:val="22"/>
              <w:lang w:eastAsia="de-DE"/>
            </w:rPr>
          </w:pPr>
          <w:del w:id="426" w:author="Carsten Hein" w:date="2022-04-20T07:55:00Z">
            <w:r w:rsidRPr="005F5FB5" w:rsidDel="005F5FB5">
              <w:rPr>
                <w:rPrChange w:id="427" w:author="Carsten Hein" w:date="2022-04-20T07:55:00Z">
                  <w:rPr>
                    <w:rStyle w:val="Hyperlink"/>
                    <w:noProof/>
                  </w:rPr>
                </w:rPrChange>
              </w:rPr>
              <w:delText>6.6.2</w:delText>
            </w:r>
            <w:r w:rsidDel="005F5FB5">
              <w:rPr>
                <w:rFonts w:eastAsiaTheme="minorEastAsia" w:cstheme="minorBidi"/>
                <w:noProof/>
                <w:sz w:val="22"/>
                <w:szCs w:val="22"/>
                <w:lang w:eastAsia="de-DE"/>
              </w:rPr>
              <w:tab/>
            </w:r>
            <w:r w:rsidRPr="005F5FB5" w:rsidDel="005F5FB5">
              <w:rPr>
                <w:rPrChange w:id="428" w:author="Carsten Hein" w:date="2022-04-20T07:55:00Z">
                  <w:rPr>
                    <w:rStyle w:val="Hyperlink"/>
                    <w:noProof/>
                  </w:rPr>
                </w:rPrChange>
              </w:rPr>
              <w:delText>Versuchsdurchführung</w:delText>
            </w:r>
            <w:r w:rsidDel="005F5FB5">
              <w:rPr>
                <w:noProof/>
                <w:webHidden/>
              </w:rPr>
              <w:tab/>
            </w:r>
            <w:r w:rsidR="00A2726B" w:rsidDel="005F5FB5">
              <w:rPr>
                <w:noProof/>
                <w:webHidden/>
              </w:rPr>
              <w:delText>50</w:delText>
            </w:r>
          </w:del>
        </w:p>
        <w:p w14:paraId="1F8BFC04" w14:textId="1B949C45" w:rsidR="00B31C71" w:rsidDel="005F5FB5" w:rsidRDefault="00B31C71">
          <w:pPr>
            <w:pStyle w:val="Verzeichnis3"/>
            <w:tabs>
              <w:tab w:val="left" w:pos="1000"/>
              <w:tab w:val="right" w:leader="dot" w:pos="9060"/>
            </w:tabs>
            <w:rPr>
              <w:del w:id="429" w:author="Carsten Hein" w:date="2022-04-20T07:55:00Z"/>
              <w:rFonts w:eastAsiaTheme="minorEastAsia" w:cstheme="minorBidi"/>
              <w:noProof/>
              <w:sz w:val="22"/>
              <w:szCs w:val="22"/>
              <w:lang w:eastAsia="de-DE"/>
            </w:rPr>
          </w:pPr>
          <w:del w:id="430" w:author="Carsten Hein" w:date="2022-04-20T07:55:00Z">
            <w:r w:rsidRPr="005F5FB5" w:rsidDel="005F5FB5">
              <w:rPr>
                <w:rPrChange w:id="431" w:author="Carsten Hein" w:date="2022-04-20T07:55:00Z">
                  <w:rPr>
                    <w:rStyle w:val="Hyperlink"/>
                    <w:noProof/>
                  </w:rPr>
                </w:rPrChange>
              </w:rPr>
              <w:delText>6.6.3</w:delText>
            </w:r>
            <w:r w:rsidDel="005F5FB5">
              <w:rPr>
                <w:rFonts w:eastAsiaTheme="minorEastAsia" w:cstheme="minorBidi"/>
                <w:noProof/>
                <w:sz w:val="22"/>
                <w:szCs w:val="22"/>
                <w:lang w:eastAsia="de-DE"/>
              </w:rPr>
              <w:tab/>
            </w:r>
            <w:r w:rsidRPr="005F5FB5" w:rsidDel="005F5FB5">
              <w:rPr>
                <w:rPrChange w:id="432" w:author="Carsten Hein" w:date="2022-04-20T07:55:00Z">
                  <w:rPr>
                    <w:rStyle w:val="Hyperlink"/>
                    <w:noProof/>
                  </w:rPr>
                </w:rPrChange>
              </w:rPr>
              <w:delText>Beobachtungen und Ergebnisse</w:delText>
            </w:r>
            <w:r w:rsidDel="005F5FB5">
              <w:rPr>
                <w:noProof/>
                <w:webHidden/>
              </w:rPr>
              <w:tab/>
            </w:r>
            <w:r w:rsidR="00A2726B" w:rsidDel="005F5FB5">
              <w:rPr>
                <w:noProof/>
                <w:webHidden/>
              </w:rPr>
              <w:delText>51</w:delText>
            </w:r>
          </w:del>
        </w:p>
        <w:p w14:paraId="584FD914" w14:textId="01F4021A" w:rsidR="00B31C71" w:rsidDel="005F5FB5" w:rsidRDefault="00B31C71">
          <w:pPr>
            <w:pStyle w:val="Verzeichnis2"/>
            <w:tabs>
              <w:tab w:val="left" w:pos="600"/>
              <w:tab w:val="right" w:leader="dot" w:pos="9060"/>
            </w:tabs>
            <w:rPr>
              <w:del w:id="433" w:author="Carsten Hein" w:date="2022-04-20T07:55:00Z"/>
              <w:rFonts w:eastAsiaTheme="minorEastAsia" w:cstheme="minorBidi"/>
              <w:b w:val="0"/>
              <w:bCs w:val="0"/>
              <w:noProof/>
              <w:sz w:val="22"/>
              <w:szCs w:val="22"/>
              <w:lang w:eastAsia="de-DE"/>
            </w:rPr>
          </w:pPr>
          <w:del w:id="434" w:author="Carsten Hein" w:date="2022-04-20T07:55:00Z">
            <w:r w:rsidRPr="005F5FB5" w:rsidDel="005F5FB5">
              <w:rPr>
                <w:rPrChange w:id="435" w:author="Carsten Hein" w:date="2022-04-20T07:55:00Z">
                  <w:rPr>
                    <w:rStyle w:val="Hyperlink"/>
                    <w:noProof/>
                  </w:rPr>
                </w:rPrChange>
              </w:rPr>
              <w:delText>6.7</w:delText>
            </w:r>
            <w:r w:rsidDel="005F5FB5">
              <w:rPr>
                <w:rFonts w:eastAsiaTheme="minorEastAsia" w:cstheme="minorBidi"/>
                <w:b w:val="0"/>
                <w:bCs w:val="0"/>
                <w:noProof/>
                <w:sz w:val="22"/>
                <w:szCs w:val="22"/>
                <w:lang w:eastAsia="de-DE"/>
              </w:rPr>
              <w:tab/>
            </w:r>
            <w:r w:rsidRPr="005F5FB5" w:rsidDel="005F5FB5">
              <w:rPr>
                <w:rPrChange w:id="436" w:author="Carsten Hein" w:date="2022-04-20T07:55:00Z">
                  <w:rPr>
                    <w:rStyle w:val="Hyperlink"/>
                    <w:noProof/>
                  </w:rPr>
                </w:rPrChange>
              </w:rPr>
              <w:delText>Biegeversuche</w:delText>
            </w:r>
            <w:r w:rsidDel="005F5FB5">
              <w:rPr>
                <w:noProof/>
                <w:webHidden/>
              </w:rPr>
              <w:tab/>
            </w:r>
          </w:del>
          <w:del w:id="437" w:author="Carsten Hein" w:date="2022-04-19T10:59:00Z">
            <w:r w:rsidDel="00A2726B">
              <w:rPr>
                <w:noProof/>
                <w:webHidden/>
              </w:rPr>
              <w:delText>52</w:delText>
            </w:r>
          </w:del>
        </w:p>
        <w:p w14:paraId="0A47B3E1" w14:textId="0901583F" w:rsidR="00B31C71" w:rsidDel="005F5FB5" w:rsidRDefault="00B31C71">
          <w:pPr>
            <w:pStyle w:val="Verzeichnis3"/>
            <w:tabs>
              <w:tab w:val="left" w:pos="1000"/>
              <w:tab w:val="right" w:leader="dot" w:pos="9060"/>
            </w:tabs>
            <w:rPr>
              <w:del w:id="438" w:author="Carsten Hein" w:date="2022-04-20T07:55:00Z"/>
              <w:rFonts w:eastAsiaTheme="minorEastAsia" w:cstheme="minorBidi"/>
              <w:noProof/>
              <w:sz w:val="22"/>
              <w:szCs w:val="22"/>
              <w:lang w:eastAsia="de-DE"/>
            </w:rPr>
          </w:pPr>
          <w:del w:id="439" w:author="Carsten Hein" w:date="2022-04-20T07:55:00Z">
            <w:r w:rsidRPr="005F5FB5" w:rsidDel="005F5FB5">
              <w:rPr>
                <w:rPrChange w:id="440" w:author="Carsten Hein" w:date="2022-04-20T07:55:00Z">
                  <w:rPr>
                    <w:rStyle w:val="Hyperlink"/>
                    <w:noProof/>
                  </w:rPr>
                </w:rPrChange>
              </w:rPr>
              <w:delText>6.7.1</w:delText>
            </w:r>
            <w:r w:rsidDel="005F5FB5">
              <w:rPr>
                <w:rFonts w:eastAsiaTheme="minorEastAsia" w:cstheme="minorBidi"/>
                <w:noProof/>
                <w:sz w:val="22"/>
                <w:szCs w:val="22"/>
                <w:lang w:eastAsia="de-DE"/>
              </w:rPr>
              <w:tab/>
            </w:r>
            <w:r w:rsidRPr="005F5FB5" w:rsidDel="005F5FB5">
              <w:rPr>
                <w:rPrChange w:id="441" w:author="Carsten Hein" w:date="2022-04-20T07:55:00Z">
                  <w:rPr>
                    <w:rStyle w:val="Hyperlink"/>
                    <w:noProof/>
                  </w:rPr>
                </w:rPrChange>
              </w:rPr>
              <w:delText>Herstellung der Probekörper</w:delText>
            </w:r>
            <w:r w:rsidDel="005F5FB5">
              <w:rPr>
                <w:noProof/>
                <w:webHidden/>
              </w:rPr>
              <w:tab/>
            </w:r>
          </w:del>
          <w:del w:id="442" w:author="Carsten Hein" w:date="2022-04-19T10:59:00Z">
            <w:r w:rsidDel="00A2726B">
              <w:rPr>
                <w:noProof/>
                <w:webHidden/>
              </w:rPr>
              <w:delText>53</w:delText>
            </w:r>
          </w:del>
        </w:p>
        <w:p w14:paraId="7BCC6985" w14:textId="13A3103B" w:rsidR="00B31C71" w:rsidDel="005F5FB5" w:rsidRDefault="00B31C71">
          <w:pPr>
            <w:pStyle w:val="Verzeichnis3"/>
            <w:tabs>
              <w:tab w:val="left" w:pos="1000"/>
              <w:tab w:val="right" w:leader="dot" w:pos="9060"/>
            </w:tabs>
            <w:rPr>
              <w:del w:id="443" w:author="Carsten Hein" w:date="2022-04-20T07:55:00Z"/>
              <w:rFonts w:eastAsiaTheme="minorEastAsia" w:cstheme="minorBidi"/>
              <w:noProof/>
              <w:sz w:val="22"/>
              <w:szCs w:val="22"/>
              <w:lang w:eastAsia="de-DE"/>
            </w:rPr>
          </w:pPr>
          <w:del w:id="444" w:author="Carsten Hein" w:date="2022-04-20T07:55:00Z">
            <w:r w:rsidRPr="005F5FB5" w:rsidDel="005F5FB5">
              <w:rPr>
                <w:rPrChange w:id="445" w:author="Carsten Hein" w:date="2022-04-20T07:55:00Z">
                  <w:rPr>
                    <w:rStyle w:val="Hyperlink"/>
                    <w:noProof/>
                  </w:rPr>
                </w:rPrChange>
              </w:rPr>
              <w:delText>6.7.2</w:delText>
            </w:r>
            <w:r w:rsidDel="005F5FB5">
              <w:rPr>
                <w:rFonts w:eastAsiaTheme="minorEastAsia" w:cstheme="minorBidi"/>
                <w:noProof/>
                <w:sz w:val="22"/>
                <w:szCs w:val="22"/>
                <w:lang w:eastAsia="de-DE"/>
              </w:rPr>
              <w:tab/>
            </w:r>
            <w:r w:rsidRPr="005F5FB5" w:rsidDel="005F5FB5">
              <w:rPr>
                <w:rPrChange w:id="446" w:author="Carsten Hein" w:date="2022-04-20T07:55:00Z">
                  <w:rPr>
                    <w:rStyle w:val="Hyperlink"/>
                    <w:noProof/>
                  </w:rPr>
                </w:rPrChange>
              </w:rPr>
              <w:delText>Versuchsdurchführung und Messtechnik</w:delText>
            </w:r>
            <w:r w:rsidDel="005F5FB5">
              <w:rPr>
                <w:noProof/>
                <w:webHidden/>
              </w:rPr>
              <w:tab/>
            </w:r>
          </w:del>
          <w:del w:id="447" w:author="Carsten Hein" w:date="2022-04-19T10:59:00Z">
            <w:r w:rsidDel="00A2726B">
              <w:rPr>
                <w:noProof/>
                <w:webHidden/>
              </w:rPr>
              <w:delText>54</w:delText>
            </w:r>
          </w:del>
        </w:p>
        <w:p w14:paraId="6BF908A7" w14:textId="71B25966" w:rsidR="00B31C71" w:rsidDel="005F5FB5" w:rsidRDefault="00B31C71">
          <w:pPr>
            <w:pStyle w:val="Verzeichnis3"/>
            <w:tabs>
              <w:tab w:val="left" w:pos="1000"/>
              <w:tab w:val="right" w:leader="dot" w:pos="9060"/>
            </w:tabs>
            <w:rPr>
              <w:del w:id="448" w:author="Carsten Hein" w:date="2022-04-20T07:55:00Z"/>
              <w:rFonts w:eastAsiaTheme="minorEastAsia" w:cstheme="minorBidi"/>
              <w:noProof/>
              <w:sz w:val="22"/>
              <w:szCs w:val="22"/>
              <w:lang w:eastAsia="de-DE"/>
            </w:rPr>
          </w:pPr>
          <w:del w:id="449" w:author="Carsten Hein" w:date="2022-04-20T07:55:00Z">
            <w:r w:rsidRPr="005F5FB5" w:rsidDel="005F5FB5">
              <w:rPr>
                <w:rPrChange w:id="450" w:author="Carsten Hein" w:date="2022-04-20T07:55:00Z">
                  <w:rPr>
                    <w:rStyle w:val="Hyperlink"/>
                    <w:noProof/>
                  </w:rPr>
                </w:rPrChange>
              </w:rPr>
              <w:delText>6.7.3</w:delText>
            </w:r>
            <w:r w:rsidDel="005F5FB5">
              <w:rPr>
                <w:rFonts w:eastAsiaTheme="minorEastAsia" w:cstheme="minorBidi"/>
                <w:noProof/>
                <w:sz w:val="22"/>
                <w:szCs w:val="22"/>
                <w:lang w:eastAsia="de-DE"/>
              </w:rPr>
              <w:tab/>
            </w:r>
            <w:r w:rsidRPr="005F5FB5" w:rsidDel="005F5FB5">
              <w:rPr>
                <w:rPrChange w:id="451" w:author="Carsten Hein" w:date="2022-04-20T07:55:00Z">
                  <w:rPr>
                    <w:rStyle w:val="Hyperlink"/>
                    <w:noProof/>
                  </w:rPr>
                </w:rPrChange>
              </w:rPr>
              <w:delText>Beobachtungen und Ergebnisse</w:delText>
            </w:r>
            <w:r w:rsidDel="005F5FB5">
              <w:rPr>
                <w:noProof/>
                <w:webHidden/>
              </w:rPr>
              <w:tab/>
            </w:r>
          </w:del>
          <w:del w:id="452" w:author="Carsten Hein" w:date="2022-04-19T10:59:00Z">
            <w:r w:rsidDel="00A2726B">
              <w:rPr>
                <w:noProof/>
                <w:webHidden/>
              </w:rPr>
              <w:delText>56</w:delText>
            </w:r>
          </w:del>
        </w:p>
        <w:p w14:paraId="4BCDD9E4" w14:textId="621C94ED" w:rsidR="00B31C71" w:rsidDel="005F5FB5" w:rsidRDefault="00B31C71">
          <w:pPr>
            <w:pStyle w:val="Verzeichnis2"/>
            <w:tabs>
              <w:tab w:val="left" w:pos="600"/>
              <w:tab w:val="right" w:leader="dot" w:pos="9060"/>
            </w:tabs>
            <w:rPr>
              <w:del w:id="453" w:author="Carsten Hein" w:date="2022-04-20T07:55:00Z"/>
              <w:rFonts w:eastAsiaTheme="minorEastAsia" w:cstheme="minorBidi"/>
              <w:b w:val="0"/>
              <w:bCs w:val="0"/>
              <w:noProof/>
              <w:sz w:val="22"/>
              <w:szCs w:val="22"/>
              <w:lang w:eastAsia="de-DE"/>
            </w:rPr>
          </w:pPr>
          <w:del w:id="454" w:author="Carsten Hein" w:date="2022-04-20T07:55:00Z">
            <w:r w:rsidRPr="005F5FB5" w:rsidDel="005F5FB5">
              <w:rPr>
                <w:rPrChange w:id="455" w:author="Carsten Hein" w:date="2022-04-20T07:55:00Z">
                  <w:rPr>
                    <w:rStyle w:val="Hyperlink"/>
                    <w:noProof/>
                  </w:rPr>
                </w:rPrChange>
              </w:rPr>
              <w:lastRenderedPageBreak/>
              <w:delText>6.8</w:delText>
            </w:r>
            <w:r w:rsidDel="005F5FB5">
              <w:rPr>
                <w:rFonts w:eastAsiaTheme="minorEastAsia" w:cstheme="minorBidi"/>
                <w:b w:val="0"/>
                <w:bCs w:val="0"/>
                <w:noProof/>
                <w:sz w:val="22"/>
                <w:szCs w:val="22"/>
                <w:lang w:eastAsia="de-DE"/>
              </w:rPr>
              <w:tab/>
            </w:r>
            <w:r w:rsidRPr="005F5FB5" w:rsidDel="005F5FB5">
              <w:rPr>
                <w:rPrChange w:id="456" w:author="Carsten Hein" w:date="2022-04-20T07:55:00Z">
                  <w:rPr>
                    <w:rStyle w:val="Hyperlink"/>
                    <w:noProof/>
                  </w:rPr>
                </w:rPrChange>
              </w:rPr>
              <w:delText>Forschung und Entwicklung zu einer abgesetzten Auflagerkonstruktion</w:delText>
            </w:r>
            <w:r w:rsidDel="005F5FB5">
              <w:rPr>
                <w:noProof/>
                <w:webHidden/>
              </w:rPr>
              <w:tab/>
            </w:r>
          </w:del>
          <w:del w:id="457" w:author="Carsten Hein" w:date="2022-04-19T10:59:00Z">
            <w:r w:rsidDel="00A2726B">
              <w:rPr>
                <w:noProof/>
                <w:webHidden/>
              </w:rPr>
              <w:delText>61</w:delText>
            </w:r>
          </w:del>
        </w:p>
        <w:p w14:paraId="332CD6F9" w14:textId="7D8A3BDC" w:rsidR="00B31C71" w:rsidDel="005F5FB5" w:rsidRDefault="00B31C71">
          <w:pPr>
            <w:pStyle w:val="Verzeichnis3"/>
            <w:tabs>
              <w:tab w:val="left" w:pos="1000"/>
              <w:tab w:val="right" w:leader="dot" w:pos="9060"/>
            </w:tabs>
            <w:rPr>
              <w:del w:id="458" w:author="Carsten Hein" w:date="2022-04-20T07:55:00Z"/>
              <w:rFonts w:eastAsiaTheme="minorEastAsia" w:cstheme="minorBidi"/>
              <w:noProof/>
              <w:sz w:val="22"/>
              <w:szCs w:val="22"/>
              <w:lang w:eastAsia="de-DE"/>
            </w:rPr>
          </w:pPr>
          <w:del w:id="459" w:author="Carsten Hein" w:date="2022-04-20T07:55:00Z">
            <w:r w:rsidRPr="005F5FB5" w:rsidDel="005F5FB5">
              <w:rPr>
                <w:rPrChange w:id="460" w:author="Carsten Hein" w:date="2022-04-20T07:55:00Z">
                  <w:rPr>
                    <w:rStyle w:val="Hyperlink"/>
                    <w:noProof/>
                  </w:rPr>
                </w:rPrChange>
              </w:rPr>
              <w:delText>6.8.1</w:delText>
            </w:r>
            <w:r w:rsidDel="005F5FB5">
              <w:rPr>
                <w:rFonts w:eastAsiaTheme="minorEastAsia" w:cstheme="minorBidi"/>
                <w:noProof/>
                <w:sz w:val="22"/>
                <w:szCs w:val="22"/>
                <w:lang w:eastAsia="de-DE"/>
              </w:rPr>
              <w:tab/>
            </w:r>
            <w:r w:rsidRPr="005F5FB5" w:rsidDel="005F5FB5">
              <w:rPr>
                <w:rPrChange w:id="461" w:author="Carsten Hein" w:date="2022-04-20T07:55:00Z">
                  <w:rPr>
                    <w:rStyle w:val="Hyperlink"/>
                    <w:noProof/>
                  </w:rPr>
                </w:rPrChange>
              </w:rPr>
              <w:delText>Versuchskonzept</w:delText>
            </w:r>
            <w:r w:rsidDel="005F5FB5">
              <w:rPr>
                <w:noProof/>
                <w:webHidden/>
              </w:rPr>
              <w:tab/>
            </w:r>
          </w:del>
          <w:del w:id="462" w:author="Carsten Hein" w:date="2022-04-19T10:59:00Z">
            <w:r w:rsidDel="00A2726B">
              <w:rPr>
                <w:noProof/>
                <w:webHidden/>
              </w:rPr>
              <w:delText>64</w:delText>
            </w:r>
          </w:del>
        </w:p>
        <w:p w14:paraId="5A3FCB73" w14:textId="3B27591D" w:rsidR="00B31C71" w:rsidDel="005F5FB5" w:rsidRDefault="00B31C71">
          <w:pPr>
            <w:pStyle w:val="Verzeichnis3"/>
            <w:tabs>
              <w:tab w:val="left" w:pos="1000"/>
              <w:tab w:val="right" w:leader="dot" w:pos="9060"/>
            </w:tabs>
            <w:rPr>
              <w:del w:id="463" w:author="Carsten Hein" w:date="2022-04-20T07:55:00Z"/>
              <w:rFonts w:eastAsiaTheme="minorEastAsia" w:cstheme="minorBidi"/>
              <w:noProof/>
              <w:sz w:val="22"/>
              <w:szCs w:val="22"/>
              <w:lang w:eastAsia="de-DE"/>
            </w:rPr>
          </w:pPr>
          <w:del w:id="464" w:author="Carsten Hein" w:date="2022-04-20T07:55:00Z">
            <w:r w:rsidRPr="005F5FB5" w:rsidDel="005F5FB5">
              <w:rPr>
                <w:rPrChange w:id="465" w:author="Carsten Hein" w:date="2022-04-20T07:55:00Z">
                  <w:rPr>
                    <w:rStyle w:val="Hyperlink"/>
                    <w:noProof/>
                  </w:rPr>
                </w:rPrChange>
              </w:rPr>
              <w:delText>6.8.2</w:delText>
            </w:r>
            <w:r w:rsidDel="005F5FB5">
              <w:rPr>
                <w:rFonts w:eastAsiaTheme="minorEastAsia" w:cstheme="minorBidi"/>
                <w:noProof/>
                <w:sz w:val="22"/>
                <w:szCs w:val="22"/>
                <w:lang w:eastAsia="de-DE"/>
              </w:rPr>
              <w:tab/>
            </w:r>
            <w:r w:rsidRPr="005F5FB5" w:rsidDel="005F5FB5">
              <w:rPr>
                <w:rPrChange w:id="466" w:author="Carsten Hein" w:date="2022-04-20T07:55:00Z">
                  <w:rPr>
                    <w:rStyle w:val="Hyperlink"/>
                    <w:noProof/>
                  </w:rPr>
                </w:rPrChange>
              </w:rPr>
              <w:delText>Herstellung der Probekörper</w:delText>
            </w:r>
            <w:r w:rsidDel="005F5FB5">
              <w:rPr>
                <w:noProof/>
                <w:webHidden/>
              </w:rPr>
              <w:tab/>
            </w:r>
          </w:del>
          <w:del w:id="467" w:author="Carsten Hein" w:date="2022-04-19T10:59:00Z">
            <w:r w:rsidDel="00A2726B">
              <w:rPr>
                <w:noProof/>
                <w:webHidden/>
              </w:rPr>
              <w:delText>64</w:delText>
            </w:r>
          </w:del>
        </w:p>
        <w:p w14:paraId="5C6CCF12" w14:textId="6F92807A" w:rsidR="00B31C71" w:rsidDel="005F5FB5" w:rsidRDefault="00B31C71">
          <w:pPr>
            <w:pStyle w:val="Verzeichnis3"/>
            <w:tabs>
              <w:tab w:val="left" w:pos="1000"/>
              <w:tab w:val="right" w:leader="dot" w:pos="9060"/>
            </w:tabs>
            <w:rPr>
              <w:del w:id="468" w:author="Carsten Hein" w:date="2022-04-20T07:55:00Z"/>
              <w:rFonts w:eastAsiaTheme="minorEastAsia" w:cstheme="minorBidi"/>
              <w:noProof/>
              <w:sz w:val="22"/>
              <w:szCs w:val="22"/>
              <w:lang w:eastAsia="de-DE"/>
            </w:rPr>
          </w:pPr>
          <w:del w:id="469" w:author="Carsten Hein" w:date="2022-04-20T07:55:00Z">
            <w:r w:rsidRPr="005F5FB5" w:rsidDel="005F5FB5">
              <w:rPr>
                <w:rPrChange w:id="470" w:author="Carsten Hein" w:date="2022-04-20T07:55:00Z">
                  <w:rPr>
                    <w:rStyle w:val="Hyperlink"/>
                    <w:noProof/>
                  </w:rPr>
                </w:rPrChange>
              </w:rPr>
              <w:delText>6.8.3</w:delText>
            </w:r>
            <w:r w:rsidDel="005F5FB5">
              <w:rPr>
                <w:rFonts w:eastAsiaTheme="minorEastAsia" w:cstheme="minorBidi"/>
                <w:noProof/>
                <w:sz w:val="22"/>
                <w:szCs w:val="22"/>
                <w:lang w:eastAsia="de-DE"/>
              </w:rPr>
              <w:tab/>
            </w:r>
            <w:r w:rsidRPr="005F5FB5" w:rsidDel="005F5FB5">
              <w:rPr>
                <w:rPrChange w:id="471" w:author="Carsten Hein" w:date="2022-04-20T07:55:00Z">
                  <w:rPr>
                    <w:rStyle w:val="Hyperlink"/>
                    <w:noProof/>
                  </w:rPr>
                </w:rPrChange>
              </w:rPr>
              <w:delText>Versuchsdurchführung</w:delText>
            </w:r>
            <w:r w:rsidDel="005F5FB5">
              <w:rPr>
                <w:noProof/>
                <w:webHidden/>
              </w:rPr>
              <w:tab/>
            </w:r>
          </w:del>
          <w:del w:id="472" w:author="Carsten Hein" w:date="2022-04-19T10:59:00Z">
            <w:r w:rsidDel="00A2726B">
              <w:rPr>
                <w:noProof/>
                <w:webHidden/>
              </w:rPr>
              <w:delText>65</w:delText>
            </w:r>
          </w:del>
        </w:p>
        <w:p w14:paraId="5550CCA4" w14:textId="6257CB71" w:rsidR="00B31C71" w:rsidDel="005F5FB5" w:rsidRDefault="00B31C71">
          <w:pPr>
            <w:pStyle w:val="Verzeichnis3"/>
            <w:tabs>
              <w:tab w:val="left" w:pos="1000"/>
              <w:tab w:val="right" w:leader="dot" w:pos="9060"/>
            </w:tabs>
            <w:rPr>
              <w:del w:id="473" w:author="Carsten Hein" w:date="2022-04-20T07:55:00Z"/>
              <w:rFonts w:eastAsiaTheme="minorEastAsia" w:cstheme="minorBidi"/>
              <w:noProof/>
              <w:sz w:val="22"/>
              <w:szCs w:val="22"/>
              <w:lang w:eastAsia="de-DE"/>
            </w:rPr>
          </w:pPr>
          <w:del w:id="474" w:author="Carsten Hein" w:date="2022-04-20T07:55:00Z">
            <w:r w:rsidRPr="005F5FB5" w:rsidDel="005F5FB5">
              <w:rPr>
                <w:rPrChange w:id="475" w:author="Carsten Hein" w:date="2022-04-20T07:55:00Z">
                  <w:rPr>
                    <w:rStyle w:val="Hyperlink"/>
                    <w:noProof/>
                  </w:rPr>
                </w:rPrChange>
              </w:rPr>
              <w:delText>6.8.4</w:delText>
            </w:r>
            <w:r w:rsidDel="005F5FB5">
              <w:rPr>
                <w:rFonts w:eastAsiaTheme="minorEastAsia" w:cstheme="minorBidi"/>
                <w:noProof/>
                <w:sz w:val="22"/>
                <w:szCs w:val="22"/>
                <w:lang w:eastAsia="de-DE"/>
              </w:rPr>
              <w:tab/>
            </w:r>
            <w:r w:rsidRPr="005F5FB5" w:rsidDel="005F5FB5">
              <w:rPr>
                <w:rPrChange w:id="476" w:author="Carsten Hein" w:date="2022-04-20T07:55:00Z">
                  <w:rPr>
                    <w:rStyle w:val="Hyperlink"/>
                    <w:noProof/>
                  </w:rPr>
                </w:rPrChange>
              </w:rPr>
              <w:delText>Beobachtungen und Ergebnisse</w:delText>
            </w:r>
            <w:r w:rsidDel="005F5FB5">
              <w:rPr>
                <w:noProof/>
                <w:webHidden/>
              </w:rPr>
              <w:tab/>
            </w:r>
          </w:del>
          <w:del w:id="477" w:author="Carsten Hein" w:date="2022-04-19T10:59:00Z">
            <w:r w:rsidDel="00A2726B">
              <w:rPr>
                <w:noProof/>
                <w:webHidden/>
              </w:rPr>
              <w:delText>66</w:delText>
            </w:r>
          </w:del>
        </w:p>
        <w:p w14:paraId="17C78706" w14:textId="5D24A975" w:rsidR="00B31C71" w:rsidDel="005F5FB5" w:rsidRDefault="00B31C71">
          <w:pPr>
            <w:pStyle w:val="Verzeichnis2"/>
            <w:tabs>
              <w:tab w:val="left" w:pos="600"/>
              <w:tab w:val="right" w:leader="dot" w:pos="9060"/>
            </w:tabs>
            <w:rPr>
              <w:del w:id="478" w:author="Carsten Hein" w:date="2022-04-20T07:55:00Z"/>
              <w:rFonts w:eastAsiaTheme="minorEastAsia" w:cstheme="minorBidi"/>
              <w:b w:val="0"/>
              <w:bCs w:val="0"/>
              <w:noProof/>
              <w:sz w:val="22"/>
              <w:szCs w:val="22"/>
              <w:lang w:eastAsia="de-DE"/>
            </w:rPr>
          </w:pPr>
          <w:del w:id="479" w:author="Carsten Hein" w:date="2022-04-20T07:55:00Z">
            <w:r w:rsidRPr="005F5FB5" w:rsidDel="005F5FB5">
              <w:rPr>
                <w:rPrChange w:id="480" w:author="Carsten Hein" w:date="2022-04-20T07:55:00Z">
                  <w:rPr>
                    <w:rStyle w:val="Hyperlink"/>
                    <w:noProof/>
                  </w:rPr>
                </w:rPrChange>
              </w:rPr>
              <w:delText>6.9</w:delText>
            </w:r>
            <w:r w:rsidDel="005F5FB5">
              <w:rPr>
                <w:rFonts w:eastAsiaTheme="minorEastAsia" w:cstheme="minorBidi"/>
                <w:b w:val="0"/>
                <w:bCs w:val="0"/>
                <w:noProof/>
                <w:sz w:val="22"/>
                <w:szCs w:val="22"/>
                <w:lang w:eastAsia="de-DE"/>
              </w:rPr>
              <w:tab/>
            </w:r>
            <w:r w:rsidRPr="005F5FB5" w:rsidDel="005F5FB5">
              <w:rPr>
                <w:rPrChange w:id="481" w:author="Carsten Hein" w:date="2022-04-20T07:55:00Z">
                  <w:rPr>
                    <w:rStyle w:val="Hyperlink"/>
                    <w:noProof/>
                  </w:rPr>
                </w:rPrChange>
              </w:rPr>
              <w:delText>Fazit und Ausblick</w:delText>
            </w:r>
            <w:r w:rsidDel="005F5FB5">
              <w:rPr>
                <w:noProof/>
                <w:webHidden/>
              </w:rPr>
              <w:tab/>
            </w:r>
          </w:del>
          <w:del w:id="482" w:author="Carsten Hein" w:date="2022-04-19T10:59:00Z">
            <w:r w:rsidDel="00A2726B">
              <w:rPr>
                <w:noProof/>
                <w:webHidden/>
              </w:rPr>
              <w:delText>67</w:delText>
            </w:r>
          </w:del>
        </w:p>
        <w:p w14:paraId="5C93A3AE" w14:textId="6285CD8F" w:rsidR="00B31C71" w:rsidDel="005F5FB5" w:rsidRDefault="00B31C71">
          <w:pPr>
            <w:pStyle w:val="Verzeichnis2"/>
            <w:tabs>
              <w:tab w:val="right" w:leader="dot" w:pos="9060"/>
            </w:tabs>
            <w:rPr>
              <w:del w:id="483" w:author="Carsten Hein" w:date="2022-04-20T07:55:00Z"/>
              <w:rFonts w:eastAsiaTheme="minorEastAsia" w:cstheme="minorBidi"/>
              <w:b w:val="0"/>
              <w:bCs w:val="0"/>
              <w:noProof/>
              <w:sz w:val="22"/>
              <w:szCs w:val="22"/>
              <w:lang w:eastAsia="de-DE"/>
            </w:rPr>
          </w:pPr>
          <w:del w:id="484" w:author="Carsten Hein" w:date="2022-04-20T07:55:00Z">
            <w:r w:rsidRPr="005F5FB5" w:rsidDel="005F5FB5">
              <w:rPr>
                <w:rPrChange w:id="485" w:author="Carsten Hein" w:date="2022-04-20T07:55:00Z">
                  <w:rPr>
                    <w:rStyle w:val="Hyperlink"/>
                    <w:noProof/>
                  </w:rPr>
                </w:rPrChange>
              </w:rPr>
              <w:delText>Koppelung der Deckenelemente zur Deckenscheibe</w:delText>
            </w:r>
            <w:r w:rsidDel="005F5FB5">
              <w:rPr>
                <w:noProof/>
                <w:webHidden/>
              </w:rPr>
              <w:tab/>
            </w:r>
          </w:del>
          <w:del w:id="486" w:author="Carsten Hein" w:date="2022-04-19T10:59:00Z">
            <w:r w:rsidDel="00A2726B">
              <w:rPr>
                <w:noProof/>
                <w:webHidden/>
              </w:rPr>
              <w:delText>70</w:delText>
            </w:r>
          </w:del>
        </w:p>
        <w:p w14:paraId="26FB3463" w14:textId="422BE1E8" w:rsidR="00B31C71" w:rsidDel="005F5FB5" w:rsidRDefault="00B31C71">
          <w:pPr>
            <w:pStyle w:val="Verzeichnis2"/>
            <w:tabs>
              <w:tab w:val="right" w:leader="dot" w:pos="9060"/>
            </w:tabs>
            <w:rPr>
              <w:del w:id="487" w:author="Carsten Hein" w:date="2022-04-20T07:55:00Z"/>
              <w:rFonts w:eastAsiaTheme="minorEastAsia" w:cstheme="minorBidi"/>
              <w:b w:val="0"/>
              <w:bCs w:val="0"/>
              <w:noProof/>
              <w:sz w:val="22"/>
              <w:szCs w:val="22"/>
              <w:lang w:eastAsia="de-DE"/>
            </w:rPr>
          </w:pPr>
          <w:del w:id="488" w:author="Carsten Hein" w:date="2022-04-20T07:55:00Z">
            <w:r w:rsidRPr="005F5FB5" w:rsidDel="005F5FB5">
              <w:rPr>
                <w:rPrChange w:id="489" w:author="Carsten Hein" w:date="2022-04-20T07:55:00Z">
                  <w:rPr>
                    <w:rStyle w:val="Hyperlink"/>
                    <w:noProof/>
                  </w:rPr>
                </w:rPrChange>
              </w:rPr>
              <w:delText>Ortbeton Ringbalken</w:delText>
            </w:r>
            <w:r w:rsidDel="005F5FB5">
              <w:rPr>
                <w:noProof/>
                <w:webHidden/>
              </w:rPr>
              <w:tab/>
            </w:r>
          </w:del>
          <w:del w:id="490" w:author="Carsten Hein" w:date="2022-04-19T10:59:00Z">
            <w:r w:rsidDel="00A2726B">
              <w:rPr>
                <w:noProof/>
                <w:webHidden/>
              </w:rPr>
              <w:delText>71</w:delText>
            </w:r>
          </w:del>
        </w:p>
        <w:p w14:paraId="0E157C34" w14:textId="28865DE5" w:rsidR="00B31C71" w:rsidDel="005F5FB5" w:rsidRDefault="00B31C71">
          <w:pPr>
            <w:pStyle w:val="Verzeichnis2"/>
            <w:tabs>
              <w:tab w:val="right" w:leader="dot" w:pos="9060"/>
            </w:tabs>
            <w:rPr>
              <w:del w:id="491" w:author="Carsten Hein" w:date="2022-04-20T07:55:00Z"/>
              <w:rFonts w:eastAsiaTheme="minorEastAsia" w:cstheme="minorBidi"/>
              <w:b w:val="0"/>
              <w:bCs w:val="0"/>
              <w:noProof/>
              <w:sz w:val="22"/>
              <w:szCs w:val="22"/>
              <w:lang w:eastAsia="de-DE"/>
            </w:rPr>
          </w:pPr>
          <w:del w:id="492" w:author="Carsten Hein" w:date="2022-04-20T07:55:00Z">
            <w:r w:rsidRPr="005F5FB5" w:rsidDel="005F5FB5">
              <w:rPr>
                <w:rPrChange w:id="493" w:author="Carsten Hein" w:date="2022-04-20T07:55:00Z">
                  <w:rPr>
                    <w:rStyle w:val="Hyperlink"/>
                    <w:noProof/>
                  </w:rPr>
                </w:rPrChange>
              </w:rPr>
              <w:delText>Geschweißte Stahl-Verbindung</w:delText>
            </w:r>
            <w:r w:rsidDel="005F5FB5">
              <w:rPr>
                <w:noProof/>
                <w:webHidden/>
              </w:rPr>
              <w:tab/>
            </w:r>
          </w:del>
          <w:del w:id="494" w:author="Carsten Hein" w:date="2022-04-19T10:59:00Z">
            <w:r w:rsidDel="00A2726B">
              <w:rPr>
                <w:noProof/>
                <w:webHidden/>
              </w:rPr>
              <w:delText>72</w:delText>
            </w:r>
          </w:del>
        </w:p>
        <w:p w14:paraId="694AA03E" w14:textId="45CCE126" w:rsidR="00B31C71" w:rsidDel="005F5FB5" w:rsidRDefault="00B31C71">
          <w:pPr>
            <w:pStyle w:val="Verzeichnis2"/>
            <w:tabs>
              <w:tab w:val="right" w:leader="dot" w:pos="9060"/>
            </w:tabs>
            <w:rPr>
              <w:del w:id="495" w:author="Carsten Hein" w:date="2022-04-20T07:55:00Z"/>
              <w:rFonts w:eastAsiaTheme="minorEastAsia" w:cstheme="minorBidi"/>
              <w:b w:val="0"/>
              <w:bCs w:val="0"/>
              <w:noProof/>
              <w:sz w:val="22"/>
              <w:szCs w:val="22"/>
              <w:lang w:eastAsia="de-DE"/>
            </w:rPr>
          </w:pPr>
          <w:del w:id="496" w:author="Carsten Hein" w:date="2022-04-20T07:55:00Z">
            <w:r w:rsidRPr="005F5FB5" w:rsidDel="005F5FB5">
              <w:rPr>
                <w:rPrChange w:id="497" w:author="Carsten Hein" w:date="2022-04-20T07:55:00Z">
                  <w:rPr>
                    <w:rStyle w:val="Hyperlink"/>
                    <w:noProof/>
                  </w:rPr>
                </w:rPrChange>
              </w:rPr>
              <w:delText>Bewehrungsverbindung über Koppler</w:delText>
            </w:r>
            <w:r w:rsidDel="005F5FB5">
              <w:rPr>
                <w:noProof/>
                <w:webHidden/>
              </w:rPr>
              <w:tab/>
            </w:r>
          </w:del>
          <w:del w:id="498" w:author="Carsten Hein" w:date="2022-04-19T10:59:00Z">
            <w:r w:rsidDel="00A2726B">
              <w:rPr>
                <w:noProof/>
                <w:webHidden/>
              </w:rPr>
              <w:delText>73</w:delText>
            </w:r>
          </w:del>
        </w:p>
        <w:p w14:paraId="6EF2640E" w14:textId="5FE6492B" w:rsidR="00B31C71" w:rsidDel="005F5FB5" w:rsidRDefault="00B31C71">
          <w:pPr>
            <w:pStyle w:val="Verzeichnis2"/>
            <w:tabs>
              <w:tab w:val="right" w:leader="dot" w:pos="9060"/>
            </w:tabs>
            <w:rPr>
              <w:del w:id="499" w:author="Carsten Hein" w:date="2022-04-20T07:55:00Z"/>
              <w:rFonts w:eastAsiaTheme="minorEastAsia" w:cstheme="minorBidi"/>
              <w:b w:val="0"/>
              <w:bCs w:val="0"/>
              <w:noProof/>
              <w:sz w:val="22"/>
              <w:szCs w:val="22"/>
              <w:lang w:eastAsia="de-DE"/>
            </w:rPr>
          </w:pPr>
          <w:del w:id="500" w:author="Carsten Hein" w:date="2022-04-20T07:55:00Z">
            <w:r w:rsidRPr="005F5FB5" w:rsidDel="005F5FB5">
              <w:rPr>
                <w:rPrChange w:id="501" w:author="Carsten Hein" w:date="2022-04-20T07:55:00Z">
                  <w:rPr>
                    <w:rStyle w:val="Hyperlink"/>
                    <w:noProof/>
                  </w:rPr>
                </w:rPrChange>
              </w:rPr>
              <w:delText>Fugenbemessung</w:delText>
            </w:r>
            <w:r w:rsidDel="005F5FB5">
              <w:rPr>
                <w:noProof/>
                <w:webHidden/>
              </w:rPr>
              <w:tab/>
            </w:r>
          </w:del>
          <w:del w:id="502" w:author="Carsten Hein" w:date="2022-04-19T10:59:00Z">
            <w:r w:rsidDel="00A2726B">
              <w:rPr>
                <w:noProof/>
                <w:webHidden/>
              </w:rPr>
              <w:delText>74</w:delText>
            </w:r>
          </w:del>
        </w:p>
        <w:p w14:paraId="63F55EC0" w14:textId="2091D2B6" w:rsidR="00B31C71" w:rsidDel="005F5FB5" w:rsidRDefault="00B31C71">
          <w:pPr>
            <w:pStyle w:val="Verzeichnis2"/>
            <w:tabs>
              <w:tab w:val="right" w:leader="dot" w:pos="9060"/>
            </w:tabs>
            <w:rPr>
              <w:del w:id="503" w:author="Carsten Hein" w:date="2022-04-20T07:55:00Z"/>
              <w:rFonts w:eastAsiaTheme="minorEastAsia" w:cstheme="minorBidi"/>
              <w:b w:val="0"/>
              <w:bCs w:val="0"/>
              <w:noProof/>
              <w:sz w:val="22"/>
              <w:szCs w:val="22"/>
              <w:lang w:eastAsia="de-DE"/>
            </w:rPr>
          </w:pPr>
          <w:del w:id="504" w:author="Carsten Hein" w:date="2022-04-20T07:55:00Z">
            <w:r w:rsidRPr="005F5FB5" w:rsidDel="005F5FB5">
              <w:rPr>
                <w:rPrChange w:id="505" w:author="Carsten Hein" w:date="2022-04-20T07:55:00Z">
                  <w:rPr>
                    <w:rStyle w:val="Hyperlink"/>
                    <w:noProof/>
                  </w:rPr>
                </w:rPrChange>
              </w:rPr>
              <w:delText>Zusammenfassung</w:delText>
            </w:r>
            <w:r w:rsidDel="005F5FB5">
              <w:rPr>
                <w:noProof/>
                <w:webHidden/>
              </w:rPr>
              <w:tab/>
            </w:r>
          </w:del>
          <w:del w:id="506" w:author="Carsten Hein" w:date="2022-04-19T10:59:00Z">
            <w:r w:rsidDel="00A2726B">
              <w:rPr>
                <w:noProof/>
                <w:webHidden/>
              </w:rPr>
              <w:delText>75</w:delText>
            </w:r>
          </w:del>
        </w:p>
        <w:p w14:paraId="5740DAB8" w14:textId="154D4CAA" w:rsidR="00B31C71" w:rsidDel="005F5FB5" w:rsidRDefault="00B31C71">
          <w:pPr>
            <w:pStyle w:val="Verzeichnis1"/>
            <w:tabs>
              <w:tab w:val="right" w:leader="dot" w:pos="9060"/>
            </w:tabs>
            <w:rPr>
              <w:del w:id="507" w:author="Carsten Hein" w:date="2022-04-20T07:55:00Z"/>
              <w:rFonts w:asciiTheme="minorHAnsi" w:eastAsiaTheme="minorEastAsia" w:hAnsiTheme="minorHAnsi" w:cstheme="minorBidi"/>
              <w:b w:val="0"/>
              <w:bCs w:val="0"/>
              <w:caps w:val="0"/>
              <w:noProof/>
              <w:sz w:val="22"/>
              <w:szCs w:val="22"/>
              <w:lang w:eastAsia="de-DE"/>
            </w:rPr>
          </w:pPr>
          <w:del w:id="508" w:author="Carsten Hein" w:date="2022-04-20T07:55:00Z">
            <w:r w:rsidRPr="005F5FB5" w:rsidDel="005F5FB5">
              <w:rPr>
                <w:rPrChange w:id="509" w:author="Carsten Hein" w:date="2022-04-20T07:55:00Z">
                  <w:rPr>
                    <w:rStyle w:val="Hyperlink"/>
                    <w:noProof/>
                  </w:rPr>
                </w:rPrChange>
              </w:rPr>
              <w:delText>Schallschutz</w:delText>
            </w:r>
            <w:r w:rsidDel="005F5FB5">
              <w:rPr>
                <w:noProof/>
                <w:webHidden/>
              </w:rPr>
              <w:tab/>
            </w:r>
          </w:del>
          <w:del w:id="510" w:author="Carsten Hein" w:date="2022-04-19T10:59:00Z">
            <w:r w:rsidDel="00A2726B">
              <w:rPr>
                <w:noProof/>
                <w:webHidden/>
              </w:rPr>
              <w:delText>76</w:delText>
            </w:r>
          </w:del>
        </w:p>
        <w:p w14:paraId="6E139F0E" w14:textId="5182C03E" w:rsidR="00B31C71" w:rsidDel="005F5FB5" w:rsidRDefault="00B31C71">
          <w:pPr>
            <w:pStyle w:val="Verzeichnis2"/>
            <w:tabs>
              <w:tab w:val="right" w:leader="dot" w:pos="9060"/>
            </w:tabs>
            <w:rPr>
              <w:del w:id="511" w:author="Carsten Hein" w:date="2022-04-20T07:55:00Z"/>
              <w:rFonts w:eastAsiaTheme="minorEastAsia" w:cstheme="minorBidi"/>
              <w:b w:val="0"/>
              <w:bCs w:val="0"/>
              <w:noProof/>
              <w:sz w:val="22"/>
              <w:szCs w:val="22"/>
              <w:lang w:eastAsia="de-DE"/>
            </w:rPr>
          </w:pPr>
          <w:del w:id="512" w:author="Carsten Hein" w:date="2022-04-20T07:55:00Z">
            <w:r w:rsidRPr="005F5FB5" w:rsidDel="005F5FB5">
              <w:rPr>
                <w:rPrChange w:id="513" w:author="Carsten Hein" w:date="2022-04-20T07:55:00Z">
                  <w:rPr>
                    <w:rStyle w:val="Hyperlink"/>
                    <w:noProof/>
                  </w:rPr>
                </w:rPrChange>
              </w:rPr>
              <w:delText>Untersuchte Varianten</w:delText>
            </w:r>
            <w:r w:rsidDel="005F5FB5">
              <w:rPr>
                <w:noProof/>
                <w:webHidden/>
              </w:rPr>
              <w:tab/>
            </w:r>
          </w:del>
          <w:del w:id="514" w:author="Carsten Hein" w:date="2022-04-19T10:59:00Z">
            <w:r w:rsidDel="00A2726B">
              <w:rPr>
                <w:noProof/>
                <w:webHidden/>
              </w:rPr>
              <w:delText>76</w:delText>
            </w:r>
          </w:del>
        </w:p>
        <w:p w14:paraId="01C9D09B" w14:textId="2015E3FD" w:rsidR="00B31C71" w:rsidDel="005F5FB5" w:rsidRDefault="00B31C71">
          <w:pPr>
            <w:pStyle w:val="Verzeichnis2"/>
            <w:tabs>
              <w:tab w:val="right" w:leader="dot" w:pos="9060"/>
            </w:tabs>
            <w:rPr>
              <w:del w:id="515" w:author="Carsten Hein" w:date="2022-04-20T07:55:00Z"/>
              <w:rFonts w:eastAsiaTheme="minorEastAsia" w:cstheme="minorBidi"/>
              <w:b w:val="0"/>
              <w:bCs w:val="0"/>
              <w:noProof/>
              <w:sz w:val="22"/>
              <w:szCs w:val="22"/>
              <w:lang w:eastAsia="de-DE"/>
            </w:rPr>
          </w:pPr>
          <w:del w:id="516" w:author="Carsten Hein" w:date="2022-04-20T07:55:00Z">
            <w:r w:rsidRPr="005F5FB5" w:rsidDel="005F5FB5">
              <w:rPr>
                <w:rPrChange w:id="517" w:author="Carsten Hein" w:date="2022-04-20T07:55:00Z">
                  <w:rPr>
                    <w:rStyle w:val="Hyperlink"/>
                    <w:noProof/>
                  </w:rPr>
                </w:rPrChange>
              </w:rPr>
              <w:delText>Anforderungen an den Schallschutz</w:delText>
            </w:r>
            <w:r w:rsidDel="005F5FB5">
              <w:rPr>
                <w:noProof/>
                <w:webHidden/>
              </w:rPr>
              <w:tab/>
            </w:r>
          </w:del>
          <w:del w:id="518" w:author="Carsten Hein" w:date="2022-04-19T10:59:00Z">
            <w:r w:rsidDel="00A2726B">
              <w:rPr>
                <w:noProof/>
                <w:webHidden/>
              </w:rPr>
              <w:delText>78</w:delText>
            </w:r>
          </w:del>
        </w:p>
        <w:p w14:paraId="365468CE" w14:textId="3BA07171" w:rsidR="00B31C71" w:rsidDel="005F5FB5" w:rsidRDefault="00B31C71">
          <w:pPr>
            <w:pStyle w:val="Verzeichnis2"/>
            <w:tabs>
              <w:tab w:val="right" w:leader="dot" w:pos="9060"/>
            </w:tabs>
            <w:rPr>
              <w:del w:id="519" w:author="Carsten Hein" w:date="2022-04-20T07:55:00Z"/>
              <w:rFonts w:eastAsiaTheme="minorEastAsia" w:cstheme="minorBidi"/>
              <w:b w:val="0"/>
              <w:bCs w:val="0"/>
              <w:noProof/>
              <w:sz w:val="22"/>
              <w:szCs w:val="22"/>
              <w:lang w:eastAsia="de-DE"/>
            </w:rPr>
          </w:pPr>
          <w:del w:id="520" w:author="Carsten Hein" w:date="2022-04-20T07:55:00Z">
            <w:r w:rsidRPr="005F5FB5" w:rsidDel="005F5FB5">
              <w:rPr>
                <w:rPrChange w:id="521" w:author="Carsten Hein" w:date="2022-04-20T07:55:00Z">
                  <w:rPr>
                    <w:rStyle w:val="Hyperlink"/>
                    <w:noProof/>
                  </w:rPr>
                </w:rPrChange>
              </w:rPr>
              <w:delText>Rechnerische Bewertung</w:delText>
            </w:r>
            <w:r w:rsidDel="005F5FB5">
              <w:rPr>
                <w:noProof/>
                <w:webHidden/>
              </w:rPr>
              <w:tab/>
            </w:r>
          </w:del>
          <w:del w:id="522" w:author="Carsten Hein" w:date="2022-04-19T10:59:00Z">
            <w:r w:rsidDel="00A2726B">
              <w:rPr>
                <w:noProof/>
                <w:webHidden/>
              </w:rPr>
              <w:delText>78</w:delText>
            </w:r>
          </w:del>
        </w:p>
        <w:p w14:paraId="5F457DE7" w14:textId="152CC868" w:rsidR="00B31C71" w:rsidDel="005F5FB5" w:rsidRDefault="00B31C71">
          <w:pPr>
            <w:pStyle w:val="Verzeichnis2"/>
            <w:tabs>
              <w:tab w:val="right" w:leader="dot" w:pos="9060"/>
            </w:tabs>
            <w:rPr>
              <w:del w:id="523" w:author="Carsten Hein" w:date="2022-04-20T07:55:00Z"/>
              <w:rFonts w:eastAsiaTheme="minorEastAsia" w:cstheme="minorBidi"/>
              <w:b w:val="0"/>
              <w:bCs w:val="0"/>
              <w:noProof/>
              <w:sz w:val="22"/>
              <w:szCs w:val="22"/>
              <w:lang w:eastAsia="de-DE"/>
            </w:rPr>
          </w:pPr>
          <w:del w:id="524" w:author="Carsten Hein" w:date="2022-04-20T07:55:00Z">
            <w:r w:rsidRPr="005F5FB5" w:rsidDel="005F5FB5">
              <w:rPr>
                <w:rPrChange w:id="525" w:author="Carsten Hein" w:date="2022-04-20T07:55:00Z">
                  <w:rPr>
                    <w:rStyle w:val="Hyperlink"/>
                    <w:noProof/>
                  </w:rPr>
                </w:rPrChange>
              </w:rPr>
              <w:delText>Ergebnisse</w:delText>
            </w:r>
            <w:r w:rsidDel="005F5FB5">
              <w:rPr>
                <w:noProof/>
                <w:webHidden/>
              </w:rPr>
              <w:tab/>
            </w:r>
          </w:del>
          <w:del w:id="526" w:author="Carsten Hein" w:date="2022-04-19T10:59:00Z">
            <w:r w:rsidDel="00A2726B">
              <w:rPr>
                <w:noProof/>
                <w:webHidden/>
              </w:rPr>
              <w:delText>79</w:delText>
            </w:r>
          </w:del>
        </w:p>
        <w:p w14:paraId="07FBFA50" w14:textId="72110BC7" w:rsidR="00B31C71" w:rsidDel="005F5FB5" w:rsidRDefault="00B31C71">
          <w:pPr>
            <w:pStyle w:val="Verzeichnis2"/>
            <w:tabs>
              <w:tab w:val="right" w:leader="dot" w:pos="9060"/>
            </w:tabs>
            <w:rPr>
              <w:del w:id="527" w:author="Carsten Hein" w:date="2022-04-20T07:55:00Z"/>
              <w:rFonts w:eastAsiaTheme="minorEastAsia" w:cstheme="minorBidi"/>
              <w:b w:val="0"/>
              <w:bCs w:val="0"/>
              <w:noProof/>
              <w:sz w:val="22"/>
              <w:szCs w:val="22"/>
              <w:lang w:eastAsia="de-DE"/>
            </w:rPr>
          </w:pPr>
          <w:del w:id="528" w:author="Carsten Hein" w:date="2022-04-20T07:55:00Z">
            <w:r w:rsidRPr="005F5FB5" w:rsidDel="005F5FB5">
              <w:rPr>
                <w:rPrChange w:id="529" w:author="Carsten Hein" w:date="2022-04-20T07:55:00Z">
                  <w:rPr>
                    <w:rStyle w:val="Hyperlink"/>
                    <w:noProof/>
                  </w:rPr>
                </w:rPrChange>
              </w:rPr>
              <w:delText>Unterdecken</w:delText>
            </w:r>
            <w:r w:rsidDel="005F5FB5">
              <w:rPr>
                <w:noProof/>
                <w:webHidden/>
              </w:rPr>
              <w:tab/>
            </w:r>
          </w:del>
          <w:del w:id="530" w:author="Carsten Hein" w:date="2022-04-19T10:59:00Z">
            <w:r w:rsidDel="00A2726B">
              <w:rPr>
                <w:noProof/>
                <w:webHidden/>
              </w:rPr>
              <w:delText>82</w:delText>
            </w:r>
          </w:del>
        </w:p>
        <w:p w14:paraId="68BE780C" w14:textId="12FDD4DF" w:rsidR="00B31C71" w:rsidDel="005F5FB5" w:rsidRDefault="00B31C71">
          <w:pPr>
            <w:pStyle w:val="Verzeichnis2"/>
            <w:tabs>
              <w:tab w:val="right" w:leader="dot" w:pos="9060"/>
            </w:tabs>
            <w:rPr>
              <w:del w:id="531" w:author="Carsten Hein" w:date="2022-04-20T07:55:00Z"/>
              <w:rFonts w:eastAsiaTheme="minorEastAsia" w:cstheme="minorBidi"/>
              <w:b w:val="0"/>
              <w:bCs w:val="0"/>
              <w:noProof/>
              <w:sz w:val="22"/>
              <w:szCs w:val="22"/>
              <w:lang w:eastAsia="de-DE"/>
            </w:rPr>
          </w:pPr>
          <w:del w:id="532" w:author="Carsten Hein" w:date="2022-04-20T07:55:00Z">
            <w:r w:rsidRPr="005F5FB5" w:rsidDel="005F5FB5">
              <w:rPr>
                <w:rPrChange w:id="533" w:author="Carsten Hein" w:date="2022-04-20T07:55:00Z">
                  <w:rPr>
                    <w:rStyle w:val="Hyperlink"/>
                    <w:noProof/>
                  </w:rPr>
                </w:rPrChange>
              </w:rPr>
              <w:delText>Konstruktive Hinweise</w:delText>
            </w:r>
            <w:r w:rsidDel="005F5FB5">
              <w:rPr>
                <w:noProof/>
                <w:webHidden/>
              </w:rPr>
              <w:tab/>
            </w:r>
          </w:del>
          <w:del w:id="534" w:author="Carsten Hein" w:date="2022-04-19T10:59:00Z">
            <w:r w:rsidDel="00A2726B">
              <w:rPr>
                <w:noProof/>
                <w:webHidden/>
              </w:rPr>
              <w:delText>82</w:delText>
            </w:r>
          </w:del>
        </w:p>
        <w:p w14:paraId="6E104BE8" w14:textId="2EDC20FE" w:rsidR="00B31C71" w:rsidDel="005F5FB5" w:rsidRDefault="00B31C71">
          <w:pPr>
            <w:pStyle w:val="Verzeichnis2"/>
            <w:tabs>
              <w:tab w:val="right" w:leader="dot" w:pos="9060"/>
            </w:tabs>
            <w:rPr>
              <w:del w:id="535" w:author="Carsten Hein" w:date="2022-04-20T07:55:00Z"/>
              <w:rFonts w:eastAsiaTheme="minorEastAsia" w:cstheme="minorBidi"/>
              <w:b w:val="0"/>
              <w:bCs w:val="0"/>
              <w:noProof/>
              <w:sz w:val="22"/>
              <w:szCs w:val="22"/>
              <w:lang w:eastAsia="de-DE"/>
            </w:rPr>
          </w:pPr>
          <w:del w:id="536" w:author="Carsten Hein" w:date="2022-04-20T07:55:00Z">
            <w:r w:rsidRPr="005F5FB5" w:rsidDel="005F5FB5">
              <w:rPr>
                <w:rPrChange w:id="537" w:author="Carsten Hein" w:date="2022-04-20T07:55:00Z">
                  <w:rPr>
                    <w:rStyle w:val="Hyperlink"/>
                    <w:noProof/>
                  </w:rPr>
                </w:rPrChange>
              </w:rPr>
              <w:delText>Projektbezogene Prüfung</w:delText>
            </w:r>
            <w:r w:rsidDel="005F5FB5">
              <w:rPr>
                <w:noProof/>
                <w:webHidden/>
              </w:rPr>
              <w:tab/>
            </w:r>
          </w:del>
          <w:del w:id="538" w:author="Carsten Hein" w:date="2022-04-19T10:59:00Z">
            <w:r w:rsidDel="00A2726B">
              <w:rPr>
                <w:noProof/>
                <w:webHidden/>
              </w:rPr>
              <w:delText>83</w:delText>
            </w:r>
          </w:del>
        </w:p>
        <w:p w14:paraId="023D0489" w14:textId="4DEA69AB" w:rsidR="00B31C71" w:rsidDel="005F5FB5" w:rsidRDefault="00B31C71">
          <w:pPr>
            <w:pStyle w:val="Verzeichnis2"/>
            <w:tabs>
              <w:tab w:val="right" w:leader="dot" w:pos="9060"/>
            </w:tabs>
            <w:rPr>
              <w:del w:id="539" w:author="Carsten Hein" w:date="2022-04-20T07:55:00Z"/>
              <w:rFonts w:eastAsiaTheme="minorEastAsia" w:cstheme="minorBidi"/>
              <w:b w:val="0"/>
              <w:bCs w:val="0"/>
              <w:noProof/>
              <w:sz w:val="22"/>
              <w:szCs w:val="22"/>
              <w:lang w:eastAsia="de-DE"/>
            </w:rPr>
          </w:pPr>
          <w:del w:id="540" w:author="Carsten Hein" w:date="2022-04-20T07:55:00Z">
            <w:r w:rsidRPr="005F5FB5" w:rsidDel="005F5FB5">
              <w:rPr>
                <w:rPrChange w:id="541" w:author="Carsten Hein" w:date="2022-04-20T07:55:00Z">
                  <w:rPr>
                    <w:rStyle w:val="Hyperlink"/>
                    <w:noProof/>
                  </w:rPr>
                </w:rPrChange>
              </w:rPr>
              <w:delText>Zusammenfassung</w:delText>
            </w:r>
            <w:r w:rsidDel="005F5FB5">
              <w:rPr>
                <w:noProof/>
                <w:webHidden/>
              </w:rPr>
              <w:tab/>
            </w:r>
          </w:del>
          <w:del w:id="542" w:author="Carsten Hein" w:date="2022-04-19T10:59:00Z">
            <w:r w:rsidDel="00A2726B">
              <w:rPr>
                <w:noProof/>
                <w:webHidden/>
              </w:rPr>
              <w:delText>83</w:delText>
            </w:r>
          </w:del>
        </w:p>
        <w:p w14:paraId="79E3BBFB" w14:textId="34E4A435" w:rsidR="00B31C71" w:rsidDel="005F5FB5" w:rsidRDefault="00B31C71">
          <w:pPr>
            <w:pStyle w:val="Verzeichnis1"/>
            <w:tabs>
              <w:tab w:val="right" w:leader="dot" w:pos="9060"/>
            </w:tabs>
            <w:rPr>
              <w:del w:id="543" w:author="Carsten Hein" w:date="2022-04-20T07:55:00Z"/>
              <w:rFonts w:asciiTheme="minorHAnsi" w:eastAsiaTheme="minorEastAsia" w:hAnsiTheme="minorHAnsi" w:cstheme="minorBidi"/>
              <w:b w:val="0"/>
              <w:bCs w:val="0"/>
              <w:caps w:val="0"/>
              <w:noProof/>
              <w:sz w:val="22"/>
              <w:szCs w:val="22"/>
              <w:lang w:eastAsia="de-DE"/>
            </w:rPr>
          </w:pPr>
          <w:del w:id="544" w:author="Carsten Hein" w:date="2022-04-20T07:55:00Z">
            <w:r w:rsidRPr="005F5FB5" w:rsidDel="005F5FB5">
              <w:rPr>
                <w:rPrChange w:id="545" w:author="Carsten Hein" w:date="2022-04-20T07:55:00Z">
                  <w:rPr>
                    <w:rStyle w:val="Hyperlink"/>
                    <w:noProof/>
                  </w:rPr>
                </w:rPrChange>
              </w:rPr>
              <w:delText>TGA-Register</w:delText>
            </w:r>
            <w:r w:rsidDel="005F5FB5">
              <w:rPr>
                <w:noProof/>
                <w:webHidden/>
              </w:rPr>
              <w:tab/>
            </w:r>
          </w:del>
          <w:del w:id="546" w:author="Carsten Hein" w:date="2022-04-19T10:59:00Z">
            <w:r w:rsidDel="00A2726B">
              <w:rPr>
                <w:noProof/>
                <w:webHidden/>
              </w:rPr>
              <w:delText>84</w:delText>
            </w:r>
          </w:del>
        </w:p>
        <w:p w14:paraId="30AF7F94" w14:textId="427C4BFD" w:rsidR="00B31C71" w:rsidDel="005F5FB5" w:rsidRDefault="00B31C71">
          <w:pPr>
            <w:pStyle w:val="Verzeichnis2"/>
            <w:tabs>
              <w:tab w:val="right" w:leader="dot" w:pos="9060"/>
            </w:tabs>
            <w:rPr>
              <w:del w:id="547" w:author="Carsten Hein" w:date="2022-04-20T07:55:00Z"/>
              <w:rFonts w:eastAsiaTheme="minorEastAsia" w:cstheme="minorBidi"/>
              <w:b w:val="0"/>
              <w:bCs w:val="0"/>
              <w:noProof/>
              <w:sz w:val="22"/>
              <w:szCs w:val="22"/>
              <w:lang w:eastAsia="de-DE"/>
            </w:rPr>
          </w:pPr>
          <w:del w:id="548" w:author="Carsten Hein" w:date="2022-04-20T07:55:00Z">
            <w:r w:rsidRPr="005F5FB5" w:rsidDel="005F5FB5">
              <w:rPr>
                <w:rPrChange w:id="549" w:author="Carsten Hein" w:date="2022-04-20T07:55:00Z">
                  <w:rPr>
                    <w:rStyle w:val="Hyperlink"/>
                    <w:noProof/>
                  </w:rPr>
                </w:rPrChange>
              </w:rPr>
              <w:delText>Annahmen zur Planung/Untersuchung</w:delText>
            </w:r>
            <w:r w:rsidDel="005F5FB5">
              <w:rPr>
                <w:noProof/>
                <w:webHidden/>
              </w:rPr>
              <w:tab/>
            </w:r>
          </w:del>
          <w:del w:id="550" w:author="Carsten Hein" w:date="2022-04-19T10:59:00Z">
            <w:r w:rsidDel="00A2726B">
              <w:rPr>
                <w:noProof/>
                <w:webHidden/>
              </w:rPr>
              <w:delText>84</w:delText>
            </w:r>
          </w:del>
        </w:p>
        <w:p w14:paraId="57BE10D4" w14:textId="357BEE5F" w:rsidR="00B31C71" w:rsidDel="005F5FB5" w:rsidRDefault="00B31C71">
          <w:pPr>
            <w:pStyle w:val="Verzeichnis2"/>
            <w:tabs>
              <w:tab w:val="right" w:leader="dot" w:pos="9060"/>
            </w:tabs>
            <w:rPr>
              <w:del w:id="551" w:author="Carsten Hein" w:date="2022-04-20T07:55:00Z"/>
              <w:rFonts w:eastAsiaTheme="minorEastAsia" w:cstheme="minorBidi"/>
              <w:b w:val="0"/>
              <w:bCs w:val="0"/>
              <w:noProof/>
              <w:sz w:val="22"/>
              <w:szCs w:val="22"/>
              <w:lang w:eastAsia="de-DE"/>
            </w:rPr>
          </w:pPr>
          <w:del w:id="552" w:author="Carsten Hein" w:date="2022-04-20T07:55:00Z">
            <w:r w:rsidRPr="005F5FB5" w:rsidDel="005F5FB5">
              <w:rPr>
                <w:rPrChange w:id="553" w:author="Carsten Hein" w:date="2022-04-20T07:55:00Z">
                  <w:rPr>
                    <w:rStyle w:val="Hyperlink"/>
                    <w:noProof/>
                  </w:rPr>
                </w:rPrChange>
              </w:rPr>
              <w:delText>Koordination mit den übrigen Gewerken</w:delText>
            </w:r>
            <w:r w:rsidDel="005F5FB5">
              <w:rPr>
                <w:noProof/>
                <w:webHidden/>
              </w:rPr>
              <w:tab/>
            </w:r>
          </w:del>
          <w:del w:id="554" w:author="Carsten Hein" w:date="2022-04-19T10:59:00Z">
            <w:r w:rsidDel="00A2726B">
              <w:rPr>
                <w:noProof/>
                <w:webHidden/>
              </w:rPr>
              <w:delText>88</w:delText>
            </w:r>
          </w:del>
        </w:p>
        <w:p w14:paraId="31987A78" w14:textId="4FF185A7" w:rsidR="00B31C71" w:rsidDel="005F5FB5" w:rsidRDefault="00B31C71">
          <w:pPr>
            <w:pStyle w:val="Verzeichnis2"/>
            <w:tabs>
              <w:tab w:val="right" w:leader="dot" w:pos="9060"/>
            </w:tabs>
            <w:rPr>
              <w:del w:id="555" w:author="Carsten Hein" w:date="2022-04-20T07:55:00Z"/>
              <w:rFonts w:eastAsiaTheme="minorEastAsia" w:cstheme="minorBidi"/>
              <w:b w:val="0"/>
              <w:bCs w:val="0"/>
              <w:noProof/>
              <w:sz w:val="22"/>
              <w:szCs w:val="22"/>
              <w:lang w:eastAsia="de-DE"/>
            </w:rPr>
          </w:pPr>
          <w:del w:id="556" w:author="Carsten Hein" w:date="2022-04-20T07:55:00Z">
            <w:r w:rsidRPr="005F5FB5" w:rsidDel="005F5FB5">
              <w:rPr>
                <w:rPrChange w:id="557" w:author="Carsten Hein" w:date="2022-04-20T07:55:00Z">
                  <w:rPr>
                    <w:rStyle w:val="Hyperlink"/>
                    <w:noProof/>
                  </w:rPr>
                </w:rPrChange>
              </w:rPr>
              <w:delText>Zusammenfassung</w:delText>
            </w:r>
            <w:r w:rsidDel="005F5FB5">
              <w:rPr>
                <w:noProof/>
                <w:webHidden/>
              </w:rPr>
              <w:tab/>
            </w:r>
            <w:r w:rsidR="00A2726B" w:rsidDel="005F5FB5">
              <w:rPr>
                <w:noProof/>
                <w:webHidden/>
              </w:rPr>
              <w:delText>89</w:delText>
            </w:r>
          </w:del>
        </w:p>
        <w:p w14:paraId="419F252F" w14:textId="721E462E" w:rsidR="00B31C71" w:rsidDel="005F5FB5" w:rsidRDefault="00B31C71">
          <w:pPr>
            <w:pStyle w:val="Verzeichnis1"/>
            <w:tabs>
              <w:tab w:val="left" w:pos="400"/>
              <w:tab w:val="right" w:leader="dot" w:pos="9060"/>
            </w:tabs>
            <w:rPr>
              <w:del w:id="558" w:author="Carsten Hein" w:date="2022-04-20T07:55:00Z"/>
              <w:rFonts w:asciiTheme="minorHAnsi" w:eastAsiaTheme="minorEastAsia" w:hAnsiTheme="minorHAnsi" w:cstheme="minorBidi"/>
              <w:b w:val="0"/>
              <w:bCs w:val="0"/>
              <w:caps w:val="0"/>
              <w:noProof/>
              <w:sz w:val="22"/>
              <w:szCs w:val="22"/>
              <w:lang w:eastAsia="de-DE"/>
            </w:rPr>
          </w:pPr>
          <w:del w:id="559" w:author="Carsten Hein" w:date="2022-04-20T07:55:00Z">
            <w:r w:rsidRPr="005F5FB5" w:rsidDel="005F5FB5">
              <w:rPr>
                <w:rPrChange w:id="560" w:author="Carsten Hein" w:date="2022-04-20T07:55:00Z">
                  <w:rPr>
                    <w:rStyle w:val="Hyperlink"/>
                    <w:rFonts w:eastAsia="Calibri"/>
                    <w:noProof/>
                  </w:rPr>
                </w:rPrChange>
              </w:rPr>
              <w:delText>7</w:delText>
            </w:r>
            <w:r w:rsidDel="005F5FB5">
              <w:rPr>
                <w:rFonts w:asciiTheme="minorHAnsi" w:eastAsiaTheme="minorEastAsia" w:hAnsiTheme="minorHAnsi" w:cstheme="minorBidi"/>
                <w:b w:val="0"/>
                <w:bCs w:val="0"/>
                <w:caps w:val="0"/>
                <w:noProof/>
                <w:sz w:val="22"/>
                <w:szCs w:val="22"/>
                <w:lang w:eastAsia="de-DE"/>
              </w:rPr>
              <w:tab/>
            </w:r>
            <w:r w:rsidRPr="005F5FB5" w:rsidDel="005F5FB5">
              <w:rPr>
                <w:rPrChange w:id="561" w:author="Carsten Hein" w:date="2022-04-20T07:55:00Z">
                  <w:rPr>
                    <w:rStyle w:val="Hyperlink"/>
                    <w:rFonts w:eastAsia="Calibri"/>
                    <w:noProof/>
                  </w:rPr>
                </w:rPrChange>
              </w:rPr>
              <w:delText>Planungs- und Vergabeprozesse</w:delText>
            </w:r>
            <w:r w:rsidDel="005F5FB5">
              <w:rPr>
                <w:noProof/>
                <w:webHidden/>
              </w:rPr>
              <w:tab/>
            </w:r>
            <w:r w:rsidR="00A2726B" w:rsidDel="005F5FB5">
              <w:rPr>
                <w:noProof/>
                <w:webHidden/>
              </w:rPr>
              <w:delText>90</w:delText>
            </w:r>
          </w:del>
        </w:p>
        <w:p w14:paraId="116262E1" w14:textId="00C59457" w:rsidR="00B31C71" w:rsidDel="005F5FB5" w:rsidRDefault="00B31C71">
          <w:pPr>
            <w:pStyle w:val="Verzeichnis1"/>
            <w:tabs>
              <w:tab w:val="right" w:leader="dot" w:pos="9060"/>
            </w:tabs>
            <w:rPr>
              <w:del w:id="562" w:author="Carsten Hein" w:date="2022-04-20T07:55:00Z"/>
              <w:rFonts w:asciiTheme="minorHAnsi" w:eastAsiaTheme="minorEastAsia" w:hAnsiTheme="minorHAnsi" w:cstheme="minorBidi"/>
              <w:b w:val="0"/>
              <w:bCs w:val="0"/>
              <w:caps w:val="0"/>
              <w:noProof/>
              <w:sz w:val="22"/>
              <w:szCs w:val="22"/>
              <w:lang w:eastAsia="de-DE"/>
            </w:rPr>
          </w:pPr>
          <w:del w:id="563" w:author="Carsten Hein" w:date="2022-04-20T07:55:00Z">
            <w:r w:rsidRPr="005F5FB5" w:rsidDel="005F5FB5">
              <w:rPr>
                <w:rPrChange w:id="564" w:author="Carsten Hein" w:date="2022-04-20T07:55:00Z">
                  <w:rPr>
                    <w:rStyle w:val="Hyperlink"/>
                    <w:noProof/>
                  </w:rPr>
                </w:rPrChange>
              </w:rPr>
              <w:lastRenderedPageBreak/>
              <w:delText>Bewertung/Diskussion/Zielerreichung – Einordnung in den wissenschaftlichen Kontext inkl. möglicherweise bekannt gewordenen Ergebnissen von dritter Seite</w:delText>
            </w:r>
            <w:r w:rsidDel="005F5FB5">
              <w:rPr>
                <w:noProof/>
                <w:webHidden/>
              </w:rPr>
              <w:tab/>
            </w:r>
            <w:r w:rsidR="00A2726B" w:rsidDel="005F5FB5">
              <w:rPr>
                <w:noProof/>
                <w:webHidden/>
              </w:rPr>
              <w:delText>93</w:delText>
            </w:r>
          </w:del>
        </w:p>
        <w:p w14:paraId="06780D4F" w14:textId="5508193F" w:rsidR="00B31C71" w:rsidDel="005F5FB5" w:rsidRDefault="00B31C71">
          <w:pPr>
            <w:pStyle w:val="Verzeichnis1"/>
            <w:tabs>
              <w:tab w:val="right" w:leader="dot" w:pos="9060"/>
            </w:tabs>
            <w:rPr>
              <w:del w:id="565" w:author="Carsten Hein" w:date="2022-04-20T07:55:00Z"/>
              <w:rFonts w:asciiTheme="minorHAnsi" w:eastAsiaTheme="minorEastAsia" w:hAnsiTheme="minorHAnsi" w:cstheme="minorBidi"/>
              <w:b w:val="0"/>
              <w:bCs w:val="0"/>
              <w:caps w:val="0"/>
              <w:noProof/>
              <w:sz w:val="22"/>
              <w:szCs w:val="22"/>
              <w:lang w:eastAsia="de-DE"/>
            </w:rPr>
          </w:pPr>
          <w:del w:id="566" w:author="Carsten Hein" w:date="2022-04-20T07:55:00Z">
            <w:r w:rsidRPr="005F5FB5" w:rsidDel="005F5FB5">
              <w:rPr>
                <w:rPrChange w:id="567" w:author="Carsten Hein" w:date="2022-04-20T07:55:00Z">
                  <w:rPr>
                    <w:rStyle w:val="Hyperlink"/>
                    <w:noProof/>
                  </w:rPr>
                </w:rPrChange>
              </w:rPr>
              <w:delText>Ausblick</w:delText>
            </w:r>
            <w:r w:rsidDel="005F5FB5">
              <w:rPr>
                <w:noProof/>
                <w:webHidden/>
              </w:rPr>
              <w:tab/>
            </w:r>
            <w:r w:rsidR="00A2726B" w:rsidDel="005F5FB5">
              <w:rPr>
                <w:noProof/>
                <w:webHidden/>
              </w:rPr>
              <w:delText>94</w:delText>
            </w:r>
          </w:del>
        </w:p>
        <w:p w14:paraId="46A352AF" w14:textId="07CB1083" w:rsidR="00B31C71" w:rsidDel="005F5FB5" w:rsidRDefault="00B31C71">
          <w:pPr>
            <w:pStyle w:val="Verzeichnis1"/>
            <w:tabs>
              <w:tab w:val="right" w:leader="dot" w:pos="9060"/>
            </w:tabs>
            <w:rPr>
              <w:del w:id="568" w:author="Carsten Hein" w:date="2022-04-20T07:55:00Z"/>
              <w:rFonts w:asciiTheme="minorHAnsi" w:eastAsiaTheme="minorEastAsia" w:hAnsiTheme="minorHAnsi" w:cstheme="minorBidi"/>
              <w:b w:val="0"/>
              <w:bCs w:val="0"/>
              <w:caps w:val="0"/>
              <w:noProof/>
              <w:sz w:val="22"/>
              <w:szCs w:val="22"/>
              <w:lang w:eastAsia="de-DE"/>
            </w:rPr>
          </w:pPr>
          <w:del w:id="569" w:author="Carsten Hein" w:date="2022-04-20T07:55:00Z">
            <w:r w:rsidRPr="005F5FB5" w:rsidDel="005F5FB5">
              <w:rPr>
                <w:rPrChange w:id="570" w:author="Carsten Hein" w:date="2022-04-20T07:55:00Z">
                  <w:rPr>
                    <w:rStyle w:val="Hyperlink"/>
                    <w:noProof/>
                  </w:rPr>
                </w:rPrChange>
              </w:rPr>
              <w:delText>Mitwirkende</w:delText>
            </w:r>
            <w:r w:rsidDel="005F5FB5">
              <w:rPr>
                <w:noProof/>
                <w:webHidden/>
              </w:rPr>
              <w:tab/>
            </w:r>
            <w:r w:rsidR="00A2726B" w:rsidDel="005F5FB5">
              <w:rPr>
                <w:noProof/>
                <w:webHidden/>
              </w:rPr>
              <w:delText>95</w:delText>
            </w:r>
          </w:del>
        </w:p>
        <w:p w14:paraId="02A7EC41" w14:textId="45FF268C" w:rsidR="00B31C71" w:rsidDel="005F5FB5" w:rsidRDefault="00B31C71">
          <w:pPr>
            <w:pStyle w:val="Verzeichnis2"/>
            <w:tabs>
              <w:tab w:val="right" w:leader="dot" w:pos="9060"/>
            </w:tabs>
            <w:rPr>
              <w:del w:id="571" w:author="Carsten Hein" w:date="2022-04-20T07:55:00Z"/>
              <w:rFonts w:eastAsiaTheme="minorEastAsia" w:cstheme="minorBidi"/>
              <w:b w:val="0"/>
              <w:bCs w:val="0"/>
              <w:noProof/>
              <w:sz w:val="22"/>
              <w:szCs w:val="22"/>
              <w:lang w:eastAsia="de-DE"/>
            </w:rPr>
          </w:pPr>
          <w:del w:id="572" w:author="Carsten Hein" w:date="2022-04-20T07:55:00Z">
            <w:r w:rsidRPr="005F5FB5" w:rsidDel="005F5FB5">
              <w:rPr>
                <w:rPrChange w:id="573" w:author="Carsten Hein" w:date="2022-04-20T07:55:00Z">
                  <w:rPr>
                    <w:rStyle w:val="Hyperlink"/>
                    <w:noProof/>
                  </w:rPr>
                </w:rPrChange>
              </w:rPr>
              <w:delText>Kurzbiographien</w:delText>
            </w:r>
            <w:r w:rsidDel="005F5FB5">
              <w:rPr>
                <w:noProof/>
                <w:webHidden/>
              </w:rPr>
              <w:tab/>
            </w:r>
            <w:r w:rsidR="00A2726B" w:rsidDel="005F5FB5">
              <w:rPr>
                <w:noProof/>
                <w:webHidden/>
              </w:rPr>
              <w:delText>96</w:delText>
            </w:r>
          </w:del>
        </w:p>
        <w:p w14:paraId="7F1F2392" w14:textId="438E2A6C" w:rsidR="00B31C71" w:rsidDel="005F5FB5" w:rsidRDefault="00B31C71">
          <w:pPr>
            <w:pStyle w:val="Verzeichnis1"/>
            <w:tabs>
              <w:tab w:val="left" w:pos="1681"/>
              <w:tab w:val="right" w:leader="dot" w:pos="9060"/>
            </w:tabs>
            <w:rPr>
              <w:del w:id="574" w:author="Carsten Hein" w:date="2022-04-20T07:55:00Z"/>
              <w:rFonts w:asciiTheme="minorHAnsi" w:eastAsiaTheme="minorEastAsia" w:hAnsiTheme="minorHAnsi" w:cstheme="minorBidi"/>
              <w:b w:val="0"/>
              <w:bCs w:val="0"/>
              <w:caps w:val="0"/>
              <w:noProof/>
              <w:sz w:val="22"/>
              <w:szCs w:val="22"/>
              <w:lang w:eastAsia="de-DE"/>
            </w:rPr>
          </w:pPr>
          <w:del w:id="575" w:author="Carsten Hein" w:date="2022-04-20T07:55:00Z">
            <w:r w:rsidRPr="005F5FB5" w:rsidDel="005F5FB5">
              <w:rPr>
                <w:rPrChange w:id="576" w:author="Carsten Hein" w:date="2022-04-20T07:55:00Z">
                  <w:rPr>
                    <w:rStyle w:val="Hyperlink"/>
                    <w:noProof/>
                  </w:rPr>
                </w:rPrChange>
              </w:rPr>
              <w:delText>Verzeichnisse</w:delText>
            </w:r>
            <w:r w:rsidDel="005F5FB5">
              <w:rPr>
                <w:rFonts w:asciiTheme="minorHAnsi" w:eastAsiaTheme="minorEastAsia" w:hAnsiTheme="minorHAnsi" w:cstheme="minorBidi"/>
                <w:b w:val="0"/>
                <w:bCs w:val="0"/>
                <w:caps w:val="0"/>
                <w:noProof/>
                <w:sz w:val="22"/>
                <w:szCs w:val="22"/>
                <w:lang w:eastAsia="de-DE"/>
              </w:rPr>
              <w:tab/>
            </w:r>
            <w:r w:rsidDel="005F5FB5">
              <w:rPr>
                <w:noProof/>
                <w:webHidden/>
              </w:rPr>
              <w:tab/>
            </w:r>
            <w:r w:rsidR="00A2726B" w:rsidDel="005F5FB5">
              <w:rPr>
                <w:noProof/>
                <w:webHidden/>
              </w:rPr>
              <w:delText>98</w:delText>
            </w:r>
          </w:del>
        </w:p>
        <w:p w14:paraId="68A48D74" w14:textId="65E62BD0" w:rsidR="00B31C71" w:rsidDel="005F5FB5" w:rsidRDefault="00B31C71">
          <w:pPr>
            <w:pStyle w:val="Verzeichnis1"/>
            <w:tabs>
              <w:tab w:val="right" w:leader="dot" w:pos="9060"/>
            </w:tabs>
            <w:rPr>
              <w:del w:id="577" w:author="Carsten Hein" w:date="2022-04-20T07:55:00Z"/>
              <w:rFonts w:asciiTheme="minorHAnsi" w:eastAsiaTheme="minorEastAsia" w:hAnsiTheme="minorHAnsi" w:cstheme="minorBidi"/>
              <w:b w:val="0"/>
              <w:bCs w:val="0"/>
              <w:caps w:val="0"/>
              <w:noProof/>
              <w:sz w:val="22"/>
              <w:szCs w:val="22"/>
              <w:lang w:eastAsia="de-DE"/>
            </w:rPr>
          </w:pPr>
          <w:del w:id="578" w:author="Carsten Hein" w:date="2022-04-20T07:55:00Z">
            <w:r w:rsidRPr="005F5FB5" w:rsidDel="005F5FB5">
              <w:rPr>
                <w:rPrChange w:id="579" w:author="Carsten Hein" w:date="2022-04-20T07:55:00Z">
                  <w:rPr>
                    <w:rStyle w:val="Hyperlink"/>
                    <w:noProof/>
                  </w:rPr>
                </w:rPrChange>
              </w:rPr>
              <w:delText>Literaturverzeichnis</w:delText>
            </w:r>
            <w:r w:rsidDel="005F5FB5">
              <w:rPr>
                <w:noProof/>
                <w:webHidden/>
              </w:rPr>
              <w:tab/>
            </w:r>
            <w:r w:rsidR="00A2726B" w:rsidDel="005F5FB5">
              <w:rPr>
                <w:noProof/>
                <w:webHidden/>
              </w:rPr>
              <w:delText>98</w:delText>
            </w:r>
          </w:del>
        </w:p>
        <w:p w14:paraId="0BD37DD3" w14:textId="47183905" w:rsidR="00B31C71" w:rsidDel="005F5FB5" w:rsidRDefault="00B31C71">
          <w:pPr>
            <w:pStyle w:val="Verzeichnis2"/>
            <w:tabs>
              <w:tab w:val="right" w:leader="dot" w:pos="9060"/>
            </w:tabs>
            <w:rPr>
              <w:del w:id="580" w:author="Carsten Hein" w:date="2022-04-20T07:55:00Z"/>
              <w:rFonts w:eastAsiaTheme="minorEastAsia" w:cstheme="minorBidi"/>
              <w:b w:val="0"/>
              <w:bCs w:val="0"/>
              <w:noProof/>
              <w:sz w:val="22"/>
              <w:szCs w:val="22"/>
              <w:lang w:eastAsia="de-DE"/>
            </w:rPr>
          </w:pPr>
          <w:del w:id="581" w:author="Carsten Hein" w:date="2022-04-20T07:55:00Z">
            <w:r w:rsidRPr="005F5FB5" w:rsidDel="005F5FB5">
              <w:rPr>
                <w:rPrChange w:id="582" w:author="Carsten Hein" w:date="2022-04-20T07:55:00Z">
                  <w:rPr>
                    <w:rStyle w:val="Hyperlink"/>
                    <w:noProof/>
                  </w:rPr>
                </w:rPrChange>
              </w:rPr>
              <w:delText>Abbildungsverzeichnis</w:delText>
            </w:r>
            <w:r w:rsidDel="005F5FB5">
              <w:rPr>
                <w:noProof/>
                <w:webHidden/>
              </w:rPr>
              <w:tab/>
            </w:r>
            <w:r w:rsidR="00A2726B" w:rsidDel="005F5FB5">
              <w:rPr>
                <w:noProof/>
                <w:webHidden/>
              </w:rPr>
              <w:delText>101</w:delText>
            </w:r>
          </w:del>
        </w:p>
        <w:p w14:paraId="4B8EC398" w14:textId="2A752F85" w:rsidR="00B31C71" w:rsidDel="005F5FB5" w:rsidRDefault="00B31C71">
          <w:pPr>
            <w:pStyle w:val="Verzeichnis2"/>
            <w:tabs>
              <w:tab w:val="right" w:leader="dot" w:pos="9060"/>
            </w:tabs>
            <w:rPr>
              <w:del w:id="583" w:author="Carsten Hein" w:date="2022-04-20T07:55:00Z"/>
              <w:rFonts w:eastAsiaTheme="minorEastAsia" w:cstheme="minorBidi"/>
              <w:b w:val="0"/>
              <w:bCs w:val="0"/>
              <w:noProof/>
              <w:sz w:val="22"/>
              <w:szCs w:val="22"/>
              <w:lang w:eastAsia="de-DE"/>
            </w:rPr>
          </w:pPr>
          <w:del w:id="584" w:author="Carsten Hein" w:date="2022-04-20T07:55:00Z">
            <w:r w:rsidRPr="005F5FB5" w:rsidDel="005F5FB5">
              <w:rPr>
                <w:rPrChange w:id="585" w:author="Carsten Hein" w:date="2022-04-20T07:55:00Z">
                  <w:rPr>
                    <w:rStyle w:val="Hyperlink"/>
                    <w:noProof/>
                  </w:rPr>
                </w:rPrChange>
              </w:rPr>
              <w:delText>Tabellenverzeichnis</w:delText>
            </w:r>
            <w:r w:rsidDel="005F5FB5">
              <w:rPr>
                <w:noProof/>
                <w:webHidden/>
              </w:rPr>
              <w:tab/>
            </w:r>
            <w:r w:rsidR="00A2726B" w:rsidDel="005F5FB5">
              <w:rPr>
                <w:noProof/>
                <w:webHidden/>
              </w:rPr>
              <w:delText>104</w:delText>
            </w:r>
          </w:del>
        </w:p>
        <w:p w14:paraId="3EF2840C" w14:textId="195FCAF8" w:rsidR="00B31C71" w:rsidDel="005F5FB5" w:rsidRDefault="00B31C71">
          <w:pPr>
            <w:pStyle w:val="Verzeichnis1"/>
            <w:tabs>
              <w:tab w:val="right" w:leader="dot" w:pos="9060"/>
            </w:tabs>
            <w:rPr>
              <w:del w:id="586" w:author="Carsten Hein" w:date="2022-04-20T07:55:00Z"/>
              <w:rFonts w:asciiTheme="minorHAnsi" w:eastAsiaTheme="minorEastAsia" w:hAnsiTheme="minorHAnsi" w:cstheme="minorBidi"/>
              <w:b w:val="0"/>
              <w:bCs w:val="0"/>
              <w:caps w:val="0"/>
              <w:noProof/>
              <w:sz w:val="22"/>
              <w:szCs w:val="22"/>
              <w:lang w:eastAsia="de-DE"/>
            </w:rPr>
          </w:pPr>
          <w:del w:id="587" w:author="Carsten Hein" w:date="2022-04-20T07:55:00Z">
            <w:r w:rsidRPr="005F5FB5" w:rsidDel="005F5FB5">
              <w:rPr>
                <w:rPrChange w:id="588" w:author="Carsten Hein" w:date="2022-04-20T07:55:00Z">
                  <w:rPr>
                    <w:rStyle w:val="Hyperlink"/>
                    <w:noProof/>
                  </w:rPr>
                </w:rPrChange>
              </w:rPr>
              <w:delText>Anlagen</w:delText>
            </w:r>
            <w:r w:rsidDel="005F5FB5">
              <w:rPr>
                <w:noProof/>
                <w:webHidden/>
              </w:rPr>
              <w:tab/>
            </w:r>
            <w:r w:rsidR="00A2726B" w:rsidDel="005F5FB5">
              <w:rPr>
                <w:noProof/>
                <w:webHidden/>
              </w:rPr>
              <w:delText>105</w:delText>
            </w:r>
          </w:del>
        </w:p>
        <w:p w14:paraId="391B4FE2" w14:textId="57393274" w:rsidR="007B714A" w:rsidRDefault="007B714A">
          <w:pPr>
            <w:rPr>
              <w:ins w:id="589" w:author="Carsten Hein" w:date="2022-01-03T11:35:00Z"/>
            </w:rPr>
          </w:pPr>
          <w:ins w:id="590" w:author="Carsten Hein" w:date="2022-01-03T11:35:00Z">
            <w:r>
              <w:rPr>
                <w:b/>
                <w:bCs/>
              </w:rPr>
              <w:fldChar w:fldCharType="end"/>
            </w:r>
          </w:ins>
        </w:p>
      </w:sdtContent>
    </w:sdt>
    <w:p w14:paraId="1ED49987" w14:textId="77777777" w:rsidR="007B714A" w:rsidRDefault="007B714A">
      <w:pPr>
        <w:spacing w:before="0" w:after="160" w:line="259" w:lineRule="auto"/>
        <w:jc w:val="left"/>
        <w:rPr>
          <w:ins w:id="591" w:author="Carsten Hein" w:date="2022-01-03T11:35:00Z"/>
          <w:rStyle w:val="berschriftZchn"/>
          <w:b w:val="0"/>
          <w:lang w:val="en-GB"/>
        </w:rPr>
      </w:pPr>
    </w:p>
    <w:p w14:paraId="4E79C2CB" w14:textId="6E1E634E" w:rsidR="00002B01" w:rsidRDefault="00002B01">
      <w:pPr>
        <w:spacing w:before="0" w:after="160" w:line="259" w:lineRule="auto"/>
        <w:jc w:val="left"/>
        <w:rPr>
          <w:ins w:id="592" w:author="Carsten Hein" w:date="2022-01-03T08:45:00Z"/>
          <w:rStyle w:val="berschriftZchn"/>
          <w:lang w:val="en-GB"/>
        </w:rPr>
      </w:pPr>
      <w:ins w:id="593" w:author="Carsten Hein" w:date="2022-01-03T08:45:00Z">
        <w:r>
          <w:rPr>
            <w:rStyle w:val="berschriftZchn"/>
            <w:b w:val="0"/>
            <w:lang w:val="en-GB"/>
          </w:rPr>
          <w:br w:type="page"/>
        </w:r>
      </w:ins>
    </w:p>
    <w:p w14:paraId="3AC94912" w14:textId="43B694DD" w:rsidR="00D976CC" w:rsidRPr="00AF63C3" w:rsidRDefault="00D976CC">
      <w:pPr>
        <w:pStyle w:val="berschrift1"/>
        <w:rPr>
          <w:lang w:val="en-GB"/>
        </w:rPr>
        <w:pPrChange w:id="594" w:author="Carsten Hein" w:date="2022-01-03T08:38:00Z">
          <w:pPr>
            <w:pStyle w:val="berschrift"/>
          </w:pPr>
        </w:pPrChange>
      </w:pPr>
      <w:bookmarkStart w:id="595" w:name="_Toc92092104"/>
      <w:bookmarkStart w:id="596" w:name="_Toc92092216"/>
      <w:bookmarkStart w:id="597" w:name="_Toc101333755"/>
      <w:r w:rsidRPr="00AF63C3">
        <w:rPr>
          <w:rStyle w:val="berschriftZchn"/>
          <w:b/>
          <w:lang w:val="en-GB"/>
        </w:rPr>
        <w:lastRenderedPageBreak/>
        <w:t>Kurzfassung</w:t>
      </w:r>
      <w:bookmarkEnd w:id="59"/>
      <w:bookmarkEnd w:id="58"/>
      <w:bookmarkEnd w:id="595"/>
      <w:bookmarkEnd w:id="596"/>
      <w:bookmarkEnd w:id="597"/>
    </w:p>
    <w:p w14:paraId="24D6F67C" w14:textId="13853554" w:rsidR="00E44ABE" w:rsidRPr="00AF63C3" w:rsidRDefault="00420E44" w:rsidP="00FF3EF3">
      <w:pPr>
        <w:rPr>
          <w:lang w:val="en-GB"/>
        </w:rPr>
      </w:pPr>
      <w:commentRangeStart w:id="598"/>
      <w:r w:rsidRPr="00AF63C3">
        <w:rPr>
          <w:lang w:val="en-GB"/>
        </w:rPr>
        <w:t xml:space="preserve">   </w:t>
      </w:r>
      <w:commentRangeEnd w:id="598"/>
      <w:r>
        <w:rPr>
          <w:rStyle w:val="Kommentarzeichen"/>
        </w:rPr>
        <w:commentReference w:id="598"/>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599" w:author="Carsten Hein" w:date="2022-01-03T08:38:00Z">
          <w:pPr>
            <w:pStyle w:val="berschrift"/>
          </w:pPr>
        </w:pPrChange>
      </w:pPr>
      <w:bookmarkStart w:id="600" w:name="_Toc92091517"/>
      <w:bookmarkStart w:id="601" w:name="_Toc92091663"/>
      <w:bookmarkStart w:id="602" w:name="_Toc92092105"/>
      <w:bookmarkStart w:id="603" w:name="_Toc92092217"/>
      <w:bookmarkStart w:id="604" w:name="_Toc101333756"/>
      <w:commentRangeStart w:id="605"/>
      <w:r w:rsidRPr="00AF63C3">
        <w:rPr>
          <w:rStyle w:val="berschriftZchn"/>
          <w:b/>
          <w:lang w:val="en-GB"/>
        </w:rPr>
        <w:lastRenderedPageBreak/>
        <w:t>Abstract</w:t>
      </w:r>
      <w:bookmarkEnd w:id="600"/>
      <w:r w:rsidR="00885C4C" w:rsidRPr="00AF63C3">
        <w:rPr>
          <w:rStyle w:val="berschriftZchn"/>
          <w:b/>
          <w:lang w:val="en-GB"/>
        </w:rPr>
        <w:t xml:space="preserve"> </w:t>
      </w:r>
      <w:commentRangeEnd w:id="605"/>
      <w:r w:rsidR="001870E4">
        <w:rPr>
          <w:rStyle w:val="Kommentarzeichen"/>
          <w:rFonts w:ascii="Myriad Pro" w:eastAsiaTheme="minorHAnsi" w:hAnsi="Myriad Pro" w:cstheme="minorBidi"/>
          <w:b w:val="0"/>
          <w:color w:val="auto"/>
        </w:rPr>
        <w:commentReference w:id="605"/>
      </w:r>
      <w:r w:rsidR="00885C4C" w:rsidRPr="00AF63C3">
        <w:rPr>
          <w:rStyle w:val="berschriftZchn"/>
          <w:b/>
          <w:lang w:val="en-GB"/>
        </w:rPr>
        <w:t xml:space="preserve">in </w:t>
      </w:r>
      <w:commentRangeStart w:id="606"/>
      <w:commentRangeStart w:id="607"/>
      <w:r w:rsidR="00885C4C" w:rsidRPr="00AF63C3">
        <w:rPr>
          <w:rStyle w:val="berschriftZchn"/>
          <w:b/>
          <w:lang w:val="en-GB"/>
        </w:rPr>
        <w:t>English</w:t>
      </w:r>
      <w:commentRangeEnd w:id="606"/>
      <w:r w:rsidR="00516495">
        <w:rPr>
          <w:rStyle w:val="Kommentarzeichen"/>
          <w:rFonts w:ascii="Myriad Pro" w:eastAsiaTheme="minorHAnsi" w:hAnsi="Myriad Pro" w:cstheme="minorBidi"/>
          <w:b w:val="0"/>
          <w:color w:val="auto"/>
        </w:rPr>
        <w:commentReference w:id="606"/>
      </w:r>
      <w:commentRangeEnd w:id="607"/>
      <w:r w:rsidR="008B6995">
        <w:rPr>
          <w:rStyle w:val="Kommentarzeichen"/>
          <w:rFonts w:ascii="Myriad Pro" w:eastAsiaTheme="minorHAnsi" w:hAnsi="Myriad Pro" w:cstheme="minorBidi"/>
          <w:b w:val="0"/>
          <w:color w:val="auto"/>
        </w:rPr>
        <w:commentReference w:id="607"/>
      </w:r>
      <w:bookmarkEnd w:id="601"/>
      <w:bookmarkEnd w:id="602"/>
      <w:bookmarkEnd w:id="603"/>
      <w:bookmarkEnd w:id="604"/>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requirements, however the costs still exceed the cost of conventiona</w:t>
      </w:r>
      <w:r w:rsidR="001564B6" w:rsidRPr="00AF63C3">
        <w:rPr>
          <w:lang w:val="en-GB"/>
        </w:rPr>
        <w:t>lly built structures</w:t>
      </w:r>
      <w:del w:id="608"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609" w:author="Jan Wenker" w:date="2021-12-07T08:39:00Z">
        <w:r w:rsidRPr="003F6BBD" w:rsidDel="00436447">
          <w:rPr>
            <w:lang w:val="en-GB"/>
          </w:rPr>
          <w:delText>buidlings</w:delText>
        </w:r>
      </w:del>
      <w:ins w:id="610" w:author="Jan Wenker" w:date="2021-12-07T08:39:00Z">
        <w:r w:rsidR="00436447" w:rsidRPr="003F6BBD">
          <w:rPr>
            <w:lang w:val="en-GB"/>
          </w:rPr>
          <w:t>buildings</w:t>
        </w:r>
      </w:ins>
      <w:r w:rsidRPr="003F6BBD">
        <w:rPr>
          <w:lang w:val="en-GB"/>
        </w:rPr>
        <w:t>.</w:t>
      </w:r>
      <w:ins w:id="611" w:author="Jan Wenker" w:date="2021-12-07T08:30:00Z">
        <w:r w:rsidR="00391FEB">
          <w:rPr>
            <w:lang w:val="en-GB"/>
          </w:rPr>
          <w:t xml:space="preserve"> </w:t>
        </w:r>
      </w:ins>
      <w:r w:rsidRPr="003F6BBD">
        <w:rPr>
          <w:lang w:val="en-GB"/>
        </w:rPr>
        <w:t>This project aimed at optimizing the ceilings, taking into account all the requirements the structure has to meet</w:t>
      </w:r>
      <w:del w:id="612"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taken into account. To achieve this, </w:t>
      </w:r>
      <w:proofErr w:type="spellStart"/>
      <w:r w:rsidR="00A526DD" w:rsidRPr="00AF63C3">
        <w:rPr>
          <w:lang w:val="en-GB"/>
        </w:rPr>
        <w:t>a</w:t>
      </w:r>
      <w:proofErr w:type="spell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a project developer and estate manager, Arup, a multidisciplinary engineering office, Br</w:t>
      </w:r>
      <w:ins w:id="613" w:author="Jan Wenker" w:date="2021-12-07T08:31:00Z">
        <w:r w:rsidR="00997F1B">
          <w:rPr>
            <w:lang w:val="en-GB"/>
          </w:rPr>
          <w:t>ü</w:t>
        </w:r>
      </w:ins>
      <w:del w:id="614" w:author="Jan Wenker" w:date="2021-12-07T08:31:00Z">
        <w:r w:rsidR="00A526DD" w:rsidRPr="00AF63C3" w:rsidDel="00997F1B">
          <w:rPr>
            <w:lang w:val="en-GB"/>
          </w:rPr>
          <w:delText>u</w:delText>
        </w:r>
      </w:del>
      <w:r w:rsidR="00A526DD" w:rsidRPr="00AF63C3">
        <w:rPr>
          <w:lang w:val="en-GB"/>
        </w:rPr>
        <w:t xml:space="preserve">ninghoff,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r w:rsidRPr="00AF63C3">
        <w:rPr>
          <w:lang w:val="en-GB"/>
        </w:rPr>
        <w:t xml:space="preserve">Berlinovo analysed the </w:t>
      </w:r>
      <w:r w:rsidR="00C80747" w:rsidRPr="00AF63C3">
        <w:rPr>
          <w:lang w:val="en-GB"/>
        </w:rPr>
        <w:t>award procedures in Germany and carved out their pros and contras for putting new construction methods to practice. Berlinovo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615" w:author="Jan Wenker" w:date="2021-12-07T08:39:00Z">
        <w:r w:rsidRPr="00AF63C3" w:rsidDel="00436447">
          <w:rPr>
            <w:lang w:val="en-GB"/>
          </w:rPr>
          <w:delText>electrial</w:delText>
        </w:r>
      </w:del>
      <w:ins w:id="616"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Unlike the structural or acoustic design the  design of MEP modules require the knowled</w:t>
      </w:r>
      <w:ins w:id="617"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618" w:author="Jan Wenker" w:date="2021-12-07T08:33:00Z">
        <w:r w:rsidR="002B5F32">
          <w:rPr>
            <w:lang w:val="en-GB"/>
          </w:rPr>
          <w:t xml:space="preserve"> </w:t>
        </w:r>
      </w:ins>
      <w:r w:rsidRPr="00AF63C3">
        <w:rPr>
          <w:lang w:val="en-GB"/>
        </w:rPr>
        <w:t>m, which can still be assumed to be naturally lit with a clear room height of 3.0</w:t>
      </w:r>
      <w:ins w:id="619"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620"/>
      <w:r w:rsidRPr="00AF63C3">
        <w:rPr>
          <w:lang w:val="en-GB"/>
        </w:rPr>
        <w:t xml:space="preserve">The </w:t>
      </w:r>
      <w:r w:rsidR="002B23C7" w:rsidRPr="00AF63C3">
        <w:rPr>
          <w:lang w:val="en-GB"/>
        </w:rPr>
        <w:t>following additional requirements result from the other trades.</w:t>
      </w:r>
      <w:commentRangeEnd w:id="620"/>
      <w:r w:rsidR="00CA358C">
        <w:rPr>
          <w:rStyle w:val="Kommentarzeichen"/>
        </w:rPr>
        <w:commentReference w:id="620"/>
      </w:r>
    </w:p>
    <w:p w14:paraId="37CD1D18" w14:textId="7F438FA7" w:rsidR="002B23C7" w:rsidRPr="00AF63C3" w:rsidRDefault="002B23C7" w:rsidP="00537717">
      <w:pPr>
        <w:rPr>
          <w:lang w:val="en-GB"/>
        </w:rPr>
      </w:pPr>
      <w:commentRangeStart w:id="621"/>
      <w:r w:rsidRPr="003F6BBD">
        <w:rPr>
          <w:lang w:val="en-GB"/>
        </w:rPr>
        <w:t xml:space="preserve">The </w:t>
      </w:r>
      <w:r w:rsidR="000277E5" w:rsidRPr="003F6BBD">
        <w:rPr>
          <w:lang w:val="en-GB"/>
        </w:rPr>
        <w:t xml:space="preserve">As a free-hanging ceiling sail has </w:t>
      </w:r>
      <w:commentRangeEnd w:id="621"/>
      <w:r w:rsidR="00924CFC">
        <w:rPr>
          <w:rStyle w:val="Kommentarzeichen"/>
        </w:rPr>
        <w:commentReference w:id="621"/>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622"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623"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a </w:t>
      </w:r>
      <w:r w:rsidRPr="003F6BBD">
        <w:rPr>
          <w:lang w:val="en-GB"/>
        </w:rPr>
        <w:t>100 years,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624" w:author="Jan Wenker" w:date="2021-12-07T08:40:00Z">
        <w:r w:rsidRPr="003F6BBD" w:rsidDel="0081760B">
          <w:rPr>
            <w:lang w:val="en-GB"/>
          </w:rPr>
          <w:delText xml:space="preserve"> </w:delText>
        </w:r>
      </w:del>
      <w:r w:rsidRPr="003F6BBD">
        <w:rPr>
          <w:lang w:val="en-GB"/>
        </w:rPr>
        <w:t xml:space="preserve">was </w:t>
      </w:r>
      <w:del w:id="625" w:author="Jan Wenker" w:date="2021-12-07T08:40:00Z">
        <w:r w:rsidRPr="003F6BBD" w:rsidDel="0081760B">
          <w:rPr>
            <w:lang w:val="en-GB"/>
          </w:rPr>
          <w:delText xml:space="preserve">  </w:delText>
        </w:r>
      </w:del>
      <w:r w:rsidRPr="003F6BBD">
        <w:rPr>
          <w:lang w:val="en-GB"/>
        </w:rPr>
        <w:t xml:space="preserve">conducted by means of a parametric study. This study </w:t>
      </w:r>
      <w:del w:id="626"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27"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 xml:space="preserve">preliminary measures a load-bearing  connection can be  obtained with both methods. However, </w:t>
      </w:r>
      <w:proofErr w:type="spellStart"/>
      <w:r w:rsidR="00606EA1" w:rsidRPr="003F6BBD">
        <w:rPr>
          <w:lang w:val="en-GB"/>
        </w:rPr>
        <w:t>glueing</w:t>
      </w:r>
      <w:proofErr w:type="spellEnd"/>
      <w:r w:rsidR="00606EA1" w:rsidRPr="003F6BBD">
        <w:rPr>
          <w:lang w:val="en-GB"/>
        </w:rPr>
        <w:t xml:space="preserve">  precast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small scal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less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637" w:name="_Toc71185028"/>
      <w:bookmarkStart w:id="638" w:name="_Ref82361683"/>
      <w:bookmarkStart w:id="639" w:name="_Toc92091664"/>
      <w:bookmarkStart w:id="640" w:name="_Toc92092106"/>
      <w:bookmarkStart w:id="641" w:name="_Toc92092218"/>
      <w:bookmarkStart w:id="642" w:name="_Toc101333757"/>
      <w:commentRangeStart w:id="643"/>
      <w:r>
        <w:lastRenderedPageBreak/>
        <w:t>Einführung</w:t>
      </w:r>
      <w:bookmarkEnd w:id="637"/>
      <w:bookmarkEnd w:id="638"/>
      <w:commentRangeEnd w:id="643"/>
      <w:r>
        <w:commentReference w:id="643"/>
      </w:r>
      <w:bookmarkEnd w:id="639"/>
      <w:bookmarkEnd w:id="640"/>
      <w:bookmarkEnd w:id="641"/>
      <w:bookmarkEnd w:id="642"/>
    </w:p>
    <w:p w14:paraId="1493921E" w14:textId="10ED2AB1" w:rsidR="002F4942" w:rsidRPr="00E81B1B" w:rsidRDefault="002F4942" w:rsidP="002F4942">
      <w:commentRangeStart w:id="644"/>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645"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Arup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 xml:space="preserve">damit, dass die Kosten für Holz und Beton gleichmäßig ansteigen werden. </w:t>
      </w:r>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646" w:author="Carsten Hein" w:date="2021-12-28T15:22:00Z">
        <w:r w:rsidR="003D67D0">
          <w:t>.</w:t>
        </w:r>
      </w:ins>
    </w:p>
    <w:p w14:paraId="6CB5F434" w14:textId="0507E4B4" w:rsidR="004E6CEC" w:rsidRPr="00E81B1B" w:rsidRDefault="004E6CEC" w:rsidP="002F4942">
      <w:r w:rsidRPr="00E81B1B">
        <w:t>Als größte</w:t>
      </w:r>
      <w:del w:id="647" w:author="Marie" w:date="2022-01-13T14:45:00Z">
        <w:r w:rsidRPr="00E81B1B" w:rsidDel="00DB4916">
          <w:delText>r</w:delText>
        </w:r>
      </w:del>
      <w:r w:rsidRPr="00E81B1B">
        <w:t xml:space="preserve"> Kostentreiber wurde</w:t>
      </w:r>
      <w:ins w:id="648" w:author="Marie" w:date="2022-01-13T14:45:00Z">
        <w:r w:rsidR="00DB4916">
          <w:t>n</w:t>
        </w:r>
      </w:ins>
      <w:r w:rsidRPr="00E81B1B">
        <w:t xml:space="preserve"> in Vorbereitung für dieses Projekt die </w:t>
      </w:r>
      <w:ins w:id="649" w:author="Marie" w:date="2022-01-13T14:45:00Z">
        <w:r w:rsidR="00DB4916">
          <w:t>Geschossd</w:t>
        </w:r>
      </w:ins>
      <w:del w:id="650" w:author="Marie" w:date="2022-01-13T14:45:00Z">
        <w:r w:rsidRPr="00E81B1B" w:rsidDel="00DB4916">
          <w:delText>D</w:delText>
        </w:r>
      </w:del>
      <w:r w:rsidRPr="00E81B1B">
        <w:t>ecke</w:t>
      </w:r>
      <w:ins w:id="651" w:author="Marie" w:date="2022-01-13T14:45:00Z">
        <w:r w:rsidR="00DB4916">
          <w:t>n</w:t>
        </w:r>
      </w:ins>
      <w:r w:rsidRPr="00E81B1B">
        <w:t xml:space="preserve"> identifiziert</w:t>
      </w:r>
      <w:ins w:id="652" w:author="Carsten Hein" w:date="2021-12-28T15:23:00Z">
        <w:r w:rsidR="00A96468">
          <w:t>, weil d</w:t>
        </w:r>
      </w:ins>
      <w:ins w:id="653" w:author="Marie" w:date="2022-01-13T14:45:00Z">
        <w:r w:rsidR="00DB4916">
          <w:t xml:space="preserve">iese in den </w:t>
        </w:r>
      </w:ins>
      <w:ins w:id="654" w:author="Carsten Hein" w:date="2021-12-28T15:23:00Z">
        <w:del w:id="655" w:author="Marie" w:date="2022-01-13T14:45:00Z">
          <w:r w:rsidR="00A96468" w:rsidDel="00DB4916">
            <w:delText xml:space="preserve">as System Decke </w:delText>
          </w:r>
          <w:r w:rsidR="00433840" w:rsidDel="00DB4916">
            <w:delText xml:space="preserve">in </w:delText>
          </w:r>
        </w:del>
      </w:ins>
      <w:ins w:id="656" w:author="Carsten Hein" w:date="2021-12-28T15:24:00Z">
        <w:del w:id="657" w:author="Marie" w:date="2022-01-13T14:45:00Z">
          <w:r w:rsidR="00433840" w:rsidDel="00DB4916">
            <w:delText>den Hochbauprojekten der</w:delText>
          </w:r>
        </w:del>
        <w:r w:rsidR="00433840">
          <w:t xml:space="preserve"> betrachteten Gebäudeklassen 3 bis 5 </w:t>
        </w:r>
      </w:ins>
      <w:ins w:id="658" w:author="Marie" w:date="2022-01-13T14:45:00Z">
        <w:r w:rsidR="00DB4916">
          <w:t xml:space="preserve">einen Großteil des </w:t>
        </w:r>
      </w:ins>
      <w:ins w:id="659" w:author="Carsten Hein" w:date="2021-12-28T15:24:00Z">
        <w:del w:id="660" w:author="Marie" w:date="2022-01-13T14:45:00Z">
          <w:r w:rsidR="00845F5E" w:rsidDel="00DB4916">
            <w:delText xml:space="preserve">das größte </w:delText>
          </w:r>
        </w:del>
        <w:r w:rsidR="00845F5E">
          <w:t>Bauvolumen</w:t>
        </w:r>
      </w:ins>
      <w:ins w:id="661" w:author="Marie" w:date="2022-01-13T14:45:00Z">
        <w:r w:rsidR="00DB4916">
          <w:t>s einnehmen</w:t>
        </w:r>
      </w:ins>
      <w:ins w:id="662" w:author="Carsten Hein" w:date="2021-12-28T15:24:00Z">
        <w:del w:id="663"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644"/>
      <w:r w:rsidR="000C2AC3">
        <w:rPr>
          <w:rStyle w:val="Kommentarzeichen"/>
        </w:rPr>
        <w:commentReference w:id="644"/>
      </w:r>
    </w:p>
    <w:p w14:paraId="246FBE7F" w14:textId="29955AFD" w:rsidR="006836D3" w:rsidRPr="00E81B1B" w:rsidRDefault="006836D3" w:rsidP="00AC12F5">
      <w:pPr>
        <w:pStyle w:val="berschrift2"/>
        <w:numPr>
          <w:ilvl w:val="1"/>
          <w:numId w:val="43"/>
        </w:numPr>
      </w:pPr>
      <w:bookmarkStart w:id="664" w:name="_Toc92091665"/>
      <w:bookmarkStart w:id="665" w:name="_Toc92092107"/>
      <w:bookmarkStart w:id="666" w:name="_Toc92092219"/>
      <w:bookmarkStart w:id="667" w:name="_Toc101333758"/>
      <w:r>
        <w:t>Untersuchungsgegenstand</w:t>
      </w:r>
      <w:bookmarkEnd w:id="664"/>
      <w:bookmarkEnd w:id="665"/>
      <w:bookmarkEnd w:id="666"/>
      <w:bookmarkEnd w:id="667"/>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5E60659C" w14:textId="730CB860" w:rsidR="00EE2C2B" w:rsidRDefault="00CB058A" w:rsidP="006836D3">
      <w:r w:rsidRPr="00E42412">
        <w:rPr>
          <w:highlight w:val="yellow"/>
          <w:rPrChange w:id="668" w:author="Carsten Hein" w:date="2022-04-19T10:58:00Z">
            <w:rPr/>
          </w:rPrChange>
        </w:rPr>
        <w:t>Im Rahmen des Projektes sind kleinmaßstäbliche Tests vorgesehen sowie die Herstellung eines Demonstrators</w:t>
      </w:r>
      <w:r w:rsidR="009E39EC" w:rsidRPr="00E42412">
        <w:rPr>
          <w:highlight w:val="yellow"/>
          <w:rPrChange w:id="669" w:author="Carsten Hein" w:date="2022-04-19T10:58:00Z">
            <w:rPr/>
          </w:rPrChange>
        </w:rPr>
        <w:t xml:space="preserve">. Für die tragwerksplanerischen Belange </w:t>
      </w:r>
      <w:r w:rsidR="003116AF" w:rsidRPr="00E42412">
        <w:rPr>
          <w:highlight w:val="yellow"/>
          <w:rPrChange w:id="670" w:author="Carsten Hein" w:date="2022-04-19T10:58:00Z">
            <w:rPr/>
          </w:rPrChange>
        </w:rPr>
        <w:t>we</w:t>
      </w:r>
      <w:r w:rsidR="00C07EB4" w:rsidRPr="00E42412">
        <w:rPr>
          <w:highlight w:val="yellow"/>
          <w:rPrChange w:id="671" w:author="Carsten Hein" w:date="2022-04-19T10:58:00Z">
            <w:rPr/>
          </w:rPrChange>
        </w:rPr>
        <w:t xml:space="preserve">rden diese Tests detaillierte Rückschlüsse auf die Verbindungsmittel und die </w:t>
      </w:r>
      <w:r w:rsidR="007D7869" w:rsidRPr="00AE3C08">
        <w:rPr>
          <w:highlight w:val="yellow"/>
          <w:rPrChange w:id="672" w:author="Carsten Hein" w:date="2022-04-20T08:10:00Z">
            <w:rPr/>
          </w:rPrChange>
        </w:rPr>
        <w:t>statische Leistung der untersuchten HBV Systeme erlauben.</w:t>
      </w:r>
      <w:ins w:id="673" w:author="Carsten Hein" w:date="2022-04-20T07:56:00Z">
        <w:r w:rsidR="00975EF8" w:rsidRPr="00AE3C08">
          <w:rPr>
            <w:highlight w:val="yellow"/>
            <w:rPrChange w:id="674" w:author="Carsten Hein" w:date="2022-04-20T08:10:00Z">
              <w:rPr/>
            </w:rPrChange>
          </w:rPr>
          <w:t xml:space="preserve"> </w:t>
        </w:r>
      </w:ins>
      <w:ins w:id="675" w:author="Carsten Hein" w:date="2022-04-20T07:57:00Z">
        <w:r w:rsidR="00783E1C" w:rsidRPr="00AE3C08">
          <w:rPr>
            <w:highlight w:val="yellow"/>
            <w:rPrChange w:id="676" w:author="Carsten Hein" w:date="2022-04-20T08:10:00Z">
              <w:rPr/>
            </w:rPrChange>
          </w:rPr>
          <w:t>Die Untersuchungen zu Schallschutz und Technischer Gebäudeausstattungen werden nicht durch Tests verifiziert</w:t>
        </w:r>
        <w:r w:rsidR="0043052C" w:rsidRPr="00AE3C08">
          <w:rPr>
            <w:highlight w:val="yellow"/>
            <w:rPrChange w:id="677" w:author="Carsten Hein" w:date="2022-04-20T08:10:00Z">
              <w:rPr/>
            </w:rPrChange>
          </w:rPr>
          <w:t>, da diese gr</w:t>
        </w:r>
      </w:ins>
      <w:ins w:id="678" w:author="Carsten Hein" w:date="2022-04-20T07:58:00Z">
        <w:r w:rsidR="0043052C" w:rsidRPr="00AE3C08">
          <w:rPr>
            <w:highlight w:val="yellow"/>
            <w:rPrChange w:id="679" w:author="Carsten Hein" w:date="2022-04-20T08:10:00Z">
              <w:rPr/>
            </w:rPrChange>
          </w:rPr>
          <w:t>oßmaßstäblich</w:t>
        </w:r>
      </w:ins>
      <w:ins w:id="680" w:author="Carsten Hein" w:date="2022-04-20T08:00:00Z">
        <w:r w:rsidR="00144FF8" w:rsidRPr="00AE3C08">
          <w:rPr>
            <w:highlight w:val="yellow"/>
            <w:rPrChange w:id="681" w:author="Carsten Hein" w:date="2022-04-20T08:10:00Z">
              <w:rPr/>
            </w:rPrChange>
          </w:rPr>
          <w:t>en</w:t>
        </w:r>
      </w:ins>
      <w:ins w:id="682" w:author="Carsten Hein" w:date="2022-04-20T07:58:00Z">
        <w:r w:rsidR="0043052C" w:rsidRPr="00AE3C08">
          <w:rPr>
            <w:highlight w:val="yellow"/>
            <w:rPrChange w:id="683" w:author="Carsten Hein" w:date="2022-04-20T08:10:00Z">
              <w:rPr/>
            </w:rPrChange>
          </w:rPr>
          <w:t xml:space="preserve"> </w:t>
        </w:r>
      </w:ins>
      <w:ins w:id="684" w:author="Carsten Hein" w:date="2022-04-20T08:00:00Z">
        <w:r w:rsidR="003B4EC8" w:rsidRPr="00AE3C08">
          <w:rPr>
            <w:highlight w:val="yellow"/>
            <w:rPrChange w:id="685" w:author="Carsten Hein" w:date="2022-04-20T08:10:00Z">
              <w:rPr/>
            </w:rPrChange>
          </w:rPr>
          <w:t xml:space="preserve">Tests nicht im Forschungsbudget abgebildet werden können. </w:t>
        </w:r>
      </w:ins>
      <w:ins w:id="686" w:author="Carsten Hein" w:date="2022-04-20T07:58:00Z">
        <w:r w:rsidR="00B50643" w:rsidRPr="00AE3C08">
          <w:rPr>
            <w:highlight w:val="yellow"/>
            <w:rPrChange w:id="687" w:author="Carsten Hein" w:date="2022-04-20T08:10:00Z">
              <w:rPr/>
            </w:rPrChange>
          </w:rPr>
          <w:t xml:space="preserve">Für Akustik wären zwei übereinander liegende Räume </w:t>
        </w:r>
      </w:ins>
      <w:ins w:id="688" w:author="Carsten Hein" w:date="2022-04-20T08:08:00Z">
        <w:r w:rsidR="00D03B15" w:rsidRPr="00AE3C08">
          <w:rPr>
            <w:highlight w:val="yellow"/>
            <w:lang w:eastAsia="de-DE"/>
            <w:rPrChange w:id="689" w:author="Carsten Hein" w:date="2022-04-20T08:10:00Z">
              <w:rPr>
                <w:lang w:eastAsia="de-DE"/>
              </w:rPr>
            </w:rPrChange>
          </w:rPr>
          <w:t xml:space="preserve">komplett mit Decken, Wänden und Fassade </w:t>
        </w:r>
      </w:ins>
      <w:ins w:id="690" w:author="Carsten Hein" w:date="2022-04-20T08:00:00Z">
        <w:r w:rsidR="003B4EC8" w:rsidRPr="00AE3C08">
          <w:rPr>
            <w:highlight w:val="yellow"/>
            <w:rPrChange w:id="691" w:author="Carsten Hein" w:date="2022-04-20T08:10:00Z">
              <w:rPr/>
            </w:rPrChange>
          </w:rPr>
          <w:t xml:space="preserve">als Sende und Empfangsraum </w:t>
        </w:r>
      </w:ins>
      <w:ins w:id="692" w:author="Carsten Hein" w:date="2022-04-20T08:01:00Z">
        <w:r w:rsidR="00DC7DBD" w:rsidRPr="00AE3C08">
          <w:rPr>
            <w:highlight w:val="yellow"/>
            <w:rPrChange w:id="693" w:author="Carsten Hein" w:date="2022-04-20T08:10:00Z">
              <w:rPr/>
            </w:rPrChange>
          </w:rPr>
          <w:t xml:space="preserve">zu bauen </w:t>
        </w:r>
        <w:r w:rsidR="009C3327" w:rsidRPr="00AE3C08">
          <w:rPr>
            <w:highlight w:val="yellow"/>
            <w:rPrChange w:id="694" w:author="Carsten Hein" w:date="2022-04-20T08:10:00Z">
              <w:rPr/>
            </w:rPrChange>
          </w:rPr>
          <w:t xml:space="preserve">(Großraumbüro </w:t>
        </w:r>
      </w:ins>
      <w:ins w:id="695" w:author="Carsten Hein" w:date="2022-04-20T08:02:00Z">
        <w:r w:rsidR="009C3327" w:rsidRPr="00AE3C08">
          <w:rPr>
            <w:highlight w:val="yellow"/>
            <w:rPrChange w:id="696" w:author="Carsten Hein" w:date="2022-04-20T08:10:00Z">
              <w:rPr/>
            </w:rPrChange>
          </w:rPr>
          <w:t xml:space="preserve">~100 m² und </w:t>
        </w:r>
        <w:r w:rsidR="00B01D51" w:rsidRPr="00AE3C08">
          <w:rPr>
            <w:highlight w:val="yellow"/>
            <w:rPrChange w:id="697" w:author="Carsten Hein" w:date="2022-04-20T08:10:00Z">
              <w:rPr/>
            </w:rPrChange>
          </w:rPr>
          <w:t>ein Wohnraummodell ~20 – 25 m²)</w:t>
        </w:r>
      </w:ins>
      <w:ins w:id="698" w:author="Carsten Hein" w:date="2022-04-20T08:01:00Z">
        <w:r w:rsidR="00DC7DBD" w:rsidRPr="00AE3C08">
          <w:rPr>
            <w:highlight w:val="yellow"/>
            <w:rPrChange w:id="699" w:author="Carsten Hein" w:date="2022-04-20T08:10:00Z">
              <w:rPr/>
            </w:rPrChange>
          </w:rPr>
          <w:t>,</w:t>
        </w:r>
      </w:ins>
      <w:ins w:id="700" w:author="Carsten Hein" w:date="2022-04-20T08:08:00Z">
        <w:r w:rsidR="002311EA" w:rsidRPr="00AE3C08">
          <w:rPr>
            <w:highlight w:val="yellow"/>
            <w:lang w:eastAsia="de-DE"/>
            <w:rPrChange w:id="701" w:author="Carsten Hein" w:date="2022-04-20T08:10:00Z">
              <w:rPr>
                <w:lang w:eastAsia="de-DE"/>
              </w:rPr>
            </w:rPrChange>
          </w:rPr>
          <w:t xml:space="preserve"> um so die Schallübertragung durch die Decke messen zu können</w:t>
        </w:r>
      </w:ins>
      <w:ins w:id="702" w:author="Carsten Hein" w:date="2022-04-20T08:09:00Z">
        <w:r w:rsidR="002311EA" w:rsidRPr="00AE3C08">
          <w:rPr>
            <w:highlight w:val="yellow"/>
            <w:lang w:eastAsia="de-DE"/>
            <w:rPrChange w:id="703" w:author="Carsten Hein" w:date="2022-04-20T08:10:00Z">
              <w:rPr>
                <w:lang w:eastAsia="de-DE"/>
              </w:rPr>
            </w:rPrChange>
          </w:rPr>
          <w:t xml:space="preserve">. </w:t>
        </w:r>
      </w:ins>
      <w:ins w:id="704" w:author="Carsten Hein" w:date="2022-04-20T08:02:00Z">
        <w:del w:id="705" w:author="Florian Meyer" w:date="2022-04-25T14:27:00Z">
          <w:r w:rsidR="00B01D51" w:rsidRPr="00AE3C08" w:rsidDel="002D4F4A">
            <w:rPr>
              <w:highlight w:val="yellow"/>
              <w:rPrChange w:id="706" w:author="Carsten Hein" w:date="2022-04-20T08:10:00Z">
                <w:rPr/>
              </w:rPrChange>
            </w:rPr>
            <w:delText>Zur Messung der TGA Register</w:delText>
          </w:r>
        </w:del>
      </w:ins>
      <w:ins w:id="707" w:author="Florian Meyer" w:date="2022-04-25T14:27:00Z">
        <w:r w:rsidR="002D4F4A">
          <w:rPr>
            <w:highlight w:val="yellow"/>
          </w:rPr>
          <w:t>Für Mess</w:t>
        </w:r>
        <w:r w:rsidR="00101161">
          <w:rPr>
            <w:highlight w:val="yellow"/>
          </w:rPr>
          <w:t xml:space="preserve">ungen am TGA Register (Luftmengen, Wärmeleistung, </w:t>
        </w:r>
      </w:ins>
      <w:ins w:id="708" w:author="Florian Meyer" w:date="2022-04-25T14:28:00Z">
        <w:r w:rsidR="00101161">
          <w:rPr>
            <w:highlight w:val="yellow"/>
          </w:rPr>
          <w:t>Kühlung usw.)</w:t>
        </w:r>
      </w:ins>
      <w:ins w:id="709" w:author="Carsten Hein" w:date="2022-04-20T08:02:00Z">
        <w:r w:rsidR="00B01D51" w:rsidRPr="00AE3C08">
          <w:rPr>
            <w:highlight w:val="yellow"/>
            <w:rPrChange w:id="710" w:author="Carsten Hein" w:date="2022-04-20T08:10:00Z">
              <w:rPr/>
            </w:rPrChange>
          </w:rPr>
          <w:t xml:space="preserve"> </w:t>
        </w:r>
      </w:ins>
      <w:ins w:id="711" w:author="Carsten Hein" w:date="2022-04-20T08:10:00Z">
        <w:r w:rsidR="00F60947" w:rsidRPr="00AE3C08">
          <w:rPr>
            <w:highlight w:val="yellow"/>
            <w:rPrChange w:id="712" w:author="Carsten Hein" w:date="2022-04-20T08:10:00Z">
              <w:rPr/>
            </w:rPrChange>
          </w:rPr>
          <w:t xml:space="preserve">wäre </w:t>
        </w:r>
      </w:ins>
      <w:ins w:id="713" w:author="Carsten Hein" w:date="2022-04-20T08:09:00Z">
        <w:r w:rsidR="002311EA" w:rsidRPr="00AE3C08">
          <w:rPr>
            <w:highlight w:val="yellow"/>
            <w:lang w:eastAsia="de-DE"/>
            <w:rPrChange w:id="714" w:author="Carsten Hein" w:date="2022-04-20T08:10:00Z">
              <w:rPr>
                <w:lang w:eastAsia="de-DE"/>
              </w:rPr>
            </w:rPrChange>
          </w:rPr>
          <w:t xml:space="preserve">eine Raumeinheit </w:t>
        </w:r>
      </w:ins>
      <w:ins w:id="715" w:author="Florian Meyer" w:date="2022-04-25T14:32:00Z">
        <w:r w:rsidR="008E28F0">
          <w:rPr>
            <w:highlight w:val="yellow"/>
            <w:lang w:eastAsia="de-DE"/>
          </w:rPr>
          <w:t>mit in</w:t>
        </w:r>
        <w:r w:rsidR="00B11B1C">
          <w:rPr>
            <w:highlight w:val="yellow"/>
            <w:lang w:eastAsia="de-DE"/>
          </w:rPr>
          <w:t xml:space="preserve">neren und </w:t>
        </w:r>
      </w:ins>
      <w:ins w:id="716" w:author="Florian Meyer" w:date="2022-04-25T14:33:00Z">
        <w:r w:rsidR="00B11B1C">
          <w:rPr>
            <w:highlight w:val="yellow"/>
            <w:lang w:eastAsia="de-DE"/>
          </w:rPr>
          <w:t>ä</w:t>
        </w:r>
      </w:ins>
      <w:ins w:id="717" w:author="Florian Meyer" w:date="2022-04-25T14:32:00Z">
        <w:r w:rsidR="00B11B1C">
          <w:rPr>
            <w:highlight w:val="yellow"/>
            <w:lang w:eastAsia="de-DE"/>
          </w:rPr>
          <w:t xml:space="preserve">ußeren Lasten </w:t>
        </w:r>
      </w:ins>
      <w:ins w:id="718" w:author="Carsten Hein" w:date="2022-04-20T08:09:00Z">
        <w:r w:rsidR="002311EA" w:rsidRPr="00AE3C08">
          <w:rPr>
            <w:highlight w:val="yellow"/>
            <w:lang w:eastAsia="de-DE"/>
            <w:rPrChange w:id="719" w:author="Carsten Hein" w:date="2022-04-20T08:10:00Z">
              <w:rPr>
                <w:lang w:eastAsia="de-DE"/>
              </w:rPr>
            </w:rPrChange>
          </w:rPr>
          <w:t xml:space="preserve">je für Büro und Wohnen nötig inklusive Gebäudehülle und </w:t>
        </w:r>
        <w:del w:id="720" w:author="Florian Meyer" w:date="2022-04-25T14:28:00Z">
          <w:r w:rsidR="002311EA" w:rsidRPr="00AE3C08" w:rsidDel="00742D19">
            <w:rPr>
              <w:highlight w:val="yellow"/>
              <w:lang w:eastAsia="de-DE"/>
              <w:rPrChange w:id="721" w:author="Carsten Hein" w:date="2022-04-20T08:10:00Z">
                <w:rPr>
                  <w:lang w:eastAsia="de-DE"/>
                </w:rPr>
              </w:rPrChange>
            </w:rPr>
            <w:delText>einer Zentraleinheit</w:delText>
          </w:r>
        </w:del>
      </w:ins>
      <w:ins w:id="722" w:author="Florian Meyer" w:date="2022-04-25T14:28:00Z">
        <w:r w:rsidR="00742D19">
          <w:rPr>
            <w:highlight w:val="yellow"/>
            <w:lang w:eastAsia="de-DE"/>
          </w:rPr>
          <w:t xml:space="preserve">zentrale Anlagen </w:t>
        </w:r>
        <w:r w:rsidR="00A066CC">
          <w:rPr>
            <w:highlight w:val="yellow"/>
            <w:lang w:eastAsia="de-DE"/>
          </w:rPr>
          <w:t>für die Berei</w:t>
        </w:r>
      </w:ins>
      <w:ins w:id="723" w:author="Florian Meyer" w:date="2022-04-25T14:29:00Z">
        <w:r w:rsidR="00A066CC">
          <w:rPr>
            <w:highlight w:val="yellow"/>
            <w:lang w:eastAsia="de-DE"/>
          </w:rPr>
          <w:t>tstellung von Luft, Wärme, Kälte usw.</w:t>
        </w:r>
      </w:ins>
      <w:ins w:id="724" w:author="Carsten Hein" w:date="2022-04-20T08:09:00Z">
        <w:r w:rsidR="002311EA" w:rsidRPr="00AE3C08">
          <w:rPr>
            <w:highlight w:val="yellow"/>
            <w:lang w:eastAsia="de-DE"/>
            <w:rPrChange w:id="725" w:author="Carsten Hein" w:date="2022-04-20T08:10:00Z">
              <w:rPr>
                <w:lang w:eastAsia="de-DE"/>
              </w:rPr>
            </w:rPrChange>
          </w:rPr>
          <w:t xml:space="preserve"> zum Betrieb des integrierten Technikpaneels</w:t>
        </w:r>
      </w:ins>
      <w:ins w:id="726" w:author="Carsten Hein" w:date="2022-04-20T08:10:00Z">
        <w:r w:rsidR="00F60947" w:rsidRPr="00AE3C08">
          <w:rPr>
            <w:highlight w:val="yellow"/>
            <w:lang w:eastAsia="de-DE"/>
            <w:rPrChange w:id="727" w:author="Carsten Hein" w:date="2022-04-20T08:10:00Z">
              <w:rPr>
                <w:lang w:eastAsia="de-DE"/>
              </w:rPr>
            </w:rPrChange>
          </w:rPr>
          <w:t>, um belastbare Messergebnisse zu erhalten</w:t>
        </w:r>
      </w:ins>
      <w:ins w:id="728" w:author="Carsten Hein" w:date="2022-04-20T08:03:00Z">
        <w:r w:rsidR="00252659" w:rsidRPr="00AE3C08">
          <w:rPr>
            <w:highlight w:val="yellow"/>
            <w:rPrChange w:id="729" w:author="Carsten Hein" w:date="2022-04-20T08:10:00Z">
              <w:rPr/>
            </w:rPrChange>
          </w:rPr>
          <w:t>. Messungen für die Technische Ge</w:t>
        </w:r>
      </w:ins>
      <w:ins w:id="730" w:author="Carsten Hein" w:date="2022-04-20T08:04:00Z">
        <w:r w:rsidR="00252659" w:rsidRPr="00AE3C08">
          <w:rPr>
            <w:highlight w:val="yellow"/>
            <w:rPrChange w:id="731" w:author="Carsten Hein" w:date="2022-04-20T08:10:00Z">
              <w:rPr/>
            </w:rPrChange>
          </w:rPr>
          <w:t xml:space="preserve">bäudeausrüstung </w:t>
        </w:r>
        <w:r w:rsidR="001109C7" w:rsidRPr="00AE3C08">
          <w:rPr>
            <w:highlight w:val="yellow"/>
            <w:rPrChange w:id="732" w:author="Carsten Hein" w:date="2022-04-20T08:10:00Z">
              <w:rPr/>
            </w:rPrChange>
          </w:rPr>
          <w:t xml:space="preserve">erfolgen </w:t>
        </w:r>
        <w:r w:rsidR="00C31432" w:rsidRPr="00AE3C08">
          <w:rPr>
            <w:highlight w:val="yellow"/>
            <w:rPrChange w:id="733" w:author="Carsten Hein" w:date="2022-04-20T08:10:00Z">
              <w:rPr/>
            </w:rPrChange>
          </w:rPr>
          <w:t>am effektivsten am realen Objekt</w:t>
        </w:r>
      </w:ins>
      <w:ins w:id="734" w:author="Carsten Hein" w:date="2022-04-20T08:05:00Z">
        <w:r w:rsidR="00C31432" w:rsidRPr="00AE3C08">
          <w:rPr>
            <w:highlight w:val="yellow"/>
            <w:rPrChange w:id="735" w:author="Carsten Hein" w:date="2022-04-20T08:10:00Z">
              <w:rPr/>
            </w:rPrChange>
          </w:rPr>
          <w:t xml:space="preserve"> und über einen längeren Zeitraum</w:t>
        </w:r>
        <w:r w:rsidR="00EE2C2B" w:rsidRPr="00AE3C08">
          <w:rPr>
            <w:highlight w:val="yellow"/>
            <w:rPrChange w:id="736" w:author="Carsten Hein" w:date="2022-04-20T08:10:00Z">
              <w:rPr/>
            </w:rPrChange>
          </w:rPr>
          <w:t>. Für Schallschutz und das TGA Register werden di</w:t>
        </w:r>
      </w:ins>
      <w:ins w:id="737" w:author="Carsten Hein" w:date="2022-04-20T08:06:00Z">
        <w:r w:rsidR="00EE2C2B" w:rsidRPr="00AE3C08">
          <w:rPr>
            <w:highlight w:val="yellow"/>
            <w:rPrChange w:id="738" w:author="Carsten Hein" w:date="2022-04-20T08:10:00Z">
              <w:rPr/>
            </w:rPrChange>
          </w:rPr>
          <w:t xml:space="preserve">e </w:t>
        </w:r>
        <w:r w:rsidR="005661D2" w:rsidRPr="00AE3C08">
          <w:rPr>
            <w:highlight w:val="yellow"/>
            <w:rPrChange w:id="739" w:author="Carsten Hein" w:date="2022-04-20T08:10:00Z">
              <w:rPr/>
            </w:rPrChange>
          </w:rPr>
          <w:t xml:space="preserve">Untersuchungen nur anhand von </w:t>
        </w:r>
        <w:r w:rsidR="00243017" w:rsidRPr="00AE3C08">
          <w:rPr>
            <w:highlight w:val="yellow"/>
            <w:rPrChange w:id="740" w:author="Carsten Hein" w:date="2022-04-20T08:10:00Z">
              <w:rPr/>
            </w:rPrChange>
          </w:rPr>
          <w:t xml:space="preserve">vergleichenden </w:t>
        </w:r>
        <w:r w:rsidR="005661D2" w:rsidRPr="00AE3C08">
          <w:rPr>
            <w:highlight w:val="yellow"/>
            <w:rPrChange w:id="741" w:author="Carsten Hein" w:date="2022-04-20T08:10:00Z">
              <w:rPr/>
            </w:rPrChange>
          </w:rPr>
          <w:t>Berechnungen</w:t>
        </w:r>
        <w:r w:rsidR="00243017" w:rsidRPr="00AE3C08">
          <w:rPr>
            <w:highlight w:val="yellow"/>
            <w:rPrChange w:id="742" w:author="Carsten Hein" w:date="2022-04-20T08:10:00Z">
              <w:rPr/>
            </w:rPrChange>
          </w:rPr>
          <w:t xml:space="preserve"> geführt.</w:t>
        </w:r>
      </w:ins>
    </w:p>
    <w:p w14:paraId="340556BA" w14:textId="24706865" w:rsidR="005E5270" w:rsidRDefault="00DE78C8" w:rsidP="00AC12F5">
      <w:pPr>
        <w:pStyle w:val="berschrift2"/>
        <w:numPr>
          <w:ilvl w:val="1"/>
          <w:numId w:val="43"/>
        </w:numPr>
      </w:pPr>
      <w:bookmarkStart w:id="743" w:name="_Toc92091666"/>
      <w:bookmarkStart w:id="744" w:name="_Toc92092108"/>
      <w:bookmarkStart w:id="745" w:name="_Toc92092220"/>
      <w:bookmarkStart w:id="746" w:name="_Toc101333759"/>
      <w:commentRangeStart w:id="747"/>
      <w:r>
        <w:t>Strukturierung des Forschungsprojektes</w:t>
      </w:r>
      <w:bookmarkEnd w:id="743"/>
      <w:bookmarkEnd w:id="744"/>
      <w:bookmarkEnd w:id="745"/>
      <w:commentRangeEnd w:id="747"/>
      <w:r w:rsidR="00AC12F5">
        <w:rPr>
          <w:rStyle w:val="Kommentarzeichen"/>
          <w:rFonts w:ascii="Myriad Pro" w:eastAsiaTheme="minorHAnsi" w:hAnsi="Myriad Pro" w:cstheme="minorBidi"/>
          <w:b w:val="0"/>
        </w:rPr>
        <w:commentReference w:id="747"/>
      </w:r>
      <w:bookmarkEnd w:id="746"/>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Kerven und zur dritten rein geklebte Verbindungen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2D6B70DA" w:rsidR="008E3DBB" w:rsidRPr="00007642" w:rsidRDefault="008E3DBB">
      <w:pPr>
        <w:pStyle w:val="Aufzhlungszeichen"/>
        <w:numPr>
          <w:ilvl w:val="0"/>
          <w:numId w:val="38"/>
        </w:numPr>
        <w:rPr>
          <w:highlight w:val="yellow"/>
          <w:rPrChange w:id="748" w:author="Carsten Hein" w:date="2022-04-20T08:11:00Z">
            <w:rPr/>
          </w:rPrChange>
        </w:rPr>
        <w:pPrChange w:id="749" w:author="Carsten Hein" w:date="2021-12-29T14:28:00Z">
          <w:pPr>
            <w:pStyle w:val="Listenabsatz"/>
            <w:numPr>
              <w:numId w:val="38"/>
            </w:numPr>
            <w:tabs>
              <w:tab w:val="clear" w:pos="720"/>
            </w:tabs>
            <w:ind w:hanging="360"/>
          </w:pPr>
        </w:pPrChange>
      </w:pPr>
      <w:r w:rsidRPr="00007642">
        <w:rPr>
          <w:highlight w:val="yellow"/>
          <w:lang w:eastAsia="de-DE"/>
          <w:rPrChange w:id="750" w:author="Carsten Hein" w:date="2022-04-20T08:11:00Z">
            <w:rPr/>
          </w:rPrChange>
        </w:rPr>
        <w:t xml:space="preserve">Für Schallschutztests und -messungen wären </w:t>
      </w:r>
      <w:r w:rsidR="00BD01FC" w:rsidRPr="00007642">
        <w:rPr>
          <w:highlight w:val="yellow"/>
          <w:lang w:eastAsia="de-DE"/>
          <w:rPrChange w:id="751" w:author="Carsten Hein" w:date="2022-04-20T08:11:00Z">
            <w:rPr/>
          </w:rPrChange>
        </w:rPr>
        <w:t xml:space="preserve">größere Testeinheiten zu bauen. </w:t>
      </w:r>
      <w:del w:id="752" w:author="Carsten Hein" w:date="2022-04-20T08:07:00Z">
        <w:r w:rsidR="00BD01FC" w:rsidRPr="00007642" w:rsidDel="00910D83">
          <w:rPr>
            <w:highlight w:val="yellow"/>
            <w:lang w:eastAsia="de-DE"/>
            <w:rPrChange w:id="753" w:author="Carsten Hein" w:date="2022-04-20T08:11:00Z">
              <w:rPr/>
            </w:rPrChange>
          </w:rPr>
          <w:delText>Zwei übereinander</w:delText>
        </w:r>
        <w:r w:rsidR="00A06948" w:rsidRPr="00007642" w:rsidDel="00910D83">
          <w:rPr>
            <w:highlight w:val="yellow"/>
            <w:lang w:eastAsia="de-DE"/>
            <w:rPrChange w:id="754" w:author="Carsten Hein" w:date="2022-04-20T08:11:00Z">
              <w:rPr/>
            </w:rPrChange>
          </w:rPr>
          <w:delText xml:space="preserve"> liegende Räume komplett mit Decken, Wänden und Fassade, um so d</w:delText>
        </w:r>
        <w:r w:rsidR="00957CAB" w:rsidRPr="00007642" w:rsidDel="00910D83">
          <w:rPr>
            <w:highlight w:val="yellow"/>
            <w:lang w:eastAsia="de-DE"/>
            <w:rPrChange w:id="755" w:author="Carsten Hein" w:date="2022-04-20T08:11:00Z">
              <w:rPr/>
            </w:rPrChange>
          </w:rPr>
          <w:delText>ie</w:delText>
        </w:r>
        <w:r w:rsidR="00A06948" w:rsidRPr="00007642" w:rsidDel="00910D83">
          <w:rPr>
            <w:highlight w:val="yellow"/>
            <w:lang w:eastAsia="de-DE"/>
            <w:rPrChange w:id="756" w:author="Carsten Hein" w:date="2022-04-20T08:11:00Z">
              <w:rPr/>
            </w:rPrChange>
          </w:rPr>
          <w:delText xml:space="preserve"> Schall</w:delText>
        </w:r>
        <w:r w:rsidR="00957CAB" w:rsidRPr="00007642" w:rsidDel="00910D83">
          <w:rPr>
            <w:highlight w:val="yellow"/>
            <w:lang w:eastAsia="de-DE"/>
            <w:rPrChange w:id="757" w:author="Carsten Hein" w:date="2022-04-20T08:11:00Z">
              <w:rPr/>
            </w:rPrChange>
          </w:rPr>
          <w:delText xml:space="preserve">übertragung durch die </w:delText>
        </w:r>
        <w:r w:rsidR="00957CAB" w:rsidRPr="00007642" w:rsidDel="00910D83">
          <w:rPr>
            <w:highlight w:val="yellow"/>
            <w:lang w:eastAsia="de-DE"/>
            <w:rPrChange w:id="758" w:author="Carsten Hein" w:date="2022-04-20T08:11:00Z">
              <w:rPr/>
            </w:rPrChange>
          </w:rPr>
          <w:lastRenderedPageBreak/>
          <w:delText>Decke messen zu können.</w:delText>
        </w:r>
        <w:r w:rsidR="00574C43" w:rsidRPr="00007642" w:rsidDel="00910D83">
          <w:rPr>
            <w:highlight w:val="yellow"/>
            <w:lang w:eastAsia="de-DE"/>
            <w:rPrChange w:id="759" w:author="Carsten Hein" w:date="2022-04-20T08:11:00Z">
              <w:rPr/>
            </w:rPrChange>
          </w:rPr>
          <w:delText xml:space="preserve"> </w:delText>
        </w:r>
      </w:del>
      <w:r w:rsidR="00574C43" w:rsidRPr="00007642">
        <w:rPr>
          <w:highlight w:val="yellow"/>
          <w:lang w:eastAsia="de-DE"/>
          <w:rPrChange w:id="760" w:author="Carsten Hein" w:date="2022-04-20T08:11:00Z">
            <w:rPr/>
          </w:rPrChange>
        </w:rPr>
        <w:t xml:space="preserve">Der Demonstrator </w:t>
      </w:r>
      <w:r w:rsidR="007643CD" w:rsidRPr="00007642">
        <w:rPr>
          <w:highlight w:val="yellow"/>
          <w:lang w:eastAsia="de-DE"/>
          <w:rPrChange w:id="761" w:author="Carsten Hein" w:date="2022-04-20T08:11:00Z">
            <w:rPr/>
          </w:rPrChange>
        </w:rPr>
        <w:t>–</w:t>
      </w:r>
      <w:r w:rsidR="00574C43" w:rsidRPr="00007642">
        <w:rPr>
          <w:highlight w:val="yellow"/>
          <w:lang w:eastAsia="de-DE"/>
          <w:rPrChange w:id="762" w:author="Carsten Hein" w:date="2022-04-20T08:11:00Z">
            <w:rPr/>
          </w:rPrChange>
        </w:rPr>
        <w:t xml:space="preserve"> </w:t>
      </w:r>
      <w:r w:rsidR="007643CD" w:rsidRPr="00007642">
        <w:rPr>
          <w:highlight w:val="yellow"/>
          <w:lang w:eastAsia="de-DE"/>
          <w:rPrChange w:id="763" w:author="Carsten Hein" w:date="2022-04-20T08:11:00Z">
            <w:rPr/>
          </w:rPrChange>
        </w:rPr>
        <w:t xml:space="preserve">ein einzelnes komplettes Deckenelement </w:t>
      </w:r>
      <w:r w:rsidR="00C75E5C" w:rsidRPr="00007642">
        <w:rPr>
          <w:highlight w:val="yellow"/>
          <w:lang w:eastAsia="de-DE"/>
          <w:rPrChange w:id="764" w:author="Carsten Hein" w:date="2022-04-20T08:11:00Z">
            <w:rPr/>
          </w:rPrChange>
        </w:rPr>
        <w:t>–</w:t>
      </w:r>
      <w:r w:rsidR="005C0EEB" w:rsidRPr="00007642">
        <w:rPr>
          <w:highlight w:val="yellow"/>
          <w:lang w:eastAsia="de-DE"/>
          <w:rPrChange w:id="765" w:author="Carsten Hein" w:date="2022-04-20T08:11:00Z">
            <w:rPr/>
          </w:rPrChange>
        </w:rPr>
        <w:t xml:space="preserve"> </w:t>
      </w:r>
      <w:r w:rsidR="00C75E5C" w:rsidRPr="00007642">
        <w:rPr>
          <w:highlight w:val="yellow"/>
          <w:lang w:eastAsia="de-DE"/>
          <w:rPrChange w:id="766" w:author="Carsten Hein" w:date="2022-04-20T08:11:00Z">
            <w:rPr/>
          </w:rPrChange>
        </w:rPr>
        <w:t>erlaubt keine aussagekräftigen Messungen.</w:t>
      </w:r>
    </w:p>
    <w:p w14:paraId="751F0C6F" w14:textId="7976191D" w:rsidR="007369BF" w:rsidRPr="00007642" w:rsidRDefault="007369BF">
      <w:pPr>
        <w:pStyle w:val="Aufzhlungszeichen"/>
        <w:numPr>
          <w:ilvl w:val="0"/>
          <w:numId w:val="38"/>
        </w:numPr>
        <w:rPr>
          <w:highlight w:val="yellow"/>
          <w:rPrChange w:id="767" w:author="Carsten Hein" w:date="2022-04-20T08:11:00Z">
            <w:rPr/>
          </w:rPrChange>
        </w:rPr>
      </w:pPr>
      <w:r w:rsidRPr="00007642">
        <w:rPr>
          <w:highlight w:val="yellow"/>
          <w:lang w:eastAsia="de-DE"/>
          <w:rPrChange w:id="768" w:author="Carsten Hein" w:date="2022-04-20T08:11:00Z">
            <w:rPr>
              <w:lang w:eastAsia="de-DE"/>
            </w:rPr>
          </w:rPrChange>
        </w:rPr>
        <w:t xml:space="preserve">Für die Technische Gebäudeausrüstung </w:t>
      </w:r>
      <w:del w:id="769" w:author="Carsten Hein" w:date="2022-04-20T08:09:00Z">
        <w:r w:rsidRPr="00007642" w:rsidDel="002311EA">
          <w:rPr>
            <w:highlight w:val="yellow"/>
            <w:lang w:eastAsia="de-DE"/>
            <w:rPrChange w:id="770" w:author="Carsten Hein" w:date="2022-04-20T08:11:00Z">
              <w:rPr>
                <w:lang w:eastAsia="de-DE"/>
              </w:rPr>
            </w:rPrChange>
          </w:rPr>
          <w:delText xml:space="preserve">wäre </w:delText>
        </w:r>
        <w:r w:rsidR="00574C43" w:rsidRPr="00007642" w:rsidDel="002311EA">
          <w:rPr>
            <w:highlight w:val="yellow"/>
            <w:lang w:eastAsia="de-DE"/>
            <w:rPrChange w:id="771" w:author="Carsten Hein" w:date="2022-04-20T08:11:00Z">
              <w:rPr>
                <w:lang w:eastAsia="de-DE"/>
              </w:rPr>
            </w:rPrChange>
          </w:rPr>
          <w:delText xml:space="preserve">eine Raumeinheit </w:delText>
        </w:r>
        <w:r w:rsidR="009A064E" w:rsidRPr="00007642" w:rsidDel="002311EA">
          <w:rPr>
            <w:highlight w:val="yellow"/>
            <w:lang w:eastAsia="de-DE"/>
            <w:rPrChange w:id="772" w:author="Carsten Hein" w:date="2022-04-20T08:11:00Z">
              <w:rPr>
                <w:lang w:eastAsia="de-DE"/>
              </w:rPr>
            </w:rPrChange>
          </w:rPr>
          <w:delText xml:space="preserve">je </w:delText>
        </w:r>
        <w:r w:rsidR="00574C43" w:rsidRPr="00007642" w:rsidDel="002311EA">
          <w:rPr>
            <w:highlight w:val="yellow"/>
            <w:lang w:eastAsia="de-DE"/>
            <w:rPrChange w:id="773" w:author="Carsten Hein" w:date="2022-04-20T08:11:00Z">
              <w:rPr>
                <w:lang w:eastAsia="de-DE"/>
              </w:rPr>
            </w:rPrChange>
          </w:rPr>
          <w:delText xml:space="preserve">für Büro und </w:delText>
        </w:r>
        <w:r w:rsidR="009A064E" w:rsidRPr="00007642" w:rsidDel="002311EA">
          <w:rPr>
            <w:highlight w:val="yellow"/>
            <w:lang w:eastAsia="de-DE"/>
            <w:rPrChange w:id="774" w:author="Carsten Hein" w:date="2022-04-20T08:11:00Z">
              <w:rPr>
                <w:lang w:eastAsia="de-DE"/>
              </w:rPr>
            </w:rPrChange>
          </w:rPr>
          <w:delText xml:space="preserve">Wohnen nötig inklusive </w:delText>
        </w:r>
        <w:r w:rsidR="00D22F7B" w:rsidRPr="00007642" w:rsidDel="002311EA">
          <w:rPr>
            <w:highlight w:val="yellow"/>
            <w:lang w:eastAsia="de-DE"/>
            <w:rPrChange w:id="775" w:author="Carsten Hein" w:date="2022-04-20T08:11:00Z">
              <w:rPr>
                <w:lang w:eastAsia="de-DE"/>
              </w:rPr>
            </w:rPrChange>
          </w:rPr>
          <w:delText xml:space="preserve">Gebäudehülle und einer Zentraleinheit </w:delText>
        </w:r>
        <w:r w:rsidR="00B03B45" w:rsidRPr="00007642" w:rsidDel="002311EA">
          <w:rPr>
            <w:highlight w:val="yellow"/>
            <w:lang w:eastAsia="de-DE"/>
            <w:rPrChange w:id="776" w:author="Carsten Hein" w:date="2022-04-20T08:11:00Z">
              <w:rPr>
                <w:lang w:eastAsia="de-DE"/>
              </w:rPr>
            </w:rPrChange>
          </w:rPr>
          <w:delText xml:space="preserve">zum Betrieb des integrierten Technikpaneels. </w:delText>
        </w:r>
      </w:del>
      <w:del w:id="777" w:author="Carsten Hein" w:date="2022-04-20T08:11:00Z">
        <w:r w:rsidR="00B03B45" w:rsidRPr="00007642" w:rsidDel="00AE3C08">
          <w:rPr>
            <w:highlight w:val="yellow"/>
            <w:rPrChange w:id="778" w:author="Carsten Hein" w:date="2022-04-20T08:11:00Z">
              <w:rPr/>
            </w:rPrChange>
          </w:rPr>
          <w:delText xml:space="preserve">Der Demonstrator </w:delText>
        </w:r>
      </w:del>
      <w:r w:rsidR="00B03B45" w:rsidRPr="00007642">
        <w:rPr>
          <w:highlight w:val="yellow"/>
          <w:rPrChange w:id="779" w:author="Carsten Hein" w:date="2022-04-20T08:11:00Z">
            <w:rPr/>
          </w:rPrChange>
        </w:rPr>
        <w:t xml:space="preserve">erlaubt </w:t>
      </w:r>
      <w:ins w:id="780" w:author="Carsten Hein" w:date="2022-04-20T08:11:00Z">
        <w:r w:rsidR="00AE3C08" w:rsidRPr="00007642">
          <w:rPr>
            <w:highlight w:val="yellow"/>
            <w:rPrChange w:id="781" w:author="Carsten Hein" w:date="2022-04-20T08:11:00Z">
              <w:rPr/>
            </w:rPrChange>
          </w:rPr>
          <w:t xml:space="preserve">der Demonstrator </w:t>
        </w:r>
      </w:ins>
      <w:del w:id="782" w:author="Carsten Hein" w:date="2022-04-20T08:11:00Z">
        <w:r w:rsidR="00B03B45" w:rsidRPr="00007642" w:rsidDel="00007642">
          <w:rPr>
            <w:highlight w:val="yellow"/>
            <w:rPrChange w:id="783" w:author="Carsten Hein" w:date="2022-04-20T08:11:00Z">
              <w:rPr/>
            </w:rPrChange>
          </w:rPr>
          <w:delText xml:space="preserve">auch hier </w:delText>
        </w:r>
      </w:del>
      <w:r w:rsidR="00B03B45" w:rsidRPr="00007642">
        <w:rPr>
          <w:highlight w:val="yellow"/>
          <w:rPrChange w:id="784" w:author="Carsten Hein" w:date="2022-04-20T08:11:00Z">
            <w:rPr/>
          </w:rPrChange>
        </w:rPr>
        <w:t>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785"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786" w:name="_Toc92091667"/>
      <w:bookmarkStart w:id="787" w:name="_Toc92092109"/>
      <w:bookmarkStart w:id="788" w:name="_Toc92092221"/>
      <w:bookmarkStart w:id="789" w:name="_Toc101333760"/>
      <w:commentRangeStart w:id="790"/>
      <w:r>
        <w:lastRenderedPageBreak/>
        <w:t>Stand der Technik</w:t>
      </w:r>
      <w:bookmarkStart w:id="791" w:name="_Ref80175687"/>
      <w:bookmarkEnd w:id="786"/>
      <w:bookmarkEnd w:id="787"/>
      <w:bookmarkEnd w:id="788"/>
      <w:commentRangeEnd w:id="790"/>
      <w:r w:rsidR="000C2AC3">
        <w:rPr>
          <w:rStyle w:val="Kommentarzeichen"/>
          <w:rFonts w:ascii="Myriad Pro" w:eastAsiaTheme="minorHAnsi" w:hAnsi="Myriad Pro" w:cstheme="minorBidi"/>
          <w:b w:val="0"/>
          <w:color w:val="auto"/>
        </w:rPr>
        <w:commentReference w:id="790"/>
      </w:r>
      <w:bookmarkEnd w:id="789"/>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EAC25D6" w:rsidR="0068220E" w:rsidRDefault="0068220E">
      <w:pPr>
        <w:pStyle w:val="Aufzhlungszeichen"/>
        <w:numPr>
          <w:ilvl w:val="0"/>
          <w:numId w:val="37"/>
        </w:numPr>
        <w:jc w:val="left"/>
      </w:pPr>
      <w:r w:rsidRPr="00CF387B">
        <w:rPr>
          <w:b/>
          <w:bCs/>
          <w:rPrChange w:id="792" w:author="Carsten Hein" w:date="2021-12-28T16:15:00Z">
            <w:rPr/>
          </w:rPrChange>
        </w:rPr>
        <w:t>Das H7 in Münster</w:t>
      </w:r>
      <w:r w:rsidR="003707F8">
        <w:t xml:space="preserve"> – P</w:t>
      </w:r>
      <w:r w:rsidR="000A4E8A">
        <w:t>lanung: Arup,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ins w:id="793" w:author="Carsten Hein" w:date="2022-04-20T08:56:00Z">
        <w:r w:rsidR="00C416EA" w:rsidRPr="00965273">
          <w:rPr>
            <w:highlight w:val="yellow"/>
            <w:rPrChange w:id="794" w:author="Carsten Hein" w:date="2022-04-20T08:58:00Z">
              <w:rPr/>
            </w:rPrChange>
          </w:rPr>
          <w:t xml:space="preserve">Die Auflagerung </w:t>
        </w:r>
      </w:ins>
      <w:ins w:id="795" w:author="Carsten Hein" w:date="2022-04-20T08:57:00Z">
        <w:r w:rsidR="00C416EA" w:rsidRPr="00965273">
          <w:rPr>
            <w:highlight w:val="yellow"/>
            <w:rPrChange w:id="796" w:author="Carsten Hein" w:date="2022-04-20T08:58:00Z">
              <w:rPr/>
            </w:rPrChange>
          </w:rPr>
          <w:t xml:space="preserve">der Decken </w:t>
        </w:r>
      </w:ins>
      <w:ins w:id="797" w:author="Carsten Hein" w:date="2022-04-20T08:56:00Z">
        <w:r w:rsidR="00C416EA" w:rsidRPr="00965273">
          <w:rPr>
            <w:highlight w:val="yellow"/>
            <w:rPrChange w:id="798" w:author="Carsten Hein" w:date="2022-04-20T08:58:00Z">
              <w:rPr/>
            </w:rPrChange>
          </w:rPr>
          <w:t>erfolgt als sogenan</w:t>
        </w:r>
      </w:ins>
      <w:ins w:id="799" w:author="Carsten Hein" w:date="2022-04-20T08:57:00Z">
        <w:r w:rsidR="00C416EA" w:rsidRPr="00965273">
          <w:rPr>
            <w:highlight w:val="yellow"/>
            <w:rPrChange w:id="800" w:author="Carsten Hein" w:date="2022-04-20T08:58:00Z">
              <w:rPr/>
            </w:rPrChange>
          </w:rPr>
          <w:t>nte Spiegellagerung</w:t>
        </w:r>
        <w:r w:rsidR="00564172" w:rsidRPr="00965273">
          <w:rPr>
            <w:highlight w:val="yellow"/>
            <w:rPrChange w:id="801" w:author="Carsten Hein" w:date="2022-04-20T08:58:00Z">
              <w:rPr/>
            </w:rPrChange>
          </w:rPr>
          <w:t xml:space="preserve">, nur die Betonplatte wird auf den Rand- bzw. Mittelunterzug aufgelegt, die Querkraft aus dem </w:t>
        </w:r>
      </w:ins>
      <w:ins w:id="802" w:author="Carsten Hein" w:date="2022-04-20T08:58:00Z">
        <w:r w:rsidR="00564172" w:rsidRPr="00965273">
          <w:rPr>
            <w:highlight w:val="yellow"/>
            <w:rPrChange w:id="803" w:author="Carsten Hein" w:date="2022-04-20T08:58:00Z">
              <w:rPr/>
            </w:rPrChange>
          </w:rPr>
          <w:t xml:space="preserve">Brettschichtholzträger vor dem Auflager </w:t>
        </w:r>
        <w:r w:rsidR="00965273" w:rsidRPr="00965273">
          <w:rPr>
            <w:highlight w:val="yellow"/>
            <w:rPrChange w:id="804" w:author="Carsten Hein" w:date="2022-04-20T08:58:00Z">
              <w:rPr/>
            </w:rPrChange>
          </w:rPr>
          <w:t>in die Decke hochgehängt.</w:t>
        </w:r>
        <w:r w:rsidR="00965273">
          <w:t xml:space="preserve"> </w:t>
        </w:r>
      </w:ins>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pPr>
        <w:pStyle w:val="Aufzhlungszeichen"/>
        <w:ind w:left="720"/>
        <w:jc w:val="left"/>
        <w:pPrChange w:id="805" w:author="Carsten Hein" w:date="2021-12-28T16:14:00Z">
          <w:pPr>
            <w:pStyle w:val="Aufzhlungszeichen"/>
            <w:numPr>
              <w:numId w:val="37"/>
            </w:numPr>
            <w:ind w:left="720" w:hanging="360"/>
            <w:jc w:val="left"/>
          </w:pPr>
        </w:pPrChange>
      </w:pPr>
    </w:p>
    <w:p w14:paraId="14B0F591" w14:textId="77777777" w:rsidR="0010707D" w:rsidRDefault="00794974">
      <w:pPr>
        <w:pStyle w:val="Aufzhlungszeichen"/>
        <w:keepNext/>
        <w:ind w:left="720"/>
        <w:jc w:val="left"/>
        <w:pPrChange w:id="806" w:author="Carsten Hein" w:date="2021-12-28T15:52:00Z">
          <w:pPr>
            <w:pStyle w:val="Aufzhlungszeichen"/>
            <w:ind w:left="720"/>
            <w:jc w:val="left"/>
          </w:pPr>
        </w:pPrChange>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393C0A8" w:rsidR="008A6552" w:rsidRDefault="0010707D" w:rsidP="0010707D">
      <w:pPr>
        <w:pStyle w:val="Beschriftung"/>
        <w:ind w:firstLine="709"/>
      </w:pPr>
      <w:bookmarkStart w:id="807" w:name="_Toc92091774"/>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2726B">
        <w:rPr>
          <w:noProof/>
        </w:rPr>
        <w:t>1</w:t>
      </w:r>
      <w:r w:rsidR="00FC7192">
        <w:rPr>
          <w:noProof/>
        </w:rPr>
        <w:fldChar w:fldCharType="end"/>
      </w:r>
      <w:r>
        <w:t xml:space="preserve">  Innenansicht H7 </w:t>
      </w:r>
      <w:r w:rsidR="00BC2B9F">
        <w:t xml:space="preserve">© </w:t>
      </w:r>
      <w:r w:rsidR="00BC2B9F" w:rsidRPr="00BC2B9F">
        <w:t>Andreas Heupel Architekten BDA.jpg</w:t>
      </w:r>
      <w:bookmarkEnd w:id="807"/>
    </w:p>
    <w:p w14:paraId="5740388D" w14:textId="77777777" w:rsidR="00960C6B" w:rsidRPr="00960C6B" w:rsidRDefault="00960C6B">
      <w:pPr>
        <w:pPrChange w:id="808" w:author="Carsten Hein" w:date="2021-12-28T16:14:00Z">
          <w:pPr>
            <w:pStyle w:val="Aufzhlungszeichen"/>
            <w:numPr>
              <w:numId w:val="37"/>
            </w:numPr>
            <w:ind w:left="720" w:hanging="360"/>
          </w:pPr>
        </w:pPrChange>
      </w:pPr>
    </w:p>
    <w:p w14:paraId="6DC7DEDE" w14:textId="42F930B7" w:rsidR="004E41C1" w:rsidRDefault="009A319A">
      <w:pPr>
        <w:pStyle w:val="Aufzhlungszeichen"/>
        <w:numPr>
          <w:ilvl w:val="0"/>
          <w:numId w:val="37"/>
        </w:numPr>
        <w:jc w:val="left"/>
      </w:pPr>
      <w:r w:rsidRPr="00CF387B">
        <w:rPr>
          <w:b/>
          <w:bCs/>
          <w:rPrChange w:id="809" w:author="Carsten Hein" w:date="2021-12-28T16:15:00Z">
            <w:rPr/>
          </w:rPrChange>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Berlinovo, Planung </w:t>
      </w:r>
      <w:r w:rsidR="00C943C9">
        <w:t>Arup/Brüninghoff, Ausführung Brüninghoff</w:t>
      </w:r>
      <w:r w:rsidR="00971500">
        <w:t xml:space="preserve">. </w:t>
      </w:r>
      <w:r w:rsidR="00C943C9">
        <w:t>Ursprünglich als HBV Deckensystem analog zum H7 entworfen wurde</w:t>
      </w:r>
      <w:r w:rsidR="00162848">
        <w:t>n</w:t>
      </w:r>
      <w:r w:rsidR="00C943C9">
        <w:t xml:space="preserve"> </w:t>
      </w:r>
      <w:r w:rsidR="00162848">
        <w:t>in der Ausführung die Holzrippen durch Stahlbetonrippen ersetzt</w:t>
      </w:r>
      <w:ins w:id="810" w:author="Carsten Hein" w:date="2022-04-20T08:59:00Z">
        <w:r w:rsidR="00965273" w:rsidRPr="00CF365E">
          <w:rPr>
            <w:highlight w:val="yellow"/>
            <w:rPrChange w:id="811" w:author="Carsten Hein" w:date="2022-04-20T08:59:00Z">
              <w:rPr/>
            </w:rPrChange>
          </w:rPr>
          <w:t>, das Prinzip der Spiegellagerung bleib erhalten</w:t>
        </w:r>
        <w:r w:rsidR="00CF365E" w:rsidRPr="00CF365E">
          <w:rPr>
            <w:highlight w:val="yellow"/>
            <w:rPrChange w:id="812" w:author="Carsten Hein" w:date="2022-04-20T08:59:00Z">
              <w:rPr/>
            </w:rPrChange>
          </w:rPr>
          <w:t>.</w:t>
        </w:r>
      </w:ins>
      <w:del w:id="813" w:author="Carsten Hein" w:date="2022-04-20T08:58:00Z">
        <w:r w:rsidR="00162848" w:rsidDel="00965273">
          <w:delText>.</w:delText>
        </w:r>
      </w:del>
      <w:r w:rsidR="00162848">
        <w:t xml:space="preserve">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pPr>
        <w:pStyle w:val="Aufzhlungszeichen"/>
        <w:keepNext/>
        <w:ind w:left="720"/>
        <w:jc w:val="left"/>
        <w:pPrChange w:id="814" w:author="Carsten Hein" w:date="2021-12-28T15:54:00Z">
          <w:pPr>
            <w:pStyle w:val="Aufzhlungszeichen"/>
            <w:ind w:left="720"/>
            <w:jc w:val="left"/>
          </w:pPr>
        </w:pPrChange>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A699616" w:rsidR="00794974" w:rsidRDefault="4C11F93A" w:rsidP="00A2726B">
      <w:pPr>
        <w:pStyle w:val="Beschriftung"/>
        <w:ind w:firstLine="709"/>
      </w:pPr>
      <w:bookmarkStart w:id="815" w:name="_Toc92091775"/>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2726B">
        <w:rPr>
          <w:noProof/>
        </w:rPr>
        <w:t>2</w:t>
      </w:r>
      <w:r w:rsidR="00FC7192">
        <w:rPr>
          <w:noProof/>
        </w:rPr>
        <w:fldChar w:fldCharType="end"/>
      </w:r>
      <w:r>
        <w:t xml:space="preserve">  Innenansicht TOP, Storkower Straße © Berlinovo</w:t>
      </w:r>
      <w:bookmarkEnd w:id="815"/>
    </w:p>
    <w:p w14:paraId="021DBFD1" w14:textId="53A5EBB7" w:rsidR="003707F8" w:rsidRPr="00181EDF" w:rsidRDefault="005C11E5">
      <w:pPr>
        <w:pStyle w:val="Aufzhlungszeichen"/>
        <w:numPr>
          <w:ilvl w:val="0"/>
          <w:numId w:val="37"/>
        </w:numPr>
        <w:jc w:val="left"/>
        <w:pPrChange w:id="816" w:author="Carsten Hein" w:date="2022-01-06T14:38:00Z">
          <w:pPr>
            <w:pStyle w:val="Aufzhlungszeichen"/>
            <w:ind w:left="720"/>
            <w:jc w:val="left"/>
          </w:pPr>
        </w:pPrChange>
      </w:pPr>
      <w:r w:rsidRPr="00181EDF">
        <w:rPr>
          <w:rPrChange w:id="817" w:author="Carsten Hein" w:date="2022-01-06T14:38:00Z">
            <w:rPr>
              <w:highlight w:val="yellow"/>
            </w:rPr>
          </w:rPrChange>
        </w:rPr>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181EDF">
        <w:rPr>
          <w:b/>
          <w:bCs/>
          <w:rPrChange w:id="818" w:author="Carsten Hein" w:date="2022-01-06T14:38:00Z">
            <w:rPr/>
          </w:rPrChange>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181EDF">
        <w:rPr>
          <w:b/>
          <w:bCs/>
          <w:rPrChange w:id="819" w:author="Carsten Hein" w:date="2022-01-06T14:38:00Z">
            <w:rPr/>
          </w:rPrChange>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pPr>
        <w:pPrChange w:id="820" w:author="Carsten Hein" w:date="2022-01-06T14:37:00Z">
          <w:pPr>
            <w:pStyle w:val="Aufzhlungszeichen"/>
            <w:ind w:left="720"/>
            <w:jc w:val="left"/>
          </w:pPr>
        </w:pPrChange>
      </w:pPr>
    </w:p>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auf bauaufsichtlich zugelassenen Systeme</w:t>
      </w:r>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926D7A">
        <w:rPr>
          <w:rPrChange w:id="821" w:author="Carsten Hein" w:date="2021-12-29T14:35:00Z">
            <w:rPr>
              <w:highlight w:val="yellow"/>
            </w:rPr>
          </w:rPrChange>
        </w:rPr>
        <w:t>Das Thema B</w:t>
      </w:r>
      <w:r w:rsidR="00D24F4A" w:rsidRPr="00926D7A">
        <w:t xml:space="preserve">randschutz </w:t>
      </w:r>
      <w:r w:rsidR="0095617F" w:rsidRPr="00926D7A">
        <w:rPr>
          <w:rPrChange w:id="822" w:author="Carsten Hein" w:date="2021-12-29T14:35:00Z">
            <w:rPr>
              <w:highlight w:val="yellow"/>
            </w:rPr>
          </w:rPrChange>
        </w:rPr>
        <w:t xml:space="preserve">stellt </w:t>
      </w:r>
      <w:r w:rsidR="003132FB" w:rsidRPr="00926D7A">
        <w:rPr>
          <w:rPrChange w:id="823" w:author="Carsten Hein" w:date="2021-12-29T14:35:00Z">
            <w:rPr>
              <w:highlight w:val="yellow"/>
            </w:rPr>
          </w:rPrChange>
        </w:rPr>
        <w:t>üblicherweise eine besondere Herausforderung</w:t>
      </w:r>
      <w:r w:rsidR="00526E45">
        <w:t xml:space="preserve"> dar, da die Planungsgrundlagen im Brandschutz häufig aktualisiert werden</w:t>
      </w:r>
      <w:r w:rsidR="003132FB" w:rsidRPr="00926D7A">
        <w:rPr>
          <w:rPrChange w:id="824" w:author="Carsten Hein" w:date="2021-12-29T14:35:00Z">
            <w:rPr>
              <w:highlight w:val="yellow"/>
            </w:rPr>
          </w:rPrChange>
        </w:rPr>
        <w:t xml:space="preserve">. </w:t>
      </w:r>
      <w:r w:rsidR="00D87F5F">
        <w:t>A</w:t>
      </w:r>
      <w:r w:rsidR="00F40BE3" w:rsidRPr="00926D7A">
        <w:rPr>
          <w:rPrChange w:id="825" w:author="Carsten Hein" w:date="2021-12-29T14:35:00Z">
            <w:rPr>
              <w:highlight w:val="yellow"/>
            </w:rPr>
          </w:rPrChange>
        </w:rPr>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82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827" w:name="_Toc92102155"/>
      <w:bookmarkStart w:id="828" w:name="_Toc92102156"/>
      <w:bookmarkStart w:id="829" w:name="_Toc92102157"/>
      <w:bookmarkStart w:id="830" w:name="_Toc92102158"/>
      <w:bookmarkStart w:id="831" w:name="_Toc92102194"/>
      <w:bookmarkStart w:id="832" w:name="_Toc92102195"/>
      <w:bookmarkStart w:id="833" w:name="_Toc92102196"/>
      <w:bookmarkStart w:id="834" w:name="_Toc92102214"/>
      <w:bookmarkStart w:id="835" w:name="_Toc92102215"/>
      <w:bookmarkStart w:id="836" w:name="_Toc92102217"/>
      <w:bookmarkStart w:id="837" w:name="_Toc92102220"/>
      <w:bookmarkStart w:id="838" w:name="_Toc92102225"/>
      <w:bookmarkStart w:id="839" w:name="_Toc92102229"/>
      <w:bookmarkStart w:id="840" w:name="_Toc92102493"/>
      <w:bookmarkStart w:id="841" w:name="_Toc92102496"/>
      <w:bookmarkStart w:id="842" w:name="_Toc92102497"/>
      <w:bookmarkStart w:id="843" w:name="_Toc92102500"/>
      <w:bookmarkStart w:id="844" w:name="_Toc92102501"/>
      <w:bookmarkStart w:id="845" w:name="_Toc92102504"/>
      <w:bookmarkStart w:id="846" w:name="_Toc92102505"/>
      <w:bookmarkStart w:id="847" w:name="_Toc92102508"/>
      <w:bookmarkStart w:id="848" w:name="_Toc92102509"/>
      <w:bookmarkStart w:id="849" w:name="_Toc92102510"/>
      <w:bookmarkStart w:id="850" w:name="_Toc92102512"/>
      <w:bookmarkStart w:id="851" w:name="_Toc92102513"/>
      <w:bookmarkStart w:id="852" w:name="_Toc92102515"/>
      <w:bookmarkStart w:id="853" w:name="_Toc92102516"/>
      <w:bookmarkStart w:id="854" w:name="_Toc92102520"/>
      <w:bookmarkStart w:id="855" w:name="_Toc92102522"/>
      <w:bookmarkStart w:id="856" w:name="_Toc92102523"/>
      <w:bookmarkStart w:id="857" w:name="_Toc92102524"/>
      <w:bookmarkStart w:id="858" w:name="_Toc92102525"/>
      <w:bookmarkStart w:id="859" w:name="_Toc92102526"/>
      <w:bookmarkStart w:id="860" w:name="_Toc92102531"/>
      <w:bookmarkStart w:id="861" w:name="_Toc92102532"/>
      <w:bookmarkStart w:id="862" w:name="_Toc92102533"/>
      <w:bookmarkStart w:id="863" w:name="_Toc92102534"/>
      <w:bookmarkStart w:id="864" w:name="_Toc92102535"/>
      <w:bookmarkStart w:id="865" w:name="_Toc92102536"/>
      <w:bookmarkStart w:id="866" w:name="_Toc92102538"/>
      <w:bookmarkStart w:id="867" w:name="_Toc92102539"/>
      <w:bookmarkStart w:id="868" w:name="_Toc92102540"/>
      <w:bookmarkStart w:id="869" w:name="_Toc92102541"/>
      <w:bookmarkStart w:id="870" w:name="_Toc92102542"/>
      <w:bookmarkStart w:id="871" w:name="_Toc92102544"/>
      <w:bookmarkStart w:id="872" w:name="_Toc92102546"/>
      <w:bookmarkStart w:id="873" w:name="_Toc92102547"/>
      <w:bookmarkStart w:id="874" w:name="_Toc92102548"/>
      <w:bookmarkStart w:id="875" w:name="_Toc92102549"/>
      <w:bookmarkStart w:id="876" w:name="_Toc92102550"/>
      <w:bookmarkStart w:id="877" w:name="_Toc92102551"/>
      <w:bookmarkStart w:id="878" w:name="_Toc92102553"/>
      <w:bookmarkStart w:id="879" w:name="_Toc92102554"/>
      <w:bookmarkStart w:id="880" w:name="_Toc92102556"/>
      <w:bookmarkStart w:id="881" w:name="_Toc92102560"/>
      <w:bookmarkStart w:id="882" w:name="_Toc92102586"/>
      <w:bookmarkStart w:id="883" w:name="_Toc92102587"/>
      <w:bookmarkStart w:id="884" w:name="_Toc92102588"/>
      <w:bookmarkStart w:id="885" w:name="_Toc92102589"/>
      <w:bookmarkStart w:id="886" w:name="_Toc92102590"/>
      <w:bookmarkStart w:id="887" w:name="_Toc92102591"/>
      <w:bookmarkStart w:id="888" w:name="_Toc92102592"/>
      <w:bookmarkStart w:id="889" w:name="_Toc92102593"/>
      <w:bookmarkStart w:id="890" w:name="_Toc92102594"/>
      <w:bookmarkStart w:id="891" w:name="_Toc92102595"/>
      <w:bookmarkStart w:id="892" w:name="_Toc92102596"/>
      <w:bookmarkStart w:id="893" w:name="_Toc101333761"/>
      <w:bookmarkEnd w:id="791"/>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r>
        <w:lastRenderedPageBreak/>
        <w:t>B</w:t>
      </w:r>
      <w:r w:rsidR="00D567E4" w:rsidRPr="00AC12F5">
        <w:t>ewertungs</w:t>
      </w:r>
      <w:r w:rsidR="00D567E4" w:rsidRPr="005E7D1E">
        <w:t>-Matri</w:t>
      </w:r>
      <w:bookmarkStart w:id="894" w:name="_Toc92091684"/>
      <w:bookmarkStart w:id="895" w:name="_Toc92092126"/>
      <w:bookmarkStart w:id="896" w:name="_Toc92092238"/>
      <w:r w:rsidR="00D567E4" w:rsidRPr="005E7D1E">
        <w:t>x zu Holz-Beton-Deckensystemen in Hinblick auf die konstruktive Ausführung</w:t>
      </w:r>
      <w:bookmarkEnd w:id="893"/>
    </w:p>
    <w:bookmarkEnd w:id="894"/>
    <w:bookmarkEnd w:id="895"/>
    <w:bookmarkEnd w:id="896"/>
    <w:p w14:paraId="5D4DF6DD" w14:textId="50296FA5" w:rsidR="00DB5622" w:rsidRPr="00E81B1B" w:rsidRDefault="69DC07D8" w:rsidP="00E057EF">
      <w:commentRangeStart w:id="897"/>
      <w:commentRangeStart w:id="898"/>
      <w:r>
        <w:t>Zi</w:t>
      </w:r>
      <w:r w:rsidR="6E800051">
        <w:t>e</w:t>
      </w:r>
      <w:r>
        <w:t>l</w:t>
      </w:r>
      <w:commentRangeEnd w:id="897"/>
      <w:r w:rsidR="00D567E4">
        <w:commentReference w:id="89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898"/>
      <w:r w:rsidR="00B27ECA">
        <w:rPr>
          <w:rStyle w:val="Kommentarzeichen"/>
        </w:rPr>
        <w:commentReference w:id="898"/>
      </w:r>
    </w:p>
    <w:p w14:paraId="5E9146A8" w14:textId="6FB8EE2C"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899"/>
      <w:r w:rsidR="218CDA88" w:rsidRPr="00BA0F04">
        <w:rPr>
          <w:highlight w:val="yellow"/>
          <w:rPrChange w:id="900" w:author="Carsten Hein" w:date="2022-04-20T08:12:00Z">
            <w:rPr/>
          </w:rPrChange>
        </w:rPr>
        <w:t>A</w:t>
      </w:r>
      <w:commentRangeStart w:id="901"/>
      <w:r w:rsidR="218CDA88" w:rsidRPr="00BA0F04">
        <w:rPr>
          <w:highlight w:val="yellow"/>
          <w:rPrChange w:id="902" w:author="Carsten Hein" w:date="2022-04-20T08:12:00Z">
            <w:rPr/>
          </w:rPrChange>
        </w:rPr>
        <w:t>bs</w:t>
      </w:r>
      <w:commentRangeEnd w:id="901"/>
      <w:r w:rsidR="00D567E4" w:rsidRPr="00BA0F04">
        <w:rPr>
          <w:highlight w:val="yellow"/>
          <w:rPrChange w:id="903" w:author="Carsten Hein" w:date="2022-04-20T08:12:00Z">
            <w:rPr/>
          </w:rPrChange>
        </w:rPr>
        <w:commentReference w:id="901"/>
      </w:r>
      <w:r w:rsidR="218CDA88" w:rsidRPr="00BA0F04">
        <w:rPr>
          <w:highlight w:val="yellow"/>
          <w:rPrChange w:id="904" w:author="Carsten Hein" w:date="2022-04-20T08:12:00Z">
            <w:rPr/>
          </w:rPrChange>
        </w:rPr>
        <w:t>chnitt</w:t>
      </w:r>
      <w:r w:rsidR="00CB76E6" w:rsidRPr="00BA0F04">
        <w:rPr>
          <w:highlight w:val="yellow"/>
          <w:rPrChange w:id="905" w:author="Carsten Hein" w:date="2022-04-20T08:12:00Z">
            <w:rPr/>
          </w:rPrChange>
        </w:rPr>
        <w:t xml:space="preserve"> </w:t>
      </w:r>
      <w:del w:id="906" w:author="Carsten Hein" w:date="2022-04-20T08:12:00Z">
        <w:r w:rsidR="00094B3B" w:rsidRPr="00BA0F04" w:rsidDel="00BA0F04">
          <w:rPr>
            <w:highlight w:val="yellow"/>
            <w:rPrChange w:id="907" w:author="Carsten Hein" w:date="2022-04-20T08:12:00Z">
              <w:rPr/>
            </w:rPrChange>
          </w:rPr>
          <w:delText>4</w:delText>
        </w:r>
        <w:commentRangeEnd w:id="899"/>
        <w:r w:rsidR="00B27ECA" w:rsidRPr="00BA0F04" w:rsidDel="00BA0F04">
          <w:rPr>
            <w:rStyle w:val="Kommentarzeichen"/>
            <w:highlight w:val="yellow"/>
            <w:rPrChange w:id="908" w:author="Carsten Hein" w:date="2022-04-20T08:12:00Z">
              <w:rPr>
                <w:rStyle w:val="Kommentarzeichen"/>
              </w:rPr>
            </w:rPrChange>
          </w:rPr>
          <w:commentReference w:id="899"/>
        </w:r>
        <w:r w:rsidR="00CB76E6" w:rsidRPr="00BA0F04" w:rsidDel="00BA0F04">
          <w:rPr>
            <w:highlight w:val="yellow"/>
            <w:rPrChange w:id="909" w:author="Carsten Hein" w:date="2022-04-20T08:12:00Z">
              <w:rPr/>
            </w:rPrChange>
          </w:rPr>
          <w:delText>)</w:delText>
        </w:r>
      </w:del>
      <w:ins w:id="910" w:author="Carsten Hein" w:date="2022-04-20T08:12:00Z">
        <w:r w:rsidR="00BA0F04" w:rsidRPr="00BA0F04">
          <w:rPr>
            <w:highlight w:val="yellow"/>
            <w:rPrChange w:id="911" w:author="Carsten Hein" w:date="2022-04-20T08:12:00Z">
              <w:rPr/>
            </w:rPrChange>
          </w:rPr>
          <w:t>7)</w:t>
        </w:r>
      </w:ins>
      <w:r w:rsidR="00CB76E6">
        <w:t xml:space="preserve"> </w:t>
      </w:r>
      <w:r w:rsidR="00D567E4">
        <w:t xml:space="preserve">und </w:t>
      </w:r>
      <w:commentRangeStart w:id="912"/>
      <w:commentRangeStart w:id="913"/>
      <w:r w:rsidR="00D567E4">
        <w:t xml:space="preserve">Brandschutz </w:t>
      </w:r>
      <w:commentRangeEnd w:id="912"/>
      <w:r w:rsidR="00D567E4">
        <w:commentReference w:id="912"/>
      </w:r>
      <w:commentRangeEnd w:id="913"/>
      <w:r w:rsidR="00B27ECA">
        <w:rPr>
          <w:rStyle w:val="Kommentarzeichen"/>
        </w:rPr>
        <w:commentReference w:id="913"/>
      </w:r>
      <w:r w:rsidR="00D567E4">
        <w:t xml:space="preserve">in die Betrachtung ein. </w:t>
      </w:r>
    </w:p>
    <w:p w14:paraId="675F659B" w14:textId="2FA4847A" w:rsidR="00D567E4" w:rsidRPr="00E81B1B" w:rsidDel="00F944C7" w:rsidRDefault="00D567E4" w:rsidP="00D567E4">
      <w:pPr>
        <w:rPr>
          <w:del w:id="914"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w:t>
      </w:r>
      <w:proofErr w:type="spellStart"/>
      <w:r w:rsidRPr="00E81B1B">
        <w:t>Specification</w:t>
      </w:r>
      <w:proofErr w:type="spellEnd"/>
      <w:r w:rsidR="00511FBD" w:rsidRPr="00E81B1B">
        <w:t xml:space="preserve"> </w:t>
      </w:r>
      <w:sdt>
        <w:sdtPr>
          <w:id w:val="1433558937"/>
          <w:citation/>
        </w:sdtPr>
        <w:sdtEndPr/>
        <w:sdtContent>
          <w:r w:rsidR="00511FBD" w:rsidRPr="00E81B1B">
            <w:fldChar w:fldCharType="begin"/>
          </w:r>
          <w:r w:rsidR="00511FBD" w:rsidRPr="00E81B1B">
            <w:instrText xml:space="preserve"> CITATION Dia182 \l 1031 </w:instrText>
          </w:r>
          <w:r w:rsidR="00511FBD" w:rsidRPr="00E81B1B">
            <w:fldChar w:fldCharType="separate"/>
          </w:r>
          <w:r w:rsidR="009737A6">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 xml:space="preserve">von der Technical </w:t>
      </w:r>
      <w:proofErr w:type="spellStart"/>
      <w:r w:rsidR="001F7BDD">
        <w:t>Specification</w:t>
      </w:r>
      <w:proofErr w:type="spellEnd"/>
      <w:r w:rsidR="001F7BDD">
        <w:t xml:space="preserve">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EndPr/>
        <w:sdtContent>
          <w:r w:rsidR="00511FBD" w:rsidRPr="00E81B1B">
            <w:fldChar w:fldCharType="begin"/>
          </w:r>
          <w:r w:rsidR="00511FBD" w:rsidRPr="00E81B1B">
            <w:instrText xml:space="preserve"> CITATION DIN \l 1031 </w:instrText>
          </w:r>
          <w:r w:rsidR="00511FBD" w:rsidRPr="00E81B1B">
            <w:fldChar w:fldCharType="separate"/>
          </w:r>
          <w:r w:rsidR="00511FBD" w:rsidRPr="00E81B1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EndPr/>
        <w:sdtContent>
          <w:r w:rsidR="00511FBD" w:rsidRPr="00E81B1B">
            <w:fldChar w:fldCharType="begin"/>
          </w:r>
          <w:r w:rsidR="00511FBD" w:rsidRPr="00E81B1B">
            <w:instrText xml:space="preserve"> CITATION Eur11 \l 1031 </w:instrText>
          </w:r>
          <w:r w:rsidR="00511FBD" w:rsidRPr="00E81B1B">
            <w:fldChar w:fldCharType="separate"/>
          </w:r>
          <w:r w:rsidR="009737A6">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915" w:author="Stefan Behring" w:date="2021-12-19T17:57:00Z">
        <w:r w:rsidDel="00D567E4">
          <w:delText>Auf diese wird an den entsprechenden Stellen direkt verwiesen.</w:delText>
        </w:r>
      </w:del>
    </w:p>
    <w:p w14:paraId="2F318242" w14:textId="6C62A8EF" w:rsidR="00D567E4" w:rsidRPr="00E81B1B" w:rsidDel="00F944C7" w:rsidRDefault="5ED38546" w:rsidP="00D567E4">
      <w:pPr>
        <w:rPr>
          <w:del w:id="916"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EndPr/>
        <w:sdtContent>
          <w:r w:rsidR="00511FBD" w:rsidRPr="00E81B1B">
            <w:fldChar w:fldCharType="begin"/>
          </w:r>
          <w:r w:rsidR="00511FBD" w:rsidRPr="00E81B1B">
            <w:instrText xml:space="preserve"> CITATION DIN10 \l 1031 </w:instrText>
          </w:r>
          <w:r w:rsidR="00511FBD" w:rsidRPr="00E81B1B">
            <w:fldChar w:fldCharType="separate"/>
          </w:r>
          <w:r w:rsidR="009737A6">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EndPr/>
        <w:sdtContent>
          <w:r w:rsidR="00511FBD" w:rsidRPr="00E81B1B">
            <w:fldChar w:fldCharType="begin"/>
          </w:r>
          <w:r w:rsidR="00511FBD" w:rsidRPr="00E81B1B">
            <w:instrText xml:space="preserve"> CITATION DIN102 \l 1031 </w:instrText>
          </w:r>
          <w:r w:rsidR="00511FBD" w:rsidRPr="00E81B1B">
            <w:fldChar w:fldCharType="separate"/>
          </w:r>
          <w:r w:rsidR="009737A6">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917" w:author="Stefan Behring" w:date="2021-12-19T21:57:00Z"/>
        </w:rPr>
      </w:pPr>
      <w:del w:id="918"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919"/>
      <w:r w:rsidR="419F0D2C" w:rsidRPr="1224384F">
        <w:rPr>
          <w:rFonts w:eastAsia="Calibri"/>
          <w:szCs w:val="20"/>
        </w:rPr>
        <w:t xml:space="preserve">(haben wir eines???)   </w:t>
      </w:r>
      <w:commentRangeEnd w:id="919"/>
      <w:r w:rsidR="00177341">
        <w:rPr>
          <w:rStyle w:val="Kommentarzeichen"/>
        </w:rPr>
        <w:commentReference w:id="919"/>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920" w:name="_Toc92091573"/>
      <w:bookmarkStart w:id="921" w:name="_Toc92091685"/>
      <w:bookmarkStart w:id="922" w:name="_Toc92092127"/>
      <w:bookmarkStart w:id="923" w:name="_Toc92092239"/>
      <w:bookmarkStart w:id="924" w:name="_Toc92102598"/>
      <w:bookmarkStart w:id="925" w:name="_Toc92091686"/>
      <w:bookmarkStart w:id="926" w:name="_Toc92092128"/>
      <w:bookmarkStart w:id="927" w:name="_Toc92092240"/>
      <w:bookmarkStart w:id="928" w:name="_Toc101333762"/>
      <w:bookmarkEnd w:id="920"/>
      <w:bookmarkEnd w:id="921"/>
      <w:bookmarkEnd w:id="922"/>
      <w:bookmarkEnd w:id="923"/>
      <w:bookmarkEnd w:id="924"/>
      <w:r w:rsidRPr="00AF093B">
        <w:t>Festlegung des betrachteten Deckentyps</w:t>
      </w:r>
      <w:bookmarkEnd w:id="925"/>
      <w:bookmarkEnd w:id="926"/>
      <w:bookmarkEnd w:id="927"/>
      <w:bookmarkEnd w:id="928"/>
    </w:p>
    <w:p w14:paraId="48E61EC1" w14:textId="7775CFE7" w:rsidR="00F32BDF" w:rsidRPr="00E81B1B" w:rsidRDefault="00EF2320" w:rsidP="00C17394">
      <w:commentRangeStart w:id="929"/>
      <w:del w:id="930" w:author="Stefan Behring" w:date="2021-12-20T14:37:00Z">
        <w:r>
          <w:delText>Das zugrunde liegende Berechnungsmodell wurde durch die Projektpartner</w:delText>
        </w:r>
        <w:r w:rsidR="00F32BDF">
          <w:delText xml:space="preserve"> TU Berlin, Arup und Brüninghoff</w:delText>
        </w:r>
        <w:r>
          <w:delText xml:space="preserve"> </w:delText>
        </w:r>
      </w:del>
      <w:del w:id="931" w:author="Stefan Behring" w:date="2021-12-19T18:23:00Z">
        <w:r w:rsidDel="00EF2320">
          <w:delText>an vorhandenen oder speziell entwickelten Rechenmodellen und Berechnungs-Werkzeugen</w:delText>
        </w:r>
      </w:del>
      <w:del w:id="932" w:author="Stefan Behring" w:date="2021-12-20T14:37:00Z">
        <w:r w:rsidR="00F32BDF">
          <w:delText xml:space="preserve"> validiert. </w:delText>
        </w:r>
      </w:del>
      <w:del w:id="933" w:author="Stefan Behring" w:date="2021-12-19T18:24:00Z">
        <w:r w:rsidDel="00EF2320">
          <w:delText>Fragen zu Annahmen bei der Berechnung oder zur Interpretation gewisser Bemessungsgrundsätze in</w:delText>
        </w:r>
      </w:del>
      <w:del w:id="934" w:author="Stefan Behring" w:date="2021-12-20T14:37:00Z">
        <w:r w:rsidR="00F32BDF">
          <w:delText xml:space="preserve"> der Technical Specification wurde</w:delText>
        </w:r>
      </w:del>
      <w:del w:id="935" w:author="Stefan Behring" w:date="2021-12-19T18:24:00Z">
        <w:r w:rsidDel="00EF2320">
          <w:delText>n</w:delText>
        </w:r>
      </w:del>
      <w:del w:id="936"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937" w:author="Stefan Behring" w:date="2021-12-19T20:59:00Z">
        <w:r w:rsidDel="00C00AFB">
          <w:delText>,</w:delText>
        </w:r>
      </w:del>
      <w:del w:id="938" w:author="Stefan Behring" w:date="2021-12-20T14:37:00Z">
        <w:r w:rsidR="00C00AFB">
          <w:delText xml:space="preserve"> deren </w:delText>
        </w:r>
      </w:del>
      <w:del w:id="939" w:author="Stefan Behring" w:date="2021-12-19T21:00:00Z">
        <w:r w:rsidDel="00C00AFB">
          <w:delText>Stufen und Schrittweiten</w:delText>
        </w:r>
        <w:r w:rsidDel="00F32BDF">
          <w:delText xml:space="preserve"> in Zusammenarbeit </w:delText>
        </w:r>
        <w:r w:rsidDel="00C00AFB">
          <w:delText>ausgewählt</w:delText>
        </w:r>
      </w:del>
      <w:del w:id="940" w:author="Stefan Behring" w:date="2021-12-20T14:37:00Z">
        <w:r w:rsidDel="48DE319C">
          <w:delText>.</w:delText>
        </w:r>
        <w:r w:rsidR="00C00AFB">
          <w:delText xml:space="preserve"> Diese umfassen die Spannweite, den Balkenabstand, die </w:delText>
        </w:r>
      </w:del>
      <w:del w:id="941" w:author="Stefan Behring" w:date="2021-12-19T21:00:00Z">
        <w:r w:rsidDel="00C00AFB">
          <w:delText xml:space="preserve">Stärke </w:delText>
        </w:r>
      </w:del>
      <w:del w:id="942"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929"/>
      <w:r>
        <w:commentReference w:id="929"/>
      </w:r>
      <w:r w:rsidR="00F32BDF">
        <w:t>Gegenstand der Betrachtungen ist eine</w:t>
      </w:r>
      <w:commentRangeStart w:id="943"/>
      <w:r w:rsidR="66DB4682">
        <w:t xml:space="preserve"> </w:t>
      </w:r>
      <w:r w:rsidR="55A8B9D7">
        <w:t>HBV-</w:t>
      </w:r>
      <w:r w:rsidR="66DB4682">
        <w:t>Rippendecke</w:t>
      </w:r>
      <w:commentRangeEnd w:id="943"/>
      <w:r w:rsidR="00F32BDF">
        <w:commentReference w:id="943"/>
      </w:r>
      <w:r w:rsidR="00F32BDF">
        <w:t xml:space="preserve">, </w:t>
      </w:r>
      <w:r w:rsidR="00ED54EA">
        <w:t xml:space="preserve">wie in </w:t>
      </w:r>
      <w:r w:rsidR="00ED54EA">
        <w:fldChar w:fldCharType="begin"/>
      </w:r>
      <w:r w:rsidR="00ED54EA">
        <w:instrText xml:space="preserve"> REF _Ref93139649 \h </w:instrText>
      </w:r>
      <w:r w:rsidR="00ED54EA">
        <w:fldChar w:fldCharType="separate"/>
      </w:r>
      <w:ins w:id="944" w:author="Carsten Hein" w:date="2022-04-19T10:59:00Z">
        <w:r w:rsidR="00A2726B" w:rsidRPr="00E81B1B">
          <w:t xml:space="preserve">Abbildung </w:t>
        </w:r>
        <w:r w:rsidR="00A2726B">
          <w:rPr>
            <w:noProof/>
          </w:rPr>
          <w:t>3</w:t>
        </w:r>
      </w:ins>
      <w:del w:id="945" w:author="Carsten Hein" w:date="2022-04-19T10:59:00Z">
        <w:r w:rsidR="00ED54EA" w:rsidRPr="00E81B1B" w:rsidDel="00A2726B">
          <w:delText xml:space="preserve">Abbildung </w:delText>
        </w:r>
        <w:r w:rsidR="00ED54EA" w:rsidDel="00A2726B">
          <w:rPr>
            <w:noProof/>
          </w:rPr>
          <w:delText>9</w:delText>
        </w:r>
      </w:del>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946"/>
      <w:commentRangeStart w:id="947"/>
      <w:del w:id="948"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946"/>
      <w:r w:rsidR="00F32BDF">
        <w:commentReference w:id="946"/>
      </w:r>
      <w:del w:id="949" w:author="Stefan Behring" w:date="2021-12-20T14:39:00Z">
        <w:r w:rsidR="007638CB">
          <w:delText xml:space="preserve"> </w:delText>
        </w:r>
        <w:commentRangeStart w:id="950"/>
        <w:r w:rsidR="007638CB">
          <w:delText>Es</w:delText>
        </w:r>
      </w:del>
      <w:commentRangeEnd w:id="950"/>
      <w:r w:rsidR="00F32BDF">
        <w:commentReference w:id="950"/>
      </w:r>
      <w:del w:id="951"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947"/>
      <w:r w:rsidR="00F32BDF">
        <w:commentReference w:id="947"/>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2A6F52DF" w:rsidR="00AF093B" w:rsidRPr="00AF093B" w:rsidRDefault="002753C1" w:rsidP="00644814">
      <w:pPr>
        <w:pStyle w:val="Beschriftung"/>
      </w:pPr>
      <w:bookmarkStart w:id="952" w:name="_Ref93139649"/>
      <w:bookmarkStart w:id="953" w:name="_Toc92091782"/>
      <w:r w:rsidRPr="00E81B1B">
        <w:t xml:space="preserve">Abbildung </w:t>
      </w:r>
      <w:r>
        <w:rPr>
          <w:iCs w:val="0"/>
        </w:rPr>
        <w:fldChar w:fldCharType="begin"/>
      </w:r>
      <w:r>
        <w:instrText>SEQ Abbildung \* ARABIC</w:instrText>
      </w:r>
      <w:r>
        <w:rPr>
          <w:iCs w:val="0"/>
        </w:rPr>
        <w:fldChar w:fldCharType="separate"/>
      </w:r>
      <w:r w:rsidR="00A2726B">
        <w:rPr>
          <w:noProof/>
        </w:rPr>
        <w:t>3</w:t>
      </w:r>
      <w:r>
        <w:rPr>
          <w:iCs w:val="0"/>
        </w:rPr>
        <w:fldChar w:fldCharType="end"/>
      </w:r>
      <w:bookmarkEnd w:id="952"/>
      <w:r w:rsidRPr="00E81B1B">
        <w:t xml:space="preserve"> Beispiel </w:t>
      </w:r>
      <w:commentRangeStart w:id="954"/>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954"/>
      <w:r w:rsidR="00F65934">
        <w:rPr>
          <w:rStyle w:val="Kommentarzeichen"/>
          <w:iCs w:val="0"/>
        </w:rPr>
        <w:commentReference w:id="954"/>
      </w:r>
      <w:bookmarkEnd w:id="953"/>
    </w:p>
    <w:p w14:paraId="40E9F45B" w14:textId="2CE2410C" w:rsidR="00DC79EF" w:rsidRPr="00E81B1B" w:rsidRDefault="000D2C2C" w:rsidP="00C92088">
      <w:pPr>
        <w:pStyle w:val="berschrift2"/>
        <w:numPr>
          <w:ilvl w:val="1"/>
          <w:numId w:val="43"/>
        </w:numPr>
      </w:pPr>
      <w:bookmarkStart w:id="955" w:name="_Toc92091687"/>
      <w:bookmarkStart w:id="956" w:name="_Toc92092129"/>
      <w:bookmarkStart w:id="957" w:name="_Toc92092241"/>
      <w:bookmarkStart w:id="958" w:name="_Toc101333763"/>
      <w:commentRangeStart w:id="959"/>
      <w:r>
        <w:t>A</w:t>
      </w:r>
      <w:r w:rsidR="6A72CB98" w:rsidRPr="6EB7351C">
        <w:t>nforderungen an die Decke infolge Brandschutz</w:t>
      </w:r>
      <w:bookmarkEnd w:id="955"/>
      <w:bookmarkEnd w:id="956"/>
      <w:bookmarkEnd w:id="957"/>
      <w:commentRangeEnd w:id="959"/>
      <w:r w:rsidR="00180741">
        <w:rPr>
          <w:rStyle w:val="Kommentarzeichen"/>
          <w:rFonts w:ascii="Myriad Pro" w:eastAsiaTheme="minorHAnsi" w:hAnsi="Myriad Pro" w:cstheme="minorBidi"/>
          <w:b w:val="0"/>
        </w:rPr>
        <w:commentReference w:id="959"/>
      </w:r>
      <w:bookmarkEnd w:id="958"/>
    </w:p>
    <w:p w14:paraId="238A008A" w14:textId="5637FC2E" w:rsidR="00E75FF2" w:rsidRPr="00E81B1B" w:rsidRDefault="36DBA0AE" w:rsidP="00C17394">
      <w:r w:rsidRPr="00E81B1B">
        <w:t>N</w:t>
      </w:r>
      <w:r w:rsidR="00B75205" w:rsidRPr="00E81B1B">
        <w:t xml:space="preserve">ach </w:t>
      </w:r>
      <w:sdt>
        <w:sdtPr>
          <w:id w:val="-635336015"/>
          <w:citation/>
        </w:sdtPr>
        <w:sdtEndPr/>
        <w:sdtContent>
          <w:r w:rsidR="00B75205" w:rsidRPr="00E81B1B">
            <w:fldChar w:fldCharType="begin"/>
          </w:r>
          <w:r w:rsidR="00B75205" w:rsidRPr="00E81B1B">
            <w:instrText xml:space="preserve"> CITATION DIN105 \l 1031 </w:instrText>
          </w:r>
          <w:r w:rsidR="00B75205" w:rsidRPr="00E81B1B">
            <w:fldChar w:fldCharType="separate"/>
          </w:r>
          <w:r w:rsidR="009737A6">
            <w:rPr>
              <w:noProof/>
            </w:rPr>
            <w:t>(DIN EN 1992-1-2:2010-12, 2010)</w:t>
          </w:r>
          <w:r w:rsidR="00B75205" w:rsidRPr="00E81B1B">
            <w:fldChar w:fldCharType="end"/>
          </w:r>
        </w:sdtContent>
      </w:sdt>
      <w:r w:rsidR="00B75205" w:rsidRPr="00E81B1B">
        <w:t xml:space="preserve"> </w:t>
      </w:r>
      <w:r w:rsidR="4E2D6F52" w:rsidRPr="00E81B1B">
        <w:t xml:space="preserve">erfüllt eine Decke mit einer Dicke von 10cm die Anforderungen </w:t>
      </w:r>
      <w:r w:rsidR="00461BC0" w:rsidRPr="00E81B1B">
        <w:t>für</w:t>
      </w:r>
      <w:r w:rsidR="00E75FF2" w:rsidRPr="00E81B1B">
        <w:t xml:space="preserve"> eine Brandschutzdauer von 90 Minuten.</w:t>
      </w:r>
      <w:ins w:id="960" w:author="Carsten Hein" w:date="2022-01-06T14:47:00Z">
        <w:r w:rsidR="00F611CE">
          <w:t xml:space="preserve"> Die Betonplatte </w:t>
        </w:r>
        <w:r w:rsidR="00195501">
          <w:t xml:space="preserve">erfüllt </w:t>
        </w:r>
      </w:ins>
      <w:ins w:id="961" w:author="Carsten Hein" w:date="2022-01-06T14:49:00Z">
        <w:r w:rsidR="001133DB">
          <w:t>dabei</w:t>
        </w:r>
      </w:ins>
      <w:ins w:id="962" w:author="Carsten Hein" w:date="2022-01-06T14:47:00Z">
        <w:r w:rsidR="00195501">
          <w:t xml:space="preserve"> die Anforderung REI90 </w:t>
        </w:r>
      </w:ins>
      <w:ins w:id="963" w:author="Carsten Hein" w:date="2022-01-06T14:50:00Z">
        <w:r w:rsidR="001133DB">
          <w:t>als Trennung zwi</w:t>
        </w:r>
      </w:ins>
      <w:ins w:id="964" w:author="Carsten Hein" w:date="2022-01-06T14:47:00Z">
        <w:r w:rsidR="00195501">
          <w:t>schen den Gescho</w:t>
        </w:r>
      </w:ins>
      <w:ins w:id="965" w:author="Carsten Hein" w:date="2022-01-06T14:48:00Z">
        <w:r w:rsidR="00195501">
          <w:t xml:space="preserve">ssen, </w:t>
        </w:r>
        <w:r w:rsidR="00256304">
          <w:t xml:space="preserve">die Holzträger </w:t>
        </w:r>
      </w:ins>
      <w:ins w:id="966" w:author="Carsten Hein" w:date="2022-01-06T14:49:00Z">
        <w:r w:rsidR="00A35C47">
          <w:t>R90</w:t>
        </w:r>
      </w:ins>
      <w:ins w:id="967" w:author="Carsten Hein" w:date="2022-01-06T14:50:00Z">
        <w:r w:rsidR="001133DB">
          <w:t xml:space="preserve"> </w:t>
        </w:r>
        <w:r w:rsidR="00D14E9F">
          <w:t>Feuerwiderstand des Tragwerks.</w:t>
        </w:r>
      </w:ins>
      <w:ins w:id="968"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48DF00DC" w:rsidR="6EB7351C" w:rsidRDefault="3B0834F2">
      <w:r>
        <w:t>Nach</w:t>
      </w:r>
      <w:r w:rsidR="00520322">
        <w:t xml:space="preserve"> der Technical </w:t>
      </w:r>
      <w:proofErr w:type="spellStart"/>
      <w:r w:rsidR="00520322">
        <w:t>Specification</w:t>
      </w:r>
      <w:proofErr w:type="spellEnd"/>
      <w:r w:rsidR="00520322">
        <w:t xml:space="preserve"> </w:t>
      </w:r>
      <w:sdt>
        <w:sdtPr>
          <w:id w:val="-1933268198"/>
          <w:citation/>
        </w:sdtPr>
        <w:sdtEndPr/>
        <w:sdtContent>
          <w:r w:rsidR="00520322">
            <w:fldChar w:fldCharType="begin"/>
          </w:r>
          <w:r w:rsidR="00520322">
            <w:instrText xml:space="preserve"> CITATION Dia182 \l 1031 </w:instrText>
          </w:r>
          <w:r w:rsidR="00520322">
            <w:fldChar w:fldCharType="separate"/>
          </w:r>
          <w:r w:rsidR="00520322">
            <w:rPr>
              <w:noProof/>
            </w:rPr>
            <w:t>(Dias, et al., 2018)</w:t>
          </w:r>
          <w:r w:rsidR="00520322">
            <w:fldChar w:fldCharType="end"/>
          </w:r>
        </w:sdtContent>
      </w:sdt>
      <w:r>
        <w:t xml:space="preserve"> ist die Bemessung einer HBV-Decke im Brandfall bisher nicht geregelt</w:t>
      </w:r>
      <w:r w:rsidR="2C0B7A0A">
        <w:t>.</w:t>
      </w:r>
      <w:ins w:id="969"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EndPr/>
        <w:sdtContent>
          <w:r w:rsidR="002753C1" w:rsidRPr="00E81B1B">
            <w:fldChar w:fldCharType="begin"/>
          </w:r>
          <w:r w:rsidR="002753C1" w:rsidRPr="00E81B1B">
            <w:instrText xml:space="preserve"> CITATION DIN104 \l 1031 </w:instrText>
          </w:r>
          <w:r w:rsidR="002753C1" w:rsidRPr="00E81B1B">
            <w:fldChar w:fldCharType="separate"/>
          </w:r>
          <w:r w:rsidR="009737A6">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970"/>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Arup, Brüninghoff)</w:t>
      </w:r>
      <w:r w:rsidR="00E75FF2" w:rsidRPr="00E81B1B">
        <w:t>.</w:t>
      </w:r>
      <w:commentRangeEnd w:id="970"/>
      <w:r w:rsidR="00804CE4">
        <w:rPr>
          <w:rStyle w:val="Kommentarzeichen"/>
        </w:rPr>
        <w:commentReference w:id="970"/>
      </w:r>
    </w:p>
    <w:p w14:paraId="54992A36" w14:textId="0D7BC3CF"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ins w:id="971" w:author="Carsten Hein" w:date="2022-04-19T10:59:00Z">
        <w:r w:rsidR="00A2726B" w:rsidRPr="00E81B1B">
          <w:t xml:space="preserve">Tabelle </w:t>
        </w:r>
        <w:r w:rsidR="00A2726B">
          <w:rPr>
            <w:noProof/>
          </w:rPr>
          <w:t>1</w:t>
        </w:r>
      </w:ins>
      <w:del w:id="972" w:author="Carsten Hein" w:date="2022-04-19T10:59:00Z">
        <w:r w:rsidR="00180741" w:rsidRPr="00E81B1B" w:rsidDel="00A2726B">
          <w:delText xml:space="preserve">Tabelle </w:delText>
        </w:r>
        <w:r w:rsidR="00180741" w:rsidDel="00A2726B">
          <w:rPr>
            <w:noProof/>
          </w:rPr>
          <w:delText>7</w:delText>
        </w:r>
      </w:del>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973" w:author="Stefan Behring" w:date="2021-12-20T16:14:00Z">
        <w:r w:rsidR="00D963AA" w:rsidRPr="00E81B1B">
          <w:delText xml:space="preserve">ieser Ansatz ist konservativ, allerdings werden Brandnachweise bei Decken gegenüber den Nachweisen im </w:delText>
        </w:r>
        <w:commentRangeStart w:id="974"/>
        <w:r w:rsidR="00D963AA" w:rsidRPr="00E81B1B">
          <w:delText xml:space="preserve">GZG </w:delText>
        </w:r>
      </w:del>
      <w:commentRangeEnd w:id="974"/>
      <w:r w:rsidR="00D963AA">
        <w:rPr>
          <w:rStyle w:val="Kommentarzeichen"/>
        </w:rPr>
        <w:commentReference w:id="974"/>
      </w:r>
      <w:del w:id="975" w:author="Stefan Behring" w:date="2021-12-20T16:14:00Z">
        <w:r w:rsidR="00D963AA" w:rsidRPr="00E81B1B">
          <w:delText>sehr selten maßgebend, sodas dieser Ansatz nicht unbedint zu einem schlechteren Ergebnis führt</w:delText>
        </w:r>
      </w:del>
    </w:p>
    <w:p w14:paraId="7DE3E1FE" w14:textId="1D5183C4"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9737A6">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976"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8BBCBB" w:rsidR="003948D5" w:rsidRDefault="003948D5" w:rsidP="00A2726B">
      <w:pPr>
        <w:pStyle w:val="Beschriftung"/>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A2726B">
        <w:rPr>
          <w:noProof/>
        </w:rPr>
        <w:t>1</w:t>
      </w:r>
      <w:r w:rsidR="00FC7192">
        <w:rPr>
          <w:noProof/>
        </w:rPr>
        <w:fldChar w:fldCharType="end"/>
      </w:r>
      <w:r>
        <w:t xml:space="preserve">  </w:t>
      </w:r>
      <w:r w:rsidR="00866676">
        <w:t>Auszug DIN EN 1995</w:t>
      </w:r>
    </w:p>
    <w:p w14:paraId="32F7DE10" w14:textId="4F7E93BF" w:rsidR="00DD094D" w:rsidRPr="00A2726B" w:rsidRDefault="58FEC3D8" w:rsidP="6EB7351C">
      <w:pPr>
        <w:rPr>
          <w:ins w:id="977" w:author="Carsten Hein" w:date="2022-01-06T17:49:00Z"/>
          <w:highlight w:val="yellow"/>
          <w:rPrChange w:id="978" w:author="Carsten Hein" w:date="2022-04-19T11:04:00Z">
            <w:rPr>
              <w:ins w:id="979" w:author="Carsten Hein" w:date="2022-01-06T17:49:00Z"/>
            </w:rPr>
          </w:rPrChange>
        </w:rPr>
      </w:pPr>
      <w:ins w:id="980" w:author="Stefan Behring" w:date="2021-12-20T15:35:00Z">
        <w:del w:id="981" w:author="Carsten Hein" w:date="2022-01-06T17:55:00Z">
          <w:r w:rsidRPr="00A2726B" w:rsidDel="00AE25D0">
            <w:rPr>
              <w:highlight w:val="yellow"/>
              <w:rPrChange w:id="982" w:author="Carsten Hein" w:date="2022-04-19T11:04:00Z">
                <w:rPr/>
              </w:rPrChange>
            </w:rPr>
            <w:delText xml:space="preserve">. </w:delText>
          </w:r>
        </w:del>
        <w:r w:rsidRPr="00A2726B">
          <w:rPr>
            <w:highlight w:val="yellow"/>
            <w:rPrChange w:id="983" w:author="Carsten Hein" w:date="2022-04-19T11:04:00Z">
              <w:rPr/>
            </w:rPrChange>
          </w:rPr>
          <w:t xml:space="preserve">Im Fall </w:t>
        </w:r>
      </w:ins>
      <w:ins w:id="984" w:author="Carsten Hein" w:date="2022-01-06T17:55:00Z">
        <w:r w:rsidR="00AE25D0" w:rsidRPr="00A2726B">
          <w:rPr>
            <w:highlight w:val="yellow"/>
            <w:rPrChange w:id="985" w:author="Carsten Hein" w:date="2022-04-19T11:04:00Z">
              <w:rPr/>
            </w:rPrChange>
          </w:rPr>
          <w:t>der untersuchten</w:t>
        </w:r>
      </w:ins>
      <w:ins w:id="986" w:author="Stefan Behring" w:date="2021-12-20T15:35:00Z">
        <w:del w:id="987" w:author="Carsten Hein" w:date="2022-01-06T17:55:00Z">
          <w:r w:rsidRPr="00A2726B" w:rsidDel="00AE25D0">
            <w:rPr>
              <w:highlight w:val="yellow"/>
              <w:rPrChange w:id="988" w:author="Carsten Hein" w:date="2022-04-19T11:04:00Z">
                <w:rPr/>
              </w:rPrChange>
            </w:rPr>
            <w:delText>von</w:delText>
          </w:r>
        </w:del>
        <w:r w:rsidRPr="00A2726B">
          <w:rPr>
            <w:highlight w:val="yellow"/>
            <w:rPrChange w:id="989" w:author="Carsten Hein" w:date="2022-04-19T11:04:00Z">
              <w:rPr/>
            </w:rPrChange>
          </w:rPr>
          <w:t xml:space="preserve"> Brettschichtholz</w:t>
        </w:r>
      </w:ins>
      <w:ins w:id="990" w:author="Carsten Hein" w:date="2022-01-06T17:55:00Z">
        <w:r w:rsidR="00AE25D0" w:rsidRPr="00A2726B">
          <w:rPr>
            <w:highlight w:val="yellow"/>
            <w:rPrChange w:id="991" w:author="Carsten Hein" w:date="2022-04-19T11:04:00Z">
              <w:rPr/>
            </w:rPrChange>
          </w:rPr>
          <w:t>träger</w:t>
        </w:r>
      </w:ins>
      <w:ins w:id="992" w:author="Stefan Behring" w:date="2021-12-20T15:35:00Z">
        <w:r w:rsidRPr="00A2726B">
          <w:rPr>
            <w:highlight w:val="yellow"/>
            <w:rPrChange w:id="993" w:author="Carsten Hein" w:date="2022-04-19T11:04:00Z">
              <w:rPr/>
            </w:rPrChange>
          </w:rPr>
          <w:t xml:space="preserve"> </w:t>
        </w:r>
        <w:del w:id="994" w:author="Carsten Hein" w:date="2022-01-06T17:56:00Z">
          <w:r w:rsidRPr="00A2726B" w:rsidDel="0051502D">
            <w:rPr>
              <w:highlight w:val="yellow"/>
              <w:rPrChange w:id="995" w:author="Carsten Hein" w:date="2022-04-19T11:04:00Z">
                <w:rPr/>
              </w:rPrChange>
            </w:rPr>
            <w:delText xml:space="preserve">ist ein </w:delText>
          </w:r>
          <w:commentRangeStart w:id="996"/>
          <w:r w:rsidRPr="00A2726B" w:rsidDel="0051502D">
            <w:rPr>
              <w:highlight w:val="yellow"/>
              <w:rPrChange w:id="997" w:author="Carsten Hein" w:date="2022-04-19T11:04:00Z">
                <w:rPr/>
              </w:rPrChange>
            </w:rPr>
            <w:delText>Abbrand von etwa</w:delText>
          </w:r>
        </w:del>
      </w:ins>
      <w:ins w:id="998" w:author="Carsten Hein" w:date="2022-01-06T17:56:00Z">
        <w:r w:rsidR="0051502D" w:rsidRPr="00A2726B">
          <w:rPr>
            <w:highlight w:val="yellow"/>
            <w:rPrChange w:id="999" w:author="Carsten Hein" w:date="2022-04-19T11:04:00Z">
              <w:rPr/>
            </w:rPrChange>
          </w:rPr>
          <w:t xml:space="preserve">wird eine Querschnittsreduktion von </w:t>
        </w:r>
      </w:ins>
      <w:ins w:id="1000" w:author="Stefan Behring" w:date="2021-12-20T15:35:00Z">
        <w:del w:id="1001" w:author="Carsten Hein" w:date="2022-01-06T17:56:00Z">
          <w:r w:rsidRPr="00A2726B" w:rsidDel="0051502D">
            <w:rPr>
              <w:highlight w:val="yellow"/>
              <w:rPrChange w:id="1002" w:author="Carsten Hein" w:date="2022-04-19T11:04:00Z">
                <w:rPr/>
              </w:rPrChange>
            </w:rPr>
            <w:delText xml:space="preserve"> </w:delText>
          </w:r>
        </w:del>
        <w:r w:rsidRPr="00A2726B">
          <w:rPr>
            <w:highlight w:val="yellow"/>
            <w:rPrChange w:id="1003" w:author="Carsten Hein" w:date="2022-04-19T11:04:00Z">
              <w:rPr/>
            </w:rPrChange>
          </w:rPr>
          <w:t xml:space="preserve">7 cm </w:t>
        </w:r>
      </w:ins>
      <w:ins w:id="1004" w:author="Carsten Hein" w:date="2022-01-06T17:56:00Z">
        <w:r w:rsidR="004D42B7" w:rsidRPr="00A2726B">
          <w:rPr>
            <w:highlight w:val="yellow"/>
            <w:rPrChange w:id="1005" w:author="Carsten Hein" w:date="2022-04-19T11:04:00Z">
              <w:rPr/>
            </w:rPrChange>
          </w:rPr>
          <w:t xml:space="preserve">an den beflammten Seiten </w:t>
        </w:r>
      </w:ins>
      <w:ins w:id="1006" w:author="Carsten Hein" w:date="2022-01-06T17:57:00Z">
        <w:r w:rsidR="0006463A" w:rsidRPr="00A2726B">
          <w:rPr>
            <w:highlight w:val="yellow"/>
            <w:rPrChange w:id="1007" w:author="Carsten Hein" w:date="2022-04-19T11:04:00Z">
              <w:rPr/>
            </w:rPrChange>
          </w:rPr>
          <w:t>berücksichtigt</w:t>
        </w:r>
      </w:ins>
      <w:ins w:id="1008" w:author="Carsten Hein" w:date="2022-01-06T17:56:00Z">
        <w:r w:rsidR="004D42B7" w:rsidRPr="00A2726B">
          <w:rPr>
            <w:highlight w:val="yellow"/>
            <w:rPrChange w:id="1009" w:author="Carsten Hein" w:date="2022-04-19T11:04:00Z">
              <w:rPr/>
            </w:rPrChange>
          </w:rPr>
          <w:t xml:space="preserve"> – bei 90</w:t>
        </w:r>
      </w:ins>
      <w:ins w:id="1010" w:author="Carsten Hein" w:date="2022-04-20T08:13:00Z">
        <w:r w:rsidR="00924DED">
          <w:rPr>
            <w:highlight w:val="yellow"/>
          </w:rPr>
          <w:t xml:space="preserve"> </w:t>
        </w:r>
      </w:ins>
      <w:ins w:id="1011" w:author="Stefan Behring" w:date="2021-12-20T15:35:00Z">
        <w:del w:id="1012" w:author="Carsten Hein" w:date="2022-01-06T17:56:00Z">
          <w:r w:rsidRPr="00A2726B" w:rsidDel="004D42B7">
            <w:rPr>
              <w:highlight w:val="yellow"/>
              <w:rPrChange w:id="1013" w:author="Carsten Hein" w:date="2022-04-19T11:04:00Z">
                <w:rPr/>
              </w:rPrChange>
            </w:rPr>
            <w:delText>innerhalb von</w:delText>
          </w:r>
        </w:del>
        <w:del w:id="1014" w:author="Carsten Hein" w:date="2022-01-06T17:57:00Z">
          <w:r w:rsidRPr="00A2726B" w:rsidDel="004D42B7">
            <w:rPr>
              <w:highlight w:val="yellow"/>
              <w:rPrChange w:id="1015" w:author="Carsten Hein" w:date="2022-04-19T11:04:00Z">
                <w:rPr/>
              </w:rPrChange>
            </w:rPr>
            <w:delText xml:space="preserve"> </w:delText>
          </w:r>
        </w:del>
        <w:del w:id="1016" w:author="Carsten Hein" w:date="2022-04-20T08:13:00Z">
          <w:r w:rsidRPr="00A2726B" w:rsidDel="00143BB9">
            <w:rPr>
              <w:highlight w:val="yellow"/>
              <w:rPrChange w:id="1017" w:author="Carsten Hein" w:date="2022-04-19T11:04:00Z">
                <w:rPr/>
              </w:rPrChange>
            </w:rPr>
            <w:delText xml:space="preserve">90 </w:delText>
          </w:r>
        </w:del>
        <w:r w:rsidRPr="00A2726B">
          <w:rPr>
            <w:highlight w:val="yellow"/>
            <w:rPrChange w:id="1018" w:author="Carsten Hein" w:date="2022-04-19T11:04:00Z">
              <w:rPr/>
            </w:rPrChange>
          </w:rPr>
          <w:t xml:space="preserve">Minuten </w:t>
        </w:r>
        <w:del w:id="1019" w:author="Carsten Hein" w:date="2022-01-06T17:57:00Z">
          <w:r w:rsidRPr="00A2726B" w:rsidDel="004D42B7">
            <w:rPr>
              <w:highlight w:val="yellow"/>
              <w:rPrChange w:id="1020" w:author="Carsten Hein" w:date="2022-04-19T11:04:00Z">
                <w:rPr/>
              </w:rPrChange>
            </w:rPr>
            <w:delText>zu erwarten</w:delText>
          </w:r>
        </w:del>
      </w:ins>
      <w:commentRangeEnd w:id="996"/>
      <w:ins w:id="1021" w:author="Carsten Hein" w:date="2022-01-06T17:57:00Z">
        <w:r w:rsidR="004D42B7" w:rsidRPr="00A2726B">
          <w:rPr>
            <w:highlight w:val="yellow"/>
            <w:rPrChange w:id="1022" w:author="Carsten Hein" w:date="2022-04-19T11:04:00Z">
              <w:rPr/>
            </w:rPrChange>
          </w:rPr>
          <w:t>Brandbelastung</w:t>
        </w:r>
      </w:ins>
      <w:r w:rsidRPr="00A2726B">
        <w:rPr>
          <w:highlight w:val="yellow"/>
          <w:rPrChange w:id="1023" w:author="Carsten Hein" w:date="2022-04-19T11:04:00Z">
            <w:rPr/>
          </w:rPrChange>
        </w:rPr>
        <w:commentReference w:id="996"/>
      </w:r>
      <w:ins w:id="1024" w:author="Stefan Behring" w:date="2021-12-20T15:35:00Z">
        <w:r w:rsidRPr="00A2726B">
          <w:rPr>
            <w:highlight w:val="yellow"/>
            <w:rPrChange w:id="1025" w:author="Carsten Hein" w:date="2022-04-19T11:04:00Z">
              <w:rPr/>
            </w:rPrChange>
          </w:rPr>
          <w:t xml:space="preserve">. Der Abbrand wird als zweiseitig angenommen, da eine Seite vom Beton geschützt ist und eine andere durch den benachbarten Balken. </w:t>
        </w:r>
      </w:ins>
    </w:p>
    <w:p w14:paraId="3C0FE40C" w14:textId="77777777" w:rsidR="00F626F6" w:rsidRDefault="00F626F6" w:rsidP="00F626F6">
      <w:pPr>
        <w:keepNext/>
        <w:rPr>
          <w:ins w:id="1026" w:author="Carsten Hein" w:date="2022-04-20T08:36:00Z"/>
        </w:rPr>
      </w:pPr>
      <w:ins w:id="1027" w:author="Carsten Hein" w:date="2022-04-20T08:36:00Z">
        <w:r>
          <w:rPr>
            <w:noProof/>
          </w:rPr>
          <w:drawing>
            <wp:inline distT="0" distB="0" distL="0" distR="0" wp14:anchorId="183B31D8" wp14:editId="31F3F520">
              <wp:extent cx="5759450" cy="2794635"/>
              <wp:effectExtent l="0" t="0" r="0" b="5715"/>
              <wp:docPr id="1672357385" name="Picture 1672357385" descr="A picture containing text, antenna,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Picture 1672357379" descr="A picture containing text, antenna, document, screenshot&#10;&#10;Description automatically generated"/>
                      <pic:cNvPicPr/>
                    </pic:nvPicPr>
                    <pic:blipFill>
                      <a:blip r:embed="rId35"/>
                      <a:stretch>
                        <a:fillRect/>
                      </a:stretch>
                    </pic:blipFill>
                    <pic:spPr>
                      <a:xfrm>
                        <a:off x="0" y="0"/>
                        <a:ext cx="5759450" cy="2794635"/>
                      </a:xfrm>
                      <a:prstGeom prst="rect">
                        <a:avLst/>
                      </a:prstGeom>
                    </pic:spPr>
                  </pic:pic>
                </a:graphicData>
              </a:graphic>
            </wp:inline>
          </w:drawing>
        </w:r>
      </w:ins>
    </w:p>
    <w:p w14:paraId="48AC6212" w14:textId="77777777" w:rsidR="00F626F6" w:rsidRDefault="00F626F6" w:rsidP="00F626F6">
      <w:pPr>
        <w:pStyle w:val="Beschriftung"/>
        <w:jc w:val="both"/>
        <w:rPr>
          <w:ins w:id="1028" w:author="Carsten Hein" w:date="2022-04-20T08:36:00Z"/>
        </w:rPr>
      </w:pPr>
      <w:ins w:id="1029" w:author="Carsten Hein" w:date="2022-04-20T08:36:00Z">
        <w:r>
          <w:t xml:space="preserve">Abbildung </w:t>
        </w:r>
        <w:r>
          <w:fldChar w:fldCharType="begin"/>
        </w:r>
        <w:r>
          <w:instrText xml:space="preserve"> SEQ Abbildung \* ARABIC </w:instrText>
        </w:r>
        <w:r>
          <w:fldChar w:fldCharType="separate"/>
        </w:r>
        <w:r>
          <w:rPr>
            <w:noProof/>
          </w:rPr>
          <w:t>4</w:t>
        </w:r>
        <w:r>
          <w:fldChar w:fldCharType="end"/>
        </w:r>
        <w:r>
          <w:t xml:space="preserve">  Ausbildung der Fugen zwischen den Trägern</w:t>
        </w:r>
      </w:ins>
    </w:p>
    <w:p w14:paraId="127A3088" w14:textId="3A10F0CD" w:rsidR="58FEC3D8" w:rsidRDefault="009179F6" w:rsidP="6EB7351C">
      <w:pPr>
        <w:rPr>
          <w:ins w:id="1030" w:author="Carsten Hein" w:date="2022-04-20T08:29:00Z"/>
        </w:rPr>
      </w:pPr>
      <w:r w:rsidRPr="00A2726B">
        <w:rPr>
          <w:highlight w:val="yellow"/>
          <w:rPrChange w:id="1031" w:author="Carsten Hein" w:date="2022-04-19T11:04:00Z">
            <w:rPr/>
          </w:rPrChange>
        </w:rPr>
        <w:t>Die Annahme, dass</w:t>
      </w:r>
      <w:r w:rsidR="00D963AA" w:rsidRPr="00A2726B">
        <w:rPr>
          <w:highlight w:val="yellow"/>
          <w:rPrChange w:id="1032" w:author="Carsten Hein" w:date="2022-04-19T11:04:00Z">
            <w:rPr/>
          </w:rPrChange>
        </w:rPr>
        <w:t xml:space="preserve"> </w:t>
      </w:r>
      <w:commentRangeStart w:id="1033"/>
      <w:del w:id="1034" w:author="Carsten Hein" w:date="2022-04-20T08:40:00Z">
        <w:r w:rsidR="00D963AA" w:rsidRPr="00A2726B" w:rsidDel="003346C4">
          <w:rPr>
            <w:highlight w:val="yellow"/>
            <w:rPrChange w:id="1035" w:author="Carsten Hein" w:date="2022-04-19T11:04:00Z">
              <w:rPr/>
            </w:rPrChange>
          </w:rPr>
          <w:delText xml:space="preserve">die Seitenflächen </w:delText>
        </w:r>
      </w:del>
      <w:commentRangeEnd w:id="1033"/>
      <w:r w:rsidR="00D963AA" w:rsidRPr="00A2726B">
        <w:rPr>
          <w:rStyle w:val="Kommentarzeichen"/>
          <w:highlight w:val="yellow"/>
          <w:rPrChange w:id="1036" w:author="Carsten Hein" w:date="2022-04-19T11:04:00Z">
            <w:rPr>
              <w:rStyle w:val="Kommentarzeichen"/>
            </w:rPr>
          </w:rPrChange>
        </w:rPr>
        <w:commentReference w:id="1033"/>
      </w:r>
      <w:r w:rsidR="00D963AA" w:rsidRPr="00A2726B">
        <w:rPr>
          <w:highlight w:val="yellow"/>
          <w:rPrChange w:id="1037" w:author="Carsten Hein" w:date="2022-04-19T11:04:00Z">
            <w:rPr/>
          </w:rPrChange>
        </w:rPr>
        <w:t>zwei</w:t>
      </w:r>
      <w:del w:id="1038" w:author="Carsten Hein" w:date="2022-04-20T08:40:00Z">
        <w:r w:rsidR="00D963AA" w:rsidRPr="00A2726B" w:rsidDel="002D3FC3">
          <w:rPr>
            <w:highlight w:val="yellow"/>
            <w:rPrChange w:id="1039" w:author="Carsten Hein" w:date="2022-04-19T11:04:00Z">
              <w:rPr/>
            </w:rPrChange>
          </w:rPr>
          <w:delText>er</w:delText>
        </w:r>
      </w:del>
      <w:ins w:id="1040" w:author="Carsten Hein" w:date="2022-04-20T08:40:00Z">
        <w:r w:rsidR="002D3FC3">
          <w:rPr>
            <w:highlight w:val="yellow"/>
          </w:rPr>
          <w:t xml:space="preserve"> nebeneinander liegende Balken </w:t>
        </w:r>
      </w:ins>
      <w:del w:id="1041" w:author="Carsten Hein" w:date="2022-04-20T08:40:00Z">
        <w:r w:rsidR="00D963AA" w:rsidRPr="00A2726B" w:rsidDel="002D3FC3">
          <w:rPr>
            <w:highlight w:val="yellow"/>
            <w:rPrChange w:id="1042" w:author="Carsten Hein" w:date="2022-04-19T11:04:00Z">
              <w:rPr/>
            </w:rPrChange>
          </w:rPr>
          <w:delText xml:space="preserve"> benachbarter</w:delText>
        </w:r>
        <w:r w:rsidRPr="00A2726B" w:rsidDel="002D3FC3">
          <w:rPr>
            <w:highlight w:val="yellow"/>
            <w:rPrChange w:id="1043" w:author="Carsten Hein" w:date="2022-04-19T11:04:00Z">
              <w:rPr/>
            </w:rPrChange>
          </w:rPr>
          <w:delText xml:space="preserve"> Balken </w:delText>
        </w:r>
        <w:r w:rsidR="00D963AA" w:rsidRPr="00A2726B" w:rsidDel="002D3FC3">
          <w:rPr>
            <w:highlight w:val="yellow"/>
            <w:rPrChange w:id="1044" w:author="Carsten Hein" w:date="2022-04-19T11:04:00Z">
              <w:rPr/>
            </w:rPrChange>
          </w:rPr>
          <w:delText>nicht abbrennen</w:delText>
        </w:r>
      </w:del>
      <w:ins w:id="1045" w:author="Carsten Hein" w:date="2022-04-20T08:40:00Z">
        <w:r w:rsidR="002D3FC3">
          <w:rPr>
            <w:highlight w:val="yellow"/>
          </w:rPr>
          <w:t xml:space="preserve">nur 2-seitig </w:t>
        </w:r>
      </w:ins>
      <w:ins w:id="1046" w:author="Carsten Hein" w:date="2022-04-20T08:41:00Z">
        <w:r w:rsidR="002D3FC3">
          <w:rPr>
            <w:highlight w:val="yellow"/>
          </w:rPr>
          <w:t>B</w:t>
        </w:r>
      </w:ins>
      <w:ins w:id="1047" w:author="Carsten Hein" w:date="2022-04-20T08:40:00Z">
        <w:r w:rsidR="002D3FC3">
          <w:rPr>
            <w:highlight w:val="yellow"/>
          </w:rPr>
          <w:t>rand</w:t>
        </w:r>
      </w:ins>
      <w:ins w:id="1048" w:author="Carsten Hein" w:date="2022-04-20T08:41:00Z">
        <w:r w:rsidR="002D3FC3">
          <w:rPr>
            <w:highlight w:val="yellow"/>
          </w:rPr>
          <w:t>-</w:t>
        </w:r>
      </w:ins>
      <w:ins w:id="1049" w:author="Carsten Hein" w:date="2022-04-20T08:40:00Z">
        <w:r w:rsidR="002D3FC3">
          <w:rPr>
            <w:highlight w:val="yellow"/>
          </w:rPr>
          <w:t xml:space="preserve">belastet </w:t>
        </w:r>
      </w:ins>
      <w:ins w:id="1050" w:author="Carsten Hein" w:date="2022-04-20T08:41:00Z">
        <w:r w:rsidR="002D3FC3">
          <w:rPr>
            <w:highlight w:val="yellow"/>
          </w:rPr>
          <w:t>sind</w:t>
        </w:r>
      </w:ins>
      <w:r w:rsidRPr="00A2726B">
        <w:rPr>
          <w:highlight w:val="yellow"/>
          <w:rPrChange w:id="1051" w:author="Carsten Hein" w:date="2022-04-19T11:04:00Z">
            <w:rPr/>
          </w:rPrChange>
        </w:rPr>
        <w:t xml:space="preserve">, </w:t>
      </w:r>
      <w:del w:id="1052" w:author="Carsten Hein" w:date="2022-04-20T08:41:00Z">
        <w:r w:rsidRPr="00A2726B" w:rsidDel="005166CD">
          <w:rPr>
            <w:highlight w:val="yellow"/>
            <w:rPrChange w:id="1053" w:author="Carsten Hein" w:date="2022-04-19T11:04:00Z">
              <w:rPr/>
            </w:rPrChange>
          </w:rPr>
          <w:delText>ist</w:delText>
        </w:r>
      </w:del>
      <w:ins w:id="1054" w:author="Carsten Hein" w:date="2022-04-20T08:41:00Z">
        <w:r w:rsidR="005166CD">
          <w:rPr>
            <w:highlight w:val="yellow"/>
          </w:rPr>
          <w:t>gilt</w:t>
        </w:r>
      </w:ins>
      <w:r w:rsidRPr="00A2726B">
        <w:rPr>
          <w:highlight w:val="yellow"/>
          <w:rPrChange w:id="1055" w:author="Carsten Hein" w:date="2022-04-19T11:04:00Z">
            <w:rPr/>
          </w:rPrChange>
        </w:rPr>
        <w:t xml:space="preserve"> n</w:t>
      </w:r>
      <w:r w:rsidR="58FEC3D8" w:rsidRPr="00A2726B">
        <w:rPr>
          <w:highlight w:val="yellow"/>
          <w:rPrChange w:id="1056" w:author="Carsten Hein" w:date="2022-04-19T11:04:00Z">
            <w:rPr/>
          </w:rPrChange>
        </w:rPr>
        <w:t>ur</w:t>
      </w:r>
      <w:del w:id="1057" w:author="Carsten Hein" w:date="2022-04-20T08:41:00Z">
        <w:r w:rsidR="58FEC3D8" w:rsidRPr="00A2726B" w:rsidDel="005166CD">
          <w:rPr>
            <w:highlight w:val="yellow"/>
            <w:rPrChange w:id="1058" w:author="Carsten Hein" w:date="2022-04-19T11:04:00Z">
              <w:rPr/>
            </w:rPrChange>
          </w:rPr>
          <w:delText xml:space="preserve"> dann gültig</w:delText>
        </w:r>
      </w:del>
      <w:r w:rsidR="58FEC3D8" w:rsidRPr="00A2726B">
        <w:rPr>
          <w:highlight w:val="yellow"/>
          <w:rPrChange w:id="1059" w:author="Carsten Hein" w:date="2022-04-19T11:04:00Z">
            <w:rPr/>
          </w:rPrChange>
        </w:rPr>
        <w:t>, wenn Maßnahmen getroffen wurden, um die Fuge zwischen den Balken vor Feuer zu schützen. Dies geschieht durch</w:t>
      </w:r>
      <w:r w:rsidR="58FEC3D8" w:rsidRPr="006D5374">
        <w:t xml:space="preserve"> </w:t>
      </w:r>
      <w:del w:id="1060" w:author="Carsten Hein" w:date="2022-04-20T08:27:00Z">
        <w:r w:rsidR="58FEC3D8" w:rsidRPr="00277C33" w:rsidDel="00837947">
          <w:rPr>
            <w:highlight w:val="yellow"/>
            <w:rPrChange w:id="1061" w:author="Carsten Hein" w:date="2022-04-20T08:39:00Z">
              <w:rPr/>
            </w:rPrChange>
          </w:rPr>
          <w:delText xml:space="preserve">Ausstopfen des Spalts </w:delText>
        </w:r>
        <w:commentRangeStart w:id="1062"/>
        <w:r w:rsidR="58FEC3D8" w:rsidRPr="00277C33" w:rsidDel="00837947">
          <w:rPr>
            <w:highlight w:val="yellow"/>
            <w:rPrChange w:id="1063" w:author="Carsten Hein" w:date="2022-04-20T08:39:00Z">
              <w:rPr/>
            </w:rPrChange>
          </w:rPr>
          <w:delText>mit Mineralwolle</w:delText>
        </w:r>
      </w:del>
      <w:ins w:id="1064" w:author="Stefan Behring" w:date="2021-12-20T15:35:00Z">
        <w:del w:id="1065" w:author="Carsten Hein" w:date="2022-04-20T08:27:00Z">
          <w:r w:rsidR="58FEC3D8" w:rsidRPr="00277C33" w:rsidDel="00837947">
            <w:rPr>
              <w:highlight w:val="yellow"/>
              <w:rPrChange w:id="1066" w:author="Carsten Hein" w:date="2022-04-20T08:39:00Z">
                <w:rPr/>
              </w:rPrChange>
            </w:rPr>
            <w:delText xml:space="preserve"> </w:delText>
          </w:r>
        </w:del>
      </w:ins>
      <w:ins w:id="1067" w:author="Carsten Hein" w:date="2022-04-20T08:27:00Z">
        <w:r w:rsidR="00837947" w:rsidRPr="00277C33">
          <w:rPr>
            <w:highlight w:val="yellow"/>
            <w:rPrChange w:id="1068" w:author="Carsten Hein" w:date="2022-04-20T08:39:00Z">
              <w:rPr/>
            </w:rPrChange>
          </w:rPr>
          <w:t xml:space="preserve">Blockverleimung (bei Herstellung im Werk) </w:t>
        </w:r>
      </w:ins>
      <w:ins w:id="1069" w:author="Stefan Behring" w:date="2021-12-20T15:35:00Z">
        <w:del w:id="1070" w:author="Carsten Hein" w:date="2022-01-06T18:32:00Z">
          <w:r w:rsidR="58FEC3D8" w:rsidRPr="00277C33" w:rsidDel="009975C1">
            <w:rPr>
              <w:highlight w:val="yellow"/>
              <w:rPrChange w:id="1071" w:author="Carsten Hein" w:date="2022-04-20T08:39:00Z">
                <w:rPr/>
              </w:rPrChange>
            </w:rPr>
            <w:delText>und eine Dichtung mit einem nicht-brennbaren Stoff beispielsweise</w:delText>
          </w:r>
        </w:del>
      </w:ins>
      <w:ins w:id="1072" w:author="Carsten Hein" w:date="2022-01-06T14:54:00Z">
        <w:r w:rsidR="00167E5B" w:rsidRPr="00277C33">
          <w:rPr>
            <w:highlight w:val="yellow"/>
            <w:rPrChange w:id="1073" w:author="Carsten Hein" w:date="2022-04-20T08:39:00Z">
              <w:rPr/>
            </w:rPrChange>
          </w:rPr>
          <w:t>oder Einsatz eines sogenannten Koppelbrettes</w:t>
        </w:r>
      </w:ins>
      <w:commentRangeEnd w:id="1062"/>
      <w:r w:rsidR="00D963AA" w:rsidRPr="00277C33">
        <w:rPr>
          <w:rStyle w:val="Kommentarzeichen"/>
          <w:highlight w:val="yellow"/>
          <w:rPrChange w:id="1074" w:author="Carsten Hein" w:date="2022-04-20T08:39:00Z">
            <w:rPr>
              <w:rStyle w:val="Kommentarzeichen"/>
            </w:rPr>
          </w:rPrChange>
        </w:rPr>
        <w:commentReference w:id="1062"/>
      </w:r>
      <w:ins w:id="1075" w:author="Stefan Behring" w:date="2021-12-20T15:35:00Z">
        <w:r w:rsidR="58FEC3D8" w:rsidRPr="00277C33">
          <w:rPr>
            <w:highlight w:val="yellow"/>
            <w:rPrChange w:id="1076" w:author="Carsten Hein" w:date="2022-04-20T08:39:00Z">
              <w:rPr/>
            </w:rPrChange>
          </w:rPr>
          <w:t>.</w:t>
        </w:r>
      </w:ins>
      <w:ins w:id="1077" w:author="Carsten Hein" w:date="2022-04-20T08:28:00Z">
        <w:r w:rsidR="00837947">
          <w:t xml:space="preserve"> </w:t>
        </w:r>
      </w:ins>
    </w:p>
    <w:p w14:paraId="5804074A" w14:textId="06BA3A1B" w:rsidR="003513E7" w:rsidRPr="006D5374" w:rsidRDefault="003435A0" w:rsidP="6EB7351C">
      <w:pPr>
        <w:rPr>
          <w:ins w:id="1078" w:author="Stefan Behring" w:date="2021-12-20T15:28:00Z"/>
          <w:rFonts w:eastAsia="Calibri"/>
          <w:szCs w:val="20"/>
        </w:rPr>
      </w:pPr>
      <w:ins w:id="1079" w:author="Carsten Hein" w:date="2022-04-20T08:29:00Z">
        <w:r w:rsidRPr="00C40B89">
          <w:rPr>
            <w:highlight w:val="yellow"/>
            <w:rPrChange w:id="1080" w:author="Carsten Hein" w:date="2022-04-20T08:30:00Z">
              <w:rPr/>
            </w:rPrChange>
          </w:rPr>
          <w:t xml:space="preserve">Trennwände im Wohnungsbau oder auch im Bürobau, die in </w:t>
        </w:r>
      </w:ins>
      <w:ins w:id="1081" w:author="Carsten Hein" w:date="2022-04-20T08:30:00Z">
        <w:r w:rsidR="00C40B89" w:rsidRPr="00C40B89">
          <w:rPr>
            <w:highlight w:val="yellow"/>
            <w:rPrChange w:id="1082" w:author="Carsten Hein" w:date="2022-04-20T08:30:00Z">
              <w:rPr/>
            </w:rPrChange>
          </w:rPr>
          <w:t>F90 Qualität</w:t>
        </w:r>
      </w:ins>
      <w:ins w:id="1083" w:author="Carsten Hein" w:date="2022-04-20T08:29:00Z">
        <w:r w:rsidR="00973538" w:rsidRPr="00C40B89">
          <w:rPr>
            <w:highlight w:val="yellow"/>
            <w:rPrChange w:id="1084" w:author="Carsten Hein" w:date="2022-04-20T08:30:00Z">
              <w:rPr/>
            </w:rPrChange>
          </w:rPr>
          <w:t xml:space="preserve"> oder als </w:t>
        </w:r>
        <w:r w:rsidRPr="00C40B89">
          <w:rPr>
            <w:highlight w:val="yellow"/>
            <w:rPrChange w:id="1085" w:author="Carsten Hein" w:date="2022-04-20T08:30:00Z">
              <w:rPr/>
            </w:rPrChange>
          </w:rPr>
          <w:t xml:space="preserve">Brandwand </w:t>
        </w:r>
      </w:ins>
      <w:ins w:id="1086" w:author="Carsten Hein" w:date="2022-04-20T08:30:00Z">
        <w:r w:rsidR="00973538" w:rsidRPr="00C40B89">
          <w:rPr>
            <w:highlight w:val="yellow"/>
            <w:rPrChange w:id="1087" w:author="Carsten Hein" w:date="2022-04-20T08:30:00Z">
              <w:rPr/>
            </w:rPrChange>
          </w:rPr>
          <w:t>ausgeführt werden, erfüllen die Anforderung</w:t>
        </w:r>
        <w:r w:rsidR="00C40B89" w:rsidRPr="00C40B89">
          <w:rPr>
            <w:highlight w:val="yellow"/>
            <w:rPrChange w:id="1088" w:author="Carsten Hein" w:date="2022-04-20T08:30:00Z">
              <w:rPr/>
            </w:rPrChange>
          </w:rPr>
          <w:t xml:space="preserve"> an den Fugenschutz ebenfalls.</w:t>
        </w:r>
      </w:ins>
    </w:p>
    <w:p w14:paraId="292A4AA0" w14:textId="35DD24E0" w:rsidR="00B76F93" w:rsidRDefault="00F02AE4">
      <w:pPr>
        <w:keepNext/>
        <w:rPr>
          <w:ins w:id="1089" w:author="Carsten Hein" w:date="2022-01-06T18:30:00Z"/>
        </w:rPr>
      </w:pPr>
      <w:ins w:id="1090" w:author="Carsten Hein" w:date="2022-04-20T08:37:00Z">
        <w:r>
          <w:rPr>
            <w:noProof/>
          </w:rPr>
          <w:lastRenderedPageBreak/>
          <w:drawing>
            <wp:inline distT="0" distB="0" distL="0" distR="0" wp14:anchorId="7FDC8308" wp14:editId="4462F9D4">
              <wp:extent cx="1153236" cy="2432474"/>
              <wp:effectExtent l="0" t="0" r="8890" b="6350"/>
              <wp:docPr id="1672357386" name="Picture 16723573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6" name="Picture 1672357386" descr="Diagram&#10;&#10;Description automatically generated"/>
                      <pic:cNvPicPr/>
                    </pic:nvPicPr>
                    <pic:blipFill>
                      <a:blip r:embed="rId36"/>
                      <a:stretch>
                        <a:fillRect/>
                      </a:stretch>
                    </pic:blipFill>
                    <pic:spPr>
                      <a:xfrm>
                        <a:off x="0" y="0"/>
                        <a:ext cx="1167784" cy="2463159"/>
                      </a:xfrm>
                      <a:prstGeom prst="rect">
                        <a:avLst/>
                      </a:prstGeom>
                    </pic:spPr>
                  </pic:pic>
                </a:graphicData>
              </a:graphic>
            </wp:inline>
          </w:drawing>
        </w:r>
      </w:ins>
    </w:p>
    <w:p w14:paraId="5C18E31F" w14:textId="635B4D36" w:rsidR="00B76F93" w:rsidRDefault="00B76F93">
      <w:pPr>
        <w:pStyle w:val="Beschriftung"/>
        <w:jc w:val="both"/>
        <w:rPr>
          <w:ins w:id="1091" w:author="Carsten Hein" w:date="2022-01-07T10:44:00Z"/>
        </w:rPr>
      </w:pPr>
      <w:ins w:id="1092" w:author="Carsten Hein" w:date="2022-01-06T18:30:00Z">
        <w:r>
          <w:t xml:space="preserve">Abbildung </w:t>
        </w:r>
        <w:r>
          <w:fldChar w:fldCharType="begin"/>
        </w:r>
        <w:r>
          <w:instrText xml:space="preserve"> SEQ Abbildung \* ARABIC </w:instrText>
        </w:r>
      </w:ins>
      <w:r>
        <w:fldChar w:fldCharType="separate"/>
      </w:r>
      <w:ins w:id="1093" w:author="Carsten Hein" w:date="2022-04-20T08:38:00Z">
        <w:r w:rsidR="00566824">
          <w:rPr>
            <w:noProof/>
          </w:rPr>
          <w:t>5</w:t>
        </w:r>
      </w:ins>
      <w:del w:id="1094" w:author="Carsten Hein" w:date="2022-04-20T08:38:00Z">
        <w:r w:rsidR="00A2726B" w:rsidDel="00566824">
          <w:rPr>
            <w:noProof/>
          </w:rPr>
          <w:delText>4</w:delText>
        </w:r>
      </w:del>
      <w:ins w:id="1095" w:author="Carsten Hein" w:date="2022-01-06T18:30:00Z">
        <w:r>
          <w:fldChar w:fldCharType="end"/>
        </w:r>
        <w:r>
          <w:t xml:space="preserve">  </w:t>
        </w:r>
      </w:ins>
      <w:ins w:id="1096" w:author="Carsten Hein" w:date="2022-04-20T08:38:00Z">
        <w:r w:rsidR="00277C33">
          <w:t>2-seitige Beflammung je Balken, oben bei Bl</w:t>
        </w:r>
      </w:ins>
      <w:ins w:id="1097" w:author="Carsten Hein" w:date="2022-04-20T08:39:00Z">
        <w:r w:rsidR="00277C33">
          <w:t>ockverleimung, unten mit Koppelbrett.</w:t>
        </w:r>
      </w:ins>
    </w:p>
    <w:p w14:paraId="06A6572D" w14:textId="525643F8" w:rsidR="6EB7351C" w:rsidDel="00B76F93" w:rsidRDefault="6EB7351C">
      <w:pPr>
        <w:pStyle w:val="Beschriftung"/>
        <w:jc w:val="both"/>
        <w:rPr>
          <w:ins w:id="1098" w:author="Stefan Behring" w:date="2021-12-20T15:28:00Z"/>
          <w:del w:id="1099" w:author="Carsten Hein" w:date="2022-01-06T18:30:00Z"/>
        </w:rPr>
        <w:pPrChange w:id="1100" w:author="Carsten Hein" w:date="2022-01-06T18:29:00Z">
          <w:pPr/>
        </w:pPrChange>
      </w:pPr>
    </w:p>
    <w:p w14:paraId="632C9E45" w14:textId="58430D4B" w:rsidR="00461BC0" w:rsidRPr="00E81B1B" w:rsidRDefault="00461BC0" w:rsidP="00461BC0">
      <w:pPr>
        <w:spacing w:after="240"/>
      </w:pPr>
      <w:commentRangeStart w:id="1101"/>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ins w:id="1102" w:author="Carsten Hein" w:date="2022-04-19T10:59:00Z">
        <w:r w:rsidR="00A2726B" w:rsidRPr="00E81B1B">
          <w:t xml:space="preserve">Tabelle </w:t>
        </w:r>
        <w:r w:rsidR="00A2726B">
          <w:rPr>
            <w:noProof/>
          </w:rPr>
          <w:t>1</w:t>
        </w:r>
      </w:ins>
      <w:del w:id="1103" w:author="Carsten Hein" w:date="2022-04-19T10:59:00Z">
        <w:r w:rsidR="009737A6" w:rsidRPr="00E81B1B" w:rsidDel="00A2726B">
          <w:delText xml:space="preserve">Tabelle </w:delText>
        </w:r>
        <w:r w:rsidR="009737A6" w:rsidDel="00A2726B">
          <w:rPr>
            <w:noProof/>
          </w:rPr>
          <w:delText>7</w:delText>
        </w:r>
      </w:del>
      <w:r w:rsidR="00B75205" w:rsidRPr="00E81B1B">
        <w:fldChar w:fldCharType="end"/>
      </w:r>
      <w:r w:rsidR="00B75205" w:rsidRPr="00E81B1B">
        <w:t xml:space="preserve"> bietet einen Überblick über die Parameter und deren Abstufungen</w:t>
      </w:r>
      <w:commentRangeEnd w:id="1101"/>
      <w:r w:rsidR="00D963AA">
        <w:rPr>
          <w:rStyle w:val="Kommentarzeichen"/>
        </w:rPr>
        <w:commentReference w:id="1101"/>
      </w:r>
      <w:r w:rsidRPr="00E81B1B">
        <w:t>.</w:t>
      </w:r>
    </w:p>
    <w:p w14:paraId="14A41627" w14:textId="7A882576" w:rsidR="00C00AFB" w:rsidRPr="00E81B1B" w:rsidRDefault="003B5094" w:rsidP="003B5094">
      <w:pPr>
        <w:pStyle w:val="Beschriftung"/>
      </w:pPr>
      <w:bookmarkStart w:id="1104" w:name="_Ref80177619"/>
      <w:bookmarkStart w:id="1105" w:name="_Toc92091853"/>
      <w:r w:rsidRPr="00E81B1B">
        <w:t xml:space="preserve">Tabelle </w:t>
      </w:r>
      <w:r w:rsidRPr="00E81B1B">
        <w:fldChar w:fldCharType="begin"/>
      </w:r>
      <w:r w:rsidRPr="00E81B1B">
        <w:instrText>SEQ Tabelle \* ARABIC</w:instrText>
      </w:r>
      <w:r w:rsidRPr="00E81B1B">
        <w:fldChar w:fldCharType="separate"/>
      </w:r>
      <w:r w:rsidR="00A2726B">
        <w:rPr>
          <w:noProof/>
        </w:rPr>
        <w:t>1</w:t>
      </w:r>
      <w:r w:rsidRPr="00E81B1B">
        <w:fldChar w:fldCharType="end"/>
      </w:r>
      <w:bookmarkEnd w:id="1104"/>
      <w:r w:rsidRPr="00E81B1B">
        <w:t xml:space="preserve"> Parameter und Stufen für die brandschutztechnische Vorbemessung der Balken</w:t>
      </w:r>
      <w:bookmarkEnd w:id="1105"/>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180D4CB4" w:rsidR="003B5094" w:rsidRPr="00E81B1B" w:rsidRDefault="003B5094" w:rsidP="00DC79EF">
      <w:del w:id="1106"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ins w:id="1107" w:author="Carsten Hein" w:date="2022-04-19T10:59:00Z">
        <w:r w:rsidR="00A2726B" w:rsidRPr="00E81B1B">
          <w:t xml:space="preserve">Abbildung </w:t>
        </w:r>
        <w:r w:rsidR="00A2726B">
          <w:rPr>
            <w:noProof/>
          </w:rPr>
          <w:t>5</w:t>
        </w:r>
      </w:ins>
      <w:del w:id="1108" w:author="Carsten Hein" w:date="2022-01-03T08:39:00Z">
        <w:r w:rsidR="00BA2AC4" w:rsidRPr="00E81B1B" w:rsidDel="009737A6">
          <w:delText>Abbildung 7</w:delText>
        </w:r>
      </w:del>
      <w:r w:rsidR="00B75205" w:rsidRPr="00E81B1B">
        <w:fldChar w:fldCharType="end"/>
      </w:r>
      <w:r w:rsidR="00B75205" w:rsidRPr="00E81B1B">
        <w:t xml:space="preserve"> </w:t>
      </w:r>
      <w:ins w:id="1109" w:author="Stefan Behring" w:date="2021-12-20T16:18:00Z">
        <w:r w:rsidR="4F8DB651">
          <w:t xml:space="preserve">zeigt die Ergebnisse </w:t>
        </w:r>
      </w:ins>
      <w:ins w:id="1110" w:author="Stefan Behring" w:date="2021-12-20T16:19:00Z">
        <w:r w:rsidR="4F8DB651">
          <w:t>der Berechnung mit den Parametern aus  TTTAAAABBBBB 7</w:t>
        </w:r>
      </w:ins>
      <w:del w:id="1111"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1112"/>
      <w:commentRangeEnd w:id="1112"/>
      <w:r w:rsidR="00561C0E">
        <w:rPr>
          <w:rStyle w:val="Kommentarzeichen"/>
        </w:rPr>
        <w:commentReference w:id="1112"/>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71606070" w:rsidR="00BA5901" w:rsidDel="00AF093B" w:rsidRDefault="00BA5901" w:rsidP="00BA5901">
      <w:pPr>
        <w:pStyle w:val="Beschriftung"/>
        <w:rPr>
          <w:del w:id="1113" w:author="Marie" w:date="2022-01-13T17:14:00Z"/>
        </w:rPr>
      </w:pPr>
      <w:bookmarkStart w:id="1114" w:name="_Ref80177686"/>
      <w:bookmarkStart w:id="1115" w:name="_Toc92091783"/>
      <w:bookmarkStart w:id="1116" w:name="_Toc101333764"/>
      <w:r w:rsidRPr="00E81B1B">
        <w:t xml:space="preserve">Abbildung </w:t>
      </w:r>
      <w:r>
        <w:fldChar w:fldCharType="begin"/>
      </w:r>
      <w:r>
        <w:instrText>SEQ Abbildung \* ARABIC</w:instrText>
      </w:r>
      <w:r>
        <w:fldChar w:fldCharType="separate"/>
      </w:r>
      <w:r w:rsidR="00A2726B">
        <w:rPr>
          <w:noProof/>
        </w:rPr>
        <w:t>5</w:t>
      </w:r>
      <w:r>
        <w:fldChar w:fldCharType="end"/>
      </w:r>
      <w:bookmarkEnd w:id="1114"/>
      <w:r w:rsidRPr="00E81B1B">
        <w:t xml:space="preserve"> </w:t>
      </w:r>
      <w:commentRangeStart w:id="1117"/>
      <w:commentRangeStart w:id="1118"/>
      <w:commentRangeStart w:id="1119"/>
      <w:r w:rsidRPr="00E81B1B">
        <w:t>Vorauswahl</w:t>
      </w:r>
      <w:commentRangeEnd w:id="1117"/>
      <w:r>
        <w:commentReference w:id="1117"/>
      </w:r>
      <w:r w:rsidRPr="00E81B1B">
        <w:t xml:space="preserve"> der zu berechnenden Variante</w:t>
      </w:r>
      <w:commentRangeEnd w:id="1118"/>
      <w:r w:rsidR="00A400F2">
        <w:commentReference w:id="1118"/>
      </w:r>
      <w:commentRangeEnd w:id="1119"/>
      <w:r w:rsidR="00D963AA">
        <w:rPr>
          <w:rStyle w:val="Kommentarzeichen"/>
          <w:iCs w:val="0"/>
        </w:rPr>
        <w:commentReference w:id="1119"/>
      </w:r>
      <w:r w:rsidRPr="00E81B1B">
        <w:t>n</w:t>
      </w:r>
      <w:bookmarkEnd w:id="1115"/>
      <w:bookmarkEnd w:id="1116"/>
    </w:p>
    <w:p w14:paraId="039B9C7B" w14:textId="77777777" w:rsidR="000D2C2C" w:rsidRDefault="000D2C2C" w:rsidP="000D2C2C">
      <w:pPr>
        <w:pStyle w:val="berschrift2"/>
        <w:rPr>
          <w:rFonts w:ascii="Myriad Pro" w:eastAsiaTheme="minorHAnsi" w:hAnsi="Myriad Pro" w:cstheme="minorBidi"/>
          <w:b w:val="0"/>
          <w:sz w:val="20"/>
          <w:szCs w:val="22"/>
        </w:rPr>
      </w:pPr>
      <w:bookmarkStart w:id="1120" w:name="_Toc92091688"/>
      <w:bookmarkStart w:id="1121" w:name="_Toc92092130"/>
      <w:bookmarkStart w:id="1122" w:name="_Toc92092242"/>
    </w:p>
    <w:p w14:paraId="47545B1B" w14:textId="1F9A7588" w:rsidR="00DC79EF" w:rsidRPr="00E81B1B" w:rsidRDefault="67B1FD11" w:rsidP="00C92088">
      <w:pPr>
        <w:pStyle w:val="berschrift2"/>
        <w:numPr>
          <w:ilvl w:val="1"/>
          <w:numId w:val="43"/>
        </w:numPr>
      </w:pPr>
      <w:bookmarkStart w:id="1123" w:name="_Toc101333765"/>
      <w:r w:rsidRPr="1224384F">
        <w:t>Statisches Modell</w:t>
      </w:r>
      <w:r w:rsidR="000D2C2C">
        <w:t xml:space="preserve"> </w:t>
      </w:r>
      <w:r w:rsidR="1705072A" w:rsidRPr="6EB7351C">
        <w:t xml:space="preserve">zur Bemessung </w:t>
      </w:r>
      <w:r w:rsidR="00F56F63" w:rsidRPr="1224384F">
        <w:t>der Holz-Beton-Verbundkonstruktion</w:t>
      </w:r>
      <w:bookmarkEnd w:id="1120"/>
      <w:bookmarkEnd w:id="1121"/>
      <w:bookmarkEnd w:id="1122"/>
      <w:bookmarkEnd w:id="1123"/>
    </w:p>
    <w:p w14:paraId="062B648B" w14:textId="7253A6A6" w:rsidR="56D0727B" w:rsidRDefault="51711312">
      <w:pPr>
        <w:rPr>
          <w:ins w:id="1124" w:author="Stefan Behring" w:date="2021-12-20T14:38:00Z"/>
        </w:rPr>
      </w:pPr>
      <w:commentRangeStart w:id="1125"/>
      <w:ins w:id="1126" w:author="Stefan Behring" w:date="2021-12-20T14:38:00Z">
        <w:r>
          <w:t xml:space="preserve">Die im Folgenden aufgestellten statischen Betrachtungen werden mithilfe eines Stabwerksmodells geführt. Das zugrunde liegende Berechnungsmodell wurde durch die Projektpartner TU Berlin, Arup und Brüninghoff gemeinsam validiert. Der Bemessungsansatz nach der Technical </w:t>
        </w:r>
        <w:proofErr w:type="spellStart"/>
        <w:r>
          <w:t>Specification</w:t>
        </w:r>
        <w:proofErr w:type="spellEnd"/>
        <w:r>
          <w:t xml:space="preserve"> wurde gemeinsam diskutiert. Ebenso wurden die zu untersuchenden Parameter und deren </w:t>
        </w:r>
      </w:ins>
      <w:r w:rsidR="00C73944">
        <w:t xml:space="preserve">Abstufungen </w:t>
      </w:r>
      <w:ins w:id="1127" w:author="Stefan Behring" w:date="2021-12-20T14:38:00Z">
        <w:r>
          <w:t>gemeinsam festgelegt. Diese umfassen die Spannweite, den Balkenabstand, die Dicke</w:t>
        </w:r>
      </w:ins>
      <w:ins w:id="1128" w:author="Stefan Behring" w:date="2021-12-20T16:37:00Z">
        <w:r w:rsidR="219E5349">
          <w:t xml:space="preserve"> </w:t>
        </w:r>
      </w:ins>
      <w:ins w:id="1129" w:author="Stefan Behring" w:date="2021-12-20T14:38:00Z">
        <w:r>
          <w:t xml:space="preserve">der Betondecke, die Balkenmaße sowie das gewählte Verbindungsmittel und die </w:t>
        </w:r>
        <w:commentRangeStart w:id="1130"/>
        <w:r>
          <w:t>Materialgüten</w:t>
        </w:r>
      </w:ins>
      <w:commentRangeEnd w:id="1130"/>
      <w:r w:rsidR="00C73944">
        <w:rPr>
          <w:rStyle w:val="Kommentarzeichen"/>
        </w:rPr>
        <w:commentReference w:id="1130"/>
      </w:r>
      <w:ins w:id="1131" w:author="Stefan Behring" w:date="2021-12-20T14:38:00Z">
        <w:r>
          <w:t xml:space="preserve"> von Holz und Beton</w:t>
        </w:r>
      </w:ins>
      <w:commentRangeEnd w:id="1125"/>
      <w:r w:rsidR="56D0727B">
        <w:commentReference w:id="1125"/>
      </w:r>
      <w:ins w:id="1132" w:author="Stefan Behring" w:date="2021-12-20T14:38:00Z">
        <w:r>
          <w:t>.</w:t>
        </w:r>
      </w:ins>
    </w:p>
    <w:p w14:paraId="3A5A44DC" w14:textId="333F8DEB" w:rsidR="6EB7351C" w:rsidRDefault="6EB7351C">
      <w:pPr>
        <w:rPr>
          <w:ins w:id="1133" w:author="Stefan Behring" w:date="2021-12-20T14:38:00Z"/>
        </w:rPr>
      </w:pPr>
    </w:p>
    <w:p w14:paraId="5516C350" w14:textId="753E1594" w:rsidR="00DC79EF" w:rsidRPr="00E81B1B" w:rsidRDefault="7F98DE45" w:rsidP="00DC79EF">
      <w:del w:id="1134"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1135" w:author="Stefan Behring" w:date="2021-12-20T16:43:00Z">
        <w:r w:rsidR="4ABC3DAD" w:rsidRPr="00E81B1B">
          <w:t xml:space="preserve">Die Modellierung des </w:t>
        </w:r>
      </w:ins>
      <w:r w:rsidR="710D2911" w:rsidRPr="00E81B1B">
        <w:t xml:space="preserve"> </w:t>
      </w:r>
      <w:del w:id="1136" w:author="Stefan Behring" w:date="2021-12-20T16:43:00Z">
        <w:r w:rsidDel="710D2911">
          <w:delText xml:space="preserve">eines </w:delText>
        </w:r>
      </w:del>
      <w:r w:rsidR="710D2911" w:rsidRPr="00E81B1B">
        <w:t>Stabwerkmodells</w:t>
      </w:r>
      <w:ins w:id="1137" w:author="Stefan Behring" w:date="2021-12-20T16:43:00Z">
        <w:r w:rsidR="38DF13F3" w:rsidRPr="00E81B1B">
          <w:t xml:space="preserve"> erfolgt</w:t>
        </w:r>
      </w:ins>
      <w:r w:rsidR="710D2911" w:rsidRPr="00E81B1B">
        <w:t xml:space="preserve"> nach </w:t>
      </w:r>
      <w:commentRangeStart w:id="1138"/>
      <w:commentRangeEnd w:id="1138"/>
      <w:r w:rsidR="007F32C4">
        <w:rPr>
          <w:rStyle w:val="Kommentarzeichen"/>
        </w:rPr>
        <w:commentReference w:id="1138"/>
      </w:r>
      <w:sdt>
        <w:sdtPr>
          <w:id w:val="1597906597"/>
          <w:citation/>
        </w:sdtPr>
        <w:sdtEndPr/>
        <w:sdtContent>
          <w:r w:rsidR="00064BAD" w:rsidRPr="00E81B1B">
            <w:fldChar w:fldCharType="begin"/>
          </w:r>
          <w:r w:rsidR="00064BAD" w:rsidRPr="00E81B1B">
            <w:instrText xml:space="preserve"> CITATION Gro03 \l 1031 </w:instrText>
          </w:r>
          <w:r w:rsidR="00064BAD" w:rsidRPr="00E81B1B">
            <w:fldChar w:fldCharType="separate"/>
          </w:r>
          <w:r w:rsidR="009737A6">
            <w:rPr>
              <w:noProof/>
            </w:rPr>
            <w:t xml:space="preserve"> (Grosse, Hartnack, Lehmann, &amp; Rautenstrauch, 2003)</w:t>
          </w:r>
          <w:r w:rsidR="00064BAD" w:rsidRPr="00E81B1B">
            <w:fldChar w:fldCharType="end"/>
          </w:r>
        </w:sdtContent>
      </w:sdt>
      <w:r w:rsidR="00BA2AC4" w:rsidRPr="00E81B1B">
        <w:t xml:space="preserve"> </w:t>
      </w:r>
      <w:del w:id="1139" w:author="Stefan Behring" w:date="2021-12-20T16:45:00Z">
        <w:r w:rsidR="00BA2AC4" w:rsidRPr="00E81B1B">
          <w:delText>welches in</w:delText>
        </w:r>
      </w:del>
      <w:ins w:id="1140"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ins w:id="1141" w:author="Carsten Hein" w:date="2022-04-19T10:59:00Z">
        <w:r w:rsidR="00A2726B" w:rsidRPr="00E81B1B">
          <w:t xml:space="preserve">Abbildung </w:t>
        </w:r>
        <w:r w:rsidR="00A2726B">
          <w:rPr>
            <w:noProof/>
          </w:rPr>
          <w:t>6</w:t>
        </w:r>
      </w:ins>
      <w:del w:id="1142" w:author="Carsten Hein" w:date="2022-01-03T08:39:00Z">
        <w:r w:rsidR="00BA2AC4" w:rsidRPr="00E81B1B" w:rsidDel="009737A6">
          <w:delText>Abbildung 8</w:delText>
        </w:r>
      </w:del>
      <w:r w:rsidR="00BA2AC4" w:rsidRPr="00E81B1B">
        <w:fldChar w:fldCharType="end"/>
      </w:r>
      <w:r w:rsidR="00BA2AC4" w:rsidRPr="00E81B1B">
        <w:t xml:space="preserve"> </w:t>
      </w:r>
      <w:del w:id="1143" w:author="Stefan Behring" w:date="2021-12-20T16:45:00Z">
        <w:r w:rsidR="00BA2AC4" w:rsidRPr="00E81B1B">
          <w:delText>dargestellt ist</w:delText>
        </w:r>
        <w:r w:rsidR="00DC79EF" w:rsidRPr="00E81B1B">
          <w:delText>.</w:delText>
        </w:r>
      </w:del>
      <w:r w:rsidR="00DC79EF" w:rsidRPr="00E81B1B">
        <w:t xml:space="preserve"> </w:t>
      </w:r>
      <w:del w:id="1144"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EndPr/>
        <w:sdtContent>
          <w:r w:rsidR="00702167" w:rsidRPr="00E81B1B">
            <w:fldChar w:fldCharType="begin"/>
          </w:r>
          <w:r w:rsidR="00702167" w:rsidRPr="00E81B1B">
            <w:instrText xml:space="preserve"> CITATION DIN101 \l 1031 </w:instrText>
          </w:r>
          <w:r w:rsidR="00702167" w:rsidRPr="00E81B1B">
            <w:fldChar w:fldCharType="separate"/>
          </w:r>
          <w:ins w:id="1145" w:author="Carsten Hein" w:date="2022-01-03T08:39:00Z">
            <w:r w:rsidR="009737A6">
              <w:rPr>
                <w:noProof/>
              </w:rPr>
              <w:t xml:space="preserve"> (DIN EN 1995-1-1:2010-12, 2010)</w:t>
            </w:r>
          </w:ins>
          <w:del w:id="1146" w:author="Carsten Hein" w:date="2022-01-03T08:39:00Z">
            <w:r w:rsidR="00702167" w:rsidRPr="00E81B1B" w:rsidDel="009737A6">
              <w:rPr>
                <w:noProof/>
              </w:rPr>
              <w:delText xml:space="preserve"> (DIN EN 1995-1-1:2010-12, 2010)</w:delText>
            </w:r>
          </w:del>
          <w:r w:rsidR="00702167" w:rsidRPr="00E81B1B">
            <w:fldChar w:fldCharType="end"/>
          </w:r>
        </w:sdtContent>
      </w:sdt>
      <w:r w:rsidR="00702167" w:rsidRPr="00E81B1B">
        <w:t xml:space="preserve"> Anhang B)</w:t>
      </w:r>
      <w:r w:rsidR="00BA2AC4" w:rsidRPr="00E81B1B">
        <w:t xml:space="preserve"> </w:t>
      </w:r>
      <w:del w:id="1147"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6B4B2952" w:rsidR="00F56F63" w:rsidRPr="00E81B1B" w:rsidRDefault="00F56F63" w:rsidP="00702167">
      <w:pPr>
        <w:pStyle w:val="Beschriftung"/>
      </w:pPr>
      <w:bookmarkStart w:id="1148" w:name="_Ref80178167"/>
      <w:bookmarkStart w:id="1149" w:name="_Toc92091784"/>
      <w:bookmarkStart w:id="1150" w:name="_Ref77329786"/>
      <w:r w:rsidRPr="00E81B1B">
        <w:t xml:space="preserve">Abbildung </w:t>
      </w:r>
      <w:r w:rsidRPr="00E81B1B">
        <w:fldChar w:fldCharType="begin"/>
      </w:r>
      <w:r w:rsidRPr="00E81B1B">
        <w:instrText>SEQ Abbildung \* ARABIC</w:instrText>
      </w:r>
      <w:r w:rsidRPr="00E81B1B">
        <w:fldChar w:fldCharType="separate"/>
      </w:r>
      <w:r w:rsidR="00A2726B">
        <w:rPr>
          <w:noProof/>
        </w:rPr>
        <w:t>6</w:t>
      </w:r>
      <w:r w:rsidRPr="00E81B1B">
        <w:fldChar w:fldCharType="end"/>
      </w:r>
      <w:bookmarkEnd w:id="1148"/>
      <w:r w:rsidRPr="00E81B1B">
        <w:t xml:space="preserve"> Stabwerkmodell zur </w:t>
      </w:r>
      <w:commentRangeStart w:id="1151"/>
      <w:commentRangeStart w:id="1152"/>
      <w:r w:rsidRPr="00E81B1B">
        <w:t>Bemessung</w:t>
      </w:r>
      <w:commentRangeEnd w:id="1151"/>
      <w:r>
        <w:commentReference w:id="1151"/>
      </w:r>
      <w:commentRangeEnd w:id="1152"/>
      <w:r w:rsidR="00A232F6">
        <w:rPr>
          <w:rStyle w:val="Kommentarzeichen"/>
          <w:iCs w:val="0"/>
        </w:rPr>
        <w:commentReference w:id="1152"/>
      </w:r>
      <w:r w:rsidRPr="00E81B1B">
        <w:t xml:space="preserve"> von Holz-Beton-Verbundkonstruktionen am Beispiel einer Decke mit Kerven </w:t>
      </w:r>
      <w:del w:id="1153" w:author="Stefan Behring" w:date="2021-12-20T16:47:00Z">
        <w:r w:rsidRPr="00E81B1B">
          <w:delText>(</w:delText>
        </w:r>
        <w:commentRangeStart w:id="1154"/>
        <w:r w:rsidRPr="00E81B1B">
          <w:delText>eigene Abbildung</w:delText>
        </w:r>
      </w:del>
      <w:commentRangeEnd w:id="1154"/>
      <w:r w:rsidR="00CA6387">
        <w:commentReference w:id="1154"/>
      </w:r>
      <w:bookmarkEnd w:id="1149"/>
      <w:del w:id="1155" w:author="Stefan Behring" w:date="2021-12-20T16:47:00Z">
        <w:r w:rsidRPr="00E81B1B">
          <w:delText>)</w:delText>
        </w:r>
      </w:del>
      <w:bookmarkEnd w:id="1150"/>
    </w:p>
    <w:p w14:paraId="5CF4067C" w14:textId="7EB234F3" w:rsidR="002753C1" w:rsidRPr="00E81B1B" w:rsidRDefault="00BA2AC4" w:rsidP="00702167">
      <w:r w:rsidRPr="00E81B1B">
        <w:t xml:space="preserve">Im Modell werden </w:t>
      </w:r>
      <w:r w:rsidR="00F56F63" w:rsidRPr="00E81B1B">
        <w:t xml:space="preserve">Holz und Beton durch Stabelemente, die in der Schwerachse </w:t>
      </w:r>
      <w:del w:id="1156" w:author="Stefan Behring" w:date="2021-12-20T17:07:00Z">
        <w:r w:rsidR="00F56F63" w:rsidRPr="00E81B1B">
          <w:delText>der Bauteile</w:delText>
        </w:r>
      </w:del>
      <w:ins w:id="1157"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1158" w:author="Stefan Behring" w:date="2021-12-20T17:08:00Z">
        <w:r w:rsidR="00F56F63" w:rsidRPr="00E81B1B">
          <w:delText>Stabelemente</w:delText>
        </w:r>
      </w:del>
      <w:ins w:id="1159" w:author="Stefan Behring" w:date="2021-12-20T17:08:00Z">
        <w:r w:rsidR="219F4A6D">
          <w:t>Gurtstäbe</w:t>
        </w:r>
      </w:ins>
      <w:r w:rsidR="00F56F63" w:rsidRPr="00E81B1B">
        <w:t xml:space="preserve"> sind in geringen Abständen mittels </w:t>
      </w:r>
      <w:r w:rsidR="00F56F63" w:rsidRPr="00E81B1B">
        <w:lastRenderedPageBreak/>
        <w:t>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Im Bereich der Verbindungsmittel</w:t>
      </w:r>
      <w:del w:id="1160" w:author="Stefan Behring" w:date="2021-12-20T17:09:00Z">
        <w:r w:rsidR="00F56F63" w:rsidRPr="00E81B1B">
          <w:delText xml:space="preserve"> werden der Beton- und der Holzstab durch Stäbe </w:delText>
        </w:r>
        <w:commentRangeStart w:id="1161"/>
        <w:r w:rsidR="00F56F63" w:rsidRPr="00E81B1B">
          <w:delText>verbunden</w:delText>
        </w:r>
      </w:del>
      <w:commentRangeEnd w:id="1161"/>
      <w:r w:rsidR="00A802E6">
        <w:commentReference w:id="1161"/>
      </w:r>
      <w:del w:id="1162" w:author="Stefan Behring" w:date="2021-12-20T17:09:00Z">
        <w:r w:rsidR="00F56F63" w:rsidRPr="00E81B1B">
          <w:delText xml:space="preserve">; die biegesteif an den Trägern angeschlossen sind </w:delText>
        </w:r>
      </w:del>
      <w:ins w:id="1163" w:author="Stefan Behring" w:date="2021-12-20T17:09:00Z">
        <w:r w:rsidR="59CBD665">
          <w:t>erfolgt die Verbindung mit</w:t>
        </w:r>
      </w:ins>
      <w:ins w:id="1164" w:author="Stefan Behring" w:date="2021-12-20T17:10:00Z">
        <w:r w:rsidR="59CBD665">
          <w:t>tels biegesteifer Stäbe, welche</w:t>
        </w:r>
      </w:ins>
      <w:del w:id="1165"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r w:rsidR="00F56F63" w:rsidRPr="00E81B1B">
        <w:t>z</w:t>
      </w:r>
      <w:r w:rsidR="00F56F63" w:rsidRPr="00E81B1B">
        <w:rPr>
          <w:vertAlign w:val="superscript"/>
        </w:rPr>
        <w:t>t</w:t>
      </w:r>
      <w:proofErr w:type="spellEnd"/>
      <w:r w:rsidR="00F56F63" w:rsidRPr="00E81B1B">
        <w:t xml:space="preserve"> </w:t>
      </w:r>
      <w:ins w:id="1166" w:author="Stefan Behring" w:date="2021-12-20T17:10:00Z">
        <w:r w:rsidR="38ECD697">
          <w:t>, siehe AAABBBB   ,</w:t>
        </w:r>
      </w:ins>
      <w:r w:rsidR="00F56F63" w:rsidRPr="00E81B1B">
        <w:t xml:space="preserve">ab und berechnet sich </w:t>
      </w:r>
      <w:r w:rsidR="00702167" w:rsidRPr="00E81B1B">
        <w:t>nach</w:t>
      </w:r>
      <w:ins w:id="1167"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ins w:id="1168" w:author="Carsten Hein" w:date="2022-04-19T10:59:00Z">
        <w:r w:rsidR="00A2726B" w:rsidRPr="00E81B1B">
          <w:t xml:space="preserve">Gl. </w:t>
        </w:r>
        <w:r w:rsidR="00A2726B">
          <w:rPr>
            <w:noProof/>
          </w:rPr>
          <w:t>1</w:t>
        </w:r>
      </w:ins>
      <w:del w:id="1169" w:author="Carsten Hein" w:date="2022-04-19T10:59:00Z">
        <w:r w:rsidR="009737A6" w:rsidRPr="00E81B1B" w:rsidDel="00A2726B">
          <w:delText xml:space="preserve">Gl. </w:delText>
        </w:r>
        <w:r w:rsidR="009737A6" w:rsidDel="00A2726B">
          <w:rPr>
            <w:noProof/>
          </w:rPr>
          <w:delText>3</w:delText>
        </w:r>
      </w:del>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CA54A3"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333E7236" w:rsidR="002753C1" w:rsidRPr="00E81B1B" w:rsidRDefault="002753C1" w:rsidP="00DC79EF">
            <w:bookmarkStart w:id="1170" w:name="_Ref80178245"/>
            <w:r w:rsidRPr="00E81B1B">
              <w:t xml:space="preserve">Gl. </w:t>
            </w:r>
            <w:r>
              <w:fldChar w:fldCharType="begin"/>
            </w:r>
            <w:r>
              <w:instrText>SEQ Formel \* ARABIC</w:instrText>
            </w:r>
            <w:r>
              <w:fldChar w:fldCharType="separate"/>
            </w:r>
            <w:ins w:id="1171" w:author="Carsten Hein" w:date="2022-04-19T10:59:00Z">
              <w:r w:rsidR="00A2726B">
                <w:rPr>
                  <w:noProof/>
                </w:rPr>
                <w:t>1</w:t>
              </w:r>
            </w:ins>
            <w:del w:id="1172" w:author="Carsten Hein" w:date="2022-04-19T10:59:00Z">
              <w:r w:rsidR="009737A6" w:rsidDel="00A2726B">
                <w:rPr>
                  <w:noProof/>
                </w:rPr>
                <w:delText>3</w:delText>
              </w:r>
            </w:del>
            <w:r>
              <w:fldChar w:fldCharType="end"/>
            </w:r>
            <w:bookmarkEnd w:id="1170"/>
          </w:p>
        </w:tc>
      </w:tr>
    </w:tbl>
    <w:p w14:paraId="4ADF0F82" w14:textId="2518D91A" w:rsidR="00DC79EF" w:rsidRPr="00E81B1B" w:rsidRDefault="1ABD5635" w:rsidP="00C92088">
      <w:pPr>
        <w:pStyle w:val="berschrift2"/>
        <w:numPr>
          <w:ilvl w:val="1"/>
          <w:numId w:val="43"/>
        </w:numPr>
      </w:pPr>
      <w:bookmarkStart w:id="1173" w:name="_Toc92091689"/>
      <w:bookmarkStart w:id="1174" w:name="_Toc92092131"/>
      <w:bookmarkStart w:id="1175" w:name="_Toc92092243"/>
      <w:bookmarkStart w:id="1176" w:name="_Toc101333766"/>
      <w:r w:rsidRPr="6EB7351C">
        <w:t>Berücksichtigung</w:t>
      </w:r>
      <w:r w:rsidR="733E1002" w:rsidRPr="6EB7351C">
        <w:t xml:space="preserve"> des </w:t>
      </w:r>
      <w:r w:rsidR="7F3204CC" w:rsidRPr="6EB7351C">
        <w:t>zeitabhängigen Materialverhaltens</w:t>
      </w:r>
      <w:bookmarkEnd w:id="1173"/>
      <w:bookmarkEnd w:id="1174"/>
      <w:bookmarkEnd w:id="1175"/>
      <w:bookmarkEnd w:id="1176"/>
      <w:r w:rsidR="00F56F63" w:rsidRPr="1224384F">
        <w:t xml:space="preserve"> </w:t>
      </w:r>
    </w:p>
    <w:p w14:paraId="3C79855D" w14:textId="63875D23" w:rsidR="002753C1" w:rsidRPr="00E81B1B" w:rsidRDefault="00DC79EF" w:rsidP="007905BA">
      <w:r w:rsidRPr="00E81B1B">
        <w:t>Holz und Beton besitzen ein</w:t>
      </w:r>
      <w:ins w:id="1177" w:author="Stefan Behring" w:date="2021-12-20T17:32:00Z">
        <w:r w:rsidRPr="00E81B1B">
          <w:t xml:space="preserve"> </w:t>
        </w:r>
        <w:r w:rsidR="750DAF5F" w:rsidRPr="00E81B1B">
          <w:t>ausgeprägt zeitabhängiges Verhalten</w:t>
        </w:r>
      </w:ins>
      <w:ins w:id="1178" w:author="Stefan Behring" w:date="2021-12-20T17:58:00Z">
        <w:r w:rsidR="5ADA5BAE" w:rsidRPr="00E81B1B">
          <w:t xml:space="preserve"> (Kriechen,  </w:t>
        </w:r>
      </w:ins>
      <w:ins w:id="1179" w:author="Stefan Behring" w:date="2021-12-20T17:59:00Z">
        <w:r w:rsidR="5ADA5BAE" w:rsidRPr="00E81B1B">
          <w:t>nenne</w:t>
        </w:r>
      </w:ins>
      <w:ins w:id="1180" w:author="Stefan Behring" w:date="2021-12-20T17:58:00Z">
        <w:r w:rsidR="5ADA5BAE" w:rsidRPr="00E81B1B">
          <w:t xml:space="preserve"> den Begriff hier erstmal)</w:t>
        </w:r>
      </w:ins>
      <w:ins w:id="1181" w:author="Stefan Behring" w:date="2021-12-20T17:32:00Z">
        <w:r w:rsidR="750DAF5F" w:rsidRPr="00E81B1B">
          <w:t>.</w:t>
        </w:r>
      </w:ins>
      <w:r w:rsidR="710D2911" w:rsidRPr="00E81B1B">
        <w:t xml:space="preserve"> </w:t>
      </w:r>
      <w:ins w:id="1182" w:author="Stefan Behring" w:date="2021-12-20T17:36:00Z">
        <w:r w:rsidR="658785E2" w:rsidRPr="00E81B1B">
          <w:t>D</w:t>
        </w:r>
      </w:ins>
      <w:ins w:id="1183" w:author="Stefan Behring" w:date="2021-12-20T17:37:00Z">
        <w:r w:rsidR="658785E2" w:rsidRPr="00E81B1B">
          <w:t xml:space="preserve">er </w:t>
        </w:r>
      </w:ins>
      <w:ins w:id="1184" w:author="Stefan Behring" w:date="2021-12-20T17:40:00Z">
        <w:r w:rsidR="4C1F587A" w:rsidRPr="00E81B1B">
          <w:t xml:space="preserve">zeitliche Verlauf beider </w:t>
        </w:r>
      </w:ins>
      <w:ins w:id="1185" w:author="Stefan Behring" w:date="2021-12-20T17:41:00Z">
        <w:r w:rsidR="4C1F587A" w:rsidRPr="00E81B1B">
          <w:t>Materialen</w:t>
        </w:r>
      </w:ins>
      <w:ins w:id="1186" w:author="Stefan Behring" w:date="2021-12-20T17:44:00Z">
        <w:r w:rsidR="3138B1B2" w:rsidRPr="00E81B1B">
          <w:t xml:space="preserve"> ist unterschiedlich.  </w:t>
        </w:r>
      </w:ins>
      <w:del w:id="1187"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1188" w:author="Stefan Behring" w:date="2021-12-20T17:45:00Z">
        <w:r w:rsidDel="710D2911">
          <w:delText>n</w:delText>
        </w:r>
      </w:del>
      <w:ins w:id="1189" w:author="Stefan Behring" w:date="2021-12-20T17:45:00Z">
        <w:r w:rsidR="6B5F86D3" w:rsidRPr="00E81B1B">
          <w:t>N</w:t>
        </w:r>
      </w:ins>
      <w:r w:rsidR="710D2911" w:rsidRPr="00E81B1B">
        <w:t>ach</w:t>
      </w:r>
      <w:r w:rsidR="1E60D07A" w:rsidRPr="00E81B1B">
        <w:t xml:space="preserve"> </w:t>
      </w:r>
      <w:sdt>
        <w:sdtPr>
          <w:id w:val="-1284581687"/>
          <w:citation/>
        </w:sdtPr>
        <w:sdtEnd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Schänzlin, Bosch, &amp; Hamm, 2017)</w:t>
          </w:r>
          <w:r w:rsidR="00716844" w:rsidRPr="00E81B1B">
            <w:fldChar w:fldCharType="end"/>
          </w:r>
        </w:sdtContent>
      </w:sdt>
      <w:r w:rsidR="710D2911" w:rsidRPr="00E81B1B">
        <w:t xml:space="preserve"> </w:t>
      </w:r>
      <w:ins w:id="1190" w:author="Stefan Behring" w:date="2021-12-20T17:46:00Z">
        <w:r w:rsidR="44A3EBC9" w:rsidRPr="00E81B1B">
          <w:t>kommt es daher</w:t>
        </w:r>
        <w:r w:rsidRPr="00E81B1B">
          <w:t xml:space="preserve"> </w:t>
        </w:r>
      </w:ins>
      <w:r w:rsidRPr="00E81B1B">
        <w:t>neben dem Anfangszustand und dem Endzustand</w:t>
      </w:r>
      <w:ins w:id="1191" w:author="Stefan Behring" w:date="2021-12-20T17:45:00Z">
        <w:r w:rsidRPr="00E81B1B">
          <w:t xml:space="preserve"> </w:t>
        </w:r>
        <w:r w:rsidR="38B5BAFE">
          <w:t xml:space="preserve">zur Schnittgrößenumlagerung im </w:t>
        </w:r>
        <w:proofErr w:type="spellStart"/>
        <w:r w:rsidR="38B5BAFE">
          <w:t>Veb</w:t>
        </w:r>
      </w:ins>
      <w:ins w:id="1192" w:author="Stefan Behring" w:date="2021-12-20T17:46:00Z">
        <w:r w:rsidR="4962FA44">
          <w:t>u</w:t>
        </w:r>
      </w:ins>
      <w:ins w:id="1193" w:author="Stefan Behring" w:date="2021-12-20T17:45:00Z">
        <w:r w:rsidR="38B5BAFE">
          <w:t>ndquerschnitt</w:t>
        </w:r>
      </w:ins>
      <w:proofErr w:type="spellEnd"/>
      <w:r w:rsidR="710D2911" w:rsidRPr="00E81B1B">
        <w:t xml:space="preserve"> </w:t>
      </w:r>
      <w:del w:id="1194" w:author="Stefan Behring" w:date="2021-12-20T17:46:00Z">
        <w:r w:rsidRPr="00E81B1B">
          <w:delText xml:space="preserve">ein Zwischenzustand </w:delText>
        </w:r>
      </w:del>
      <w:ins w:id="1195" w:author="Stefan Behring" w:date="2021-12-20T17:46:00Z">
        <w:r w:rsidR="4C853725" w:rsidRPr="00E81B1B">
          <w:t xml:space="preserve">nach einem Zeitraum </w:t>
        </w:r>
      </w:ins>
      <w:r w:rsidRPr="00E81B1B">
        <w:t>von 3-7 Jahren</w:t>
      </w:r>
      <w:r w:rsidR="00B179A0" w:rsidRPr="00E81B1B">
        <w:t xml:space="preserve"> </w:t>
      </w:r>
      <w:del w:id="1196" w:author="Stefan Behring" w:date="2021-12-20T17:47:00Z">
        <w:r w:rsidR="00B179A0" w:rsidRPr="00E81B1B">
          <w:delText>(i.</w:delText>
        </w:r>
      </w:del>
      <w:ins w:id="1197" w:author="Jan Wenker" w:date="2021-12-09T15:24:00Z">
        <w:del w:id="1198" w:author="Stefan Behring" w:date="2021-12-20T17:47:00Z">
          <w:r w:rsidR="00C8279B">
            <w:delText xml:space="preserve"> </w:delText>
          </w:r>
        </w:del>
      </w:ins>
      <w:del w:id="1199" w:author="Stefan Behring" w:date="2021-12-20T17:47:00Z">
        <w:r w:rsidR="00B179A0" w:rsidRPr="00E81B1B">
          <w:delText>F. t</w:delText>
        </w:r>
      </w:del>
      <w:ins w:id="1200" w:author="Jan Wenker" w:date="2021-12-09T15:32:00Z">
        <w:del w:id="1201" w:author="Stefan Behring" w:date="2021-12-20T17:47:00Z">
          <w:r w:rsidR="00930407">
            <w:delText xml:space="preserve"> </w:delText>
          </w:r>
        </w:del>
      </w:ins>
      <w:del w:id="1202" w:author="Stefan Behring" w:date="2021-12-20T17:47:00Z">
        <w:r w:rsidR="00B179A0" w:rsidRPr="00E81B1B">
          <w:delText>=</w:delText>
        </w:r>
      </w:del>
      <w:ins w:id="1203" w:author="Jan Wenker" w:date="2021-12-09T15:32:00Z">
        <w:del w:id="1204" w:author="Stefan Behring" w:date="2021-12-20T17:47:00Z">
          <w:r w:rsidR="00930407">
            <w:delText xml:space="preserve"> </w:delText>
          </w:r>
        </w:del>
      </w:ins>
      <w:del w:id="1205" w:author="Stefan Behring" w:date="2021-12-20T17:47:00Z">
        <w:r w:rsidR="00B179A0" w:rsidRPr="00E81B1B">
          <w:delText>3-7a)</w:delText>
        </w:r>
        <w:r w:rsidRPr="00E81B1B">
          <w:delText xml:space="preserve"> mitbetrachtet werden</w:delText>
        </w:r>
      </w:del>
      <w:del w:id="1206" w:author="Stefan Behring" w:date="2021-12-20T17:42:00Z">
        <w:r w:rsidRPr="00E81B1B">
          <w:delText xml:space="preserve"> muss</w:delText>
        </w:r>
      </w:del>
      <w:ins w:id="1207" w:author="Stefan Behring" w:date="2021-12-20T17:50:00Z">
        <w:r w:rsidR="76FAC1A5" w:rsidRPr="00E81B1B">
          <w:t xml:space="preserve"> Im Zeitraum </w:t>
        </w:r>
      </w:ins>
      <w:ins w:id="1208" w:author="Stefan Behring" w:date="2021-12-20T17:51:00Z">
        <w:r w:rsidR="76FAC1A5" w:rsidRPr="00E81B1B">
          <w:t>3-7 Jahre werden Spannungen in das Holz umgelagert (???stimmt das??, lies nach)</w:t>
        </w:r>
      </w:ins>
      <w:r w:rsidR="710D2911" w:rsidRPr="00E81B1B">
        <w:t>.</w:t>
      </w:r>
      <w:ins w:id="1209"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EndPr/>
        <w:sdtContent>
          <w:r w:rsidR="00B179A0" w:rsidRPr="00E81B1B">
            <w:fldChar w:fldCharType="begin"/>
          </w:r>
          <w:r w:rsidR="00B179A0" w:rsidRPr="00E81B1B">
            <w:instrText xml:space="preserve"> CITATION Sch17 \l 1031 </w:instrText>
          </w:r>
          <w:r w:rsidR="00B179A0" w:rsidRPr="00E81B1B">
            <w:fldChar w:fldCharType="separate"/>
          </w:r>
          <w:r w:rsidR="009737A6">
            <w:rPr>
              <w:noProof/>
            </w:rPr>
            <w:t>(Schänzlin, Bosch, &amp; Hamm, 2017)</w:t>
          </w:r>
          <w:r w:rsidR="00B179A0" w:rsidRPr="00E81B1B">
            <w:fldChar w:fldCharType="end"/>
          </w:r>
        </w:sdtContent>
      </w:sdt>
      <w:r w:rsidR="00B179A0" w:rsidRPr="00E81B1B">
        <w:t xml:space="preserve"> </w:t>
      </w:r>
      <w:del w:id="1210" w:author="Stefan Behring" w:date="2021-12-20T17:48:00Z">
        <w:r w:rsidR="00B179A0" w:rsidRPr="00E81B1B">
          <w:delText>umgangen werden</w:delText>
        </w:r>
      </w:del>
      <w:ins w:id="1211"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1212" w:author="Stefan Behring" w:date="2021-12-20T17:48:00Z">
        <w:r w:rsidR="1FF76F9B" w:rsidRPr="00E81B1B">
          <w:t>(</w:t>
        </w:r>
      </w:ins>
      <w:r w:rsidR="002753C1" w:rsidRPr="00E81B1B">
        <w:t xml:space="preserve">Dieser Ansatz findet sich ebenso in der Technical </w:t>
      </w:r>
      <w:proofErr w:type="spellStart"/>
      <w:r w:rsidR="002753C1" w:rsidRPr="00E81B1B">
        <w:t>Specification</w:t>
      </w:r>
      <w:proofErr w:type="spellEnd"/>
      <w:r w:rsidR="002753C1" w:rsidRPr="00E81B1B">
        <w:t xml:space="preserve"> wieder </w:t>
      </w:r>
      <w:sdt>
        <w:sdtPr>
          <w:id w:val="-1141102575"/>
          <w:citation/>
        </w:sdtPr>
        <w:sdtEndPr/>
        <w:sdtContent>
          <w:r w:rsidR="002753C1" w:rsidRPr="00E81B1B">
            <w:fldChar w:fldCharType="begin"/>
          </w:r>
          <w:r w:rsidR="002753C1" w:rsidRPr="00E81B1B">
            <w:instrText xml:space="preserve"> CITATION Dia182 \l 1031 </w:instrText>
          </w:r>
          <w:r w:rsidR="002753C1" w:rsidRPr="00E81B1B">
            <w:fldChar w:fldCharType="separate"/>
          </w:r>
          <w:r w:rsidR="009737A6">
            <w:rPr>
              <w:noProof/>
            </w:rPr>
            <w:t>(Dias, et al., 2018)</w:t>
          </w:r>
          <w:r w:rsidR="002753C1" w:rsidRPr="00E81B1B">
            <w:fldChar w:fldCharType="end"/>
          </w:r>
        </w:sdtContent>
      </w:sdt>
      <w:r w:rsidR="002753C1" w:rsidRPr="00E81B1B">
        <w:t xml:space="preserve">. </w:t>
      </w:r>
      <w:ins w:id="1213" w:author="Stefan Behring" w:date="2021-12-20T17:48:00Z">
        <w:r w:rsidR="0AB6A102" w:rsidRPr="00E81B1B">
          <w:t>)</w:t>
        </w:r>
      </w:ins>
    </w:p>
    <w:p w14:paraId="74DEE184" w14:textId="30988FCC" w:rsidR="00B179A0" w:rsidRPr="00E81B1B" w:rsidRDefault="00702167" w:rsidP="007905BA">
      <w:del w:id="1214"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1215"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ins w:id="1216" w:author="Carsten Hein" w:date="2022-04-19T10:59:00Z">
        <w:r w:rsidR="00A2726B" w:rsidRPr="00E81B1B">
          <w:t xml:space="preserve">Abbildung </w:t>
        </w:r>
        <w:r w:rsidR="00A2726B">
          <w:rPr>
            <w:noProof/>
          </w:rPr>
          <w:t>7</w:t>
        </w:r>
      </w:ins>
      <w:del w:id="1217" w:author="Carsten Hein" w:date="2022-04-19T10:59:00Z">
        <w:r w:rsidR="009737A6" w:rsidRPr="00E81B1B" w:rsidDel="00A2726B">
          <w:delText xml:space="preserve">Abbildung </w:delText>
        </w:r>
        <w:r w:rsidR="009737A6" w:rsidDel="00A2726B">
          <w:rPr>
            <w:noProof/>
          </w:rPr>
          <w:delText>12</w:delText>
        </w:r>
      </w:del>
      <w:r w:rsidRPr="00E81B1B">
        <w:fldChar w:fldCharType="end"/>
      </w:r>
      <w:sdt>
        <w:sdtPr>
          <w:id w:val="1082951939"/>
          <w:citation/>
        </w:sdtPr>
        <w:sdtEndPr/>
        <w:sdtContent>
          <w:r w:rsidR="00716844" w:rsidRPr="00E81B1B">
            <w:fldChar w:fldCharType="begin"/>
          </w:r>
          <w:r w:rsidR="00716844" w:rsidRPr="00E81B1B">
            <w:instrText xml:space="preserve"> CITATION Sch17 \l 1031 </w:instrText>
          </w:r>
          <w:r w:rsidR="00716844" w:rsidRPr="00E81B1B">
            <w:fldChar w:fldCharType="separate"/>
          </w:r>
          <w:r w:rsidR="009737A6">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1218"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1219"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1220" w:author="Jan Wenker" w:date="2021-12-16T11:54:00Z">
        <w:r w:rsidR="00B179A0" w:rsidRPr="00E81B1B" w:rsidDel="005977F0">
          <w:delText>Falle</w:delText>
        </w:r>
      </w:del>
      <w:ins w:id="1221" w:author="Jan Wenker" w:date="2021-12-16T11:54:00Z">
        <w:r w:rsidR="005977F0">
          <w:t>Fall</w:t>
        </w:r>
      </w:ins>
      <w:r w:rsidR="00B179A0" w:rsidRPr="00E81B1B">
        <w:t xml:space="preserve"> üblicher Höhenverhältnisse von 1:2 liegt der Fehler bei </w:t>
      </w:r>
      <w:del w:id="1222" w:author="Stefan Behring" w:date="2021-12-20T17:53:00Z">
        <w:r w:rsidR="00B179A0" w:rsidRPr="00E81B1B">
          <w:delText xml:space="preserve">Missachtung </w:delText>
        </w:r>
      </w:del>
      <w:commentRangeStart w:id="1223"/>
      <w:ins w:id="1224" w:author="Stefan Behring" w:date="2021-12-20T17:53:00Z">
        <w:r w:rsidR="3B257B3D" w:rsidRPr="00E81B1B">
          <w:t>Nichtberücksichtigung</w:t>
        </w:r>
      </w:ins>
      <w:commentRangeEnd w:id="1223"/>
      <w:r>
        <w:commentReference w:id="1223"/>
      </w:r>
      <w:ins w:id="1225" w:author="Stefan Behring" w:date="2021-12-20T17:53:00Z">
        <w:r w:rsidR="3B257B3D" w:rsidRPr="00E81B1B">
          <w:t xml:space="preserve"> </w:t>
        </w:r>
      </w:ins>
      <w:r w:rsidR="00B179A0" w:rsidRPr="00E81B1B">
        <w:t>des Zustands t</w:t>
      </w:r>
      <w:ins w:id="1226" w:author="Jan Wenker" w:date="2021-12-09T15:32:00Z">
        <w:r w:rsidR="00930407">
          <w:t xml:space="preserve"> </w:t>
        </w:r>
      </w:ins>
      <w:r w:rsidR="00B179A0" w:rsidRPr="00E81B1B">
        <w:t>=</w:t>
      </w:r>
      <w:ins w:id="1227" w:author="Jan Wenker" w:date="2021-12-09T15:32:00Z">
        <w:r w:rsidR="00930407">
          <w:t xml:space="preserve"> </w:t>
        </w:r>
      </w:ins>
      <w:r w:rsidR="00B179A0" w:rsidRPr="00E81B1B">
        <w:t>3-7</w:t>
      </w:r>
      <w:ins w:id="1228" w:author="Jan Wenker" w:date="2021-12-09T15:32:00Z">
        <w:r w:rsidR="00930407">
          <w:t>a</w:t>
        </w:r>
      </w:ins>
      <w:r w:rsidR="00B179A0" w:rsidRPr="00E81B1B">
        <w:t xml:space="preserve"> bei maximal 7-8%. </w:t>
      </w:r>
      <w:del w:id="1229"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1230" w:author="Stefan Behring" w:date="2021-12-20T17:56:00Z">
        <w:r w:rsidR="7EA4D49B" w:rsidRPr="00E81B1B">
          <w:t>In den meisten Fällen</w:t>
        </w:r>
      </w:ins>
      <w:ins w:id="1231"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20103" cy="2711210"/>
                    </a:xfrm>
                    <a:prstGeom prst="rect">
                      <a:avLst/>
                    </a:prstGeom>
                  </pic:spPr>
                </pic:pic>
              </a:graphicData>
            </a:graphic>
          </wp:inline>
        </w:drawing>
      </w:r>
    </w:p>
    <w:p w14:paraId="5402BF74" w14:textId="40BAA1B5" w:rsidR="00B179A0" w:rsidRPr="00E81B1B" w:rsidRDefault="00B179A0" w:rsidP="00B179A0">
      <w:pPr>
        <w:pStyle w:val="Beschriftung"/>
      </w:pPr>
      <w:bookmarkStart w:id="1232" w:name="_Ref80178444"/>
      <w:bookmarkStart w:id="1233" w:name="_Toc92091785"/>
      <w:r w:rsidRPr="00E81B1B">
        <w:lastRenderedPageBreak/>
        <w:t xml:space="preserve">Abbildung </w:t>
      </w:r>
      <w:r>
        <w:fldChar w:fldCharType="begin"/>
      </w:r>
      <w:r>
        <w:instrText>SEQ Abbildung \* ARABIC</w:instrText>
      </w:r>
      <w:r>
        <w:fldChar w:fldCharType="separate"/>
      </w:r>
      <w:r w:rsidR="00A2726B">
        <w:rPr>
          <w:noProof/>
        </w:rPr>
        <w:t>7</w:t>
      </w:r>
      <w:r>
        <w:fldChar w:fldCharType="end"/>
      </w:r>
      <w:bookmarkEnd w:id="1232"/>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1234"/>
      <w:r w:rsidRPr="00E81B1B">
        <w:t>Deckentypen</w:t>
      </w:r>
      <w:commentRangeEnd w:id="1234"/>
      <w:r w:rsidR="00870B44">
        <w:rPr>
          <w:rStyle w:val="Kommentarzeichen"/>
          <w:iCs w:val="0"/>
        </w:rPr>
        <w:commentReference w:id="1234"/>
      </w:r>
      <w:bookmarkEnd w:id="1233"/>
      <w:r w:rsidRPr="00E81B1B">
        <w:t xml:space="preserve"> </w:t>
      </w:r>
      <w:sdt>
        <w:sdtPr>
          <w:id w:val="-1577501608"/>
          <w:citation/>
        </w:sdtPr>
        <w:sdtEndPr/>
        <w:sdtContent>
          <w:r w:rsidR="00644814">
            <w:fldChar w:fldCharType="begin"/>
          </w:r>
          <w:r w:rsidR="00644814">
            <w:instrText xml:space="preserve"> CITATION Sch17 \l 1031 </w:instrText>
          </w:r>
          <w:r w:rsidR="00644814">
            <w:fldChar w:fldCharType="separate"/>
          </w:r>
          <w:r w:rsidR="00644814">
            <w:rPr>
              <w:noProof/>
            </w:rPr>
            <w:t>(Schänzlin, Bosch, &amp; Hamm, 2017)</w:t>
          </w:r>
          <w:r w:rsidR="00644814">
            <w:fldChar w:fldCharType="end"/>
          </w:r>
        </w:sdtContent>
      </w:sdt>
    </w:p>
    <w:p w14:paraId="4DA0AE07" w14:textId="15B030C2" w:rsidR="00631322" w:rsidRPr="00E81B1B" w:rsidRDefault="3618843A" w:rsidP="00631322">
      <w:ins w:id="1235" w:author="Stefan Behring" w:date="2021-12-20T17:59:00Z">
        <w:r w:rsidRPr="00E81B1B">
          <w:t xml:space="preserve">Im Rechenmodell wird </w:t>
        </w:r>
      </w:ins>
      <w:del w:id="1236" w:author="Stefan Behring" w:date="2021-12-20T17:59:00Z">
        <w:r w:rsidR="00631322" w:rsidDel="1FA57F01">
          <w:delText>D</w:delText>
        </w:r>
      </w:del>
      <w:ins w:id="1237" w:author="Stefan Behring" w:date="2021-12-20T17:59:00Z">
        <w:r w:rsidR="70D7F014" w:rsidRPr="00E81B1B">
          <w:t>d</w:t>
        </w:r>
      </w:ins>
      <w:r w:rsidR="1FA57F01" w:rsidRPr="00E81B1B">
        <w:t>as</w:t>
      </w:r>
      <w:r w:rsidR="00631322" w:rsidRPr="00E81B1B">
        <w:t xml:space="preserve"> Kriechverhalten </w:t>
      </w:r>
      <w:del w:id="1238"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1239" w:author="Stefan Behring" w:date="2021-12-20T18:00:00Z">
        <w:r w:rsidR="00631322" w:rsidRPr="00E81B1B">
          <w:delText xml:space="preserve">Diese wird bei Anwendung des </w:delText>
        </w:r>
        <w:r w:rsidR="00631322" w:rsidRPr="00E81B1B">
          <w:rPr>
            <w:rFonts w:ascii="Corbel" w:hAnsi="Corbel"/>
          </w:rPr>
          <w:delText>γ</w:delText>
        </w:r>
        <w:r w:rsidR="00631322" w:rsidRPr="00E81B1B">
          <w:delText>-Verfahren</w:delText>
        </w:r>
      </w:del>
      <w:ins w:id="1240" w:author="Jan Wenker" w:date="2021-12-09T15:27:00Z">
        <w:del w:id="1241" w:author="Stefan Behring" w:date="2021-12-20T18:00:00Z">
          <w:r w:rsidR="00ED4FB2">
            <w:delText>s</w:delText>
          </w:r>
        </w:del>
      </w:ins>
      <w:del w:id="1242" w:author="Stefan Behring" w:date="2021-12-20T18:00:00Z">
        <w:r w:rsidR="00631322" w:rsidRPr="00E81B1B">
          <w:delText xml:space="preserve"> nach</w:delText>
        </w:r>
      </w:del>
      <w:r w:rsidR="00702167" w:rsidRPr="00E81B1B">
        <w:t xml:space="preserve"> </w:t>
      </w:r>
      <w:sdt>
        <w:sdtPr>
          <w:id w:val="-1105810406"/>
          <w:citation/>
        </w:sdtPr>
        <w:sdtEndPr/>
        <w:sdtContent>
          <w:r w:rsidR="00702167" w:rsidRPr="00E81B1B">
            <w:fldChar w:fldCharType="begin"/>
          </w:r>
          <w:r w:rsidR="00702167" w:rsidRPr="00E81B1B">
            <w:instrText xml:space="preserve"> CITATION DIN101 \l 1031 </w:instrText>
          </w:r>
          <w:r w:rsidR="00702167" w:rsidRPr="00E81B1B">
            <w:fldChar w:fldCharType="separate"/>
          </w:r>
          <w:r w:rsidR="009737A6">
            <w:rPr>
              <w:noProof/>
            </w:rPr>
            <w:t>(DIN EN 1995-1-1:2010-12, 2010)</w:t>
          </w:r>
          <w:r w:rsidR="00702167" w:rsidRPr="00E81B1B">
            <w:fldChar w:fldCharType="end"/>
          </w:r>
        </w:sdtContent>
      </w:sdt>
      <w:del w:id="1243"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1244" w:author="Stefan Behring" w:date="2021-12-20T18:00:00Z">
        <w:r w:rsidR="3D5CB3A6" w:rsidRPr="00E81B1B">
          <w:t>B</w:t>
        </w:r>
      </w:ins>
      <w:del w:id="1245" w:author="Stefan Behring" w:date="2021-12-20T18:00:00Z">
        <w:r w:rsidR="00631322" w:rsidRPr="00E81B1B">
          <w:delText>b</w:delText>
        </w:r>
      </w:del>
      <w:r w:rsidR="00631322" w:rsidRPr="00E81B1B">
        <w:t xml:space="preserve">ei Anwendung des Stabwerkmodells </w:t>
      </w:r>
      <w:del w:id="1246" w:author="Stefan Behring" w:date="2021-12-20T18:01:00Z">
        <w:r w:rsidR="00631322" w:rsidRPr="00E81B1B">
          <w:delText>aus den Schnittgrößen der Einzelquerschnitte</w:delText>
        </w:r>
      </w:del>
      <w:ins w:id="1247" w:author="Stefan Behring" w:date="2021-12-20T18:01:00Z">
        <w:r w:rsidR="0ECE3C58" w:rsidRPr="00E81B1B">
          <w:t>ergibt sich</w:t>
        </w:r>
      </w:ins>
      <w:r w:rsidR="00631322" w:rsidRPr="00E81B1B">
        <w:t xml:space="preserve"> </w:t>
      </w:r>
      <w:r w:rsidR="00702167" w:rsidRPr="00E81B1B">
        <w:t xml:space="preserve">die Verbundsteifigkeit </w:t>
      </w:r>
      <w:del w:id="1248" w:author="Stefan Behring" w:date="2021-12-20T18:01:00Z">
        <w:r w:rsidR="00702167" w:rsidRPr="00E81B1B">
          <w:delText>rü</w:delText>
        </w:r>
        <w:r w:rsidR="00631322" w:rsidRPr="00E81B1B">
          <w:delText xml:space="preserve">ckgerechnet werden </w:delText>
        </w:r>
      </w:del>
      <w:ins w:id="1249"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ins w:id="1250" w:author="Carsten Hein" w:date="2022-04-19T10:59:00Z">
        <w:r w:rsidR="00A2726B" w:rsidRPr="00E81B1B">
          <w:t xml:space="preserve">Gl. </w:t>
        </w:r>
        <w:r w:rsidR="00A2726B">
          <w:rPr>
            <w:noProof/>
          </w:rPr>
          <w:t>2</w:t>
        </w:r>
      </w:ins>
      <w:del w:id="1251" w:author="Carsten Hein" w:date="2022-04-19T10:59:00Z">
        <w:r w:rsidR="009737A6" w:rsidRPr="00E81B1B" w:rsidDel="00A2726B">
          <w:delText xml:space="preserve">Gl. </w:delText>
        </w:r>
        <w:r w:rsidR="009737A6" w:rsidDel="00A2726B">
          <w:rPr>
            <w:noProof/>
          </w:rPr>
          <w:delText>4</w:delText>
        </w:r>
      </w:del>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CA54A3"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2229299F" w:rsidR="00631322" w:rsidRPr="00E81B1B" w:rsidRDefault="00631322" w:rsidP="00631322">
            <w:pPr>
              <w:pStyle w:val="Beschriftung"/>
              <w:jc w:val="center"/>
            </w:pPr>
            <w:bookmarkStart w:id="1252" w:name="_Ref79757124"/>
            <w:r w:rsidRPr="00E81B1B">
              <w:t xml:space="preserve">Gl. </w:t>
            </w:r>
            <w:r>
              <w:fldChar w:fldCharType="begin"/>
            </w:r>
            <w:r>
              <w:instrText>SEQ Formel \* ARABIC</w:instrText>
            </w:r>
            <w:r>
              <w:fldChar w:fldCharType="separate"/>
            </w:r>
            <w:ins w:id="1253" w:author="Carsten Hein" w:date="2022-04-19T10:59:00Z">
              <w:r w:rsidR="00A2726B">
                <w:rPr>
                  <w:noProof/>
                </w:rPr>
                <w:t>2</w:t>
              </w:r>
            </w:ins>
            <w:del w:id="1254" w:author="Carsten Hein" w:date="2022-04-19T10:59:00Z">
              <w:r w:rsidR="009737A6" w:rsidDel="00A2726B">
                <w:rPr>
                  <w:noProof/>
                </w:rPr>
                <w:delText>4</w:delText>
              </w:r>
            </w:del>
            <w:r>
              <w:fldChar w:fldCharType="end"/>
            </w:r>
            <w:bookmarkEnd w:id="1252"/>
          </w:p>
        </w:tc>
      </w:tr>
    </w:tbl>
    <w:p w14:paraId="23E71259" w14:textId="3DD196E1" w:rsidR="00631322" w:rsidRPr="00E81B1B" w:rsidRDefault="00631322" w:rsidP="00631322">
      <w:pPr>
        <w:spacing w:after="240"/>
      </w:pPr>
      <w:r w:rsidRPr="00E81B1B">
        <w:t xml:space="preserve">Die </w:t>
      </w:r>
      <w:ins w:id="1255" w:author="Stefan Behring" w:date="2021-12-20T18:02:00Z">
        <w:r w:rsidR="55A3EAAB">
          <w:t xml:space="preserve">Bestimmung der </w:t>
        </w:r>
      </w:ins>
      <w:r w:rsidRPr="00E81B1B">
        <w:t xml:space="preserve">Verbundkriechfaktoren </w:t>
      </w:r>
      <w:del w:id="1256" w:author="Stefan Behring" w:date="2021-12-20T18:02:00Z">
        <w:r w:rsidRPr="00E81B1B">
          <w:delText xml:space="preserve">werden </w:delText>
        </w:r>
      </w:del>
      <w:ins w:id="1257"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ins w:id="1258" w:author="Carsten Hein" w:date="2022-04-19T10:59:00Z">
        <w:r w:rsidR="00A2726B" w:rsidRPr="00E81B1B">
          <w:t xml:space="preserve">Tabelle </w:t>
        </w:r>
        <w:r w:rsidR="00A2726B">
          <w:rPr>
            <w:noProof/>
          </w:rPr>
          <w:t>2</w:t>
        </w:r>
      </w:ins>
      <w:del w:id="1259" w:author="Carsten Hein" w:date="2022-04-19T10:59:00Z">
        <w:r w:rsidR="009737A6" w:rsidRPr="00E81B1B" w:rsidDel="00A2726B">
          <w:delText xml:space="preserve">Tabelle </w:delText>
        </w:r>
        <w:r w:rsidR="009737A6" w:rsidDel="00A2726B">
          <w:rPr>
            <w:noProof/>
          </w:rPr>
          <w:delText>8</w:delText>
        </w:r>
      </w:del>
      <w:r w:rsidRPr="00E81B1B">
        <w:fldChar w:fldCharType="end"/>
      </w:r>
      <w:ins w:id="1260" w:author="Stefan Behring" w:date="2021-12-20T18:02:00Z">
        <w:r w:rsidR="317D8147">
          <w:t xml:space="preserve">. Hieraus wird der </w:t>
        </w:r>
      </w:ins>
      <w:del w:id="1261" w:author="Stefan Behring" w:date="2021-12-20T18:02:00Z">
        <w:r w:rsidRPr="00E81B1B">
          <w:delText xml:space="preserve"> ermittelt und die</w:delText>
        </w:r>
      </w:del>
      <w:r w:rsidRPr="00E81B1B">
        <w:t xml:space="preserve"> zeitabhängigen E-Moduln </w:t>
      </w:r>
      <w:del w:id="1262" w:author="Jan Wenker" w:date="2021-12-09T15:29:00Z">
        <w:r w:rsidRPr="00E81B1B" w:rsidDel="00053DF1">
          <w:delText>in den</w:delText>
        </w:r>
      </w:del>
      <w:ins w:id="1263" w:author="Jan Wenker" w:date="2021-12-09T15:29:00Z">
        <w:r w:rsidR="00053DF1">
          <w:t>entsprechend der</w:t>
        </w:r>
      </w:ins>
      <w:ins w:id="1264" w:author="Carsten Hein" w:date="2022-04-20T08:43:00Z">
        <w:r w:rsidR="00DC20A7">
          <w:t xml:space="preserve"> </w:t>
        </w:r>
      </w:ins>
      <w:del w:id="1265" w:author="Stefan Behring" w:date="2021-12-20T18:03:00Z">
        <w:r w:rsidRPr="00E81B1B">
          <w:delText xml:space="preserve"> darauf folgenden </w:delText>
        </w:r>
        <w:r w:rsidDel="1FA57F01">
          <w:delText>Formel</w:delText>
        </w:r>
      </w:del>
      <w:ins w:id="1266" w:author="Stefan Behring" w:date="2021-12-20T18:03:00Z">
        <w:r w:rsidR="7BB10C9A">
          <w:t>ermittelt.</w:t>
        </w:r>
      </w:ins>
      <w:del w:id="1267"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ins w:id="1268" w:author="Carsten Hein" w:date="2022-04-19T10:59:00Z">
        <w:r w:rsidR="00A2726B" w:rsidRPr="00E81B1B">
          <w:t xml:space="preserve">Gl. </w:t>
        </w:r>
        <w:r w:rsidR="00A2726B">
          <w:rPr>
            <w:noProof/>
          </w:rPr>
          <w:t>3</w:t>
        </w:r>
      </w:ins>
      <w:del w:id="1269" w:author="Carsten Hein" w:date="2022-04-19T10:59:00Z">
        <w:r w:rsidR="009737A6" w:rsidRPr="00E81B1B" w:rsidDel="00A2726B">
          <w:delText xml:space="preserve">Gl. </w:delText>
        </w:r>
        <w:r w:rsidR="009737A6" w:rsidDel="00A2726B">
          <w:rPr>
            <w:noProof/>
          </w:rPr>
          <w:delText>5</w:delText>
        </w:r>
      </w:del>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ins w:id="1270" w:author="Carsten Hein" w:date="2022-04-19T10:59:00Z">
        <w:r w:rsidR="00A2726B" w:rsidRPr="00E81B1B">
          <w:t xml:space="preserve">Gl. </w:t>
        </w:r>
        <w:r w:rsidR="00A2726B">
          <w:rPr>
            <w:noProof/>
          </w:rPr>
          <w:t>5</w:t>
        </w:r>
      </w:ins>
      <w:del w:id="1271" w:author="Carsten Hein" w:date="2022-04-19T10:59:00Z">
        <w:r w:rsidR="009737A6" w:rsidRPr="00E81B1B" w:rsidDel="00A2726B">
          <w:delText xml:space="preserve">Gl. </w:delText>
        </w:r>
        <w:r w:rsidR="009737A6" w:rsidDel="00A2726B">
          <w:rPr>
            <w:noProof/>
          </w:rPr>
          <w:delText>7</w:delText>
        </w:r>
      </w:del>
      <w:r w:rsidR="00702167" w:rsidRPr="00E81B1B">
        <w:fldChar w:fldCharType="end"/>
      </w:r>
      <w:r w:rsidR="00702167" w:rsidRPr="00E81B1B">
        <w:t>.</w:t>
      </w:r>
    </w:p>
    <w:p w14:paraId="59AFD883" w14:textId="2C0E0577" w:rsidR="00631322" w:rsidRPr="00E81B1B" w:rsidRDefault="00631322" w:rsidP="00631322">
      <w:pPr>
        <w:pStyle w:val="Beschriftung"/>
      </w:pPr>
      <w:bookmarkStart w:id="1272" w:name="_Ref79756564"/>
      <w:bookmarkStart w:id="1273" w:name="_Toc92091854"/>
      <w:r w:rsidRPr="00E81B1B">
        <w:t xml:space="preserve">Tabelle </w:t>
      </w:r>
      <w:r>
        <w:fldChar w:fldCharType="begin"/>
      </w:r>
      <w:r>
        <w:instrText>SEQ Tabelle \* ARABIC</w:instrText>
      </w:r>
      <w:r>
        <w:fldChar w:fldCharType="separate"/>
      </w:r>
      <w:r w:rsidR="00A2726B">
        <w:rPr>
          <w:noProof/>
        </w:rPr>
        <w:t>2</w:t>
      </w:r>
      <w:r>
        <w:fldChar w:fldCharType="end"/>
      </w:r>
      <w:bookmarkEnd w:id="1272"/>
      <w:r w:rsidRPr="00E81B1B">
        <w:t xml:space="preserve"> Verbundkriechzahlen für Holz, Beton und Verbundmittel in Abhängigkeit von</w:t>
      </w:r>
      <w:ins w:id="1274" w:author="Carsten Hein" w:date="2022-04-20T08:45:00Z">
        <w:r w:rsidR="004B1036">
          <w:t xml:space="preserve"> </w:t>
        </w:r>
      </w:ins>
      <w:r w:rsidRPr="00E81B1B">
        <w:t>d</w:t>
      </w:r>
      <w:del w:id="1275" w:author="Carsten Hein" w:date="2022-04-20T08:45:00Z">
        <w:r w:rsidRPr="00E81B1B" w:rsidDel="004B1036">
          <w:delText xml:space="preserve"> </w:delText>
        </w:r>
      </w:del>
      <w:r w:rsidRPr="00E81B1B">
        <w:t>er Nutzungsklasse und der Endkriechzahl des Betons</w:t>
      </w:r>
      <w:bookmarkEnd w:id="1273"/>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CA54A3"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68BF9357" w:rsidR="00631322" w:rsidRPr="00E81B1B" w:rsidRDefault="00631322" w:rsidP="00631322">
            <w:pPr>
              <w:pStyle w:val="Beschriftung"/>
              <w:jc w:val="center"/>
            </w:pPr>
            <w:bookmarkStart w:id="1276" w:name="_Ref79756605"/>
            <w:r w:rsidRPr="00E81B1B">
              <w:t xml:space="preserve">Gl. </w:t>
            </w:r>
            <w:r>
              <w:fldChar w:fldCharType="begin"/>
            </w:r>
            <w:r>
              <w:instrText>SEQ Formel \* ARABIC</w:instrText>
            </w:r>
            <w:r>
              <w:fldChar w:fldCharType="separate"/>
            </w:r>
            <w:ins w:id="1277" w:author="Carsten Hein" w:date="2022-04-19T10:59:00Z">
              <w:r w:rsidR="00A2726B">
                <w:rPr>
                  <w:noProof/>
                </w:rPr>
                <w:t>3</w:t>
              </w:r>
            </w:ins>
            <w:del w:id="1278" w:author="Carsten Hein" w:date="2022-04-19T10:59:00Z">
              <w:r w:rsidR="009737A6" w:rsidDel="00A2726B">
                <w:rPr>
                  <w:noProof/>
                </w:rPr>
                <w:delText>5</w:delText>
              </w:r>
            </w:del>
            <w:r>
              <w:fldChar w:fldCharType="end"/>
            </w:r>
            <w:bookmarkEnd w:id="1276"/>
          </w:p>
        </w:tc>
      </w:tr>
      <w:tr w:rsidR="00631322" w:rsidRPr="00E81B1B" w14:paraId="3DFCFBA7" w14:textId="77777777" w:rsidTr="00631322">
        <w:tc>
          <w:tcPr>
            <w:tcW w:w="7650" w:type="dxa"/>
            <w:vAlign w:val="center"/>
          </w:tcPr>
          <w:p w14:paraId="17D9F339" w14:textId="77777777" w:rsidR="00631322" w:rsidRPr="00E81B1B" w:rsidRDefault="00CA54A3"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05F3271D"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ins w:id="1279" w:author="Carsten Hein" w:date="2022-04-19T10:59:00Z">
              <w:r w:rsidR="00A2726B">
                <w:rPr>
                  <w:noProof/>
                </w:rPr>
                <w:t>4</w:t>
              </w:r>
            </w:ins>
            <w:del w:id="1280" w:author="Carsten Hein" w:date="2022-04-19T10:59:00Z">
              <w:r w:rsidR="009737A6" w:rsidDel="00A2726B">
                <w:rPr>
                  <w:noProof/>
                </w:rPr>
                <w:delText>6</w:delText>
              </w:r>
            </w:del>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76ED0CDE" w:rsidR="00631322" w:rsidRPr="00E81B1B" w:rsidRDefault="00631322" w:rsidP="00631322">
            <w:pPr>
              <w:pStyle w:val="Beschriftung"/>
              <w:jc w:val="center"/>
            </w:pPr>
            <w:bookmarkStart w:id="1281" w:name="_Ref79756620"/>
            <w:r w:rsidRPr="00E81B1B">
              <w:t xml:space="preserve">Gl. </w:t>
            </w:r>
            <w:r>
              <w:fldChar w:fldCharType="begin"/>
            </w:r>
            <w:r>
              <w:instrText>SEQ Formel \* ARABIC</w:instrText>
            </w:r>
            <w:r>
              <w:fldChar w:fldCharType="separate"/>
            </w:r>
            <w:ins w:id="1282" w:author="Carsten Hein" w:date="2022-04-19T10:59:00Z">
              <w:r w:rsidR="00A2726B">
                <w:rPr>
                  <w:noProof/>
                </w:rPr>
                <w:t>5</w:t>
              </w:r>
            </w:ins>
            <w:del w:id="1283" w:author="Carsten Hein" w:date="2022-04-19T10:59:00Z">
              <w:r w:rsidR="009737A6" w:rsidDel="00A2726B">
                <w:rPr>
                  <w:noProof/>
                </w:rPr>
                <w:delText>7</w:delText>
              </w:r>
            </w:del>
            <w:r>
              <w:fldChar w:fldCharType="end"/>
            </w:r>
            <w:bookmarkEnd w:id="1281"/>
          </w:p>
        </w:tc>
      </w:tr>
    </w:tbl>
    <w:p w14:paraId="24ACD460" w14:textId="53FB1BE6" w:rsidR="00B179A0" w:rsidRPr="00E81B1B" w:rsidDel="00930407" w:rsidRDefault="00631322" w:rsidP="007905BA">
      <w:pPr>
        <w:rPr>
          <w:del w:id="1284" w:author="Jan Wenker" w:date="2021-12-09T15:32:00Z"/>
        </w:rPr>
      </w:pPr>
      <w:r w:rsidRPr="00E81B1B">
        <w:t>E</w:t>
      </w:r>
      <w:r w:rsidR="007905BA" w:rsidRPr="00E81B1B">
        <w:t xml:space="preserve">ine weitere Forderung </w:t>
      </w:r>
      <w:r w:rsidRPr="00E81B1B">
        <w:t xml:space="preserve">der Technical </w:t>
      </w:r>
      <w:proofErr w:type="spellStart"/>
      <w:r w:rsidRPr="00E81B1B">
        <w:t>Specification</w:t>
      </w:r>
      <w:proofErr w:type="spellEnd"/>
      <w:r w:rsidRPr="00E81B1B">
        <w:t xml:space="preserve"> </w:t>
      </w:r>
      <w:sdt>
        <w:sdtPr>
          <w:id w:val="2140600991"/>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del w:id="1285"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1286" w:author="Stefan Behring" w:date="2021-12-20T18:04:00Z">
        <w:r w:rsidR="4572F8D0" w:rsidRPr="00E81B1B">
          <w:t xml:space="preserve">Die Höhe des </w:t>
        </w:r>
      </w:ins>
      <w:del w:id="1287" w:author="Stefan Behring" w:date="2021-12-20T18:04:00Z">
        <w:r w:rsidR="007905BA" w:rsidRPr="00E81B1B">
          <w:delText>Der</w:delText>
        </w:r>
      </w:del>
      <w:r w:rsidR="007905BA" w:rsidRPr="00E81B1B">
        <w:t xml:space="preserve"> </w:t>
      </w:r>
      <w:r w:rsidR="363ECC75" w:rsidRPr="00E81B1B">
        <w:t>Beton</w:t>
      </w:r>
      <w:ins w:id="1288"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w:t>
      </w:r>
      <w:proofErr w:type="spellStart"/>
      <w:r w:rsidRPr="00E81B1B">
        <w:t>Specification</w:t>
      </w:r>
      <w:proofErr w:type="spellEnd"/>
      <w:r w:rsidRPr="00E81B1B">
        <w:t xml:space="preserve"> </w:t>
      </w:r>
      <w:sdt>
        <w:sdtPr>
          <w:id w:val="-435448954"/>
          <w:citation/>
        </w:sdtPr>
        <w:sdtEndPr/>
        <w:sdtContent>
          <w:r w:rsidRPr="00E81B1B">
            <w:fldChar w:fldCharType="begin"/>
          </w:r>
          <w:r w:rsidRPr="00E81B1B">
            <w:instrText xml:space="preserve"> CITATION Dia182 \l 1031 </w:instrText>
          </w:r>
          <w:r w:rsidRPr="00E81B1B">
            <w:fldChar w:fldCharType="separate"/>
          </w:r>
          <w:r w:rsidR="009737A6">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1289"/>
      <w:r w:rsidR="007905BA" w:rsidRPr="00E81B1B">
        <w:t>Grenzzustand der Tragfähigkeit (GZT) und für den Grenzzustand der Gebrauchstauglichkeit (GZG)</w:t>
      </w:r>
      <w:commentRangeEnd w:id="1289"/>
      <w:r w:rsidR="00391754">
        <w:rPr>
          <w:rStyle w:val="Kommentarzeichen"/>
        </w:rPr>
        <w:commentReference w:id="1289"/>
      </w:r>
      <w:r w:rsidR="007905BA" w:rsidRPr="00E81B1B">
        <w:t xml:space="preserve"> jeweils </w:t>
      </w:r>
      <w:r w:rsidRPr="00E81B1B">
        <w:t>separat</w:t>
      </w:r>
      <w:del w:id="1290"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1291"/>
      <w:r w:rsidRPr="00E81B1B">
        <w:t>Bemessung</w:t>
      </w:r>
      <w:commentRangeEnd w:id="1291"/>
      <w:r>
        <w:commentReference w:id="1291"/>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14E484F9" w:rsidR="00B116A3" w:rsidRPr="000E4C79" w:rsidRDefault="00B116A3" w:rsidP="00DC79EF">
      <w:del w:id="1292"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1293"/>
        <w:r w:rsidRPr="000E4C79">
          <w:delText xml:space="preserve">Das Quellen und Schwinden des Holzes kann in der für diese </w:delText>
        </w:r>
        <w:r w:rsidRPr="000E4C79">
          <w:lastRenderedPageBreak/>
          <w:delText>Untersuchungen relevante Nutzungsklasse 1 vernachlässigt werde</w:delText>
        </w:r>
      </w:del>
      <w:r w:rsidRPr="000E4C79">
        <w:t>n</w:t>
      </w:r>
      <w:sdt>
        <w:sdtPr>
          <w:id w:val="863172079"/>
          <w:citation/>
        </w:sdtPr>
        <w:sdtEndPr/>
        <w:sdtContent>
          <w:r w:rsidR="001353EF" w:rsidRPr="00E81B1B">
            <w:fldChar w:fldCharType="begin"/>
          </w:r>
          <w:r w:rsidR="001353EF" w:rsidRPr="000E4C79">
            <w:rPr>
              <w:lang w:val="fr-FR"/>
              <w:rPrChange w:id="1294" w:author="Volker Schmid" w:date="2021-12-22T11:10:00Z">
                <w:rPr/>
              </w:rPrChange>
            </w:rPr>
            <w:instrText xml:space="preserve"> CITATION Dia182 \l 1031 </w:instrText>
          </w:r>
          <w:r w:rsidR="001353EF" w:rsidRPr="00E81B1B">
            <w:fldChar w:fldCharType="separate"/>
          </w:r>
          <w:r w:rsidR="009737A6">
            <w:rPr>
              <w:noProof/>
              <w:lang w:val="fr-FR"/>
            </w:rPr>
            <w:t xml:space="preserve"> </w:t>
          </w:r>
          <w:r w:rsidR="009737A6" w:rsidRPr="009737A6">
            <w:rPr>
              <w:noProof/>
              <w:lang w:val="fr-FR"/>
              <w:rPrChange w:id="1295" w:author="Carsten Hein" w:date="2022-01-03T08:39:00Z">
                <w:rPr/>
              </w:rPrChange>
            </w:rPr>
            <w:t>(Dias, et al., 2018)</w:t>
          </w:r>
          <w:r w:rsidR="001353EF" w:rsidRPr="00E81B1B">
            <w:fldChar w:fldCharType="end"/>
          </w:r>
        </w:sdtContent>
      </w:sdt>
      <w:r w:rsidRPr="000E4C79">
        <w:t xml:space="preserve">. </w:t>
      </w:r>
      <w:del w:id="1296"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1293"/>
      <w:r w:rsidR="00A655EA">
        <w:rPr>
          <w:rStyle w:val="Kommentarzeichen"/>
        </w:rPr>
        <w:commentReference w:id="1293"/>
      </w:r>
      <w:del w:id="1297" w:author="Stefan Behring" w:date="2021-12-20T18:09:00Z">
        <w:r w:rsidRPr="000E4C79">
          <w:delText xml:space="preserve">. Es wird nach </w:delText>
        </w:r>
      </w:del>
      <w:sdt>
        <w:sdtPr>
          <w:id w:val="2053109358"/>
          <w:citation/>
        </w:sdtPr>
        <w:sdtEndPr/>
        <w:sdtContent>
          <w:r w:rsidR="001353EF" w:rsidRPr="00E81B1B">
            <w:fldChar w:fldCharType="begin"/>
          </w:r>
          <w:r w:rsidR="001353EF" w:rsidRPr="000E4C79">
            <w:rPr>
              <w:lang w:val="fr-FR"/>
              <w:rPrChange w:id="1298" w:author="Volker Schmid" w:date="2021-12-22T11:10:00Z">
                <w:rPr/>
              </w:rPrChange>
            </w:rPr>
            <w:instrText xml:space="preserve"> CITATION Eur11 \l 1031 </w:instrText>
          </w:r>
          <w:r w:rsidR="001353EF" w:rsidRPr="00E81B1B">
            <w:fldChar w:fldCharType="separate"/>
          </w:r>
          <w:r w:rsidR="009737A6" w:rsidRPr="009737A6">
            <w:rPr>
              <w:noProof/>
              <w:lang w:val="fr-FR"/>
              <w:rPrChange w:id="1299" w:author="Carsten Hein" w:date="2022-01-03T08:39:00Z">
                <w:rPr/>
              </w:rPrChange>
            </w:rPr>
            <w:t>(DIN EN 1992-1-1:2011-01, 2011)</w:t>
          </w:r>
          <w:r w:rsidR="001353EF" w:rsidRPr="00E81B1B">
            <w:fldChar w:fldCharType="end"/>
          </w:r>
        </w:sdtContent>
      </w:sdt>
      <w:del w:id="1300"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EndPr/>
        <w:sdtContent>
          <w:r w:rsidR="001353EF" w:rsidRPr="00E81B1B">
            <w:fldChar w:fldCharType="begin"/>
          </w:r>
          <w:r w:rsidR="001353EF" w:rsidRPr="000E4C79">
            <w:rPr>
              <w:lang w:val="fr-FR"/>
              <w:rPrChange w:id="1301" w:author="Volker Schmid" w:date="2021-12-22T11:10:00Z">
                <w:rPr/>
              </w:rPrChange>
            </w:rPr>
            <w:instrText xml:space="preserve"> CITATION Dia182 \l 1031 </w:instrText>
          </w:r>
          <w:r w:rsidR="001353EF" w:rsidRPr="00E81B1B">
            <w:fldChar w:fldCharType="separate"/>
          </w:r>
          <w:r w:rsidR="009737A6" w:rsidRPr="009737A6">
            <w:rPr>
              <w:noProof/>
              <w:lang w:val="fr-FR"/>
              <w:rPrChange w:id="1302" w:author="Carsten Hein" w:date="2022-01-03T08:39:00Z">
                <w:rPr/>
              </w:rPrChange>
            </w:rPr>
            <w:t>(Dias, et al., 2018)</w:t>
          </w:r>
          <w:r w:rsidR="001353EF" w:rsidRPr="00E81B1B">
            <w:fldChar w:fldCharType="end"/>
          </w:r>
        </w:sdtContent>
      </w:sdt>
      <w:r w:rsidR="001353EF" w:rsidRPr="000E4C79">
        <w:t xml:space="preserve"> </w:t>
      </w:r>
      <w:del w:id="1303"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1304" w:name="_Toc101333767"/>
      <w:commentRangeStart w:id="1305"/>
      <w:r w:rsidRPr="6EB7351C">
        <w:rPr>
          <w:rFonts w:eastAsia="Calibri"/>
        </w:rPr>
        <w:t>Bemessungsablauf</w:t>
      </w:r>
      <w:commentRangeEnd w:id="1305"/>
      <w:r>
        <w:commentReference w:id="1305"/>
      </w:r>
      <w:r w:rsidRPr="6EB7351C">
        <w:rPr>
          <w:rFonts w:eastAsia="Calibri"/>
        </w:rPr>
        <w:t xml:space="preserve"> und Nachweise</w:t>
      </w:r>
      <w:bookmarkEnd w:id="1304"/>
    </w:p>
    <w:p w14:paraId="3D7AA3E5" w14:textId="3F2D9B09" w:rsidR="00782FB5" w:rsidRPr="00E81B1B" w:rsidRDefault="00B116A3" w:rsidP="00DC79EF">
      <w:r w:rsidRPr="00E81B1B">
        <w:t xml:space="preserve">Aus den obigen </w:t>
      </w:r>
      <w:commentRangeStart w:id="1306"/>
      <w:r w:rsidRPr="00E81B1B">
        <w:t>Überlegungen</w:t>
      </w:r>
      <w:commentRangeEnd w:id="1306"/>
      <w:r>
        <w:commentReference w:id="1306"/>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ins w:id="1307" w:author="Carsten Hein" w:date="2022-04-19T10:59:00Z">
        <w:r w:rsidR="00A2726B" w:rsidRPr="00E81B1B">
          <w:t xml:space="preserve">Abbildung </w:t>
        </w:r>
        <w:r w:rsidR="00A2726B">
          <w:rPr>
            <w:noProof/>
          </w:rPr>
          <w:t>8</w:t>
        </w:r>
      </w:ins>
      <w:del w:id="1308" w:author="Carsten Hein" w:date="2022-04-19T10:59:00Z">
        <w:r w:rsidR="009737A6" w:rsidRPr="00E81B1B" w:rsidDel="00A2726B">
          <w:delText xml:space="preserve">Abbildung </w:delText>
        </w:r>
        <w:r w:rsidR="009737A6" w:rsidDel="00A2726B">
          <w:rPr>
            <w:noProof/>
          </w:rPr>
          <w:delText>13</w:delText>
        </w:r>
      </w:del>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1500" cy="4982231"/>
                    </a:xfrm>
                    <a:prstGeom prst="rect">
                      <a:avLst/>
                    </a:prstGeom>
                  </pic:spPr>
                </pic:pic>
              </a:graphicData>
            </a:graphic>
          </wp:inline>
        </w:drawing>
      </w:r>
    </w:p>
    <w:p w14:paraId="744C5609" w14:textId="7A602E66" w:rsidR="00716844" w:rsidRPr="00E81B1B" w:rsidRDefault="00E610B7" w:rsidP="00E610B7">
      <w:pPr>
        <w:pStyle w:val="Beschriftung"/>
      </w:pPr>
      <w:bookmarkStart w:id="1309" w:name="_Ref80178962"/>
      <w:bookmarkStart w:id="1310" w:name="_Ref80178957"/>
      <w:bookmarkStart w:id="1311" w:name="_Toc92091786"/>
      <w:r w:rsidRPr="00E81B1B">
        <w:t xml:space="preserve">Abbildung </w:t>
      </w:r>
      <w:r w:rsidRPr="00E81B1B">
        <w:fldChar w:fldCharType="begin"/>
      </w:r>
      <w:r w:rsidRPr="00E81B1B">
        <w:instrText>SEQ Abbildung \* ARABIC</w:instrText>
      </w:r>
      <w:r w:rsidRPr="00E81B1B">
        <w:fldChar w:fldCharType="separate"/>
      </w:r>
      <w:r w:rsidR="00A2726B">
        <w:rPr>
          <w:noProof/>
        </w:rPr>
        <w:t>8</w:t>
      </w:r>
      <w:r w:rsidRPr="00E81B1B">
        <w:fldChar w:fldCharType="end"/>
      </w:r>
      <w:bookmarkEnd w:id="1309"/>
      <w:r w:rsidRPr="00E81B1B">
        <w:t xml:space="preserve"> Bemessungsablauf für die Parameterstudie</w:t>
      </w:r>
      <w:bookmarkEnd w:id="1310"/>
      <w:bookmarkEnd w:id="1311"/>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0, 3-7a, ∞)</w:t>
      </w:r>
    </w:p>
    <w:p w14:paraId="15098078" w14:textId="3E9498A5" w:rsidR="00782FB5" w:rsidRPr="00E81B1B" w:rsidRDefault="00782FB5" w:rsidP="00035C35">
      <w:pPr>
        <w:pStyle w:val="Listenabsatz"/>
        <w:numPr>
          <w:ilvl w:val="0"/>
          <w:numId w:val="16"/>
        </w:numPr>
        <w:spacing w:before="0"/>
      </w:pPr>
      <w:del w:id="1312" w:author="Carsten Hein" w:date="2022-04-20T08:44:00Z">
        <w:r w:rsidRPr="00E81B1B" w:rsidDel="00EA150C">
          <w:delText xml:space="preserve"> </w:delText>
        </w:r>
      </w:del>
      <w:r w:rsidRPr="00E81B1B">
        <w:t>Druckspannungsnachweis im Beton in Feldmitte</w:t>
      </w:r>
      <w:r w:rsidR="005F4C1F" w:rsidRPr="00E81B1B">
        <w:t>, GZT, 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0, ∞)</w:t>
      </w:r>
    </w:p>
    <w:p w14:paraId="0FB14075" w14:textId="6BABF4F4" w:rsidR="00782FB5" w:rsidRPr="00E81B1B" w:rsidRDefault="00782FB5" w:rsidP="00782FB5">
      <w:pPr>
        <w:pStyle w:val="Listenabsatz"/>
        <w:numPr>
          <w:ilvl w:val="0"/>
          <w:numId w:val="16"/>
        </w:numPr>
        <w:spacing w:before="0"/>
      </w:pPr>
      <w:r w:rsidRPr="00E81B1B">
        <w:lastRenderedPageBreak/>
        <w:t xml:space="preserve">Schwingungsnachweise nach </w:t>
      </w:r>
      <w:sdt>
        <w:sdtPr>
          <w:id w:val="985509163"/>
          <w:citation/>
        </w:sdtPr>
        <w:sdtEndPr/>
        <w:sdtContent>
          <w:r w:rsidR="00286282" w:rsidRPr="00E81B1B">
            <w:fldChar w:fldCharType="begin"/>
          </w:r>
          <w:r w:rsidR="00286282" w:rsidRPr="00E81B1B">
            <w:instrText xml:space="preserve"> CITATION Ham18 \l 1031 </w:instrText>
          </w:r>
          <w:r w:rsidR="00286282" w:rsidRPr="00E81B1B">
            <w:fldChar w:fldCharType="separate"/>
          </w:r>
          <w:r w:rsidR="00286282" w:rsidRPr="00E81B1B">
            <w:rPr>
              <w:noProof/>
            </w:rPr>
            <w:t>(Hamm, 2018)</w:t>
          </w:r>
          <w:r w:rsidR="00286282" w:rsidRPr="00E81B1B">
            <w:fldChar w:fldCharType="end"/>
          </w:r>
        </w:sdtContent>
      </w:sdt>
    </w:p>
    <w:p w14:paraId="605E7410" w14:textId="5699D45D" w:rsidR="00927E89" w:rsidRPr="00E81B1B" w:rsidRDefault="00782FB5" w:rsidP="6EB7351C">
      <w:pPr>
        <w:pStyle w:val="Aufzhlungszeichen"/>
        <w:spacing w:after="240"/>
        <w:rPr>
          <w:ins w:id="131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1314" w:author="Jan Wenker" w:date="2021-12-09T15:34:00Z">
        <w:r w:rsidR="00697FA6">
          <w:rPr>
            <w:lang w:eastAsia="de-DE"/>
          </w:rPr>
          <w:t>s</w:t>
        </w:r>
      </w:ins>
      <w:r w:rsidRPr="00E81B1B">
        <w:rPr>
          <w:lang w:eastAsia="de-DE"/>
        </w:rPr>
        <w:t xml:space="preserve"> nach </w:t>
      </w:r>
      <w:sdt>
        <w:sdtPr>
          <w:rPr>
            <w:lang w:eastAsia="de-DE"/>
          </w:rPr>
          <w:id w:val="1185951213"/>
          <w:citation/>
        </w:sdtPr>
        <w:sdtEnd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286282" w:rsidRPr="00E81B1B">
            <w:rPr>
              <w:noProof/>
              <w:lang w:eastAsia="de-DE"/>
            </w:rPr>
            <w:t>(Hamm,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1315" w:author="Stefan Behring" w:date="2021-12-20T19:14:00Z">
        <w:r w:rsidR="5F3A9531" w:rsidRPr="00E81B1B">
          <w:rPr>
            <w:lang w:eastAsia="de-DE"/>
          </w:rPr>
          <w:t>abei g</w:t>
        </w:r>
      </w:ins>
      <w:ins w:id="1316" w:author="Stefan Behring" w:date="2021-12-20T19:15:00Z">
        <w:r w:rsidR="5F3A9531" w:rsidRPr="00E81B1B">
          <w:rPr>
            <w:lang w:eastAsia="de-DE"/>
          </w:rPr>
          <w:t>il</w:t>
        </w:r>
      </w:ins>
      <w:ins w:id="1317" w:author="Stefan Behring" w:date="2021-12-20T19:17:00Z">
        <w:r w:rsidR="6A570E5D" w:rsidRPr="00E81B1B">
          <w:rPr>
            <w:lang w:eastAsia="de-DE"/>
          </w:rPr>
          <w:t>t</w:t>
        </w:r>
      </w:ins>
      <w:ins w:id="1318" w:author="Stefan Behring" w:date="2021-12-20T19:15:00Z">
        <w:r w:rsidR="5F3A9531" w:rsidRPr="00E81B1B">
          <w:rPr>
            <w:lang w:eastAsia="de-DE"/>
          </w:rPr>
          <w:t xml:space="preserve"> d</w:t>
        </w:r>
      </w:ins>
      <w:r w:rsidR="62D114BF" w:rsidRPr="00E81B1B">
        <w:rPr>
          <w:lang w:eastAsia="de-DE"/>
        </w:rPr>
        <w:t>er</w:t>
      </w:r>
      <w:r w:rsidRPr="00E81B1B">
        <w:rPr>
          <w:lang w:eastAsia="de-DE"/>
        </w:rPr>
        <w:t xml:space="preserve"> Schwingungsnachweis </w:t>
      </w:r>
      <w:del w:id="1319" w:author="Stefan Behring" w:date="2021-12-20T19:15:00Z">
        <w:r w:rsidRPr="00E81B1B">
          <w:rPr>
            <w:lang w:eastAsia="de-DE"/>
          </w:rPr>
          <w:delText>gilt</w:delText>
        </w:r>
      </w:del>
      <w:r w:rsidRPr="00E81B1B">
        <w:rPr>
          <w:lang w:eastAsia="de-DE"/>
        </w:rPr>
        <w:t xml:space="preserve"> als eingehalten, sobald die Eigenfrequenz der Decke</w:t>
      </w:r>
      <w:ins w:id="132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1321" w:author="Stefan Behring" w:date="2021-12-20T19:18:00Z">
        <w:r w:rsidR="2C79D979" w:rsidRPr="00E81B1B">
          <w:rPr>
            <w:lang w:eastAsia="de-DE"/>
          </w:rPr>
          <w:t>bei</w:t>
        </w:r>
      </w:ins>
      <w:del w:id="132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132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1324" w:author="Stefan Behring" w:date="2021-12-20T19:18:00Z">
        <w:r w:rsidR="001353EF" w:rsidRPr="00E81B1B">
          <w:rPr>
            <w:lang w:eastAsia="de-DE"/>
          </w:rPr>
          <w:delText>eingehalten</w:delText>
        </w:r>
      </w:del>
      <w:r w:rsidR="001353EF" w:rsidRPr="00E81B1B">
        <w:rPr>
          <w:lang w:eastAsia="de-DE"/>
        </w:rPr>
        <w:t xml:space="preserve"> sind</w:t>
      </w:r>
      <w:ins w:id="132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132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End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9737A6">
            <w:rPr>
              <w:noProof/>
              <w:lang w:eastAsia="de-DE"/>
            </w:rPr>
            <w:t>(Hamm, 2018)</w:t>
          </w:r>
          <w:r w:rsidR="001353EF" w:rsidRPr="00E81B1B">
            <w:rPr>
              <w:lang w:eastAsia="de-DE"/>
            </w:rPr>
            <w:fldChar w:fldCharType="end"/>
          </w:r>
        </w:sdtContent>
      </w:sdt>
      <w:del w:id="132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132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132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1330" w:author="Stefan Behring" w:date="2021-12-20T19:19:00Z">
        <w:r w:rsidR="53CBFBB4" w:rsidRPr="00E81B1B">
          <w:rPr>
            <w:lang w:eastAsia="de-DE"/>
          </w:rPr>
          <w:t xml:space="preserve">zwischen zwei Nutzungseinheiten </w:t>
        </w:r>
      </w:ins>
      <w:r w:rsidR="1312B8FF" w:rsidRPr="00E81B1B">
        <w:rPr>
          <w:lang w:eastAsia="de-DE"/>
        </w:rPr>
        <w:t>notwendig wäre</w:t>
      </w:r>
      <w:ins w:id="133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1332" w:author="Stefan Behring" w:date="2021-12-20T19:20:00Z">
        <w:r w:rsidRPr="00E81B1B">
          <w:rPr>
            <w:lang w:eastAsia="de-DE"/>
          </w:rPr>
          <w:delText>In einer Voruntersuchung zeigte sich,</w:delText>
        </w:r>
      </w:del>
      <w:ins w:id="1333" w:author="Stefan Behring" w:date="2021-12-20T19:20:00Z">
        <w:r w:rsidR="0C06469E" w:rsidRPr="00E81B1B">
          <w:rPr>
            <w:lang w:eastAsia="de-DE"/>
          </w:rPr>
          <w:t xml:space="preserve">Wie Voruntersuchungen zeigen, </w:t>
        </w:r>
      </w:ins>
      <w:del w:id="1334" w:author="Carsten Hein" w:date="2022-04-20T08:44:00Z">
        <w:r w:rsidRPr="00E81B1B" w:rsidDel="00EA150C">
          <w:rPr>
            <w:lang w:eastAsia="de-DE"/>
          </w:rPr>
          <w:delText xml:space="preserve"> </w:delText>
        </w:r>
      </w:del>
      <w:r w:rsidRPr="00E81B1B">
        <w:rPr>
          <w:lang w:eastAsia="de-DE"/>
        </w:rPr>
        <w:t xml:space="preserve">dass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2D55EA5E" w:rsidR="00927E89" w:rsidRPr="00E81B1B" w:rsidRDefault="00782FB5" w:rsidP="00E24A22">
      <w:pPr>
        <w:pStyle w:val="Aufzhlungszeichen"/>
        <w:spacing w:after="240"/>
        <w:rPr>
          <w:lang w:eastAsia="de-DE"/>
        </w:rPr>
      </w:pPr>
      <w:del w:id="1335" w:author="Stefan Behring" w:date="2021-12-20T19:21:00Z">
        <w:r w:rsidRPr="6EB7351C" w:rsidDel="1312B8FF">
          <w:rPr>
            <w:lang w:eastAsia="de-DE"/>
          </w:rPr>
          <w:delText>Da in die</w:delText>
        </w:r>
      </w:del>
      <w:r w:rsidR="1312B8FF" w:rsidRPr="00E81B1B">
        <w:rPr>
          <w:lang w:eastAsia="de-DE"/>
        </w:rPr>
        <w:t xml:space="preserve"> Schwingungsnachweise</w:t>
      </w:r>
      <w:ins w:id="1336" w:author="Stefan Behring" w:date="2021-12-20T19:21:00Z">
        <w:r w:rsidR="3DB6FACD" w:rsidRPr="00E81B1B">
          <w:rPr>
            <w:lang w:eastAsia="de-DE"/>
          </w:rPr>
          <w:t xml:space="preserve"> sin</w:t>
        </w:r>
      </w:ins>
      <w:ins w:id="1337" w:author="Stefan Behring" w:date="2021-12-20T19:22:00Z">
        <w:r w:rsidR="3DB6FACD" w:rsidRPr="00E81B1B">
          <w:rPr>
            <w:lang w:eastAsia="de-DE"/>
          </w:rPr>
          <w:t>d</w:t>
        </w:r>
      </w:ins>
      <w:ins w:id="1338" w:author="Stefan Behring" w:date="2021-12-20T19:21:00Z">
        <w:r w:rsidR="3DB6FACD" w:rsidRPr="00E81B1B">
          <w:rPr>
            <w:lang w:eastAsia="de-DE"/>
          </w:rPr>
          <w:t xml:space="preserve"> in hohem Maße projektabhängig, daher sind die hier gezeigten </w:t>
        </w:r>
        <w:commentRangeStart w:id="1339"/>
        <w:r w:rsidR="3DB6FACD" w:rsidRPr="00E81B1B">
          <w:rPr>
            <w:lang w:eastAsia="de-DE"/>
          </w:rPr>
          <w:t>Ergebnisse</w:t>
        </w:r>
      </w:ins>
      <w:commentRangeEnd w:id="1339"/>
      <w:r>
        <w:commentReference w:id="1339"/>
      </w:r>
      <w:ins w:id="1340" w:author="Stefan Behring" w:date="2021-12-20T19:21:00Z">
        <w:r w:rsidR="3DB6FACD" w:rsidRPr="00E81B1B">
          <w:rPr>
            <w:lang w:eastAsia="de-DE"/>
          </w:rPr>
          <w:t xml:space="preserve"> al</w:t>
        </w:r>
      </w:ins>
      <w:ins w:id="1341" w:author="Stefan Behring" w:date="2021-12-20T19:22:00Z">
        <w:r w:rsidR="553B75DC" w:rsidRPr="00E81B1B">
          <w:rPr>
            <w:lang w:eastAsia="de-DE"/>
          </w:rPr>
          <w:t xml:space="preserve">s grobe </w:t>
        </w:r>
        <w:del w:id="1342" w:author="Carsten Hein" w:date="2022-04-20T08:44:00Z">
          <w:r w:rsidR="553B75DC" w:rsidRPr="00E81B1B" w:rsidDel="00EA150C">
            <w:rPr>
              <w:lang w:eastAsia="de-DE"/>
            </w:rPr>
            <w:delText>Orientiereung</w:delText>
          </w:r>
        </w:del>
      </w:ins>
      <w:ins w:id="1343" w:author="Carsten Hein" w:date="2022-04-20T08:44:00Z">
        <w:r w:rsidR="00EA150C" w:rsidRPr="00E81B1B">
          <w:rPr>
            <w:lang w:eastAsia="de-DE"/>
          </w:rPr>
          <w:t>Orientierung</w:t>
        </w:r>
      </w:ins>
      <w:ins w:id="1344" w:author="Stefan Behring" w:date="2021-12-20T19:22:00Z">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466323BF" w:rsidR="00E24A22" w:rsidRPr="00E81B1B" w:rsidRDefault="00E24A22" w:rsidP="006A704D">
      <w:pPr>
        <w:pStyle w:val="Beschriftung"/>
        <w:spacing w:after="240"/>
        <w:rPr>
          <w:lang w:eastAsia="de-DE"/>
        </w:rPr>
      </w:pPr>
      <w:bookmarkStart w:id="1345" w:name="_Toc92091855"/>
      <w:r w:rsidRPr="00E81B1B">
        <w:t xml:space="preserve">Tabelle </w:t>
      </w:r>
      <w:r>
        <w:fldChar w:fldCharType="begin"/>
      </w:r>
      <w:r>
        <w:instrText>SEQ Tabelle \* ARABIC</w:instrText>
      </w:r>
      <w:r>
        <w:fldChar w:fldCharType="separate"/>
      </w:r>
      <w:r w:rsidR="00A2726B">
        <w:rPr>
          <w:noProof/>
        </w:rPr>
        <w:t>3</w:t>
      </w:r>
      <w:r>
        <w:fldChar w:fldCharType="end"/>
      </w:r>
      <w:r w:rsidRPr="00E81B1B">
        <w:t xml:space="preserve"> Grenzwerte für Eigenfrequenz und Durchbiegung bei den Schwingungsnachweise von Decken nach</w:t>
      </w:r>
      <w:sdt>
        <w:sdtPr>
          <w:id w:val="-1030875450"/>
          <w:citation/>
        </w:sdtPr>
        <w:sdtEndPr/>
        <w:sdtContent>
          <w:r w:rsidRPr="00E81B1B">
            <w:fldChar w:fldCharType="begin"/>
          </w:r>
          <w:r w:rsidRPr="00E81B1B">
            <w:instrText xml:space="preserve">CITATION Ham181 \t  \l 1031 </w:instrText>
          </w:r>
          <w:r w:rsidRPr="00E81B1B">
            <w:fldChar w:fldCharType="separate"/>
          </w:r>
          <w:r w:rsidRPr="00E81B1B">
            <w:rPr>
              <w:noProof/>
            </w:rPr>
            <w:t xml:space="preserve"> (Hamm, 2018)</w:t>
          </w:r>
          <w:r w:rsidRPr="00E81B1B">
            <w:fldChar w:fldCharType="end"/>
          </w:r>
        </w:sdtContent>
      </w:sdt>
      <w:bookmarkEnd w:id="1345"/>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1346" w:name="_Toc92091690"/>
      <w:bookmarkStart w:id="1347" w:name="_Toc92092132"/>
      <w:bookmarkStart w:id="1348" w:name="_Toc92092244"/>
      <w:bookmarkStart w:id="1349" w:name="_Toc101333768"/>
      <w:r w:rsidRPr="6EB7351C">
        <w:rPr>
          <w:noProof w:val="0"/>
          <w:lang w:val="de-DE" w:eastAsia="de-DE"/>
        </w:rPr>
        <w:t>Lastanna</w:t>
      </w:r>
      <w:commentRangeStart w:id="1350"/>
      <w:commentRangeEnd w:id="1350"/>
      <w:r w:rsidR="00731006">
        <w:commentReference w:id="1350"/>
      </w:r>
      <w:r w:rsidRPr="6EB7351C">
        <w:rPr>
          <w:noProof w:val="0"/>
          <w:lang w:val="de-DE" w:eastAsia="de-DE"/>
        </w:rPr>
        <w:t>hmen</w:t>
      </w:r>
      <w:bookmarkEnd w:id="1346"/>
      <w:bookmarkEnd w:id="1347"/>
      <w:bookmarkEnd w:id="1348"/>
      <w:bookmarkEnd w:id="1349"/>
    </w:p>
    <w:p w14:paraId="74739C21" w14:textId="7A559BDF" w:rsidR="00731006" w:rsidRPr="00E81B1B" w:rsidRDefault="00731006" w:rsidP="00731006">
      <w:pPr>
        <w:rPr>
          <w:lang w:eastAsia="de-DE"/>
        </w:rPr>
      </w:pPr>
      <w:r w:rsidRPr="00E81B1B">
        <w:rPr>
          <w:lang w:eastAsia="de-DE"/>
        </w:rPr>
        <w:t xml:space="preserve">Die Lastannahmen </w:t>
      </w:r>
      <w:commentRangeStart w:id="1351"/>
      <w:r w:rsidRPr="00E81B1B">
        <w:rPr>
          <w:lang w:eastAsia="de-DE"/>
        </w:rPr>
        <w:t xml:space="preserve">wurden ebenfalls an aktuellen Projekten des Projektpartners Arup </w:t>
      </w:r>
      <w:del w:id="1352" w:author="Stefan Behring" w:date="2021-12-20T19:25:00Z">
        <w:r w:rsidRPr="00E81B1B">
          <w:rPr>
            <w:lang w:eastAsia="de-DE"/>
          </w:rPr>
          <w:delText>abgeleitet</w:delText>
        </w:r>
      </w:del>
      <w:ins w:id="1353"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1351"/>
      <w:r w:rsidR="00064C3C">
        <w:rPr>
          <w:rStyle w:val="Kommentarzeichen"/>
        </w:rPr>
        <w:commentReference w:id="1351"/>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End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9737A6">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1354"/>
      <w:commentRangeStart w:id="1355"/>
      <w:r w:rsidRPr="00E81B1B">
        <w:rPr>
          <w:lang w:eastAsia="de-DE"/>
        </w:rPr>
        <w:t>erwähnten</w:t>
      </w:r>
      <w:commentRangeEnd w:id="1354"/>
      <w:r>
        <w:commentReference w:id="1354"/>
      </w:r>
      <w:commentRangeEnd w:id="1355"/>
      <w:r w:rsidR="004B1036">
        <w:rPr>
          <w:rStyle w:val="Kommentarzeichen"/>
        </w:rPr>
        <w:commentReference w:id="1355"/>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1356" w:name="_Toc92091691"/>
      <w:bookmarkStart w:id="1357" w:name="_Toc92092133"/>
      <w:bookmarkStart w:id="1358" w:name="_Toc92092245"/>
      <w:bookmarkStart w:id="1359" w:name="_Toc101333769"/>
      <w:r w:rsidRPr="6EB7351C">
        <w:rPr>
          <w:noProof w:val="0"/>
          <w:lang w:val="de-DE" w:eastAsia="de-DE"/>
        </w:rPr>
        <w:t>Lastfallkomb</w:t>
      </w:r>
      <w:commentRangeStart w:id="1360"/>
      <w:commentRangeEnd w:id="1360"/>
      <w:r w:rsidR="00731006">
        <w:commentReference w:id="1360"/>
      </w:r>
      <w:r w:rsidRPr="6EB7351C">
        <w:rPr>
          <w:noProof w:val="0"/>
          <w:lang w:val="de-DE" w:eastAsia="de-DE"/>
        </w:rPr>
        <w:t>inatio</w:t>
      </w:r>
      <w:commentRangeStart w:id="1361"/>
      <w:commentRangeEnd w:id="1361"/>
      <w:r w:rsidR="00731006">
        <w:commentReference w:id="1361"/>
      </w:r>
      <w:r w:rsidRPr="6EB7351C">
        <w:rPr>
          <w:noProof w:val="0"/>
          <w:lang w:val="de-DE" w:eastAsia="de-DE"/>
        </w:rPr>
        <w:t>nen</w:t>
      </w:r>
      <w:bookmarkEnd w:id="1356"/>
      <w:bookmarkEnd w:id="1357"/>
      <w:bookmarkEnd w:id="1358"/>
      <w:bookmarkEnd w:id="1359"/>
    </w:p>
    <w:p w14:paraId="450341A9" w14:textId="7E6B7D80" w:rsidR="00731006" w:rsidRPr="00E81B1B" w:rsidRDefault="00731006" w:rsidP="00731006">
      <w:pPr>
        <w:rPr>
          <w:lang w:eastAsia="de-DE"/>
        </w:rPr>
      </w:pPr>
      <w:r w:rsidRPr="00E81B1B">
        <w:rPr>
          <w:lang w:eastAsia="de-DE"/>
        </w:rPr>
        <w:t xml:space="preserve">Da alle nach Technical </w:t>
      </w:r>
      <w:commentRangeStart w:id="1362"/>
      <w:proofErr w:type="spellStart"/>
      <w:r w:rsidRPr="00E81B1B">
        <w:rPr>
          <w:lang w:eastAsia="de-DE"/>
        </w:rPr>
        <w:t>Spec</w:t>
      </w:r>
      <w:r w:rsidR="00E24A22" w:rsidRPr="00E81B1B">
        <w:rPr>
          <w:lang w:eastAsia="de-DE"/>
        </w:rPr>
        <w:t>ification</w:t>
      </w:r>
      <w:proofErr w:type="spellEnd"/>
      <w:r w:rsidR="00E24A22" w:rsidRPr="00E81B1B">
        <w:rPr>
          <w:lang w:eastAsia="de-DE"/>
        </w:rPr>
        <w:t xml:space="preserve"> </w:t>
      </w:r>
      <w:sdt>
        <w:sdtPr>
          <w:rPr>
            <w:lang w:eastAsia="de-DE"/>
          </w:rPr>
          <w:id w:val="1528752688"/>
          <w:citation/>
        </w:sdtPr>
        <w:sdtEnd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9737A6">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1362"/>
      <w:r w:rsidR="004C125A">
        <w:rPr>
          <w:rStyle w:val="Kommentarzeichen"/>
        </w:rPr>
        <w:commentReference w:id="1362"/>
      </w:r>
      <w:r w:rsidRPr="00E81B1B">
        <w:rPr>
          <w:lang w:eastAsia="de-DE"/>
        </w:rPr>
        <w:t>Zeitpunkte nachgewiesen werden sollen, werden für die Bemessungszustände GZT und GZG je 3 Modelle des Tragwerks erstellt</w:t>
      </w:r>
      <w:ins w:id="1363" w:author="Jan Wenker" w:date="2021-12-09T15:36:00Z">
        <w:r w:rsidR="000B31BA">
          <w:rPr>
            <w:lang w:eastAsia="de-DE"/>
          </w:rPr>
          <w:t>. F</w:t>
        </w:r>
      </w:ins>
      <w:del w:id="1364" w:author="Jan Wenker" w:date="2021-12-09T15:36:00Z">
        <w:r w:rsidRPr="00E81B1B" w:rsidDel="000B31BA">
          <w:rPr>
            <w:lang w:eastAsia="de-DE"/>
          </w:rPr>
          <w:delText>, f</w:delText>
        </w:r>
      </w:del>
      <w:r w:rsidRPr="00E81B1B">
        <w:rPr>
          <w:lang w:eastAsia="de-DE"/>
        </w:rPr>
        <w:t>ür jeden Zeitpunkt ein Modell</w:t>
      </w:r>
      <w:ins w:id="1365" w:author="Jan Wenker" w:date="2021-12-09T15:36:00Z">
        <w:r w:rsidR="000B31BA">
          <w:rPr>
            <w:lang w:eastAsia="de-DE"/>
          </w:rPr>
          <w:t>, s</w:t>
        </w:r>
      </w:ins>
      <w:del w:id="1366"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1367"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1368" w:author="Jan Wenker" w:date="2021-12-09T15:38:00Z">
        <w:r>
          <w:rPr>
            <w:lang w:eastAsia="de-DE"/>
          </w:rPr>
          <w:t xml:space="preserve"> </w:t>
        </w:r>
      </w:ins>
      <w:r w:rsidR="00731006" w:rsidRPr="00E81B1B">
        <w:rPr>
          <w:lang w:eastAsia="de-DE"/>
        </w:rPr>
        <w:t xml:space="preserve">Neben der mittleren Einwirkungsdauer </w:t>
      </w:r>
      <w:del w:id="1369"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1370" w:author="Jan Wenker" w:date="2021-12-09T15:38:00Z">
        <w:r w:rsidR="00731006" w:rsidRPr="00E81B1B" w:rsidDel="007451B9">
          <w:rPr>
            <w:lang w:eastAsia="de-DE"/>
          </w:rPr>
          <w:delText>e</w:delText>
        </w:r>
      </w:del>
      <w:r w:rsidR="00731006" w:rsidRPr="00E81B1B">
        <w:rPr>
          <w:lang w:eastAsia="de-DE"/>
        </w:rPr>
        <w:t xml:space="preserve"> auf die </w:t>
      </w:r>
      <w:commentRangeStart w:id="1371"/>
      <w:commentRangeStart w:id="1372"/>
      <w:r w:rsidR="00731006" w:rsidRPr="00E81B1B">
        <w:rPr>
          <w:lang w:eastAsia="de-DE"/>
        </w:rPr>
        <w:t>Verb</w:t>
      </w:r>
      <w:r w:rsidR="00644814">
        <w:rPr>
          <w:lang w:eastAsia="de-DE"/>
        </w:rPr>
        <w:t>indungs</w:t>
      </w:r>
      <w:r w:rsidR="00731006" w:rsidRPr="00E81B1B">
        <w:rPr>
          <w:lang w:eastAsia="de-DE"/>
        </w:rPr>
        <w:t xml:space="preserve">mittel </w:t>
      </w:r>
      <w:commentRangeEnd w:id="1371"/>
      <w:r w:rsidR="007451B9">
        <w:rPr>
          <w:rStyle w:val="Kommentarzeichen"/>
        </w:rPr>
        <w:commentReference w:id="1371"/>
      </w:r>
      <w:commentRangeEnd w:id="1372"/>
      <w:r w:rsidR="00AB0EF5">
        <w:rPr>
          <w:rStyle w:val="Kommentarzeichen"/>
        </w:rPr>
        <w:commentReference w:id="1372"/>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5FFBB90F"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ins w:id="1373" w:author="Carsten Hein" w:date="2022-04-19T10:59:00Z">
        <w:r w:rsidR="00A2726B" w:rsidRPr="00E81B1B">
          <w:t xml:space="preserve">Tabelle </w:t>
        </w:r>
        <w:r w:rsidR="00A2726B">
          <w:rPr>
            <w:noProof/>
          </w:rPr>
          <w:t>4</w:t>
        </w:r>
      </w:ins>
      <w:del w:id="1374" w:author="Carsten Hein" w:date="2022-04-19T10:59:00Z">
        <w:r w:rsidR="006A704D" w:rsidRPr="00E81B1B" w:rsidDel="00A2726B">
          <w:delText>Tabelle 10</w:delText>
        </w:r>
      </w:del>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End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9737A6">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1375" w:author="Jan Wenker" w:date="2021-12-09T15:48:00Z">
        <w:r w:rsidR="005445F6">
          <w:rPr>
            <w:lang w:eastAsia="de-DE"/>
          </w:rPr>
          <w:t xml:space="preserve"> </w:t>
        </w:r>
      </w:ins>
      <w:r w:rsidR="00445FBB" w:rsidRPr="00E81B1B">
        <w:rPr>
          <w:lang w:eastAsia="de-DE"/>
        </w:rPr>
        <w:t>=</w:t>
      </w:r>
      <w:ins w:id="1376" w:author="Jan Wenker" w:date="2021-12-09T15:48:00Z">
        <w:r w:rsidR="005445F6">
          <w:rPr>
            <w:lang w:eastAsia="de-DE"/>
          </w:rPr>
          <w:t xml:space="preserve"> </w:t>
        </w:r>
      </w:ins>
      <w:r w:rsidR="00445FBB" w:rsidRPr="00E81B1B">
        <w:rPr>
          <w:lang w:eastAsia="de-DE"/>
        </w:rPr>
        <w:t xml:space="preserve">3-7a </w:t>
      </w:r>
      <w:r w:rsidR="00445FBB" w:rsidRPr="00E81B1B">
        <w:rPr>
          <w:lang w:eastAsia="de-DE"/>
        </w:rPr>
        <w:lastRenderedPageBreak/>
        <w:t>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2"/>
          <w:footerReference w:type="first" r:id="rId43"/>
          <w:pgSz w:w="11906" w:h="16838"/>
          <w:pgMar w:top="1701" w:right="1418" w:bottom="1701" w:left="1418" w:header="709" w:footer="701" w:gutter="0"/>
          <w:cols w:space="708"/>
          <w:docGrid w:linePitch="360"/>
        </w:sectPr>
      </w:pPr>
      <w:r w:rsidRPr="00E81B1B">
        <w:rPr>
          <w:lang w:eastAsia="de-DE"/>
        </w:rPr>
        <w:br w:type="page"/>
      </w:r>
    </w:p>
    <w:p w14:paraId="062B1817" w14:textId="7C8D3339" w:rsidR="00B116A3" w:rsidRPr="00E81B1B" w:rsidRDefault="00731006" w:rsidP="00731006">
      <w:pPr>
        <w:pStyle w:val="Beschriftung"/>
        <w:rPr>
          <w:lang w:eastAsia="de-DE"/>
        </w:rPr>
      </w:pPr>
      <w:bookmarkStart w:id="1386" w:name="_Ref79767287"/>
      <w:bookmarkStart w:id="1387" w:name="_Toc92091856"/>
      <w:r w:rsidRPr="00E81B1B">
        <w:lastRenderedPageBreak/>
        <w:t xml:space="preserve">Tabelle </w:t>
      </w:r>
      <w:r w:rsidRPr="00E81B1B">
        <w:fldChar w:fldCharType="begin"/>
      </w:r>
      <w:r w:rsidRPr="00E81B1B">
        <w:instrText>SEQ Tabelle \* ARABIC</w:instrText>
      </w:r>
      <w:r w:rsidRPr="00E81B1B">
        <w:fldChar w:fldCharType="separate"/>
      </w:r>
      <w:r w:rsidR="00A2726B">
        <w:rPr>
          <w:noProof/>
        </w:rPr>
        <w:t>4</w:t>
      </w:r>
      <w:r w:rsidRPr="00E81B1B">
        <w:fldChar w:fldCharType="end"/>
      </w:r>
      <w:bookmarkEnd w:id="1386"/>
      <w:r w:rsidRPr="00E81B1B">
        <w:t xml:space="preserve"> Lastfallkombinationen für die Bemessung der Holz-Beton-Verbundkonstruktion innerhalb der Parameterstudie</w:t>
      </w:r>
      <w:bookmarkEnd w:id="1387"/>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0  -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CA54A3"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CA54A3"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CA54A3"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4"/>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1397" w:name="_Toc92091692"/>
      <w:bookmarkStart w:id="1398" w:name="_Toc92092134"/>
      <w:bookmarkStart w:id="1399" w:name="_Toc92092246"/>
      <w:bookmarkStart w:id="1400" w:name="_Toc101333770"/>
      <w:r>
        <w:lastRenderedPageBreak/>
        <w:t>Ergebnisse der Parameterstudie</w:t>
      </w:r>
      <w:bookmarkEnd w:id="1397"/>
      <w:bookmarkEnd w:id="1398"/>
      <w:bookmarkEnd w:id="1399"/>
      <w:bookmarkEnd w:id="1400"/>
    </w:p>
    <w:p w14:paraId="256E840C" w14:textId="77777777" w:rsidR="00C92088" w:rsidRPr="00C92088" w:rsidRDefault="00C92088" w:rsidP="00C92088"/>
    <w:p w14:paraId="2BBBCF7E" w14:textId="6FF26E88" w:rsidR="6E7E6C3D" w:rsidRPr="000D2C2C" w:rsidRDefault="4C11F93A" w:rsidP="00C92088">
      <w:pPr>
        <w:pStyle w:val="berschrift"/>
        <w:numPr>
          <w:ilvl w:val="0"/>
          <w:numId w:val="43"/>
        </w:numPr>
      </w:pPr>
      <w:bookmarkStart w:id="1401" w:name="_Toc92091693"/>
      <w:bookmarkStart w:id="1402" w:name="_Toc92092135"/>
      <w:bookmarkStart w:id="1403" w:name="_Toc92092247"/>
      <w:bookmarkStart w:id="1404" w:name="_Ref93171349"/>
      <w:bookmarkStart w:id="1405" w:name="_Toc101333771"/>
      <w:r w:rsidRPr="000D2C2C">
        <w:t xml:space="preserve">Versuchsprogramm </w:t>
      </w:r>
      <w:bookmarkEnd w:id="1401"/>
      <w:bookmarkEnd w:id="1402"/>
      <w:bookmarkEnd w:id="1403"/>
      <w:r w:rsidR="005568B2">
        <w:t>Holz-Beton-Verbund-Decken</w:t>
      </w:r>
      <w:bookmarkEnd w:id="1404"/>
      <w:bookmarkEnd w:id="1405"/>
    </w:p>
    <w:p w14:paraId="28702FAE" w14:textId="2392A9FD" w:rsidR="005568B2" w:rsidRDefault="00E24A22" w:rsidP="6E7E6C3D">
      <w:r w:rsidRPr="00E81B1B">
        <w:t xml:space="preserve">Die Forschung und Entwicklung </w:t>
      </w:r>
      <w:commentRangeStart w:id="1406"/>
      <w:commentRangeEnd w:id="1406"/>
      <w:r w:rsidR="00B4207C">
        <w:commentReference w:id="1406"/>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 xml:space="preserve">auf den Verbindungsmitteln. Neben den Verbindungsmitteln war vorgesehen, die Verbindung von einzelnen Deckenelementen zu einer Deckenscheibe zu untersuchen. Abschließend war der Bau eines Demonstrator vorgesehen, in dessen Bau die Ergebnisse der Kapitel </w:t>
      </w:r>
      <w:proofErr w:type="spellStart"/>
      <w:r w:rsidR="005568B2">
        <w:t>xy</w:t>
      </w:r>
      <w:proofErr w:type="spellEnd"/>
      <w:r w:rsidR="005568B2">
        <w:t xml:space="preserve"> und </w:t>
      </w:r>
      <w:proofErr w:type="spellStart"/>
      <w:r w:rsidR="005568B2">
        <w:t>xy</w:t>
      </w:r>
      <w:proofErr w:type="spellEnd"/>
      <w:r w:rsidR="005568B2">
        <w:t xml:space="preserve"> zu TGA und Schallschutz einfließen sollten.</w:t>
      </w:r>
    </w:p>
    <w:p w14:paraId="4C9020BB" w14:textId="3CBAE590" w:rsidR="005568B2" w:rsidRDefault="005568B2" w:rsidP="6E7E6C3D">
      <w:r>
        <w:t xml:space="preserve">Im Verlauf des Forschungsprojekts wurde an verschiedenen Stellen entschieden, vom Versuchsprogramm abzuweichen. </w:t>
      </w:r>
    </w:p>
    <w:p w14:paraId="6A2549CF" w14:textId="6FC0EE02" w:rsidR="00D96F3B" w:rsidRDefault="005568B2" w:rsidP="00C92088">
      <w:pPr>
        <w:pStyle w:val="berschrift2"/>
        <w:numPr>
          <w:ilvl w:val="1"/>
          <w:numId w:val="43"/>
        </w:numPr>
      </w:pPr>
      <w:bookmarkStart w:id="1407" w:name="_Toc101333772"/>
      <w:r>
        <w:t>Abweichungen vom Versuchsprogramm der Verbindungsmittel</w:t>
      </w:r>
      <w:bookmarkEnd w:id="1407"/>
    </w:p>
    <w:p w14:paraId="4F2ED520" w14:textId="6CB205C5"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t xml:space="preserve">für die Dimensionierung der Bauteile </w:t>
      </w:r>
      <w:r w:rsidRPr="00E81B1B">
        <w:t>maßgebend werden.</w:t>
      </w:r>
    </w:p>
    <w:p w14:paraId="707DE0EC" w14:textId="402D9055" w:rsidR="6E7E6C3D" w:rsidRDefault="004174E4" w:rsidP="6E7E6C3D">
      <w:pPr>
        <w:rPr>
          <w:ins w:id="1408" w:author="Stefan Behring [2]" w:date="2021-12-21T17:19:00Z"/>
        </w:rPr>
      </w:pPr>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 xml:space="preserve">arten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Herstellung des Betonfertigteils, Ausschalen und Zwischenlagern, Positionieren der Holzbalken vor dem Fügen, Auflegen des Betonfertigteils. Bei entsprechender Beschaffenheit und Flexibilität des Arbeitsplatzes sind beide Arten der Verbindung an einem Arbeitsplatz auszuführen.</w:t>
      </w:r>
    </w:p>
    <w:p w14:paraId="73483DD8" w14:textId="7A72E3E4" w:rsidR="00CE6E87" w:rsidRDefault="005568B2" w:rsidP="6E7E6C3D">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443F54">
        <w:t>Schub</w:t>
      </w:r>
      <w:r>
        <w:t>-Biege-Versuche</w:t>
      </w:r>
      <w:r w:rsidR="00443F54">
        <w:t xml:space="preserve"> und </w:t>
      </w:r>
      <w:r>
        <w:t xml:space="preserve">abschließend </w:t>
      </w:r>
      <w:r w:rsidR="00C175A7">
        <w:t>Biege</w:t>
      </w:r>
      <w:r>
        <w:t xml:space="preserve">versuche im 1:1 Maßstab </w:t>
      </w:r>
      <w:r w:rsidR="00F83908">
        <w:t>erfolgen, siehe beantragter Versuchsplan in AAAABBBB (Abbildung dazu einfügen).</w:t>
      </w:r>
      <w:r>
        <w:t xml:space="preserve"> </w:t>
      </w:r>
    </w:p>
    <w:p w14:paraId="01E13810" w14:textId="4308722E" w:rsidR="005568B2" w:rsidRDefault="005568B2" w:rsidP="6E7E6C3D"/>
    <w:p w14:paraId="5C6ED01E" w14:textId="7FF1B400" w:rsidR="00F83908" w:rsidRPr="00E81B1B" w:rsidRDefault="00F83908" w:rsidP="6E7E6C3D">
      <w:r>
        <w:t>AAAABBBBBB</w:t>
      </w:r>
    </w:p>
    <w:p w14:paraId="43A0AC41" w14:textId="3F73EC72" w:rsidR="00424CD4" w:rsidRDefault="003A2011" w:rsidP="6E7E6C3D">
      <w:r>
        <w:t>Die</w:t>
      </w:r>
      <w:r w:rsidR="6E7E6C3D" w:rsidRPr="00E81B1B">
        <w:t xml:space="preserve"> untersuchten Schraubverbindungen</w:t>
      </w:r>
      <w:r w:rsidR="005568B2">
        <w:t xml:space="preserve"> erreichten</w:t>
      </w:r>
      <w:r w:rsidR="6E7E6C3D" w:rsidRPr="00E81B1B">
        <w:t xml:space="preserve"> die anvisierten Tragfähigkeiten und Steifigkeiten nicht, sodass </w:t>
      </w:r>
      <w:r w:rsidR="53476F7A">
        <w:t>währende des</w:t>
      </w:r>
      <w:r w:rsidR="2ED1A04F">
        <w:t xml:space="preserve"> Projektverlauf</w:t>
      </w:r>
      <w:r w:rsidR="1E9A58E5">
        <w:t>s</w:t>
      </w:r>
      <w:r w:rsidR="6E7E6C3D" w:rsidRPr="00E81B1B">
        <w:t xml:space="preserve">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 xml:space="preserve">sind in Abschnitt </w:t>
      </w:r>
      <w:r w:rsidR="00871F0B" w:rsidRPr="00E81B1B">
        <w:fldChar w:fldCharType="begin"/>
      </w:r>
      <w:r w:rsidR="00871F0B" w:rsidRPr="00E81B1B">
        <w:instrText xml:space="preserve"> REF _Ref82253047 \n \h </w:instrText>
      </w:r>
      <w:r w:rsidR="00871F0B" w:rsidRPr="00E81B1B">
        <w:fldChar w:fldCharType="separate"/>
      </w:r>
      <w:r w:rsidR="00A2726B">
        <w:t>5</w:t>
      </w:r>
      <w:r w:rsidR="00871F0B" w:rsidRPr="00E81B1B">
        <w:fldChar w:fldCharType="end"/>
      </w:r>
      <w:r w:rsidR="00871F0B" w:rsidRPr="00E81B1B">
        <w:t xml:space="preserve"> dokumentiert.</w:t>
      </w:r>
      <w:r w:rsidR="005568B2">
        <w:t xml:space="preserve"> </w:t>
      </w:r>
    </w:p>
    <w:p w14:paraId="4FE87514" w14:textId="05F530A7" w:rsidR="00424CD4" w:rsidRDefault="00424CD4" w:rsidP="00424CD4">
      <w:r>
        <w:t>Obwohl d</w:t>
      </w:r>
      <w:r w:rsidR="6E7E6C3D" w:rsidRPr="00E81B1B">
        <w:t>ie Vorwegnahme eines Teils des Betonschwindens vor dem Fügen durchaus einen Vorteil dar</w:t>
      </w:r>
      <w:r>
        <w:t>stellt,</w:t>
      </w:r>
      <w:r w:rsidR="6E7E6C3D" w:rsidRPr="00E81B1B">
        <w:t xml:space="preserve"> ist die Verbindung von Betonfertigteilen mit den Holzrippen für die Werksfertigung weniger geeignet</w:t>
      </w:r>
      <w:r>
        <w:t xml:space="preserve">. Im Vergleich zur direkten Betonage auf einen mit Schrauben oder Kerven bestückten Holzbalkens, sind </w:t>
      </w:r>
      <w:r w:rsidR="6E7E6C3D" w:rsidRPr="00E81B1B">
        <w:t>zusätzliche Arbeitsschritte</w:t>
      </w:r>
      <w:r>
        <w:t xml:space="preserve">, </w:t>
      </w:r>
      <w:r w:rsidR="6E7E6C3D" w:rsidRPr="00E81B1B">
        <w:t>wie die Zwischenlagerung und ein erneutes Bewegen</w:t>
      </w:r>
      <w:r>
        <w:t xml:space="preserve"> der Bauteile</w:t>
      </w:r>
      <w:r w:rsidR="6E7E6C3D" w:rsidRPr="00E81B1B">
        <w:t xml:space="preserve"> vor dem Fügen</w:t>
      </w:r>
      <w:r>
        <w:t>, notwendig.</w:t>
      </w:r>
      <w:r w:rsidR="6E7E6C3D" w:rsidRPr="00E81B1B">
        <w:t xml:space="preserve"> </w:t>
      </w:r>
      <w:r>
        <w:t xml:space="preserve">Das Versuchsprogramm zu geklebten Versuchen wurde daher um die Untersuchung der Nassklebung, siehe Kapitel </w:t>
      </w:r>
      <w:proofErr w:type="spellStart"/>
      <w:r>
        <w:t>xy</w:t>
      </w:r>
      <w:proofErr w:type="spellEnd"/>
      <w:r>
        <w:t>, erweitert.</w:t>
      </w:r>
    </w:p>
    <w:p w14:paraId="07A4C56F" w14:textId="40CE091C" w:rsidR="6E7E6C3D" w:rsidRDefault="6E7E6C3D" w:rsidP="6E7E6C3D">
      <w:pPr>
        <w:rPr>
          <w:ins w:id="1409" w:author="Stefan Behring [2]" w:date="2021-12-21T17:25:00Z"/>
        </w:rPr>
      </w:pPr>
    </w:p>
    <w:p w14:paraId="50FE77CF" w14:textId="30B85721" w:rsidR="00E47946" w:rsidRDefault="00E47946" w:rsidP="6E7E6C3D">
      <w:pPr>
        <w:rPr>
          <w:ins w:id="1410" w:author="Stefan Behring [2]" w:date="2021-12-21T17:25:00Z"/>
        </w:rPr>
      </w:pPr>
      <w:ins w:id="1411" w:author="Stefan Behring [2]" w:date="2021-12-21T17:26:00Z">
        <w:r>
          <w:t>Hier Abbildung zum tatsächlichen Versuchsprogramm</w:t>
        </w:r>
        <w:r w:rsidR="00892290">
          <w:t xml:space="preserve"> einfügen</w:t>
        </w:r>
      </w:ins>
    </w:p>
    <w:p w14:paraId="542FA79A" w14:textId="77777777" w:rsidR="00E47946" w:rsidRPr="00E81B1B" w:rsidRDefault="00E47946" w:rsidP="6E7E6C3D"/>
    <w:p w14:paraId="2C48BE2B" w14:textId="77777777" w:rsidR="000D2C2C" w:rsidRDefault="4C11F93A" w:rsidP="00C92088">
      <w:pPr>
        <w:pStyle w:val="berschrift"/>
        <w:numPr>
          <w:ilvl w:val="0"/>
          <w:numId w:val="43"/>
        </w:numPr>
      </w:pPr>
      <w:bookmarkStart w:id="1412" w:name="_Ref82253047"/>
      <w:bookmarkStart w:id="1413" w:name="_Toc92091694"/>
      <w:bookmarkStart w:id="1414" w:name="_Toc92092136"/>
      <w:bookmarkStart w:id="1415" w:name="_Toc92092248"/>
      <w:bookmarkStart w:id="1416" w:name="_Toc101333773"/>
      <w:commentRangeStart w:id="1417"/>
      <w:commentRangeStart w:id="1418"/>
      <w:r>
        <w:t xml:space="preserve">Versuche </w:t>
      </w:r>
      <w:commentRangeEnd w:id="1417"/>
      <w:r w:rsidR="00492FF4">
        <w:rPr>
          <w:rStyle w:val="Kommentarzeichen"/>
        </w:rPr>
        <w:commentReference w:id="1417"/>
      </w:r>
      <w:commentRangeEnd w:id="1418"/>
      <w:r w:rsidR="00492FF4">
        <w:rPr>
          <w:rStyle w:val="Kommentarzeichen"/>
        </w:rPr>
        <w:commentReference w:id="1418"/>
      </w:r>
      <w:r>
        <w:t>an geschraubten Holz-Beton-Verbundkörpern</w:t>
      </w:r>
      <w:bookmarkEnd w:id="1412"/>
      <w:bookmarkEnd w:id="1413"/>
      <w:bookmarkEnd w:id="1414"/>
      <w:bookmarkEnd w:id="1415"/>
      <w:bookmarkEnd w:id="1416"/>
    </w:p>
    <w:p w14:paraId="5D218F11" w14:textId="13D6B4AE" w:rsidR="00C00AFB" w:rsidRPr="00E81B1B" w:rsidRDefault="00700A31" w:rsidP="00492FF4">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ins w:id="1419" w:author="Carsten Hein" w:date="2022-04-19T10:59:00Z">
        <w:r w:rsidR="00A2726B" w:rsidRPr="00E81B1B">
          <w:t xml:space="preserve">Abbildung </w:t>
        </w:r>
        <w:r w:rsidR="00A2726B">
          <w:rPr>
            <w:noProof/>
          </w:rPr>
          <w:t>9</w:t>
        </w:r>
      </w:ins>
      <w:del w:id="1420" w:author="Carsten Hein" w:date="2022-04-19T10:59:00Z">
        <w:r w:rsidR="009737A6" w:rsidRPr="00E81B1B" w:rsidDel="00A2726B">
          <w:delText xml:space="preserve">Abbildung </w:delText>
        </w:r>
        <w:r w:rsidR="009737A6" w:rsidDel="00A2726B">
          <w:rPr>
            <w:noProof/>
          </w:rPr>
          <w:delText>14</w:delText>
        </w:r>
      </w:del>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1421"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5">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7811342E" w:rsidR="00634E1F" w:rsidRPr="00E81B1B" w:rsidRDefault="00634E1F" w:rsidP="00634E1F">
            <w:pPr>
              <w:pStyle w:val="Beschriftung"/>
            </w:pPr>
            <w:bookmarkStart w:id="1422" w:name="_Ref26196046"/>
            <w:bookmarkStart w:id="1423" w:name="_Ref79770831"/>
            <w:bookmarkStart w:id="1424" w:name="_Toc92091787"/>
            <w:r w:rsidRPr="00E81B1B">
              <w:t xml:space="preserve">Abbildung </w:t>
            </w:r>
            <w:r>
              <w:fldChar w:fldCharType="begin"/>
            </w:r>
            <w:r>
              <w:instrText>SEQ Abbildung \* ARABIC</w:instrText>
            </w:r>
            <w:r>
              <w:fldChar w:fldCharType="separate"/>
            </w:r>
            <w:r w:rsidR="00A2726B">
              <w:rPr>
                <w:noProof/>
              </w:rPr>
              <w:t>9</w:t>
            </w:r>
            <w:r>
              <w:fldChar w:fldCharType="end"/>
            </w:r>
            <w:bookmarkEnd w:id="1421"/>
            <w:bookmarkEnd w:id="1422"/>
            <w:bookmarkEnd w:id="1423"/>
            <w:r w:rsidRPr="00E81B1B">
              <w:t xml:space="preserve"> Schraubverbindung mit dem FT Verbinder von Würth (Quelle: eshop.wuerth.de)</w:t>
            </w:r>
            <w:bookmarkEnd w:id="1424"/>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6">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1425" w:name="_Ref24642536"/>
          </w:p>
          <w:p w14:paraId="21B3090B" w14:textId="692DD7AF" w:rsidR="00634E1F" w:rsidRPr="00E81B1B" w:rsidRDefault="00634E1F" w:rsidP="00634E1F">
            <w:pPr>
              <w:pStyle w:val="Beschriftung"/>
            </w:pPr>
            <w:bookmarkStart w:id="1426" w:name="_Ref79770889"/>
            <w:bookmarkStart w:id="1427" w:name="_Toc92091788"/>
            <w:r w:rsidRPr="00E81B1B">
              <w:t xml:space="preserve">Abbildung </w:t>
            </w:r>
            <w:r>
              <w:fldChar w:fldCharType="begin"/>
            </w:r>
            <w:r>
              <w:instrText>SEQ Abbildung \* ARABIC</w:instrText>
            </w:r>
            <w:r>
              <w:fldChar w:fldCharType="separate"/>
            </w:r>
            <w:r w:rsidR="00A2726B">
              <w:rPr>
                <w:noProof/>
              </w:rPr>
              <w:t>10</w:t>
            </w:r>
            <w:r>
              <w:fldChar w:fldCharType="end"/>
            </w:r>
            <w:bookmarkEnd w:id="1425"/>
            <w:bookmarkEnd w:id="1426"/>
            <w:r w:rsidRPr="00E81B1B">
              <w:t xml:space="preserve"> Herstellungsschema des Schraubverbunds mit lokalem Verguss (eigene Abbildung)</w:t>
            </w:r>
            <w:bookmarkEnd w:id="1427"/>
          </w:p>
        </w:tc>
      </w:tr>
    </w:tbl>
    <w:p w14:paraId="36633F34" w14:textId="5AA14129"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1428"/>
      <w:r w:rsidRPr="00E81B1B">
        <w:t>wird</w:t>
      </w:r>
      <w:commentRangeEnd w:id="1428"/>
      <w:r>
        <w:commentReference w:id="1428"/>
      </w:r>
      <w:r w:rsidRPr="00E81B1B">
        <w:t xml:space="preserve"> zunächst untersucht, ob mit einem höheren Schraubendurchmesser höhere Steifigkeiten und Verbundfestigkeiten erzielt werden können. Dies wurde bereits in Scherversuchen in </w:t>
      </w:r>
      <w:sdt>
        <w:sdtPr>
          <w:id w:val="-721443721"/>
          <w:citation/>
        </w:sdtPr>
        <w:sdtEnd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55EF13CE" w:rsidR="00492FF4" w:rsidRPr="00E81B1B" w:rsidRDefault="00492FF4" w:rsidP="00634E1F">
      <w:pPr>
        <w:rPr>
          <w:ins w:id="1429" w:author="Stefan Behring" w:date="2021-12-20T19:57:00Z"/>
        </w:rPr>
      </w:pPr>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ins w:id="1430" w:author="Stefan Behring" w:date="2021-12-20T19:51:00Z">
        <w:r w:rsidR="1718FB5C" w:rsidRPr="00E81B1B">
          <w:t xml:space="preserve">, siehe Gleichung </w:t>
        </w:r>
        <w:proofErr w:type="spellStart"/>
        <w:r w:rsidR="1718FB5C" w:rsidRPr="00E81B1B">
          <w:t>blabla</w:t>
        </w:r>
        <w:proofErr w:type="spellEnd"/>
        <w:r w:rsidR="1718FB5C" w:rsidRPr="00E81B1B">
          <w:t xml:space="preserve"> aus    der ETA-</w:t>
        </w:r>
      </w:ins>
      <w:proofErr w:type="spellStart"/>
      <w:ins w:id="1431" w:author="Stefan Behring" w:date="2021-12-20T19:52:00Z">
        <w:r w:rsidR="1718FB5C" w:rsidRPr="00E81B1B">
          <w:t>bla</w:t>
        </w:r>
      </w:ins>
      <w:proofErr w:type="spellEnd"/>
      <w:r w:rsidR="6B4CDC4D" w:rsidRPr="00E81B1B">
        <w:t>.</w:t>
      </w:r>
      <w:r w:rsidR="6ED0C580" w:rsidRPr="00E81B1B">
        <w:t xml:space="preserve"> Der Durchmesser geht dabei als </w:t>
      </w:r>
      <w:proofErr w:type="spellStart"/>
      <w:r w:rsidR="6ED0C580" w:rsidRPr="00E81B1B">
        <w:t>linarer</w:t>
      </w:r>
      <w:proofErr w:type="spellEnd"/>
      <w:r w:rsidR="6ED0C580" w:rsidRPr="00E81B1B">
        <w:t xml:space="preserve"> Faktor in die Berechnung </w:t>
      </w:r>
      <w:proofErr w:type="spellStart"/>
      <w:r w:rsidR="6ED0C580" w:rsidRPr="00E81B1B">
        <w:t>ein.</w:t>
      </w:r>
      <w:r w:rsidRPr="00E81B1B">
        <w:t>Die</w:t>
      </w:r>
      <w:proofErr w:type="spellEnd"/>
      <w:r w:rsidRPr="00E81B1B">
        <w:t xml:space="preserve"> </w:t>
      </w:r>
      <w:r w:rsidR="00634E1F" w:rsidRPr="00E81B1B">
        <w:fldChar w:fldCharType="begin"/>
      </w:r>
      <w:r w:rsidR="00634E1F" w:rsidRPr="00E81B1B">
        <w:instrText xml:space="preserve"> REF _Ref79770325 \h </w:instrText>
      </w:r>
      <w:r w:rsidR="00634E1F" w:rsidRPr="00E81B1B">
        <w:fldChar w:fldCharType="separate"/>
      </w:r>
      <w:ins w:id="1432" w:author="Carsten Hein" w:date="2022-04-19T10:59:00Z">
        <w:r w:rsidR="00A2726B" w:rsidRPr="00E81B1B">
          <w:t xml:space="preserve">Gl. </w:t>
        </w:r>
        <w:r w:rsidR="00A2726B">
          <w:rPr>
            <w:noProof/>
          </w:rPr>
          <w:t>6</w:t>
        </w:r>
      </w:ins>
      <w:del w:id="1433" w:author="Carsten Hein" w:date="2022-04-19T10:59:00Z">
        <w:r w:rsidR="009737A6" w:rsidRPr="00E81B1B" w:rsidDel="00A2726B">
          <w:delText xml:space="preserve">Gl. </w:delText>
        </w:r>
        <w:r w:rsidR="009737A6" w:rsidDel="00A2726B">
          <w:rPr>
            <w:noProof/>
          </w:rPr>
          <w:delText>8</w:delText>
        </w:r>
      </w:del>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ins w:id="1434" w:author="Carsten Hein" w:date="2022-04-19T10:59:00Z">
        <w:r w:rsidR="00A2726B" w:rsidRPr="00E81B1B">
          <w:t xml:space="preserve">Gl. </w:t>
        </w:r>
        <w:r w:rsidR="00A2726B">
          <w:rPr>
            <w:noProof/>
          </w:rPr>
          <w:t>7</w:t>
        </w:r>
      </w:ins>
      <w:del w:id="1435" w:author="Carsten Hein" w:date="2022-04-19T10:59:00Z">
        <w:r w:rsidR="009737A6" w:rsidRPr="00E81B1B" w:rsidDel="00A2726B">
          <w:delText xml:space="preserve">Gl. </w:delText>
        </w:r>
        <w:r w:rsidR="009737A6" w:rsidDel="00A2726B">
          <w:rPr>
            <w:noProof/>
          </w:rPr>
          <w:delText>9</w:delText>
        </w:r>
      </w:del>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EndPr/>
        <w:sdtContent>
          <w:r w:rsidR="00634E1F" w:rsidRPr="00E81B1B">
            <w:fldChar w:fldCharType="begin"/>
          </w:r>
          <w:r w:rsidR="00634E1F" w:rsidRPr="00E81B1B">
            <w:instrText xml:space="preserve"> CITATION DIN101 \l 1031 </w:instrText>
          </w:r>
          <w:r w:rsidR="00634E1F" w:rsidRPr="00E81B1B">
            <w:fldChar w:fldCharType="separate"/>
          </w:r>
          <w:r w:rsidR="009737A6">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36D2E469" w:rsidR="00492FF4" w:rsidRPr="00E81B1B" w:rsidRDefault="00492FF4" w:rsidP="00634E1F">
      <w:r w:rsidRPr="00E81B1B">
        <w:t>Alternativ lässt sich der Verschie</w:t>
      </w:r>
      <w:ins w:id="1436" w:author="Jan Wenker" w:date="2021-12-10T12:54:00Z">
        <w:r w:rsidR="00197858">
          <w:t>b</w:t>
        </w:r>
      </w:ins>
      <w:r w:rsidRPr="00E81B1B">
        <w:t xml:space="preserve">ungsmodul nach </w:t>
      </w:r>
      <w:sdt>
        <w:sdtPr>
          <w:id w:val="-1117831065"/>
          <w:citation/>
        </w:sdtPr>
        <w:sdtEndPr/>
        <w:sdtContent>
          <w:r w:rsidR="00634E1F" w:rsidRPr="00E81B1B">
            <w:fldChar w:fldCharType="begin"/>
          </w:r>
          <w:r w:rsidR="00634E1F" w:rsidRPr="00E81B1B">
            <w:instrText xml:space="preserve"> CITATION Mar17 \l 1031 </w:instrText>
          </w:r>
          <w:r w:rsidR="00634E1F" w:rsidRPr="00E81B1B">
            <w:fldChar w:fldCharType="separate"/>
          </w:r>
          <w:r w:rsidR="009737A6">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ins w:id="1437" w:author="Carsten Hein" w:date="2022-04-19T10:59:00Z">
        <w:r w:rsidR="00A2726B" w:rsidRPr="00E81B1B">
          <w:t xml:space="preserve">Gl. </w:t>
        </w:r>
        <w:r w:rsidR="00A2726B">
          <w:rPr>
            <w:noProof/>
          </w:rPr>
          <w:t>11</w:t>
        </w:r>
      </w:ins>
      <w:del w:id="1438" w:author="Carsten Hein" w:date="2022-04-19T10:59:00Z">
        <w:r w:rsidR="009737A6" w:rsidRPr="00E81B1B" w:rsidDel="00A2726B">
          <w:delText xml:space="preserve">Gl. </w:delText>
        </w:r>
        <w:r w:rsidR="009737A6" w:rsidDel="00A2726B">
          <w:rPr>
            <w:noProof/>
          </w:rPr>
          <w:delText>13</w:delText>
        </w:r>
      </w:del>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r w:rsidRPr="00E81B1B">
        <w:t>K</w:t>
      </w:r>
      <w:r w:rsidRPr="00A20984">
        <w:rPr>
          <w:vertAlign w:val="subscript"/>
          <w:rPrChange w:id="1439" w:author="Jan Wenker" w:date="2021-12-10T12:55:00Z">
            <w:rPr/>
          </w:rPrChange>
        </w:rPr>
        <w:t>ser,ax</w:t>
      </w:r>
      <w:proofErr w:type="spell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r w:rsidRPr="00E81B1B">
        <w:t>K</w:t>
      </w:r>
      <w:r w:rsidRPr="00E81B1B">
        <w:rPr>
          <w:vertAlign w:val="subscript"/>
        </w:rPr>
        <w:t>ser,lat</w:t>
      </w:r>
      <w:proofErr w:type="spell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ins w:id="1440" w:author="Carsten Hein" w:date="2022-04-19T11:00:00Z">
        <w:r w:rsidR="00A2726B" w:rsidRPr="00E81B1B">
          <w:t xml:space="preserve">Gl. </w:t>
        </w:r>
        <w:r w:rsidR="00A2726B">
          <w:rPr>
            <w:noProof/>
          </w:rPr>
          <w:t>8</w:t>
        </w:r>
      </w:ins>
      <w:del w:id="1441" w:author="Carsten Hein" w:date="2022-04-19T11:00:00Z">
        <w:r w:rsidR="009737A6" w:rsidRPr="00E81B1B" w:rsidDel="00A2726B">
          <w:delText xml:space="preserve">Gl. </w:delText>
        </w:r>
        <w:r w:rsidR="009737A6" w:rsidDel="00A2726B">
          <w:rPr>
            <w:noProof/>
          </w:rPr>
          <w:delText>10</w:delText>
        </w:r>
      </w:del>
      <w:r w:rsidR="00634E1F" w:rsidRPr="00E81B1B">
        <w:fldChar w:fldCharType="end"/>
      </w:r>
      <w:r w:rsidR="00634E1F" w:rsidRPr="00E81B1B">
        <w:t xml:space="preserve">) </w:t>
      </w:r>
      <w:r w:rsidRPr="00E81B1B">
        <w:t xml:space="preserve">bestimmen. Ein Berechnungsansatz für </w:t>
      </w:r>
      <w:proofErr w:type="spellStart"/>
      <w:r w:rsidRPr="00E81B1B">
        <w:t>K</w:t>
      </w:r>
      <w:r w:rsidRPr="00E81B1B">
        <w:rPr>
          <w:vertAlign w:val="subscript"/>
        </w:rPr>
        <w:t>ser,ax</w:t>
      </w:r>
      <w:proofErr w:type="spell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ins w:id="1442" w:author="Carsten Hein" w:date="2022-04-19T11:00:00Z">
        <w:r w:rsidR="00A2726B" w:rsidRPr="00E81B1B">
          <w:t xml:space="preserve">Gl. </w:t>
        </w:r>
        <w:r w:rsidR="00A2726B">
          <w:rPr>
            <w:noProof/>
          </w:rPr>
          <w:t>10</w:t>
        </w:r>
      </w:ins>
      <w:del w:id="1443" w:author="Carsten Hein" w:date="2022-04-19T11:00:00Z">
        <w:r w:rsidR="009737A6" w:rsidRPr="00E81B1B" w:rsidDel="00A2726B">
          <w:delText xml:space="preserve">Gl. </w:delText>
        </w:r>
        <w:r w:rsidR="009737A6" w:rsidDel="00A2726B">
          <w:rPr>
            <w:noProof/>
          </w:rPr>
          <w:delText>12</w:delText>
        </w:r>
      </w:del>
      <w:r w:rsidR="00634E1F" w:rsidRPr="00E81B1B">
        <w:fldChar w:fldCharType="end"/>
      </w:r>
      <w:r w:rsidR="00634E1F" w:rsidRPr="00E81B1B">
        <w:t xml:space="preserve">). </w:t>
      </w:r>
      <w:r w:rsidRPr="00E81B1B">
        <w:t>In (Marchi et al. 2017) wird ein ähnlicher Ansatz (</w:t>
      </w:r>
      <w:r w:rsidR="00634E1F" w:rsidRPr="00E81B1B">
        <w:fldChar w:fldCharType="begin"/>
      </w:r>
      <w:r w:rsidR="00634E1F" w:rsidRPr="00E81B1B">
        <w:instrText xml:space="preserve"> REF _Ref79770444 \h </w:instrText>
      </w:r>
      <w:r w:rsidR="00634E1F" w:rsidRPr="00E81B1B">
        <w:fldChar w:fldCharType="separate"/>
      </w:r>
      <w:ins w:id="1444" w:author="Carsten Hein" w:date="2022-04-19T11:00:00Z">
        <w:r w:rsidR="00A2726B" w:rsidRPr="00E81B1B">
          <w:t xml:space="preserve">Gl. </w:t>
        </w:r>
        <w:r w:rsidR="00A2726B">
          <w:rPr>
            <w:noProof/>
          </w:rPr>
          <w:t>9</w:t>
        </w:r>
      </w:ins>
      <w:del w:id="1445" w:author="Carsten Hein" w:date="2022-04-19T11:00:00Z">
        <w:r w:rsidR="009737A6" w:rsidRPr="00E81B1B" w:rsidDel="00A2726B">
          <w:delText xml:space="preserve">Gl. </w:delText>
        </w:r>
        <w:r w:rsidR="009737A6" w:rsidDel="00A2726B">
          <w:rPr>
            <w:noProof/>
          </w:rPr>
          <w:delText>11</w:delText>
        </w:r>
      </w:del>
      <w:r w:rsidR="00634E1F" w:rsidRPr="00E81B1B">
        <w:fldChar w:fldCharType="end"/>
      </w:r>
      <w:r w:rsidRPr="00E81B1B">
        <w:t xml:space="preserve">) aus einer technischen Zulassung für Holzschrauben </w:t>
      </w:r>
      <w:r w:rsidRPr="00E81B1B">
        <w:lastRenderedPageBreak/>
        <w:t>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9"/>
        <w:gridCol w:w="1031"/>
      </w:tblGrid>
      <w:tr w:rsidR="002A78D1" w:rsidRPr="00E81B1B" w14:paraId="2570554D" w14:textId="77777777" w:rsidTr="00634E1F">
        <w:trPr>
          <w:trHeight w:val="714"/>
        </w:trPr>
        <w:tc>
          <w:tcPr>
            <w:tcW w:w="9351" w:type="dxa"/>
            <w:vAlign w:val="center"/>
          </w:tcPr>
          <w:p w14:paraId="27EA53CB" w14:textId="77777777" w:rsidR="002A78D1" w:rsidRPr="00E81B1B" w:rsidRDefault="00CA54A3"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5D3C8A2D" w:rsidR="002A78D1" w:rsidRPr="00E81B1B" w:rsidRDefault="00634E1F" w:rsidP="00634E1F">
            <w:pPr>
              <w:pStyle w:val="Beschriftung"/>
            </w:pPr>
            <w:bookmarkStart w:id="1446" w:name="_Ref79770325"/>
            <w:r w:rsidRPr="00E81B1B">
              <w:t xml:space="preserve">Gl. </w:t>
            </w:r>
            <w:r>
              <w:fldChar w:fldCharType="begin"/>
            </w:r>
            <w:r>
              <w:instrText>SEQ Formel \* ARABIC</w:instrText>
            </w:r>
            <w:r>
              <w:fldChar w:fldCharType="separate"/>
            </w:r>
            <w:ins w:id="1447" w:author="Carsten Hein" w:date="2022-04-19T10:59:00Z">
              <w:r w:rsidR="00A2726B">
                <w:rPr>
                  <w:noProof/>
                </w:rPr>
                <w:t>6</w:t>
              </w:r>
            </w:ins>
            <w:del w:id="1448" w:author="Carsten Hein" w:date="2022-04-19T10:59:00Z">
              <w:r w:rsidR="009737A6" w:rsidDel="00A2726B">
                <w:rPr>
                  <w:noProof/>
                </w:rPr>
                <w:delText>8</w:delText>
              </w:r>
            </w:del>
            <w:r>
              <w:fldChar w:fldCharType="end"/>
            </w:r>
            <w:bookmarkEnd w:id="1446"/>
          </w:p>
        </w:tc>
      </w:tr>
      <w:tr w:rsidR="002A78D1" w:rsidRPr="00E81B1B" w14:paraId="2F04B361" w14:textId="77777777" w:rsidTr="00634E1F">
        <w:trPr>
          <w:trHeight w:val="710"/>
        </w:trPr>
        <w:tc>
          <w:tcPr>
            <w:tcW w:w="9351" w:type="dxa"/>
            <w:vAlign w:val="center"/>
          </w:tcPr>
          <w:p w14:paraId="618530CE" w14:textId="77777777" w:rsidR="002A78D1" w:rsidRPr="00E81B1B" w:rsidRDefault="00CA54A3"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55844433" w:rsidR="002A78D1" w:rsidRPr="00E81B1B" w:rsidRDefault="00634E1F" w:rsidP="00634E1F">
            <w:pPr>
              <w:pStyle w:val="Beschriftung"/>
              <w:rPr>
                <w:i/>
                <w:sz w:val="22"/>
                <w:szCs w:val="22"/>
              </w:rPr>
            </w:pPr>
            <w:bookmarkStart w:id="1449" w:name="_Ref79770328"/>
            <w:r w:rsidRPr="00E81B1B">
              <w:t xml:space="preserve">Gl. </w:t>
            </w:r>
            <w:r>
              <w:fldChar w:fldCharType="begin"/>
            </w:r>
            <w:r>
              <w:instrText>SEQ Formel \* ARABIC</w:instrText>
            </w:r>
            <w:r>
              <w:fldChar w:fldCharType="separate"/>
            </w:r>
            <w:ins w:id="1450" w:author="Carsten Hein" w:date="2022-04-19T10:59:00Z">
              <w:r w:rsidR="00A2726B">
                <w:rPr>
                  <w:noProof/>
                </w:rPr>
                <w:t>7</w:t>
              </w:r>
            </w:ins>
            <w:del w:id="1451" w:author="Carsten Hein" w:date="2022-04-19T10:59:00Z">
              <w:r w:rsidR="009737A6" w:rsidDel="00A2726B">
                <w:rPr>
                  <w:noProof/>
                </w:rPr>
                <w:delText>9</w:delText>
              </w:r>
            </w:del>
            <w:r>
              <w:fldChar w:fldCharType="end"/>
            </w:r>
            <w:bookmarkEnd w:id="1449"/>
          </w:p>
        </w:tc>
      </w:tr>
      <w:tr w:rsidR="002A78D1" w:rsidRPr="00E81B1B" w14:paraId="16FDA18D" w14:textId="77777777" w:rsidTr="00634E1F">
        <w:trPr>
          <w:trHeight w:val="745"/>
        </w:trPr>
        <w:tc>
          <w:tcPr>
            <w:tcW w:w="9351" w:type="dxa"/>
            <w:vAlign w:val="center"/>
          </w:tcPr>
          <w:p w14:paraId="62626D86" w14:textId="77777777" w:rsidR="002A78D1" w:rsidRPr="00E81B1B" w:rsidRDefault="00CA54A3"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4198F905" w:rsidR="002A78D1" w:rsidRPr="00E81B1B" w:rsidRDefault="00634E1F" w:rsidP="00634E1F">
            <w:pPr>
              <w:pStyle w:val="Beschriftung"/>
            </w:pPr>
            <w:bookmarkStart w:id="1452" w:name="_Ref79770418"/>
            <w:r w:rsidRPr="00E81B1B">
              <w:t xml:space="preserve">Gl. </w:t>
            </w:r>
            <w:r>
              <w:fldChar w:fldCharType="begin"/>
            </w:r>
            <w:r>
              <w:instrText>SEQ Formel \* ARABIC</w:instrText>
            </w:r>
            <w:r>
              <w:fldChar w:fldCharType="separate"/>
            </w:r>
            <w:ins w:id="1453" w:author="Carsten Hein" w:date="2022-04-19T11:00:00Z">
              <w:r w:rsidR="00A2726B">
                <w:rPr>
                  <w:noProof/>
                </w:rPr>
                <w:t>8</w:t>
              </w:r>
            </w:ins>
            <w:del w:id="1454" w:author="Carsten Hein" w:date="2022-04-19T11:00:00Z">
              <w:r w:rsidR="009737A6" w:rsidDel="00A2726B">
                <w:rPr>
                  <w:noProof/>
                </w:rPr>
                <w:delText>10</w:delText>
              </w:r>
            </w:del>
            <w:r>
              <w:fldChar w:fldCharType="end"/>
            </w:r>
            <w:bookmarkEnd w:id="1452"/>
          </w:p>
        </w:tc>
      </w:tr>
      <w:tr w:rsidR="002A78D1" w:rsidRPr="00E81B1B" w14:paraId="569D491B" w14:textId="77777777" w:rsidTr="00634E1F">
        <w:trPr>
          <w:trHeight w:val="544"/>
        </w:trPr>
        <w:tc>
          <w:tcPr>
            <w:tcW w:w="9351" w:type="dxa"/>
            <w:vAlign w:val="center"/>
          </w:tcPr>
          <w:p w14:paraId="1B2B5765" w14:textId="77777777" w:rsidR="002A78D1" w:rsidRPr="00E81B1B" w:rsidRDefault="00CA54A3"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4F7F39CC" w:rsidR="002A78D1" w:rsidRPr="00E81B1B" w:rsidRDefault="00634E1F" w:rsidP="00634E1F">
            <w:pPr>
              <w:pStyle w:val="Beschriftung"/>
            </w:pPr>
            <w:bookmarkStart w:id="1455" w:name="_Ref79770444"/>
            <w:r w:rsidRPr="00E81B1B">
              <w:t xml:space="preserve">Gl. </w:t>
            </w:r>
            <w:r>
              <w:fldChar w:fldCharType="begin"/>
            </w:r>
            <w:r>
              <w:instrText>SEQ Formel \* ARABIC</w:instrText>
            </w:r>
            <w:r>
              <w:fldChar w:fldCharType="separate"/>
            </w:r>
            <w:ins w:id="1456" w:author="Carsten Hein" w:date="2022-04-19T11:00:00Z">
              <w:r w:rsidR="00A2726B">
                <w:rPr>
                  <w:noProof/>
                </w:rPr>
                <w:t>9</w:t>
              </w:r>
            </w:ins>
            <w:del w:id="1457" w:author="Carsten Hein" w:date="2022-04-19T11:00:00Z">
              <w:r w:rsidR="009737A6" w:rsidDel="00A2726B">
                <w:rPr>
                  <w:noProof/>
                </w:rPr>
                <w:delText>11</w:delText>
              </w:r>
            </w:del>
            <w:r>
              <w:fldChar w:fldCharType="end"/>
            </w:r>
            <w:bookmarkEnd w:id="1455"/>
          </w:p>
        </w:tc>
      </w:tr>
      <w:tr w:rsidR="002A78D1" w:rsidRPr="00E81B1B" w14:paraId="4D7BE8AF" w14:textId="77777777" w:rsidTr="00634E1F">
        <w:trPr>
          <w:trHeight w:val="544"/>
        </w:trPr>
        <w:tc>
          <w:tcPr>
            <w:tcW w:w="9351" w:type="dxa"/>
            <w:vAlign w:val="center"/>
          </w:tcPr>
          <w:p w14:paraId="6B0A7B81" w14:textId="77777777" w:rsidR="002A78D1" w:rsidRPr="00E81B1B" w:rsidRDefault="00CA54A3"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7FE7F5E9" w:rsidR="002A78D1" w:rsidRPr="00E81B1B" w:rsidRDefault="00634E1F" w:rsidP="00634E1F">
            <w:pPr>
              <w:pStyle w:val="Beschriftung"/>
            </w:pPr>
            <w:bookmarkStart w:id="1458" w:name="_Ref79770492"/>
            <w:r w:rsidRPr="00E81B1B">
              <w:t xml:space="preserve">Gl. </w:t>
            </w:r>
            <w:r>
              <w:fldChar w:fldCharType="begin"/>
            </w:r>
            <w:r>
              <w:instrText>SEQ Formel \* ARABIC</w:instrText>
            </w:r>
            <w:r>
              <w:fldChar w:fldCharType="separate"/>
            </w:r>
            <w:ins w:id="1459" w:author="Carsten Hein" w:date="2022-04-19T11:00:00Z">
              <w:r w:rsidR="00A2726B">
                <w:rPr>
                  <w:noProof/>
                </w:rPr>
                <w:t>10</w:t>
              </w:r>
            </w:ins>
            <w:del w:id="1460" w:author="Carsten Hein" w:date="2022-04-19T11:00:00Z">
              <w:r w:rsidR="009737A6" w:rsidDel="00A2726B">
                <w:rPr>
                  <w:noProof/>
                </w:rPr>
                <w:delText>12</w:delText>
              </w:r>
            </w:del>
            <w:r>
              <w:fldChar w:fldCharType="end"/>
            </w:r>
            <w:bookmarkEnd w:id="1458"/>
          </w:p>
        </w:tc>
      </w:tr>
      <w:tr w:rsidR="002A78D1" w:rsidRPr="00E81B1B" w14:paraId="6453B6D6" w14:textId="77777777" w:rsidTr="00634E1F">
        <w:trPr>
          <w:trHeight w:val="433"/>
        </w:trPr>
        <w:tc>
          <w:tcPr>
            <w:tcW w:w="9351" w:type="dxa"/>
            <w:vAlign w:val="center"/>
          </w:tcPr>
          <w:p w14:paraId="259A5E56" w14:textId="77777777" w:rsidR="002A78D1" w:rsidRPr="00E81B1B" w:rsidRDefault="00CA54A3"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22865984" w:rsidR="002A78D1" w:rsidRPr="00E81B1B" w:rsidRDefault="00634E1F" w:rsidP="00634E1F">
            <w:pPr>
              <w:pStyle w:val="Beschriftung"/>
            </w:pPr>
            <w:bookmarkStart w:id="1461" w:name="_Ref79770391"/>
            <w:r w:rsidRPr="00E81B1B">
              <w:t xml:space="preserve">Gl. </w:t>
            </w:r>
            <w:r>
              <w:fldChar w:fldCharType="begin"/>
            </w:r>
            <w:r>
              <w:instrText>SEQ Formel \* ARABIC</w:instrText>
            </w:r>
            <w:r>
              <w:fldChar w:fldCharType="separate"/>
            </w:r>
            <w:ins w:id="1462" w:author="Carsten Hein" w:date="2022-04-19T10:59:00Z">
              <w:r w:rsidR="00A2726B">
                <w:rPr>
                  <w:noProof/>
                </w:rPr>
                <w:t>11</w:t>
              </w:r>
            </w:ins>
            <w:del w:id="1463" w:author="Carsten Hein" w:date="2022-04-19T10:59:00Z">
              <w:r w:rsidR="009737A6" w:rsidDel="00A2726B">
                <w:rPr>
                  <w:noProof/>
                </w:rPr>
                <w:delText>13</w:delText>
              </w:r>
            </w:del>
            <w:r>
              <w:fldChar w:fldCharType="end"/>
            </w:r>
            <w:bookmarkEnd w:id="1461"/>
          </w:p>
        </w:tc>
      </w:tr>
    </w:tbl>
    <w:p w14:paraId="1C049FA4" w14:textId="1C432754" w:rsidR="002A78D1" w:rsidRPr="00E81B1B" w:rsidRDefault="002A78D1" w:rsidP="002A78D1">
      <w:r w:rsidRPr="6EB7351C">
        <w:t>Um auf den Einbau der FT-V</w:t>
      </w:r>
      <w:commentRangeStart w:id="1464"/>
      <w:r w:rsidRPr="6EB7351C">
        <w:t xml:space="preserve">erbinder verzichten zu können und somit Material und Aufwand zu reduzieren wird ein lokaler Verguss der </w:t>
      </w:r>
      <w:r w:rsidR="085EDD68" w:rsidRPr="6EB7351C">
        <w:t>V</w:t>
      </w:r>
      <w:commentRangeEnd w:id="1464"/>
      <w:r>
        <w:commentReference w:id="1464"/>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ins w:id="1465" w:author="Carsten Hein" w:date="2022-04-19T11:00:00Z">
        <w:r w:rsidR="00A2726B" w:rsidRPr="00E81B1B">
          <w:t xml:space="preserve">Abbildung </w:t>
        </w:r>
        <w:r w:rsidR="00A2726B">
          <w:rPr>
            <w:noProof/>
          </w:rPr>
          <w:t>10</w:t>
        </w:r>
      </w:ins>
      <w:del w:id="1466" w:author="Carsten Hein" w:date="2022-04-19T11:00:00Z">
        <w:r w:rsidR="009737A6" w:rsidRPr="00E81B1B" w:rsidDel="00A2726B">
          <w:delText xml:space="preserve">Abbildung </w:delText>
        </w:r>
        <w:r w:rsidR="009737A6" w:rsidDel="00A2726B">
          <w:rPr>
            <w:noProof/>
          </w:rPr>
          <w:delText>15</w:delText>
        </w:r>
      </w:del>
      <w:r w:rsidR="00634E1F" w:rsidRPr="00E81B1B">
        <w:rPr>
          <w:szCs w:val="24"/>
        </w:rPr>
        <w:fldChar w:fldCharType="end"/>
      </w:r>
      <w:r w:rsidRPr="6EB7351C">
        <w:t xml:space="preserve">). Die Balken sollen dazu eingebaut werden, ggf. mit vorinstallierten Verbindungsmitteln, und darauf die Fertigteile </w:t>
      </w:r>
      <w:r w:rsidR="009C3650">
        <w:t xml:space="preserve">mit ausreichendem Abstand zueinander </w:t>
      </w:r>
      <w:commentRangeStart w:id="1467"/>
      <w:r w:rsidRPr="6EB7351C">
        <w:t>verlegt werden</w:t>
      </w:r>
      <w:commentRangeEnd w:id="1467"/>
      <w:r w:rsidR="00A7077C">
        <w:t>, um den nachträglichen Verguss zu ermöglichen</w:t>
      </w:r>
      <w:r w:rsidR="00932358">
        <w:rPr>
          <w:rStyle w:val="Kommentarzeichen"/>
        </w:rPr>
        <w:commentReference w:id="1467"/>
      </w:r>
      <w:r w:rsidRPr="6EB7351C">
        <w:t>. Die Fuge und die Verbindungsmittel werden daraufhin mit Vergussmörtel oder –beton vergossen. Dabei können seitlich im Fertigteil Taschen dort vorgesehen werden, wo die Verbindungsmittel sich befinden werden, um die Vergussmenge in Bereichen ohne Verbindungsmittel zu reduzieren. Der Verguss bietet zusätzlich den Vorteil, dass er gleichzeitig zur Erzeugung der Scheibenwirkung der Deckenplatte beiträgt</w:t>
      </w:r>
      <w:r w:rsidR="00F41976">
        <w:t>,</w:t>
      </w:r>
      <w:r w:rsidR="00C9138D">
        <w:t xml:space="preserve"> siehe auch</w:t>
      </w:r>
      <w:r w:rsidR="005C7669">
        <w:t xml:space="preserve"> Abschnitt </w:t>
      </w:r>
      <w:proofErr w:type="spellStart"/>
      <w:r w:rsidR="00F41976">
        <w:t>xy</w:t>
      </w:r>
      <w:proofErr w:type="spellEnd"/>
      <w:r w:rsidR="005C7669">
        <w:t xml:space="preserve"> </w:t>
      </w:r>
      <w:r w:rsidR="005C7669">
        <w:fldChar w:fldCharType="begin"/>
      </w:r>
      <w:r w:rsidR="005C7669">
        <w:instrText xml:space="preserve"> REF _Ref92445477 \h </w:instrText>
      </w:r>
      <w:r w:rsidR="005C7669">
        <w:fldChar w:fldCharType="separate"/>
      </w:r>
      <w:ins w:id="1468" w:author="Carsten Hein" w:date="2022-04-19T11:00:00Z">
        <w:r w:rsidR="00A2726B" w:rsidRPr="00A2726B">
          <w:rPr>
            <w:b/>
            <w:bCs/>
            <w:rPrChange w:id="1469" w:author="Carsten Hein" w:date="2022-04-19T11:00:00Z">
              <w:rPr>
                <w:b/>
                <w:bCs/>
                <w:lang w:val="en-US"/>
              </w:rPr>
            </w:rPrChange>
          </w:rPr>
          <w:t xml:space="preserve">Error! Reference source not </w:t>
        </w:r>
        <w:proofErr w:type="spellStart"/>
        <w:r w:rsidR="00A2726B" w:rsidRPr="00A2726B">
          <w:rPr>
            <w:b/>
            <w:bCs/>
            <w:rPrChange w:id="1470" w:author="Carsten Hein" w:date="2022-04-19T11:00:00Z">
              <w:rPr>
                <w:b/>
                <w:bCs/>
                <w:lang w:val="en-US"/>
              </w:rPr>
            </w:rPrChange>
          </w:rPr>
          <w:t>found</w:t>
        </w:r>
        <w:proofErr w:type="spellEnd"/>
        <w:r w:rsidR="00A2726B" w:rsidRPr="00A2726B">
          <w:rPr>
            <w:b/>
            <w:bCs/>
            <w:rPrChange w:id="1471" w:author="Carsten Hein" w:date="2022-04-19T11:00:00Z">
              <w:rPr>
                <w:b/>
                <w:bCs/>
                <w:lang w:val="en-US"/>
              </w:rPr>
            </w:rPrChange>
          </w:rPr>
          <w:t>.</w:t>
        </w:r>
      </w:ins>
      <w:del w:id="1472" w:author="Carsten Hein" w:date="2022-04-19T11:00:00Z">
        <w:r w:rsidR="005C7669" w:rsidDel="00A2726B">
          <w:delText>Koppelung der Deckenelemente zur Deckenscheibe</w:delText>
        </w:r>
      </w:del>
      <w:r w:rsidR="005C7669">
        <w:fldChar w:fldCharType="end"/>
      </w:r>
      <w:r w:rsidRPr="6EB7351C">
        <w:t xml:space="preserve">. </w:t>
      </w:r>
    </w:p>
    <w:p w14:paraId="509B110D" w14:textId="77777777" w:rsidR="000D2C2C" w:rsidRDefault="110D9B1D" w:rsidP="000D2C2C">
      <w:pPr>
        <w:spacing w:after="240"/>
      </w:pPr>
      <w:r w:rsidRPr="00E81B1B">
        <w:t xml:space="preserve">Lokal vergossene Verbindungsmittel wurden in </w:t>
      </w:r>
      <w:sdt>
        <w:sdtPr>
          <w:id w:val="1577789200"/>
          <w:citation/>
        </w:sdtPr>
        <w:sdtEndPr/>
        <w:sdtContent>
          <w:r w:rsidR="00634E1F" w:rsidRPr="00E81B1B">
            <w:fldChar w:fldCharType="begin"/>
          </w:r>
          <w:r w:rsidR="00634E1F" w:rsidRPr="00E81B1B">
            <w:instrText xml:space="preserve"> CITATION Fle13 \l 1031 </w:instrText>
          </w:r>
          <w:r w:rsidR="00634E1F" w:rsidRPr="00E81B1B">
            <w:fldChar w:fldCharType="separate"/>
          </w:r>
          <w:r w:rsidR="009737A6">
            <w:rPr>
              <w:noProof/>
            </w:rPr>
            <w:t>(Fleck, 2013)</w:t>
          </w:r>
          <w:r w:rsidR="00634E1F" w:rsidRPr="00E81B1B">
            <w:fldChar w:fldCharType="end"/>
          </w:r>
        </w:sdtContent>
      </w:sdt>
      <w:r w:rsidRPr="00E81B1B">
        <w:t xml:space="preserve"> untersucht, allerdings lediglich </w:t>
      </w:r>
      <w:proofErr w:type="spellStart"/>
      <w:r w:rsidRPr="00E81B1B">
        <w:t>Kervenverbindungen</w:t>
      </w:r>
      <w:proofErr w:type="spellEnd"/>
      <w:r w:rsidRPr="00E81B1B">
        <w:t xml:space="preserve">.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EndPr/>
        <w:sdtContent>
          <w:r w:rsidR="00634E1F" w:rsidRPr="00E81B1B">
            <w:fldChar w:fldCharType="begin"/>
          </w:r>
          <w:r w:rsidR="00634E1F" w:rsidRPr="00E81B1B">
            <w:instrText xml:space="preserve"> CITATION Bre19 \l 1031 </w:instrText>
          </w:r>
          <w:r w:rsidR="00634E1F" w:rsidRPr="00E81B1B">
            <w:fldChar w:fldCharType="separate"/>
          </w:r>
          <w:r w:rsidR="009737A6">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sich die Vergusslösung auf Schrauben gut übertragen lässt, zumal Vergussmörtel und Vergussbetone eine höhere Druck- und Zugfestigkeit als die Fertigteile aufweisen und somit der lokalen Lasteinleitung an den Schrauben besser standhalten können. </w:t>
      </w:r>
      <w:bookmarkStart w:id="1473" w:name="_Toc92091695"/>
      <w:bookmarkStart w:id="1474" w:name="_Toc92092137"/>
      <w:bookmarkStart w:id="1475" w:name="_Toc92092249"/>
    </w:p>
    <w:p w14:paraId="75F4FCE3" w14:textId="53ED45C9" w:rsidR="00E057EF" w:rsidRPr="00E81B1B" w:rsidRDefault="2303D03D" w:rsidP="00C92088">
      <w:pPr>
        <w:pStyle w:val="berschrift2"/>
        <w:numPr>
          <w:ilvl w:val="1"/>
          <w:numId w:val="43"/>
        </w:numPr>
      </w:pPr>
      <w:bookmarkStart w:id="1476" w:name="_Toc101333774"/>
      <w:r>
        <w:t>Scherversuche an geschraubten Holz-Beton-Verbundkörpern</w:t>
      </w:r>
      <w:bookmarkEnd w:id="1473"/>
      <w:bookmarkEnd w:id="1474"/>
      <w:bookmarkEnd w:id="1475"/>
      <w:bookmarkEnd w:id="1476"/>
    </w:p>
    <w:p w14:paraId="0CBFA5E4" w14:textId="72C25959" w:rsidR="002A78D1" w:rsidRPr="00E81B1B" w:rsidRDefault="002A78D1" w:rsidP="002A78D1">
      <w:pPr>
        <w:spacing w:after="240"/>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w:t>
      </w:r>
      <w:sdt>
        <w:sdtPr>
          <w:rPr>
            <w:szCs w:val="24"/>
          </w:rPr>
          <w:alias w:val="Don't edit this field"/>
          <w:tag w:val="CitaviPlaceholder#3543b9db-17f8-44e8-90a8-f271d85c187a"/>
          <w:id w:val="456685224"/>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Pr="00E81B1B">
            <w:rPr>
              <w:szCs w:val="24"/>
            </w:rPr>
            <w:fldChar w:fldCharType="separate"/>
          </w:r>
          <w:r w:rsidRPr="18B1E0E3">
            <w:t>(DIN EN 26891:1991)</w:t>
          </w:r>
          <w:r w:rsidRPr="00E81B1B">
            <w:rPr>
              <w:szCs w:val="24"/>
            </w:rPr>
            <w:fldChar w:fldCharType="end"/>
          </w:r>
        </w:sdtContent>
      </w:sdt>
      <w:r w:rsidRPr="18B1E0E3">
        <w:t xml:space="preserve"> geplant. </w:t>
      </w:r>
      <w:ins w:id="1477" w:author="Carsten Hein" w:date="2022-04-20T08:48:00Z">
        <w:r w:rsidR="0086538D" w:rsidRPr="00A86FE7">
          <w:rPr>
            <w:highlight w:val="yellow"/>
            <w:rPrChange w:id="1478" w:author="Carsten Hein" w:date="2022-04-20T08:49:00Z">
              <w:rPr/>
            </w:rPrChange>
          </w:rPr>
          <w:fldChar w:fldCharType="begin"/>
        </w:r>
        <w:r w:rsidR="0086538D" w:rsidRPr="00A86FE7">
          <w:rPr>
            <w:highlight w:val="yellow"/>
            <w:rPrChange w:id="1479" w:author="Carsten Hein" w:date="2022-04-20T08:49:00Z">
              <w:rPr/>
            </w:rPrChange>
          </w:rPr>
          <w:instrText xml:space="preserve"> REF _Ref101336932 \h </w:instrText>
        </w:r>
      </w:ins>
      <w:r w:rsidR="00A86FE7">
        <w:rPr>
          <w:highlight w:val="yellow"/>
        </w:rPr>
        <w:instrText xml:space="preserve"> \* MERGEFORMAT </w:instrText>
      </w:r>
      <w:r w:rsidR="0086538D" w:rsidRPr="00A86FE7">
        <w:rPr>
          <w:highlight w:val="yellow"/>
          <w:rPrChange w:id="1480" w:author="Carsten Hein" w:date="2022-04-20T08:49:00Z">
            <w:rPr>
              <w:highlight w:val="yellow"/>
            </w:rPr>
          </w:rPrChange>
        </w:rPr>
      </w:r>
      <w:r w:rsidR="0086538D" w:rsidRPr="00A86FE7">
        <w:rPr>
          <w:highlight w:val="yellow"/>
          <w:rPrChange w:id="1481" w:author="Carsten Hein" w:date="2022-04-20T08:49:00Z">
            <w:rPr/>
          </w:rPrChange>
        </w:rPr>
        <w:fldChar w:fldCharType="separate"/>
      </w:r>
      <w:ins w:id="1482" w:author="Carsten Hein" w:date="2022-04-20T08:48:00Z">
        <w:r w:rsidR="0086538D" w:rsidRPr="00A86FE7">
          <w:rPr>
            <w:highlight w:val="yellow"/>
            <w:rPrChange w:id="1483" w:author="Carsten Hein" w:date="2022-04-20T08:49:00Z">
              <w:rPr/>
            </w:rPrChange>
          </w:rPr>
          <w:t xml:space="preserve">Abbildung </w:t>
        </w:r>
        <w:r w:rsidR="0086538D" w:rsidRPr="00A86FE7">
          <w:rPr>
            <w:noProof/>
            <w:highlight w:val="yellow"/>
            <w:rPrChange w:id="1484" w:author="Carsten Hein" w:date="2022-04-20T08:49:00Z">
              <w:rPr>
                <w:noProof/>
              </w:rPr>
            </w:rPrChange>
          </w:rPr>
          <w:t>12</w:t>
        </w:r>
        <w:r w:rsidR="0086538D" w:rsidRPr="00A86FE7">
          <w:rPr>
            <w:highlight w:val="yellow"/>
            <w:rPrChange w:id="1485" w:author="Carsten Hein" w:date="2022-04-20T08:49:00Z">
              <w:rPr/>
            </w:rPrChange>
          </w:rPr>
          <w:t xml:space="preserve"> </w:t>
        </w:r>
      </w:ins>
      <w:ins w:id="1486" w:author="Carsten Hein" w:date="2022-04-20T08:49:00Z">
        <w:r w:rsidR="00A86FE7" w:rsidRPr="00A86FE7">
          <w:rPr>
            <w:highlight w:val="yellow"/>
            <w:rPrChange w:id="1487" w:author="Carsten Hein" w:date="2022-04-20T08:49:00Z">
              <w:rPr/>
            </w:rPrChange>
          </w:rPr>
          <w:t>"</w:t>
        </w:r>
      </w:ins>
      <w:ins w:id="1488" w:author="Carsten Hein" w:date="2022-04-20T08:48:00Z">
        <w:r w:rsidR="0086538D" w:rsidRPr="00A86FE7">
          <w:rPr>
            <w:highlight w:val="yellow"/>
            <w:rPrChange w:id="1489" w:author="Carsten Hein" w:date="2022-04-20T08:49:00Z">
              <w:rPr/>
            </w:rPrChange>
          </w:rPr>
          <w:t>Prüfkörpergeometrie der geschraubten Scherversuchskörper</w:t>
        </w:r>
        <w:r w:rsidR="0086538D" w:rsidRPr="00A86FE7">
          <w:rPr>
            <w:highlight w:val="yellow"/>
            <w:rPrChange w:id="1490" w:author="Carsten Hein" w:date="2022-04-20T08:49:00Z">
              <w:rPr/>
            </w:rPrChange>
          </w:rPr>
          <w:fldChar w:fldCharType="end"/>
        </w:r>
      </w:ins>
      <w:ins w:id="1491" w:author="Carsten Hein" w:date="2022-04-20T08:49:00Z">
        <w:r w:rsidR="00A86FE7" w:rsidRPr="00A86FE7">
          <w:rPr>
            <w:highlight w:val="yellow"/>
            <w:rPrChange w:id="1492" w:author="Carsten Hein" w:date="2022-04-20T08:49:00Z">
              <w:rPr/>
            </w:rPrChange>
          </w:rPr>
          <w:t>“</w:t>
        </w:r>
      </w:ins>
      <w:del w:id="1493" w:author="Carsten Hein" w:date="2022-04-20T08:48:00Z">
        <w:r w:rsidR="00634E1F" w:rsidRPr="00A86FE7" w:rsidDel="0086538D">
          <w:rPr>
            <w:szCs w:val="24"/>
            <w:highlight w:val="yellow"/>
            <w:rPrChange w:id="1494" w:author="Carsten Hein" w:date="2022-04-20T08:49:00Z">
              <w:rPr>
                <w:szCs w:val="24"/>
              </w:rPr>
            </w:rPrChange>
          </w:rPr>
          <w:fldChar w:fldCharType="begin"/>
        </w:r>
        <w:r w:rsidR="00634E1F" w:rsidRPr="00A86FE7" w:rsidDel="0086538D">
          <w:rPr>
            <w:szCs w:val="24"/>
            <w:highlight w:val="yellow"/>
            <w:rPrChange w:id="1495" w:author="Carsten Hein" w:date="2022-04-20T08:49:00Z">
              <w:rPr>
                <w:szCs w:val="24"/>
              </w:rPr>
            </w:rPrChange>
          </w:rPr>
          <w:delInstrText xml:space="preserve"> REF _Ref79771080 \h </w:delInstrText>
        </w:r>
      </w:del>
      <w:r w:rsidR="00A86FE7">
        <w:rPr>
          <w:szCs w:val="24"/>
          <w:highlight w:val="yellow"/>
        </w:rPr>
        <w:instrText xml:space="preserve"> \* MERGEFORMAT </w:instrText>
      </w:r>
      <w:del w:id="1496" w:author="Carsten Hein" w:date="2022-04-20T08:48:00Z">
        <w:r w:rsidR="00634E1F" w:rsidRPr="00A86FE7" w:rsidDel="0086538D">
          <w:rPr>
            <w:szCs w:val="24"/>
            <w:highlight w:val="yellow"/>
            <w:rPrChange w:id="1497" w:author="Carsten Hein" w:date="2022-04-20T08:49:00Z">
              <w:rPr>
                <w:szCs w:val="24"/>
                <w:highlight w:val="yellow"/>
              </w:rPr>
            </w:rPrChange>
          </w:rPr>
        </w:r>
        <w:r w:rsidR="00634E1F" w:rsidRPr="00A86FE7" w:rsidDel="0086538D">
          <w:rPr>
            <w:szCs w:val="24"/>
            <w:highlight w:val="yellow"/>
            <w:rPrChange w:id="1498" w:author="Carsten Hein" w:date="2022-04-20T08:49:00Z">
              <w:rPr>
                <w:szCs w:val="24"/>
              </w:rPr>
            </w:rPrChange>
          </w:rPr>
          <w:fldChar w:fldCharType="separate"/>
        </w:r>
      </w:del>
      <w:del w:id="1499" w:author="Carsten Hein" w:date="2022-04-19T11:00:00Z">
        <w:r w:rsidR="009737A6" w:rsidRPr="00A86FE7" w:rsidDel="00A2726B">
          <w:rPr>
            <w:highlight w:val="yellow"/>
            <w:rPrChange w:id="1500" w:author="Carsten Hein" w:date="2022-04-20T08:49:00Z">
              <w:rPr/>
            </w:rPrChange>
          </w:rPr>
          <w:delText xml:space="preserve">Abbildung </w:delText>
        </w:r>
        <w:r w:rsidR="009737A6" w:rsidRPr="00A86FE7" w:rsidDel="00A2726B">
          <w:rPr>
            <w:noProof/>
            <w:highlight w:val="yellow"/>
            <w:rPrChange w:id="1501" w:author="Carsten Hein" w:date="2022-04-20T08:49:00Z">
              <w:rPr>
                <w:noProof/>
              </w:rPr>
            </w:rPrChange>
          </w:rPr>
          <w:delText>16</w:delText>
        </w:r>
      </w:del>
      <w:del w:id="1502" w:author="Carsten Hein" w:date="2022-04-20T08:48:00Z">
        <w:r w:rsidR="00634E1F" w:rsidRPr="00A86FE7" w:rsidDel="0086538D">
          <w:rPr>
            <w:szCs w:val="24"/>
            <w:highlight w:val="yellow"/>
            <w:rPrChange w:id="1503" w:author="Carsten Hein" w:date="2022-04-20T08:49:00Z">
              <w:rPr>
                <w:szCs w:val="24"/>
              </w:rPr>
            </w:rPrChange>
          </w:rPr>
          <w:fldChar w:fldCharType="end"/>
        </w:r>
      </w:del>
      <w:ins w:id="1504" w:author="Carsten Hein" w:date="2022-04-20T08:47:00Z">
        <w:r w:rsidR="009137A1">
          <w:rPr>
            <w:szCs w:val="24"/>
          </w:rPr>
          <w:t xml:space="preserve"> </w:t>
        </w:r>
      </w:ins>
      <w:del w:id="1505" w:author="Carsten Hein" w:date="2022-04-20T08:48:00Z">
        <w:r w:rsidRPr="00E81B1B" w:rsidDel="0086538D">
          <w:rPr>
            <w:szCs w:val="24"/>
          </w:rPr>
          <w:fldChar w:fldCharType="begin"/>
        </w:r>
        <w:r w:rsidRPr="00E81B1B" w:rsidDel="0086538D">
          <w:rPr>
            <w:szCs w:val="24"/>
          </w:rPr>
          <w:delInstrText xml:space="preserve"> REF _Ref24724097 \h </w:delInstrText>
        </w:r>
        <w:r w:rsidRPr="00E81B1B" w:rsidDel="0086538D">
          <w:rPr>
            <w:szCs w:val="24"/>
          </w:rPr>
        </w:r>
        <w:r w:rsidR="00CA54A3">
          <w:rPr>
            <w:szCs w:val="24"/>
          </w:rPr>
          <w:fldChar w:fldCharType="separate"/>
        </w:r>
        <w:r w:rsidRPr="00E81B1B" w:rsidDel="0086538D">
          <w:rPr>
            <w:szCs w:val="24"/>
          </w:rPr>
          <w:fldChar w:fldCharType="end"/>
        </w:r>
        <w:r w:rsidRPr="18B1E0E3" w:rsidDel="0086538D">
          <w:delText xml:space="preserve"> </w:delText>
        </w:r>
      </w:del>
      <w:commentRangeStart w:id="1506"/>
      <w:r w:rsidRPr="18B1E0E3">
        <w:t>zeigt</w:t>
      </w:r>
      <w:commentRangeEnd w:id="1506"/>
      <w:r>
        <w:commentReference w:id="1506"/>
      </w:r>
      <w:r w:rsidRPr="18B1E0E3">
        <w:t xml:space="preserve"> die Abmessungen der Prüfkörper.</w:t>
      </w:r>
      <w:del w:id="1507" w:author="Carsten Hein" w:date="2022-04-20T08:49:00Z">
        <w:r w:rsidRPr="18B1E0E3" w:rsidDel="00A86FE7">
          <w:delText xml:space="preserve"> </w:delText>
        </w:r>
        <w:commentRangeStart w:id="1508"/>
        <w:commentRangeEnd w:id="1508"/>
        <w:r w:rsidDel="00A86FE7">
          <w:commentReference w:id="1508"/>
        </w:r>
        <w:r w:rsidRPr="18B1E0E3" w:rsidDel="00A86FE7">
          <w:delText>.</w:delText>
        </w:r>
      </w:del>
      <w:r w:rsidRPr="18B1E0E3">
        <w:t xml:space="preserve"> </w:t>
      </w:r>
      <w:r w:rsidRPr="00E81B1B">
        <w:rPr>
          <w:szCs w:val="24"/>
        </w:rPr>
        <w:fldChar w:fldCharType="begin"/>
      </w:r>
      <w:r w:rsidRPr="00E81B1B">
        <w:rPr>
          <w:szCs w:val="24"/>
        </w:rPr>
        <w:instrText xml:space="preserve"> REF _Ref24727360 \h </w:instrText>
      </w:r>
      <w:r w:rsidRPr="00E81B1B">
        <w:rPr>
          <w:szCs w:val="24"/>
        </w:rPr>
      </w:r>
      <w:r w:rsidRPr="00E81B1B">
        <w:rPr>
          <w:szCs w:val="24"/>
        </w:rPr>
        <w:fldChar w:fldCharType="separate"/>
      </w:r>
      <w:ins w:id="1509" w:author="Carsten Hein" w:date="2022-04-19T11:00:00Z">
        <w:r w:rsidR="00A2726B" w:rsidRPr="00E81B1B">
          <w:t xml:space="preserve">Tabelle </w:t>
        </w:r>
        <w:r w:rsidR="00A2726B">
          <w:rPr>
            <w:noProof/>
          </w:rPr>
          <w:t>5</w:t>
        </w:r>
      </w:ins>
      <w:del w:id="1510" w:author="Carsten Hein" w:date="2022-04-19T11:00:00Z">
        <w:r w:rsidR="009737A6" w:rsidRPr="00E81B1B" w:rsidDel="00A2726B">
          <w:delText xml:space="preserve">Tabelle </w:delText>
        </w:r>
        <w:r w:rsidR="009737A6" w:rsidDel="00A2726B">
          <w:rPr>
            <w:noProof/>
          </w:rPr>
          <w:delText>11</w:delText>
        </w:r>
      </w:del>
      <w:r w:rsidRPr="00E81B1B">
        <w:rPr>
          <w:szCs w:val="24"/>
        </w:rPr>
        <w:fldChar w:fldCharType="end"/>
      </w:r>
      <w:r w:rsidRPr="18B1E0E3">
        <w:t xml:space="preserve"> bietet einen Überblick über das Versuchsprogramm. </w:t>
      </w:r>
      <w:r w:rsidR="6BC3B4D9" w:rsidRPr="18B1E0E3">
        <w:t>D</w:t>
      </w:r>
      <w:r w:rsidR="00F41976">
        <w:t>ie</w:t>
      </w:r>
      <w:r w:rsidR="6BC3B4D9" w:rsidRPr="18B1E0E3">
        <w:t xml:space="preserve"> Versuch</w:t>
      </w:r>
      <w:r w:rsidR="00F41976">
        <w:t>sserie</w:t>
      </w:r>
      <w:r w:rsidR="6BC3B4D9" w:rsidRPr="18B1E0E3">
        <w:t xml:space="preserve"> (</w:t>
      </w:r>
      <w:commentRangeStart w:id="1511"/>
      <w:r w:rsidR="6BC3B4D9" w:rsidRPr="18B1E0E3">
        <w:t>welche Kurzbezeichnung</w:t>
      </w:r>
      <w:commentRangeEnd w:id="1511"/>
      <w:r w:rsidR="00F41976">
        <w:rPr>
          <w:rStyle w:val="Kommentarzeichen"/>
        </w:rPr>
        <w:commentReference w:id="1511"/>
      </w:r>
      <w:r w:rsidR="6BC3B4D9" w:rsidRPr="18B1E0E3">
        <w:t>) mit Vollgewindeschrauben ohne Unterlegscheibe dient als Referenz.</w:t>
      </w:r>
      <w:commentRangeStart w:id="1512"/>
      <w:commentRangeEnd w:id="1512"/>
      <w:r w:rsidR="00F8597D">
        <w:rPr>
          <w:rStyle w:val="Kommentarzeichen"/>
        </w:rPr>
        <w:commentReference w:id="1512"/>
      </w:r>
      <w:r w:rsidRPr="18B1E0E3">
        <w:t xml:space="preserve"> Da </w:t>
      </w:r>
      <w:r w:rsidR="3D9F9426" w:rsidRPr="18B1E0E3">
        <w:t>Vollgewinde</w:t>
      </w:r>
      <w:r w:rsidR="005C7669">
        <w:t>s</w:t>
      </w:r>
      <w:r w:rsidRPr="18B1E0E3">
        <w:t xml:space="preserve">chrauben nicht mit 16 mm Durchmesser verfügbar sind, </w:t>
      </w:r>
      <w:r w:rsidR="3200B95A" w:rsidRPr="18B1E0E3">
        <w:t xml:space="preserve">wird für </w:t>
      </w:r>
      <w:r w:rsidR="005C7669">
        <w:t>D</w:t>
      </w:r>
      <w:r w:rsidR="3200B95A" w:rsidRPr="18B1E0E3">
        <w:t xml:space="preserve">urchmesser 16mm eine Schraube nach </w:t>
      </w:r>
      <w:r w:rsidRPr="18B1E0E3">
        <w:t xml:space="preserve">DIN 571 </w:t>
      </w:r>
      <w:r w:rsidR="61F6490B" w:rsidRPr="18B1E0E3">
        <w:t>verwendet. Als zusätzlicher Vergleichsversuch wurde auch</w:t>
      </w:r>
      <w:r w:rsidRPr="18B1E0E3">
        <w:t xml:space="preserve"> ein Versuch mit 10 mm Durchmesser </w:t>
      </w:r>
      <w:r w:rsidR="769D6C45" w:rsidRPr="18B1E0E3">
        <w:t>durchgeführt.</w:t>
      </w:r>
      <w:r w:rsidRPr="18B1E0E3">
        <w:t xml:space="preserve"> Die Bruchlast wurde nach</w:t>
      </w:r>
      <w:r w:rsidR="00634E1F" w:rsidRPr="00E81B1B">
        <w:rPr>
          <w:szCs w:val="24"/>
        </w:rPr>
        <w:t xml:space="preserve"> </w:t>
      </w:r>
      <w:r w:rsidR="00634E1F" w:rsidRPr="00E81B1B">
        <w:rPr>
          <w:szCs w:val="24"/>
        </w:rPr>
        <w:fldChar w:fldCharType="begin"/>
      </w:r>
      <w:r w:rsidR="00634E1F" w:rsidRPr="00E81B1B">
        <w:rPr>
          <w:szCs w:val="24"/>
        </w:rPr>
        <w:instrText xml:space="preserve"> REF _Ref79770325 \h </w:instrText>
      </w:r>
      <w:r w:rsidR="00634E1F" w:rsidRPr="00E81B1B">
        <w:rPr>
          <w:szCs w:val="24"/>
        </w:rPr>
      </w:r>
      <w:r w:rsidR="00634E1F" w:rsidRPr="00E81B1B">
        <w:rPr>
          <w:szCs w:val="24"/>
        </w:rPr>
        <w:fldChar w:fldCharType="separate"/>
      </w:r>
      <w:ins w:id="1513" w:author="Carsten Hein" w:date="2022-04-19T11:00:00Z">
        <w:r w:rsidR="00A2726B" w:rsidRPr="00E81B1B">
          <w:t xml:space="preserve">Gl. </w:t>
        </w:r>
        <w:r w:rsidR="00A2726B">
          <w:rPr>
            <w:noProof/>
          </w:rPr>
          <w:t>6</w:t>
        </w:r>
      </w:ins>
      <w:del w:id="1514" w:author="Carsten Hein" w:date="2022-04-19T11:00:00Z">
        <w:r w:rsidR="009737A6" w:rsidRPr="00E81B1B" w:rsidDel="00A2726B">
          <w:delText xml:space="preserve">Gl. </w:delText>
        </w:r>
        <w:r w:rsidR="009737A6" w:rsidDel="00A2726B">
          <w:rPr>
            <w:noProof/>
          </w:rPr>
          <w:delText>8</w:delText>
        </w:r>
      </w:del>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28 \h </w:instrText>
      </w:r>
      <w:r w:rsidR="00634E1F" w:rsidRPr="00E81B1B">
        <w:rPr>
          <w:szCs w:val="24"/>
        </w:rPr>
      </w:r>
      <w:r w:rsidR="00634E1F" w:rsidRPr="00E81B1B">
        <w:rPr>
          <w:szCs w:val="24"/>
        </w:rPr>
        <w:fldChar w:fldCharType="separate"/>
      </w:r>
      <w:ins w:id="1515" w:author="Carsten Hein" w:date="2022-04-19T11:00:00Z">
        <w:r w:rsidR="00A2726B" w:rsidRPr="00E81B1B">
          <w:t xml:space="preserve">Gl. </w:t>
        </w:r>
        <w:r w:rsidR="00A2726B">
          <w:rPr>
            <w:noProof/>
          </w:rPr>
          <w:t>7</w:t>
        </w:r>
      </w:ins>
      <w:del w:id="1516" w:author="Carsten Hein" w:date="2022-04-19T11:00:00Z">
        <w:r w:rsidR="009737A6" w:rsidRPr="00E81B1B" w:rsidDel="00A2726B">
          <w:delText xml:space="preserve">Gl. </w:delText>
        </w:r>
        <w:r w:rsidR="009737A6" w:rsidDel="00A2726B">
          <w:rPr>
            <w:noProof/>
          </w:rPr>
          <w:delText>9</w:delText>
        </w:r>
      </w:del>
      <w:r w:rsidR="00634E1F" w:rsidRPr="00E81B1B">
        <w:rPr>
          <w:szCs w:val="24"/>
        </w:rPr>
        <w:fldChar w:fldCharType="end"/>
      </w:r>
      <w:r w:rsidRPr="18B1E0E3">
        <w:t xml:space="preserve"> </w:t>
      </w:r>
      <w:r w:rsidR="557C8269" w:rsidRPr="18B1E0E3">
        <w:t>abgeschätzt</w:t>
      </w:r>
      <w:r w:rsidRPr="18B1E0E3">
        <w:t xml:space="preserve">. Der Ausziehwiderstand </w:t>
      </w:r>
      <w:proofErr w:type="spellStart"/>
      <w:r w:rsidRPr="18B1E0E3">
        <w:t>f</w:t>
      </w:r>
      <w:r w:rsidRPr="18B1E0E3">
        <w:rPr>
          <w:vertAlign w:val="subscript"/>
        </w:rPr>
        <w:t>ax</w:t>
      </w:r>
      <w:proofErr w:type="spellEnd"/>
      <w:r w:rsidRPr="18B1E0E3">
        <w:t xml:space="preserve"> und die Schraubenzugfestigkeit </w:t>
      </w:r>
      <w:commentRangeStart w:id="1517"/>
      <w:proofErr w:type="spellStart"/>
      <w:r w:rsidRPr="18B1E0E3">
        <w:t>F</w:t>
      </w:r>
      <w:r w:rsidRPr="18B1E0E3">
        <w:rPr>
          <w:vertAlign w:val="subscript"/>
        </w:rPr>
        <w:t>tens</w:t>
      </w:r>
      <w:commentRangeEnd w:id="1517"/>
      <w:proofErr w:type="spellEnd"/>
      <w:r>
        <w:commentReference w:id="1517"/>
      </w:r>
      <w:r w:rsidRPr="18B1E0E3">
        <w:rPr>
          <w:vertAlign w:val="subscript"/>
        </w:rPr>
        <w:t xml:space="preserve"> </w:t>
      </w:r>
      <w:r w:rsidRPr="18B1E0E3">
        <w:t xml:space="preserve">wurden der bauaufsichtlichen Zulassung </w:t>
      </w:r>
      <w:sdt>
        <w:sdtPr>
          <w:rPr>
            <w:szCs w:val="24"/>
          </w:rPr>
          <w:alias w:val="Don't edit this field"/>
          <w:tag w:val="CitaviPlaceholder#0c44477d-a256-40f1-9e70-bf56d6bc0b98"/>
          <w:id w:val="-322279749"/>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und Angaben zu Holzschrauben aus </w:t>
      </w:r>
      <w:sdt>
        <w:sdtPr>
          <w:rPr>
            <w:szCs w:val="24"/>
          </w:rPr>
          <w:alias w:val="Don't edit this field"/>
          <w:tag w:val="CitaviPlaceholder#7494f21f-ecca-49b4-872c-2a4ed10e2607"/>
          <w:id w:val="-29213317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Pr="00E81B1B">
            <w:rPr>
              <w:szCs w:val="24"/>
            </w:rPr>
            <w:fldChar w:fldCharType="separate"/>
          </w:r>
          <w:r w:rsidRPr="18B1E0E3">
            <w:t>(KOP Schlüsselschraube DIN571)</w:t>
          </w:r>
          <w:r w:rsidRPr="00E81B1B">
            <w:rPr>
              <w:szCs w:val="24"/>
            </w:rPr>
            <w:fldChar w:fldCharType="end"/>
          </w:r>
        </w:sdtContent>
      </w:sdt>
      <w:r w:rsidRPr="18B1E0E3">
        <w:t xml:space="preserve"> entnommen. Die Verschiebungsmoduln wurden nach Gleichungen</w:t>
      </w:r>
      <w:r w:rsidR="00634E1F" w:rsidRPr="00E81B1B">
        <w:rPr>
          <w:szCs w:val="24"/>
        </w:rPr>
        <w:t xml:space="preserve"> </w:t>
      </w:r>
      <w:r w:rsidR="00634E1F" w:rsidRPr="00E81B1B">
        <w:rPr>
          <w:szCs w:val="24"/>
        </w:rPr>
        <w:fldChar w:fldCharType="begin"/>
      </w:r>
      <w:r w:rsidR="00634E1F" w:rsidRPr="00E81B1B">
        <w:rPr>
          <w:szCs w:val="24"/>
        </w:rPr>
        <w:instrText xml:space="preserve"> REF _Ref79770418 \h </w:instrText>
      </w:r>
      <w:r w:rsidR="00634E1F" w:rsidRPr="00E81B1B">
        <w:rPr>
          <w:szCs w:val="24"/>
        </w:rPr>
      </w:r>
      <w:r w:rsidR="00634E1F" w:rsidRPr="00E81B1B">
        <w:rPr>
          <w:szCs w:val="24"/>
        </w:rPr>
        <w:fldChar w:fldCharType="separate"/>
      </w:r>
      <w:ins w:id="1518" w:author="Carsten Hein" w:date="2022-04-19T11:00:00Z">
        <w:r w:rsidR="00A2726B" w:rsidRPr="00E81B1B">
          <w:t xml:space="preserve">Gl. </w:t>
        </w:r>
        <w:r w:rsidR="00A2726B">
          <w:rPr>
            <w:noProof/>
          </w:rPr>
          <w:t>8</w:t>
        </w:r>
      </w:ins>
      <w:del w:id="1519" w:author="Carsten Hein" w:date="2022-04-19T11:00:00Z">
        <w:r w:rsidR="009737A6" w:rsidRPr="00E81B1B" w:rsidDel="00A2726B">
          <w:delText xml:space="preserve">Gl. </w:delText>
        </w:r>
        <w:r w:rsidR="009737A6" w:rsidDel="00A2726B">
          <w:rPr>
            <w:noProof/>
          </w:rPr>
          <w:delText>10</w:delText>
        </w:r>
      </w:del>
      <w:r w:rsidR="00634E1F" w:rsidRPr="00E81B1B">
        <w:rPr>
          <w:szCs w:val="24"/>
        </w:rPr>
        <w:fldChar w:fldCharType="end"/>
      </w:r>
      <w:r w:rsidR="00634E1F" w:rsidRPr="00E81B1B">
        <w:rPr>
          <w:szCs w:val="24"/>
        </w:rPr>
        <w:t xml:space="preserve">, </w:t>
      </w:r>
      <w:r w:rsidR="00634E1F" w:rsidRPr="00E81B1B">
        <w:rPr>
          <w:szCs w:val="24"/>
        </w:rPr>
        <w:fldChar w:fldCharType="begin"/>
      </w:r>
      <w:r w:rsidR="00634E1F" w:rsidRPr="00E81B1B">
        <w:rPr>
          <w:szCs w:val="24"/>
        </w:rPr>
        <w:instrText xml:space="preserve"> REF _Ref79770492 \h </w:instrText>
      </w:r>
      <w:r w:rsidR="00634E1F" w:rsidRPr="00E81B1B">
        <w:rPr>
          <w:szCs w:val="24"/>
        </w:rPr>
      </w:r>
      <w:r w:rsidR="00634E1F" w:rsidRPr="00E81B1B">
        <w:rPr>
          <w:szCs w:val="24"/>
        </w:rPr>
        <w:fldChar w:fldCharType="separate"/>
      </w:r>
      <w:ins w:id="1520" w:author="Carsten Hein" w:date="2022-04-19T11:00:00Z">
        <w:r w:rsidR="00A2726B" w:rsidRPr="00E81B1B">
          <w:t xml:space="preserve">Gl. </w:t>
        </w:r>
        <w:r w:rsidR="00A2726B">
          <w:rPr>
            <w:noProof/>
          </w:rPr>
          <w:t>10</w:t>
        </w:r>
      </w:ins>
      <w:del w:id="1521" w:author="Carsten Hein" w:date="2022-04-19T11:00:00Z">
        <w:r w:rsidR="009737A6" w:rsidRPr="00E81B1B" w:rsidDel="00A2726B">
          <w:delText xml:space="preserve">Gl. </w:delText>
        </w:r>
        <w:r w:rsidR="009737A6" w:rsidDel="00A2726B">
          <w:rPr>
            <w:noProof/>
          </w:rPr>
          <w:delText>12</w:delText>
        </w:r>
      </w:del>
      <w:r w:rsidR="00634E1F" w:rsidRPr="00E81B1B">
        <w:rPr>
          <w:szCs w:val="24"/>
        </w:rPr>
        <w:fldChar w:fldCharType="end"/>
      </w:r>
      <w:r w:rsidR="00634E1F" w:rsidRPr="18B1E0E3">
        <w:t xml:space="preserve"> und </w:t>
      </w:r>
      <w:r w:rsidR="00634E1F" w:rsidRPr="00E81B1B">
        <w:rPr>
          <w:szCs w:val="24"/>
        </w:rPr>
        <w:fldChar w:fldCharType="begin"/>
      </w:r>
      <w:r w:rsidR="00634E1F" w:rsidRPr="00E81B1B">
        <w:rPr>
          <w:szCs w:val="24"/>
        </w:rPr>
        <w:instrText xml:space="preserve"> REF _Ref79770391 \h </w:instrText>
      </w:r>
      <w:r w:rsidR="00634E1F" w:rsidRPr="00E81B1B">
        <w:rPr>
          <w:szCs w:val="24"/>
        </w:rPr>
      </w:r>
      <w:r w:rsidR="00634E1F" w:rsidRPr="00E81B1B">
        <w:rPr>
          <w:szCs w:val="24"/>
        </w:rPr>
        <w:fldChar w:fldCharType="separate"/>
      </w:r>
      <w:ins w:id="1522" w:author="Carsten Hein" w:date="2022-04-19T11:00:00Z">
        <w:r w:rsidR="00A2726B" w:rsidRPr="00E81B1B">
          <w:t xml:space="preserve">Gl. </w:t>
        </w:r>
        <w:r w:rsidR="00A2726B">
          <w:rPr>
            <w:noProof/>
          </w:rPr>
          <w:t>11</w:t>
        </w:r>
      </w:ins>
      <w:del w:id="1523" w:author="Carsten Hein" w:date="2022-04-19T11:00:00Z">
        <w:r w:rsidR="009737A6" w:rsidRPr="00E81B1B" w:rsidDel="00A2726B">
          <w:delText xml:space="preserve">Gl. </w:delText>
        </w:r>
        <w:r w:rsidR="009737A6" w:rsidDel="00A2726B">
          <w:rPr>
            <w:noProof/>
          </w:rPr>
          <w:delText>13</w:delText>
        </w:r>
      </w:del>
      <w:r w:rsidR="00634E1F" w:rsidRPr="00E81B1B">
        <w:rPr>
          <w:szCs w:val="24"/>
        </w:rPr>
        <w:fldChar w:fldCharType="end"/>
      </w:r>
      <w:r w:rsidRPr="18B1E0E3">
        <w:t xml:space="preserve"> </w:t>
      </w:r>
      <w:r w:rsidR="30C93720" w:rsidRPr="18B1E0E3">
        <w:t>ab</w:t>
      </w:r>
      <w:r w:rsidRPr="18B1E0E3">
        <w:t xml:space="preserve">geschätzt und liegen für Schrauben mit d = 10 mm bei 8.1 kN/mm und für </w:t>
      </w:r>
      <w:r w:rsidRPr="18B1E0E3">
        <w:lastRenderedPageBreak/>
        <w:t xml:space="preserve">Schrauben mit d = 16 mm bei 9.3 kN/mm. In der Zulassung </w:t>
      </w:r>
      <w:sdt>
        <w:sdtPr>
          <w:rPr>
            <w:szCs w:val="24"/>
          </w:rPr>
          <w:alias w:val="Don't edit this field"/>
          <w:tag w:val="CitaviPlaceholder#6117022c-aeaa-4f76-9192-d8c6fd2340c9"/>
          <w:id w:val="-1974125556"/>
          <w:placeholder>
            <w:docPart w:val="ECA98D8A45404E37A32C0D43A55BF58C"/>
          </w:placeholder>
        </w:sdtPr>
        <w:sdtEnd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 wird allerdings ein Verschiebungsmodul von 7.3 kN/mm bzw. in Verbindung mit dem FT-Verbinder und einer 1</w:t>
      </w:r>
      <w:ins w:id="1524" w:author="Jan Wenker" w:date="2021-12-10T13:01:00Z">
        <w:r w:rsidR="00FD02C6">
          <w:t xml:space="preserve"> </w:t>
        </w:r>
      </w:ins>
      <w:r w:rsidRPr="18B1E0E3">
        <w:t>cm Zwischenschicht (zum Erreichen der Betonplattenhöhe des Prüfkörpers) von 6</w:t>
      </w:r>
      <w:r w:rsidR="00F65D22">
        <w:rPr>
          <w:szCs w:val="24"/>
        </w:rPr>
        <w:t>,4</w:t>
      </w:r>
      <w:r w:rsidRPr="18B1E0E3">
        <w:t xml:space="preserve"> kN/mm angegeben (</w:t>
      </w:r>
      <w:r w:rsidR="00634E1F" w:rsidRPr="00E81B1B">
        <w:rPr>
          <w:szCs w:val="24"/>
        </w:rPr>
        <w:fldChar w:fldCharType="begin"/>
      </w:r>
      <w:r w:rsidR="00634E1F" w:rsidRPr="00E81B1B">
        <w:rPr>
          <w:szCs w:val="24"/>
        </w:rPr>
        <w:instrText xml:space="preserve"> REF _Ref24724038 \h </w:instrText>
      </w:r>
      <w:r w:rsidR="00634E1F" w:rsidRPr="00E81B1B">
        <w:rPr>
          <w:szCs w:val="24"/>
        </w:rPr>
      </w:r>
      <w:r w:rsidR="00634E1F" w:rsidRPr="00E81B1B">
        <w:rPr>
          <w:szCs w:val="24"/>
        </w:rPr>
        <w:fldChar w:fldCharType="separate"/>
      </w:r>
      <w:ins w:id="1525" w:author="Carsten Hein" w:date="2022-04-19T11:00:00Z">
        <w:r w:rsidR="00A2726B" w:rsidRPr="00E81B1B">
          <w:t xml:space="preserve">Gl. </w:t>
        </w:r>
        <w:r w:rsidR="00A2726B">
          <w:rPr>
            <w:noProof/>
          </w:rPr>
          <w:t>12</w:t>
        </w:r>
      </w:ins>
      <w:del w:id="1526" w:author="Carsten Hein" w:date="2022-04-19T11:00:00Z">
        <w:r w:rsidR="009737A6" w:rsidRPr="00E81B1B" w:rsidDel="00A2726B">
          <w:delText xml:space="preserve">Gl. </w:delText>
        </w:r>
        <w:r w:rsidR="009737A6" w:rsidDel="00A2726B">
          <w:rPr>
            <w:noProof/>
          </w:rPr>
          <w:delText>14</w:delText>
        </w:r>
      </w:del>
      <w:r w:rsidR="00634E1F" w:rsidRPr="00E81B1B">
        <w:rPr>
          <w:szCs w:val="24"/>
        </w:rPr>
        <w:fldChar w:fldCharType="end"/>
      </w:r>
      <w:r w:rsidR="00634E1F" w:rsidRPr="00E81B1B">
        <w:rPr>
          <w:szCs w:val="24"/>
        </w:rPr>
        <w:t xml:space="preserve">). </w:t>
      </w:r>
      <w:r w:rsidRPr="18B1E0E3">
        <w:t>Würde der FT-Verbinder mit einer maximal zulässigen Zwischenschicht von 5 cm in einer 12 cm starken Betonplatte zum Einsatz kommen, würde sich der Wert auf 3</w:t>
      </w:r>
      <w:r w:rsidR="00F65D22">
        <w:t>,</w:t>
      </w:r>
      <w:r w:rsidRPr="18B1E0E3">
        <w:t>2 kN/mm reduzieren. Der Verzicht auf den FT-Verbinder und der lokale Verguss der Schraube erzielt somit theoretisch eine Verdopplung bis Verdreifachung des Verschiebungsmoduls unabhängig von der Erhöhung des Schraubendurchmessers. Die Erhöhung des Schraubendurchmessers würde theoretisch eine um 50</w:t>
      </w:r>
      <w:ins w:id="1527" w:author="Jan Wenker" w:date="2021-12-10T13:01:00Z">
        <w:r w:rsidR="00D554C4">
          <w:t xml:space="preserve"> </w:t>
        </w:r>
      </w:ins>
      <w:r w:rsidRPr="18B1E0E3">
        <w:t>% gesteigerte Bruchlast und einen um 15</w:t>
      </w:r>
      <w:ins w:id="1528" w:author="Jan Wenker" w:date="2021-12-10T13:01:00Z">
        <w:r w:rsidR="00D554C4">
          <w:t xml:space="preserve"> </w:t>
        </w:r>
      </w:ins>
      <w:r w:rsidRPr="18B1E0E3">
        <w:t xml:space="preserve">% gesteigerten </w:t>
      </w:r>
      <w:commentRangeStart w:id="1529"/>
      <w:commentRangeStart w:id="1530"/>
      <w:r w:rsidRPr="18B1E0E3">
        <w:t>Verschiebungsmodul</w:t>
      </w:r>
      <w:commentRangeEnd w:id="1529"/>
      <w:r>
        <w:commentReference w:id="1529"/>
      </w:r>
      <w:commentRangeEnd w:id="1530"/>
      <w:r w:rsidR="00767333">
        <w:rPr>
          <w:rStyle w:val="Kommentarzeichen"/>
        </w:rPr>
        <w:commentReference w:id="1530"/>
      </w:r>
      <w:r w:rsidRPr="18B1E0E3">
        <w:t xml:space="preserve"> ergeb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7"/>
        <w:gridCol w:w="1043"/>
      </w:tblGrid>
      <w:tr w:rsidR="002A78D1" w:rsidRPr="00E81B1B" w14:paraId="58CBAA9D" w14:textId="77777777" w:rsidTr="002A78D1">
        <w:trPr>
          <w:trHeight w:val="544"/>
        </w:trPr>
        <w:tc>
          <w:tcPr>
            <w:tcW w:w="9351" w:type="dxa"/>
            <w:vAlign w:val="center"/>
          </w:tcPr>
          <w:p w14:paraId="2F4BCCE8" w14:textId="77777777" w:rsidR="002A78D1" w:rsidRPr="00E81B1B" w:rsidRDefault="00CA54A3"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2A78D1" w:rsidRPr="00E81B1B">
              <w:t xml:space="preserve"> </w:t>
            </w:r>
          </w:p>
        </w:tc>
        <w:tc>
          <w:tcPr>
            <w:tcW w:w="1128" w:type="dxa"/>
            <w:vAlign w:val="center"/>
          </w:tcPr>
          <w:p w14:paraId="0A00B926" w14:textId="2B02245B" w:rsidR="002A78D1" w:rsidRPr="00E81B1B" w:rsidRDefault="00634E1F" w:rsidP="002A78D1">
            <w:pPr>
              <w:jc w:val="center"/>
            </w:pPr>
            <w:bookmarkStart w:id="1531" w:name="_Ref24724038"/>
            <w:r w:rsidRPr="00E81B1B">
              <w:t xml:space="preserve">Gl. </w:t>
            </w:r>
            <w:r>
              <w:fldChar w:fldCharType="begin"/>
            </w:r>
            <w:r>
              <w:instrText>SEQ Formel \* ARABIC</w:instrText>
            </w:r>
            <w:r>
              <w:fldChar w:fldCharType="separate"/>
            </w:r>
            <w:ins w:id="1532" w:author="Carsten Hein" w:date="2022-04-19T11:00:00Z">
              <w:r w:rsidR="00A2726B">
                <w:rPr>
                  <w:noProof/>
                </w:rPr>
                <w:t>12</w:t>
              </w:r>
            </w:ins>
            <w:del w:id="1533" w:author="Carsten Hein" w:date="2022-04-19T11:00:00Z">
              <w:r w:rsidR="009737A6" w:rsidDel="00A2726B">
                <w:rPr>
                  <w:noProof/>
                </w:rPr>
                <w:delText>14</w:delText>
              </w:r>
            </w:del>
            <w:r>
              <w:fldChar w:fldCharType="end"/>
            </w:r>
            <w:bookmarkEnd w:id="1531"/>
          </w:p>
        </w:tc>
      </w:tr>
    </w:tbl>
    <w:p w14:paraId="185D31A3" w14:textId="77777777" w:rsidR="002A78D1" w:rsidRPr="00E81B1B" w:rsidRDefault="002A78D1" w:rsidP="002A78D1">
      <w:pPr>
        <w:spacing w:after="240"/>
        <w:rPr>
          <w:szCs w:val="24"/>
        </w:rPr>
      </w:pPr>
    </w:p>
    <w:p w14:paraId="4A460392" w14:textId="02EB9F54" w:rsidR="002A78D1" w:rsidRPr="00E81B1B" w:rsidRDefault="002A78D1" w:rsidP="002A78D1">
      <w:pPr>
        <w:pStyle w:val="Beschriftung"/>
        <w:rPr>
          <w:sz w:val="22"/>
          <w:szCs w:val="22"/>
        </w:rPr>
      </w:pPr>
      <w:bookmarkStart w:id="1534" w:name="_Ref24727360"/>
      <w:bookmarkStart w:id="1535" w:name="_Toc92091857"/>
      <w:r w:rsidRPr="00E81B1B">
        <w:t xml:space="preserve">Tabelle </w:t>
      </w:r>
      <w:r w:rsidRPr="00E81B1B">
        <w:fldChar w:fldCharType="begin"/>
      </w:r>
      <w:r w:rsidRPr="00E81B1B">
        <w:instrText>SEQ Tabelle \* ARABIC</w:instrText>
      </w:r>
      <w:r w:rsidRPr="00E81B1B">
        <w:fldChar w:fldCharType="separate"/>
      </w:r>
      <w:r w:rsidR="00A2726B">
        <w:rPr>
          <w:noProof/>
        </w:rPr>
        <w:t>5</w:t>
      </w:r>
      <w:r w:rsidRPr="00E81B1B">
        <w:fldChar w:fldCharType="end"/>
      </w:r>
      <w:bookmarkEnd w:id="1534"/>
      <w:r w:rsidRPr="00E81B1B">
        <w:t xml:space="preserve"> Übersicht </w:t>
      </w:r>
      <w:commentRangeStart w:id="1536"/>
      <w:r w:rsidRPr="00E81B1B">
        <w:t>über</w:t>
      </w:r>
      <w:commentRangeEnd w:id="1536"/>
      <w:r>
        <w:commentReference w:id="1536"/>
      </w:r>
      <w:r w:rsidRPr="00E81B1B">
        <w:t xml:space="preserve"> die </w:t>
      </w:r>
      <w:commentRangeStart w:id="1537"/>
      <w:r w:rsidRPr="00E81B1B">
        <w:t>Schraubenversuche</w:t>
      </w:r>
      <w:commentRangeEnd w:id="1537"/>
      <w:r>
        <w:commentReference w:id="1537"/>
      </w:r>
      <w:r w:rsidRPr="00E81B1B">
        <w:t xml:space="preserve"> (je drei Probekörper pro Serie)</w:t>
      </w:r>
      <w:commentRangeStart w:id="1538"/>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1535"/>
    </w:p>
    <w:tbl>
      <w:tblPr>
        <w:tblStyle w:val="Tabellenraster"/>
        <w:tblW w:w="0" w:type="auto"/>
        <w:tblLook w:val="04A0" w:firstRow="1" w:lastRow="0" w:firstColumn="1" w:lastColumn="0" w:noHBand="0" w:noVBand="1"/>
      </w:tblPr>
      <w:tblGrid>
        <w:gridCol w:w="803"/>
        <w:gridCol w:w="2882"/>
        <w:gridCol w:w="516"/>
        <w:gridCol w:w="484"/>
        <w:gridCol w:w="1366"/>
        <w:gridCol w:w="670"/>
        <w:gridCol w:w="557"/>
        <w:gridCol w:w="1782"/>
      </w:tblGrid>
      <w:tr w:rsidR="007713FB" w:rsidRPr="00E81B1B" w14:paraId="1A164ADC" w14:textId="77777777" w:rsidTr="00634E1F">
        <w:trPr>
          <w:trHeight w:val="20"/>
        </w:trPr>
        <w:tc>
          <w:tcPr>
            <w:tcW w:w="0" w:type="auto"/>
            <w:noWrap/>
            <w:vAlign w:val="center"/>
            <w:hideMark/>
          </w:tcPr>
          <w:p w14:paraId="7B03CB35" w14:textId="77777777" w:rsidR="002A78D1" w:rsidRPr="00E81B1B" w:rsidRDefault="002A78D1" w:rsidP="002A78D1">
            <w:pPr>
              <w:spacing w:after="240"/>
              <w:rPr>
                <w:b/>
                <w:sz w:val="18"/>
                <w:szCs w:val="18"/>
              </w:rPr>
            </w:pPr>
            <w:r w:rsidRPr="00E81B1B">
              <w:rPr>
                <w:b/>
                <w:sz w:val="18"/>
                <w:szCs w:val="18"/>
              </w:rPr>
              <w:t>Bezeichnung</w:t>
            </w:r>
          </w:p>
        </w:tc>
        <w:tc>
          <w:tcPr>
            <w:tcW w:w="0" w:type="auto"/>
            <w:noWrap/>
            <w:vAlign w:val="center"/>
            <w:hideMark/>
          </w:tcPr>
          <w:p w14:paraId="5B97A1EB" w14:textId="77777777" w:rsidR="002A78D1" w:rsidRPr="00E81B1B" w:rsidRDefault="002A78D1" w:rsidP="002A78D1">
            <w:pPr>
              <w:spacing w:after="240"/>
              <w:jc w:val="center"/>
              <w:rPr>
                <w:b/>
                <w:sz w:val="18"/>
                <w:szCs w:val="18"/>
              </w:rPr>
            </w:pPr>
            <w:r w:rsidRPr="00E81B1B">
              <w:rPr>
                <w:b/>
                <w:sz w:val="18"/>
                <w:szCs w:val="18"/>
              </w:rPr>
              <w:t>Art der Schraube</w:t>
            </w:r>
          </w:p>
        </w:tc>
        <w:tc>
          <w:tcPr>
            <w:tcW w:w="0" w:type="auto"/>
            <w:noWrap/>
            <w:vAlign w:val="center"/>
            <w:hideMark/>
          </w:tcPr>
          <w:p w14:paraId="632BA357" w14:textId="0F226160" w:rsidR="002A78D1" w:rsidRPr="00E81B1B" w:rsidRDefault="00634E1F" w:rsidP="002A78D1">
            <w:pPr>
              <w:spacing w:after="240"/>
              <w:jc w:val="center"/>
              <w:rPr>
                <w:b/>
                <w:sz w:val="18"/>
                <w:szCs w:val="18"/>
              </w:rPr>
            </w:pPr>
            <w:r w:rsidRPr="00E81B1B">
              <w:rPr>
                <w:b/>
                <w:sz w:val="18"/>
                <w:szCs w:val="18"/>
              </w:rPr>
              <w:t>d</w:t>
            </w:r>
            <w:r w:rsidR="002A78D1" w:rsidRPr="00E81B1B">
              <w:rPr>
                <w:b/>
                <w:sz w:val="18"/>
                <w:szCs w:val="18"/>
              </w:rPr>
              <w:t xml:space="preserve"> [mm]</w:t>
            </w:r>
          </w:p>
        </w:tc>
        <w:tc>
          <w:tcPr>
            <w:tcW w:w="0" w:type="auto"/>
            <w:noWrap/>
            <w:vAlign w:val="center"/>
            <w:hideMark/>
          </w:tcPr>
          <w:p w14:paraId="1C261AD2" w14:textId="732BEFAA" w:rsidR="002A78D1" w:rsidRPr="00E81B1B" w:rsidRDefault="00634E1F" w:rsidP="002A78D1">
            <w:pPr>
              <w:spacing w:after="240"/>
              <w:jc w:val="center"/>
              <w:rPr>
                <w:b/>
                <w:sz w:val="18"/>
                <w:szCs w:val="18"/>
              </w:rPr>
            </w:pPr>
            <w:r w:rsidRPr="00E81B1B">
              <w:rPr>
                <w:b/>
                <w:sz w:val="18"/>
                <w:szCs w:val="18"/>
              </w:rPr>
              <w:t>l</w:t>
            </w:r>
            <w:r w:rsidR="002A78D1" w:rsidRPr="00E81B1B">
              <w:rPr>
                <w:b/>
                <w:sz w:val="18"/>
                <w:szCs w:val="18"/>
              </w:rPr>
              <w:t xml:space="preserve"> [mm]</w:t>
            </w:r>
          </w:p>
        </w:tc>
        <w:tc>
          <w:tcPr>
            <w:tcW w:w="0" w:type="auto"/>
            <w:noWrap/>
            <w:vAlign w:val="center"/>
            <w:hideMark/>
          </w:tcPr>
          <w:p w14:paraId="7CDFB870" w14:textId="77777777" w:rsidR="002A78D1" w:rsidRPr="00E81B1B" w:rsidRDefault="002A78D1" w:rsidP="002A78D1">
            <w:pPr>
              <w:spacing w:after="240"/>
              <w:jc w:val="center"/>
              <w:rPr>
                <w:b/>
                <w:sz w:val="18"/>
                <w:szCs w:val="18"/>
              </w:rPr>
            </w:pPr>
            <w:r w:rsidRPr="00E81B1B">
              <w:rPr>
                <w:b/>
                <w:sz w:val="18"/>
                <w:szCs w:val="18"/>
              </w:rPr>
              <w:t>Einbindetiefe ins Holz [mm]</w:t>
            </w:r>
          </w:p>
        </w:tc>
        <w:tc>
          <w:tcPr>
            <w:tcW w:w="0" w:type="auto"/>
            <w:noWrap/>
            <w:vAlign w:val="center"/>
            <w:hideMark/>
          </w:tcPr>
          <w:p w14:paraId="2DB38BD6" w14:textId="77777777" w:rsidR="002A78D1" w:rsidRPr="00E81B1B" w:rsidRDefault="002A78D1" w:rsidP="002A78D1">
            <w:pPr>
              <w:spacing w:after="240"/>
              <w:jc w:val="center"/>
              <w:rPr>
                <w:b/>
                <w:sz w:val="18"/>
                <w:szCs w:val="18"/>
              </w:rPr>
            </w:pPr>
            <w:r w:rsidRPr="00E81B1B">
              <w:rPr>
                <w:b/>
                <w:sz w:val="18"/>
                <w:szCs w:val="18"/>
              </w:rPr>
              <w:t>f</w:t>
            </w:r>
            <w:r w:rsidRPr="00E81B1B">
              <w:rPr>
                <w:b/>
                <w:sz w:val="18"/>
                <w:szCs w:val="18"/>
                <w:vertAlign w:val="subscript"/>
              </w:rPr>
              <w:t xml:space="preserve">ax </w:t>
            </w:r>
            <w:r w:rsidRPr="00E81B1B">
              <w:rPr>
                <w:b/>
                <w:sz w:val="18"/>
                <w:szCs w:val="18"/>
              </w:rPr>
              <w:t>[N/mm²]</w:t>
            </w:r>
          </w:p>
        </w:tc>
        <w:tc>
          <w:tcPr>
            <w:tcW w:w="0" w:type="auto"/>
            <w:noWrap/>
            <w:vAlign w:val="center"/>
            <w:hideMark/>
          </w:tcPr>
          <w:p w14:paraId="5C0860FD" w14:textId="77777777" w:rsidR="002A78D1" w:rsidRPr="00E81B1B" w:rsidRDefault="002A78D1" w:rsidP="002A78D1">
            <w:pPr>
              <w:spacing w:after="240"/>
              <w:jc w:val="center"/>
              <w:rPr>
                <w:b/>
                <w:sz w:val="18"/>
                <w:szCs w:val="18"/>
              </w:rPr>
            </w:pPr>
            <w:proofErr w:type="spellStart"/>
            <w:r w:rsidRPr="00E81B1B">
              <w:rPr>
                <w:b/>
                <w:sz w:val="18"/>
                <w:szCs w:val="18"/>
              </w:rPr>
              <w:t>F</w:t>
            </w:r>
            <w:r w:rsidRPr="00E81B1B">
              <w:rPr>
                <w:b/>
                <w:sz w:val="18"/>
                <w:szCs w:val="18"/>
                <w:vertAlign w:val="subscript"/>
              </w:rPr>
              <w:t>tens</w:t>
            </w:r>
            <w:proofErr w:type="spellEnd"/>
            <w:r w:rsidRPr="00E81B1B">
              <w:rPr>
                <w:b/>
                <w:sz w:val="18"/>
                <w:szCs w:val="18"/>
                <w:vertAlign w:val="subscript"/>
              </w:rPr>
              <w:t xml:space="preserve"> </w:t>
            </w:r>
            <w:r w:rsidRPr="00E81B1B">
              <w:rPr>
                <w:b/>
                <w:sz w:val="18"/>
                <w:szCs w:val="18"/>
              </w:rPr>
              <w:t>[kN]</w:t>
            </w:r>
          </w:p>
        </w:tc>
        <w:tc>
          <w:tcPr>
            <w:tcW w:w="0" w:type="auto"/>
            <w:noWrap/>
            <w:vAlign w:val="center"/>
            <w:hideMark/>
          </w:tcPr>
          <w:p w14:paraId="487DB85B" w14:textId="77777777" w:rsidR="002A78D1" w:rsidRPr="00E81B1B" w:rsidRDefault="002A78D1" w:rsidP="002A78D1">
            <w:pPr>
              <w:spacing w:after="240"/>
              <w:jc w:val="center"/>
              <w:rPr>
                <w:b/>
                <w:sz w:val="18"/>
                <w:szCs w:val="18"/>
              </w:rPr>
            </w:pPr>
            <w:r w:rsidRPr="00E81B1B">
              <w:rPr>
                <w:b/>
                <w:sz w:val="18"/>
                <w:szCs w:val="18"/>
              </w:rPr>
              <w:t>Theoretische Bruchlast [kN/Schraube]</w:t>
            </w:r>
          </w:p>
        </w:tc>
      </w:tr>
      <w:tr w:rsidR="007713FB" w:rsidRPr="00E81B1B" w14:paraId="018FD718" w14:textId="77777777" w:rsidTr="00634E1F">
        <w:trPr>
          <w:trHeight w:val="20"/>
        </w:trPr>
        <w:tc>
          <w:tcPr>
            <w:tcW w:w="0" w:type="auto"/>
            <w:noWrap/>
            <w:vAlign w:val="center"/>
            <w:hideMark/>
          </w:tcPr>
          <w:p w14:paraId="64429E8E" w14:textId="77777777" w:rsidR="002A78D1" w:rsidRPr="00E81B1B" w:rsidRDefault="002A78D1" w:rsidP="002A78D1">
            <w:pPr>
              <w:spacing w:after="240"/>
              <w:jc w:val="center"/>
              <w:rPr>
                <w:sz w:val="18"/>
                <w:szCs w:val="18"/>
              </w:rPr>
            </w:pPr>
            <w:r w:rsidRPr="00E81B1B">
              <w:rPr>
                <w:sz w:val="18"/>
                <w:szCs w:val="18"/>
              </w:rPr>
              <w:t>SB-FT-10-280</w:t>
            </w:r>
          </w:p>
        </w:tc>
        <w:tc>
          <w:tcPr>
            <w:tcW w:w="0" w:type="auto"/>
            <w:noWrap/>
            <w:vAlign w:val="center"/>
            <w:hideMark/>
          </w:tcPr>
          <w:p w14:paraId="6AC9961C" w14:textId="58D699AB" w:rsidR="002A78D1" w:rsidRPr="00E81B1B" w:rsidRDefault="002A78D1" w:rsidP="002A78D1">
            <w:pPr>
              <w:spacing w:after="240"/>
              <w:jc w:val="center"/>
              <w:rPr>
                <w:sz w:val="18"/>
                <w:szCs w:val="18"/>
              </w:rPr>
            </w:pPr>
            <w:r w:rsidRPr="00E81B1B">
              <w:rPr>
                <w:sz w:val="18"/>
                <w:szCs w:val="18"/>
              </w:rPr>
              <w:t>Fertigteilverbinder</w:t>
            </w:r>
            <w:r w:rsidR="00767333">
              <w:rPr>
                <w:sz w:val="18"/>
                <w:szCs w:val="18"/>
              </w:rPr>
              <w:t xml:space="preserve"> (FT)</w:t>
            </w:r>
          </w:p>
        </w:tc>
        <w:tc>
          <w:tcPr>
            <w:tcW w:w="0" w:type="auto"/>
            <w:noWrap/>
            <w:vAlign w:val="center"/>
            <w:hideMark/>
          </w:tcPr>
          <w:p w14:paraId="529098EC"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10476D2E"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F34303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302A71CB"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675C3AFB"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584F9EE7" w14:textId="77777777" w:rsidR="002A78D1" w:rsidRPr="00E81B1B" w:rsidRDefault="002A78D1" w:rsidP="002A78D1">
            <w:pPr>
              <w:spacing w:after="240"/>
              <w:jc w:val="center"/>
              <w:rPr>
                <w:sz w:val="18"/>
                <w:szCs w:val="18"/>
              </w:rPr>
            </w:pPr>
            <w:bookmarkStart w:id="1539" w:name="RANGE!I2"/>
            <w:r w:rsidRPr="00E81B1B">
              <w:rPr>
                <w:sz w:val="18"/>
                <w:szCs w:val="18"/>
              </w:rPr>
              <w:t>1</w:t>
            </w:r>
            <w:bookmarkEnd w:id="1539"/>
            <w:r w:rsidRPr="00E81B1B">
              <w:rPr>
                <w:sz w:val="18"/>
                <w:szCs w:val="18"/>
              </w:rPr>
              <w:t>3.25</w:t>
            </w:r>
          </w:p>
        </w:tc>
      </w:tr>
      <w:tr w:rsidR="007713FB" w:rsidRPr="00E81B1B" w14:paraId="1B74C0CE" w14:textId="77777777" w:rsidTr="00634E1F">
        <w:trPr>
          <w:trHeight w:val="20"/>
        </w:trPr>
        <w:tc>
          <w:tcPr>
            <w:tcW w:w="0" w:type="auto"/>
            <w:noWrap/>
            <w:vAlign w:val="center"/>
            <w:hideMark/>
          </w:tcPr>
          <w:p w14:paraId="063B58AA" w14:textId="77777777" w:rsidR="002A78D1" w:rsidRPr="00E81B1B" w:rsidRDefault="002A78D1" w:rsidP="002A78D1">
            <w:pPr>
              <w:spacing w:after="240"/>
              <w:jc w:val="center"/>
              <w:rPr>
                <w:sz w:val="18"/>
                <w:szCs w:val="18"/>
              </w:rPr>
            </w:pPr>
            <w:r w:rsidRPr="00E81B1B">
              <w:rPr>
                <w:sz w:val="18"/>
                <w:szCs w:val="18"/>
              </w:rPr>
              <w:t>SB-VG-10-280</w:t>
            </w:r>
          </w:p>
        </w:tc>
        <w:tc>
          <w:tcPr>
            <w:tcW w:w="0" w:type="auto"/>
            <w:noWrap/>
            <w:vAlign w:val="center"/>
            <w:hideMark/>
          </w:tcPr>
          <w:p w14:paraId="2DC513ED" w14:textId="34B03AF3" w:rsidR="002A78D1" w:rsidRPr="00E81B1B" w:rsidRDefault="002A78D1" w:rsidP="002A78D1">
            <w:pPr>
              <w:spacing w:after="240"/>
              <w:jc w:val="center"/>
              <w:rPr>
                <w:sz w:val="18"/>
                <w:szCs w:val="18"/>
              </w:rPr>
            </w:pPr>
            <w:r w:rsidRPr="00E81B1B">
              <w:rPr>
                <w:sz w:val="18"/>
                <w:szCs w:val="18"/>
              </w:rPr>
              <w:t xml:space="preserve">Vollgewindeschraube </w:t>
            </w:r>
            <w:r w:rsidR="00767333">
              <w:rPr>
                <w:sz w:val="18"/>
                <w:szCs w:val="18"/>
              </w:rPr>
              <w:t xml:space="preserve">(VG) </w:t>
            </w:r>
            <w:r w:rsidR="007713FB" w:rsidRPr="00E81B1B">
              <w:rPr>
                <w:sz w:val="18"/>
                <w:szCs w:val="18"/>
              </w:rPr>
              <w:t>mit Unterlegscheibe</w:t>
            </w:r>
          </w:p>
        </w:tc>
        <w:tc>
          <w:tcPr>
            <w:tcW w:w="0" w:type="auto"/>
            <w:noWrap/>
            <w:vAlign w:val="center"/>
            <w:hideMark/>
          </w:tcPr>
          <w:p w14:paraId="7C9A49D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460F9662"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5F09049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780210A2"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024519C1"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2FF9C12E"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3D0834A0" w14:textId="77777777" w:rsidTr="00634E1F">
        <w:trPr>
          <w:trHeight w:val="20"/>
        </w:trPr>
        <w:tc>
          <w:tcPr>
            <w:tcW w:w="0" w:type="auto"/>
            <w:noWrap/>
            <w:vAlign w:val="center"/>
            <w:hideMark/>
          </w:tcPr>
          <w:p w14:paraId="69156711" w14:textId="77777777" w:rsidR="002A78D1" w:rsidRPr="00E81B1B" w:rsidRDefault="002A78D1" w:rsidP="002A78D1">
            <w:pPr>
              <w:spacing w:after="240"/>
              <w:jc w:val="center"/>
              <w:rPr>
                <w:sz w:val="18"/>
                <w:szCs w:val="18"/>
              </w:rPr>
            </w:pPr>
            <w:r w:rsidRPr="00E81B1B">
              <w:rPr>
                <w:sz w:val="18"/>
                <w:szCs w:val="18"/>
              </w:rPr>
              <w:t>SB-VG*-10-280</w:t>
            </w:r>
          </w:p>
        </w:tc>
        <w:tc>
          <w:tcPr>
            <w:tcW w:w="0" w:type="auto"/>
            <w:noWrap/>
            <w:vAlign w:val="center"/>
            <w:hideMark/>
          </w:tcPr>
          <w:p w14:paraId="751FD4E8" w14:textId="63EB07EB" w:rsidR="002A78D1" w:rsidRPr="00E81B1B" w:rsidRDefault="002A78D1" w:rsidP="002A78D1">
            <w:pPr>
              <w:spacing w:after="240"/>
              <w:jc w:val="center"/>
              <w:rPr>
                <w:sz w:val="18"/>
                <w:szCs w:val="18"/>
              </w:rPr>
            </w:pPr>
            <w:r w:rsidRPr="00E81B1B">
              <w:rPr>
                <w:sz w:val="18"/>
                <w:szCs w:val="18"/>
              </w:rPr>
              <w:t>Vollgewindeschraube</w:t>
            </w:r>
            <w:r w:rsidR="007713FB" w:rsidRPr="00E81B1B">
              <w:rPr>
                <w:sz w:val="18"/>
                <w:szCs w:val="18"/>
              </w:rPr>
              <w:t xml:space="preserve"> </w:t>
            </w:r>
            <w:r w:rsidR="00767333">
              <w:rPr>
                <w:sz w:val="18"/>
                <w:szCs w:val="18"/>
              </w:rPr>
              <w:t xml:space="preserve">(VG) </w:t>
            </w:r>
            <w:r w:rsidR="007713FB" w:rsidRPr="00E81B1B">
              <w:rPr>
                <w:sz w:val="18"/>
                <w:szCs w:val="18"/>
              </w:rPr>
              <w:t>ohne Unterlegscheibe</w:t>
            </w:r>
          </w:p>
        </w:tc>
        <w:tc>
          <w:tcPr>
            <w:tcW w:w="0" w:type="auto"/>
            <w:noWrap/>
            <w:vAlign w:val="center"/>
            <w:hideMark/>
          </w:tcPr>
          <w:p w14:paraId="6137D166"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35691F7B" w14:textId="77777777" w:rsidR="002A78D1" w:rsidRPr="00E81B1B" w:rsidRDefault="002A78D1" w:rsidP="002A78D1">
            <w:pPr>
              <w:spacing w:after="240"/>
              <w:jc w:val="center"/>
              <w:rPr>
                <w:sz w:val="18"/>
                <w:szCs w:val="18"/>
              </w:rPr>
            </w:pPr>
            <w:r w:rsidRPr="00E81B1B">
              <w:rPr>
                <w:sz w:val="18"/>
                <w:szCs w:val="18"/>
              </w:rPr>
              <w:t>280</w:t>
            </w:r>
          </w:p>
        </w:tc>
        <w:tc>
          <w:tcPr>
            <w:tcW w:w="0" w:type="auto"/>
            <w:noWrap/>
            <w:vAlign w:val="center"/>
            <w:hideMark/>
          </w:tcPr>
          <w:p w14:paraId="1CE97AF7" w14:textId="77777777" w:rsidR="002A78D1" w:rsidRPr="00E81B1B" w:rsidRDefault="002A78D1" w:rsidP="002A78D1">
            <w:pPr>
              <w:spacing w:after="240"/>
              <w:jc w:val="center"/>
              <w:rPr>
                <w:sz w:val="18"/>
                <w:szCs w:val="18"/>
              </w:rPr>
            </w:pPr>
            <w:r w:rsidRPr="00E81B1B">
              <w:rPr>
                <w:sz w:val="18"/>
                <w:szCs w:val="18"/>
              </w:rPr>
              <w:t>163</w:t>
            </w:r>
          </w:p>
        </w:tc>
        <w:tc>
          <w:tcPr>
            <w:tcW w:w="0" w:type="auto"/>
            <w:noWrap/>
            <w:vAlign w:val="center"/>
            <w:hideMark/>
          </w:tcPr>
          <w:p w14:paraId="441F21EF" w14:textId="77777777" w:rsidR="002A78D1" w:rsidRPr="00E81B1B" w:rsidRDefault="002A78D1" w:rsidP="002A78D1">
            <w:pPr>
              <w:spacing w:after="240"/>
              <w:jc w:val="center"/>
              <w:rPr>
                <w:sz w:val="18"/>
                <w:szCs w:val="18"/>
              </w:rPr>
            </w:pPr>
            <w:r w:rsidRPr="00E81B1B">
              <w:rPr>
                <w:sz w:val="18"/>
                <w:szCs w:val="18"/>
              </w:rPr>
              <w:t>10</w:t>
            </w:r>
          </w:p>
        </w:tc>
        <w:tc>
          <w:tcPr>
            <w:tcW w:w="0" w:type="auto"/>
            <w:noWrap/>
            <w:vAlign w:val="center"/>
            <w:hideMark/>
          </w:tcPr>
          <w:p w14:paraId="79659D3F" w14:textId="77777777" w:rsidR="002A78D1" w:rsidRPr="00E81B1B" w:rsidRDefault="002A78D1" w:rsidP="002A78D1">
            <w:pPr>
              <w:spacing w:after="240"/>
              <w:jc w:val="center"/>
              <w:rPr>
                <w:sz w:val="18"/>
                <w:szCs w:val="18"/>
              </w:rPr>
            </w:pPr>
            <w:r w:rsidRPr="00E81B1B">
              <w:rPr>
                <w:sz w:val="18"/>
                <w:szCs w:val="18"/>
              </w:rPr>
              <w:t>37</w:t>
            </w:r>
          </w:p>
        </w:tc>
        <w:tc>
          <w:tcPr>
            <w:tcW w:w="0" w:type="auto"/>
            <w:noWrap/>
            <w:vAlign w:val="center"/>
            <w:hideMark/>
          </w:tcPr>
          <w:p w14:paraId="4A4E6868" w14:textId="77777777" w:rsidR="002A78D1" w:rsidRPr="00E81B1B" w:rsidRDefault="002A78D1" w:rsidP="002A78D1">
            <w:pPr>
              <w:spacing w:after="240"/>
              <w:jc w:val="center"/>
              <w:rPr>
                <w:sz w:val="18"/>
                <w:szCs w:val="18"/>
              </w:rPr>
            </w:pPr>
            <w:r w:rsidRPr="00E81B1B">
              <w:rPr>
                <w:sz w:val="18"/>
                <w:szCs w:val="18"/>
              </w:rPr>
              <w:t>13.25</w:t>
            </w:r>
          </w:p>
        </w:tc>
      </w:tr>
      <w:tr w:rsidR="007713FB" w:rsidRPr="00E81B1B" w14:paraId="6BBDF799" w14:textId="77777777" w:rsidTr="00634E1F">
        <w:trPr>
          <w:trHeight w:val="20"/>
        </w:trPr>
        <w:tc>
          <w:tcPr>
            <w:tcW w:w="0" w:type="auto"/>
            <w:noWrap/>
            <w:vAlign w:val="center"/>
          </w:tcPr>
          <w:p w14:paraId="558896D5" w14:textId="48E51027" w:rsidR="007713FB" w:rsidRPr="00E81B1B" w:rsidRDefault="007713FB" w:rsidP="007713FB">
            <w:pPr>
              <w:spacing w:after="240"/>
              <w:jc w:val="center"/>
              <w:rPr>
                <w:sz w:val="18"/>
                <w:szCs w:val="18"/>
              </w:rPr>
            </w:pPr>
            <w:r w:rsidRPr="00E81B1B">
              <w:rPr>
                <w:sz w:val="18"/>
                <w:szCs w:val="18"/>
              </w:rPr>
              <w:t>SB-TG-10-280</w:t>
            </w:r>
          </w:p>
        </w:tc>
        <w:tc>
          <w:tcPr>
            <w:tcW w:w="0" w:type="auto"/>
            <w:noWrap/>
            <w:vAlign w:val="center"/>
          </w:tcPr>
          <w:p w14:paraId="740F4C48" w14:textId="58A6AD82" w:rsidR="007713FB" w:rsidRPr="00E81B1B" w:rsidRDefault="007713FB" w:rsidP="007713FB">
            <w:pPr>
              <w:spacing w:after="240"/>
              <w:jc w:val="center"/>
              <w:rPr>
                <w:sz w:val="18"/>
                <w:szCs w:val="18"/>
              </w:rPr>
            </w:pPr>
            <w:r w:rsidRPr="00E81B1B">
              <w:rPr>
                <w:sz w:val="18"/>
                <w:szCs w:val="18"/>
              </w:rPr>
              <w:t>Vollgewindeschraube in Hüllrohr mit Unterlegscheibe</w:t>
            </w:r>
          </w:p>
        </w:tc>
        <w:tc>
          <w:tcPr>
            <w:tcW w:w="0" w:type="auto"/>
            <w:noWrap/>
            <w:vAlign w:val="center"/>
          </w:tcPr>
          <w:p w14:paraId="09EE5D5F" w14:textId="638F64A6"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1880B8B1" w14:textId="0F152D04"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1D3A141A" w14:textId="3A6CBDD5"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5821ECF4" w14:textId="78BB63E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288C3FBB" w14:textId="47F37DDD"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2775C2C6" w14:textId="633059EE" w:rsidR="007713FB" w:rsidRPr="00E81B1B" w:rsidRDefault="007713FB" w:rsidP="007713FB">
            <w:pPr>
              <w:spacing w:after="240"/>
              <w:jc w:val="center"/>
              <w:rPr>
                <w:sz w:val="18"/>
                <w:szCs w:val="18"/>
              </w:rPr>
            </w:pPr>
            <w:r w:rsidRPr="00E81B1B">
              <w:rPr>
                <w:sz w:val="18"/>
                <w:szCs w:val="18"/>
              </w:rPr>
              <w:t>13.25</w:t>
            </w:r>
          </w:p>
        </w:tc>
      </w:tr>
      <w:tr w:rsidR="007713FB" w:rsidRPr="00E81B1B" w14:paraId="13C277FE" w14:textId="77777777" w:rsidTr="00634E1F">
        <w:trPr>
          <w:trHeight w:val="20"/>
        </w:trPr>
        <w:tc>
          <w:tcPr>
            <w:tcW w:w="0" w:type="auto"/>
            <w:noWrap/>
            <w:vAlign w:val="center"/>
          </w:tcPr>
          <w:p w14:paraId="6D00A5EF" w14:textId="79C2DBCA" w:rsidR="007713FB" w:rsidRPr="00E81B1B" w:rsidRDefault="007713FB" w:rsidP="007713FB">
            <w:pPr>
              <w:spacing w:after="240"/>
              <w:jc w:val="center"/>
              <w:rPr>
                <w:sz w:val="18"/>
                <w:szCs w:val="18"/>
              </w:rPr>
            </w:pPr>
            <w:r w:rsidRPr="00E81B1B">
              <w:rPr>
                <w:sz w:val="18"/>
                <w:szCs w:val="18"/>
              </w:rPr>
              <w:t>SB-TK-10-280</w:t>
            </w:r>
          </w:p>
        </w:tc>
        <w:tc>
          <w:tcPr>
            <w:tcW w:w="0" w:type="auto"/>
            <w:noWrap/>
            <w:vAlign w:val="center"/>
          </w:tcPr>
          <w:p w14:paraId="4CEABBA7" w14:textId="73D21D33" w:rsidR="007713FB" w:rsidRPr="00E81B1B" w:rsidRDefault="007713FB" w:rsidP="007713FB">
            <w:pPr>
              <w:spacing w:after="240"/>
              <w:jc w:val="center"/>
              <w:rPr>
                <w:sz w:val="18"/>
                <w:szCs w:val="18"/>
              </w:rPr>
            </w:pPr>
            <w:r w:rsidRPr="00E81B1B">
              <w:rPr>
                <w:sz w:val="18"/>
                <w:szCs w:val="18"/>
              </w:rPr>
              <w:t>Teilgewindeschraube mit Unterlegscheibe</w:t>
            </w:r>
            <w:r w:rsidR="00767333">
              <w:rPr>
                <w:sz w:val="18"/>
                <w:szCs w:val="18"/>
              </w:rPr>
              <w:t>, Tellerkopfschraube (TK)</w:t>
            </w:r>
          </w:p>
        </w:tc>
        <w:tc>
          <w:tcPr>
            <w:tcW w:w="0" w:type="auto"/>
            <w:noWrap/>
            <w:vAlign w:val="center"/>
          </w:tcPr>
          <w:p w14:paraId="642DD559" w14:textId="00F48547"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4D5EB5CF" w14:textId="3FA9934A" w:rsidR="007713FB" w:rsidRPr="00E81B1B" w:rsidRDefault="007713FB" w:rsidP="007713FB">
            <w:pPr>
              <w:spacing w:after="240"/>
              <w:jc w:val="center"/>
              <w:rPr>
                <w:sz w:val="18"/>
                <w:szCs w:val="18"/>
              </w:rPr>
            </w:pPr>
            <w:r w:rsidRPr="00E81B1B">
              <w:rPr>
                <w:sz w:val="18"/>
                <w:szCs w:val="18"/>
              </w:rPr>
              <w:t>280</w:t>
            </w:r>
          </w:p>
        </w:tc>
        <w:tc>
          <w:tcPr>
            <w:tcW w:w="0" w:type="auto"/>
            <w:noWrap/>
            <w:vAlign w:val="center"/>
          </w:tcPr>
          <w:p w14:paraId="4571B76A" w14:textId="678454F3" w:rsidR="007713FB" w:rsidRPr="00E81B1B" w:rsidRDefault="007713FB" w:rsidP="007713FB">
            <w:pPr>
              <w:spacing w:after="240"/>
              <w:jc w:val="center"/>
              <w:rPr>
                <w:sz w:val="18"/>
                <w:szCs w:val="18"/>
              </w:rPr>
            </w:pPr>
            <w:r w:rsidRPr="00E81B1B">
              <w:rPr>
                <w:sz w:val="18"/>
                <w:szCs w:val="18"/>
              </w:rPr>
              <w:t>163</w:t>
            </w:r>
          </w:p>
        </w:tc>
        <w:tc>
          <w:tcPr>
            <w:tcW w:w="0" w:type="auto"/>
            <w:noWrap/>
            <w:vAlign w:val="center"/>
          </w:tcPr>
          <w:p w14:paraId="369648F5" w14:textId="5ABBD620" w:rsidR="007713FB" w:rsidRPr="00E81B1B" w:rsidRDefault="007713FB" w:rsidP="007713FB">
            <w:pPr>
              <w:spacing w:after="240"/>
              <w:jc w:val="center"/>
              <w:rPr>
                <w:sz w:val="18"/>
                <w:szCs w:val="18"/>
              </w:rPr>
            </w:pPr>
            <w:r w:rsidRPr="00E81B1B">
              <w:rPr>
                <w:sz w:val="18"/>
                <w:szCs w:val="18"/>
              </w:rPr>
              <w:t>10</w:t>
            </w:r>
          </w:p>
        </w:tc>
        <w:tc>
          <w:tcPr>
            <w:tcW w:w="0" w:type="auto"/>
            <w:noWrap/>
            <w:vAlign w:val="center"/>
          </w:tcPr>
          <w:p w14:paraId="3E79A49D" w14:textId="73128062" w:rsidR="007713FB" w:rsidRPr="00E81B1B" w:rsidRDefault="007713FB" w:rsidP="007713FB">
            <w:pPr>
              <w:spacing w:after="240"/>
              <w:jc w:val="center"/>
              <w:rPr>
                <w:sz w:val="18"/>
                <w:szCs w:val="18"/>
              </w:rPr>
            </w:pPr>
            <w:r w:rsidRPr="00E81B1B">
              <w:rPr>
                <w:sz w:val="18"/>
                <w:szCs w:val="18"/>
              </w:rPr>
              <w:t>37</w:t>
            </w:r>
          </w:p>
        </w:tc>
        <w:tc>
          <w:tcPr>
            <w:tcW w:w="0" w:type="auto"/>
            <w:noWrap/>
            <w:vAlign w:val="center"/>
          </w:tcPr>
          <w:p w14:paraId="5BACEB0F" w14:textId="27D42BFC" w:rsidR="007713FB" w:rsidRPr="00E81B1B" w:rsidRDefault="007713FB" w:rsidP="007713FB">
            <w:pPr>
              <w:spacing w:after="240"/>
              <w:jc w:val="center"/>
              <w:rPr>
                <w:sz w:val="18"/>
                <w:szCs w:val="18"/>
              </w:rPr>
            </w:pPr>
            <w:r w:rsidRPr="00E81B1B">
              <w:rPr>
                <w:sz w:val="18"/>
                <w:szCs w:val="18"/>
              </w:rPr>
              <w:t>13.25</w:t>
            </w:r>
          </w:p>
        </w:tc>
      </w:tr>
      <w:tr w:rsidR="007713FB" w:rsidRPr="00E81B1B" w14:paraId="3EF9B273" w14:textId="77777777" w:rsidTr="00634E1F">
        <w:trPr>
          <w:trHeight w:val="20"/>
        </w:trPr>
        <w:tc>
          <w:tcPr>
            <w:tcW w:w="0" w:type="auto"/>
            <w:noWrap/>
            <w:vAlign w:val="center"/>
            <w:hideMark/>
          </w:tcPr>
          <w:p w14:paraId="7ED7A59A" w14:textId="77777777" w:rsidR="007713FB" w:rsidRPr="00E81B1B" w:rsidRDefault="007713FB" w:rsidP="007713FB">
            <w:pPr>
              <w:spacing w:after="240"/>
              <w:jc w:val="center"/>
              <w:rPr>
                <w:sz w:val="18"/>
                <w:szCs w:val="18"/>
              </w:rPr>
            </w:pPr>
            <w:r w:rsidRPr="00E81B1B">
              <w:rPr>
                <w:sz w:val="18"/>
                <w:szCs w:val="18"/>
              </w:rPr>
              <w:t>SB-DIN-10-280</w:t>
            </w:r>
          </w:p>
        </w:tc>
        <w:tc>
          <w:tcPr>
            <w:tcW w:w="0" w:type="auto"/>
            <w:noWrap/>
            <w:vAlign w:val="center"/>
            <w:hideMark/>
          </w:tcPr>
          <w:p w14:paraId="31F91017"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3AEB01AC"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64ABE99E"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322E2CD7"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307AF0CC" w14:textId="77777777" w:rsidR="007713FB" w:rsidRPr="00E81B1B" w:rsidRDefault="007713FB" w:rsidP="007713FB">
            <w:pPr>
              <w:spacing w:after="240"/>
              <w:jc w:val="center"/>
              <w:rPr>
                <w:sz w:val="18"/>
                <w:szCs w:val="18"/>
              </w:rPr>
            </w:pPr>
            <w:r w:rsidRPr="00E81B1B">
              <w:rPr>
                <w:sz w:val="18"/>
                <w:szCs w:val="18"/>
              </w:rPr>
              <w:t>10.6</w:t>
            </w:r>
          </w:p>
        </w:tc>
        <w:tc>
          <w:tcPr>
            <w:tcW w:w="0" w:type="auto"/>
            <w:noWrap/>
            <w:vAlign w:val="center"/>
            <w:hideMark/>
          </w:tcPr>
          <w:p w14:paraId="7774A0E4" w14:textId="77777777" w:rsidR="007713FB" w:rsidRPr="00E81B1B" w:rsidRDefault="007713FB" w:rsidP="007713FB">
            <w:pPr>
              <w:spacing w:after="240"/>
              <w:jc w:val="center"/>
              <w:rPr>
                <w:sz w:val="18"/>
                <w:szCs w:val="18"/>
              </w:rPr>
            </w:pPr>
            <w:r w:rsidRPr="00E81B1B">
              <w:rPr>
                <w:sz w:val="18"/>
                <w:szCs w:val="18"/>
              </w:rPr>
              <w:t>23.6</w:t>
            </w:r>
          </w:p>
        </w:tc>
        <w:tc>
          <w:tcPr>
            <w:tcW w:w="0" w:type="auto"/>
            <w:noWrap/>
            <w:vAlign w:val="center"/>
            <w:hideMark/>
          </w:tcPr>
          <w:p w14:paraId="504D426A" w14:textId="77777777" w:rsidR="007713FB" w:rsidRPr="00E81B1B" w:rsidRDefault="007713FB" w:rsidP="007713FB">
            <w:pPr>
              <w:spacing w:after="240"/>
              <w:jc w:val="center"/>
              <w:rPr>
                <w:sz w:val="18"/>
                <w:szCs w:val="18"/>
              </w:rPr>
            </w:pPr>
            <w:r w:rsidRPr="00E81B1B">
              <w:rPr>
                <w:sz w:val="18"/>
                <w:szCs w:val="18"/>
              </w:rPr>
              <w:t>14.04</w:t>
            </w:r>
          </w:p>
        </w:tc>
      </w:tr>
      <w:tr w:rsidR="007713FB" w:rsidRPr="00E81B1B" w14:paraId="5D2BD4FB" w14:textId="77777777" w:rsidTr="00634E1F">
        <w:trPr>
          <w:trHeight w:val="20"/>
        </w:trPr>
        <w:tc>
          <w:tcPr>
            <w:tcW w:w="0" w:type="auto"/>
            <w:noWrap/>
            <w:vAlign w:val="center"/>
            <w:hideMark/>
          </w:tcPr>
          <w:p w14:paraId="0C3FCCBB" w14:textId="77777777" w:rsidR="007713FB" w:rsidRPr="00E81B1B" w:rsidRDefault="007713FB" w:rsidP="007713FB">
            <w:pPr>
              <w:spacing w:after="240"/>
              <w:jc w:val="center"/>
              <w:rPr>
                <w:sz w:val="18"/>
                <w:szCs w:val="18"/>
              </w:rPr>
            </w:pPr>
            <w:r w:rsidRPr="00E81B1B">
              <w:rPr>
                <w:sz w:val="18"/>
                <w:szCs w:val="18"/>
              </w:rPr>
              <w:t>SB-DIN-16-280</w:t>
            </w:r>
          </w:p>
        </w:tc>
        <w:tc>
          <w:tcPr>
            <w:tcW w:w="0" w:type="auto"/>
            <w:noWrap/>
            <w:vAlign w:val="center"/>
            <w:hideMark/>
          </w:tcPr>
          <w:p w14:paraId="069DEB71" w14:textId="77777777" w:rsidR="007713FB" w:rsidRPr="00E81B1B" w:rsidRDefault="007713FB" w:rsidP="007713FB">
            <w:pPr>
              <w:spacing w:after="240"/>
              <w:jc w:val="center"/>
              <w:rPr>
                <w:sz w:val="18"/>
                <w:szCs w:val="18"/>
              </w:rPr>
            </w:pPr>
            <w:r w:rsidRPr="00E81B1B">
              <w:rPr>
                <w:sz w:val="18"/>
                <w:szCs w:val="18"/>
              </w:rPr>
              <w:t>Holzschraube nach DIN 571 (Teilgewinde)</w:t>
            </w:r>
          </w:p>
        </w:tc>
        <w:tc>
          <w:tcPr>
            <w:tcW w:w="0" w:type="auto"/>
            <w:noWrap/>
            <w:vAlign w:val="center"/>
            <w:hideMark/>
          </w:tcPr>
          <w:p w14:paraId="735E08CB" w14:textId="77777777" w:rsidR="007713FB" w:rsidRPr="00E81B1B" w:rsidRDefault="007713FB" w:rsidP="007713FB">
            <w:pPr>
              <w:spacing w:after="240"/>
              <w:jc w:val="center"/>
              <w:rPr>
                <w:sz w:val="18"/>
                <w:szCs w:val="18"/>
              </w:rPr>
            </w:pPr>
            <w:r w:rsidRPr="00E81B1B">
              <w:rPr>
                <w:sz w:val="18"/>
                <w:szCs w:val="18"/>
              </w:rPr>
              <w:t>16</w:t>
            </w:r>
          </w:p>
        </w:tc>
        <w:tc>
          <w:tcPr>
            <w:tcW w:w="0" w:type="auto"/>
            <w:noWrap/>
            <w:vAlign w:val="center"/>
            <w:hideMark/>
          </w:tcPr>
          <w:p w14:paraId="79843D2B" w14:textId="77777777" w:rsidR="007713FB" w:rsidRPr="00E81B1B" w:rsidRDefault="007713FB" w:rsidP="007713FB">
            <w:pPr>
              <w:spacing w:after="240"/>
              <w:jc w:val="center"/>
              <w:rPr>
                <w:sz w:val="18"/>
                <w:szCs w:val="18"/>
              </w:rPr>
            </w:pPr>
            <w:r w:rsidRPr="00E81B1B">
              <w:rPr>
                <w:sz w:val="18"/>
                <w:szCs w:val="18"/>
              </w:rPr>
              <w:t>280</w:t>
            </w:r>
          </w:p>
        </w:tc>
        <w:tc>
          <w:tcPr>
            <w:tcW w:w="0" w:type="auto"/>
            <w:noWrap/>
            <w:vAlign w:val="center"/>
            <w:hideMark/>
          </w:tcPr>
          <w:p w14:paraId="612B8A56" w14:textId="77777777" w:rsidR="007713FB" w:rsidRPr="00E81B1B" w:rsidRDefault="007713FB" w:rsidP="007713FB">
            <w:pPr>
              <w:spacing w:after="240"/>
              <w:jc w:val="center"/>
              <w:rPr>
                <w:sz w:val="18"/>
                <w:szCs w:val="18"/>
              </w:rPr>
            </w:pPr>
            <w:r w:rsidRPr="00E81B1B">
              <w:rPr>
                <w:sz w:val="18"/>
                <w:szCs w:val="18"/>
              </w:rPr>
              <w:t>163</w:t>
            </w:r>
          </w:p>
        </w:tc>
        <w:tc>
          <w:tcPr>
            <w:tcW w:w="0" w:type="auto"/>
            <w:noWrap/>
            <w:vAlign w:val="center"/>
            <w:hideMark/>
          </w:tcPr>
          <w:p w14:paraId="5E66FED9" w14:textId="77777777" w:rsidR="007713FB" w:rsidRPr="00E81B1B" w:rsidRDefault="007713FB" w:rsidP="007713FB">
            <w:pPr>
              <w:spacing w:after="240"/>
              <w:jc w:val="center"/>
              <w:rPr>
                <w:sz w:val="18"/>
                <w:szCs w:val="18"/>
              </w:rPr>
            </w:pPr>
            <w:r w:rsidRPr="00E81B1B">
              <w:rPr>
                <w:sz w:val="18"/>
                <w:szCs w:val="18"/>
              </w:rPr>
              <w:t>10</w:t>
            </w:r>
          </w:p>
        </w:tc>
        <w:tc>
          <w:tcPr>
            <w:tcW w:w="0" w:type="auto"/>
            <w:noWrap/>
            <w:vAlign w:val="center"/>
            <w:hideMark/>
          </w:tcPr>
          <w:p w14:paraId="304BC378" w14:textId="77777777" w:rsidR="007713FB" w:rsidRPr="00E81B1B" w:rsidRDefault="007713FB" w:rsidP="007713FB">
            <w:pPr>
              <w:spacing w:after="240"/>
              <w:jc w:val="center"/>
              <w:rPr>
                <w:sz w:val="18"/>
                <w:szCs w:val="18"/>
              </w:rPr>
            </w:pPr>
            <w:r w:rsidRPr="00E81B1B">
              <w:rPr>
                <w:sz w:val="18"/>
                <w:szCs w:val="18"/>
              </w:rPr>
              <w:t>75.3</w:t>
            </w:r>
          </w:p>
        </w:tc>
        <w:tc>
          <w:tcPr>
            <w:tcW w:w="0" w:type="auto"/>
            <w:noWrap/>
            <w:vAlign w:val="center"/>
            <w:hideMark/>
          </w:tcPr>
          <w:p w14:paraId="65969700" w14:textId="77777777" w:rsidR="007713FB" w:rsidRPr="00E81B1B" w:rsidRDefault="007713FB" w:rsidP="007713FB">
            <w:pPr>
              <w:spacing w:after="240"/>
              <w:jc w:val="center"/>
              <w:rPr>
                <w:sz w:val="18"/>
                <w:szCs w:val="18"/>
              </w:rPr>
            </w:pPr>
            <w:r w:rsidRPr="00E81B1B">
              <w:rPr>
                <w:sz w:val="18"/>
                <w:szCs w:val="18"/>
              </w:rPr>
              <w:t>21.20</w:t>
            </w:r>
          </w:p>
        </w:tc>
      </w:tr>
    </w:tbl>
    <w:p w14:paraId="7596964B" w14:textId="77777777" w:rsidR="002A78D1" w:rsidRPr="00E81B1B" w:rsidRDefault="002A78D1" w:rsidP="002A78D1">
      <w:pPr>
        <w:spacing w:after="240"/>
        <w:rPr>
          <w:szCs w:val="24"/>
        </w:rPr>
      </w:pPr>
      <w:r w:rsidRPr="00E81B1B">
        <w:rPr>
          <w:szCs w:val="24"/>
        </w:rPr>
        <w:fldChar w:fldCharType="end"/>
      </w:r>
      <w:commentRangeEnd w:id="1538"/>
      <w:r w:rsidR="00767333">
        <w:rPr>
          <w:rStyle w:val="Kommentarzeichen"/>
        </w:rPr>
        <w:commentReference w:id="1538"/>
      </w:r>
    </w:p>
    <w:p w14:paraId="2D10B7C7" w14:textId="77777777" w:rsidR="002A78D1" w:rsidRPr="00E81B1B" w:rsidRDefault="5A07D185" w:rsidP="002A78D1">
      <w:pPr>
        <w:jc w:val="center"/>
      </w:pPr>
      <w:commentRangeStart w:id="1540"/>
      <w:commentRangeStart w:id="1541"/>
      <w:commentRangeStart w:id="1542"/>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47">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1540"/>
      <w:commentRangeEnd w:id="1542"/>
      <w:r w:rsidR="00767333">
        <w:rPr>
          <w:rStyle w:val="Kommentarzeichen"/>
        </w:rPr>
        <w:commentReference w:id="1540"/>
      </w:r>
      <w:commentRangeEnd w:id="1541"/>
      <w:r w:rsidR="00767333">
        <w:rPr>
          <w:rStyle w:val="Kommentarzeichen"/>
        </w:rPr>
        <w:commentReference w:id="1541"/>
      </w:r>
      <w:r w:rsidR="00767333">
        <w:rPr>
          <w:rStyle w:val="Kommentarzeichen"/>
        </w:rPr>
        <w:commentReference w:id="1542"/>
      </w:r>
    </w:p>
    <w:p w14:paraId="76BEEC01" w14:textId="71A205AB" w:rsidR="00492FF4" w:rsidRPr="00E81B1B" w:rsidRDefault="00634E1F" w:rsidP="00634E1F">
      <w:pPr>
        <w:pStyle w:val="Beschriftung"/>
      </w:pPr>
      <w:bookmarkStart w:id="1543" w:name="_Ref79771080"/>
      <w:bookmarkStart w:id="1544" w:name="_Toc92091789"/>
      <w:bookmarkStart w:id="1545" w:name="_Ref101336932"/>
      <w:r w:rsidRPr="00E81B1B">
        <w:t xml:space="preserve">Abbildung </w:t>
      </w:r>
      <w:r>
        <w:fldChar w:fldCharType="begin"/>
      </w:r>
      <w:r>
        <w:instrText>SEQ Abbildung \* ARABIC</w:instrText>
      </w:r>
      <w:r>
        <w:fldChar w:fldCharType="separate"/>
      </w:r>
      <w:ins w:id="1546" w:author="Carsten Hein" w:date="2022-04-20T08:47:00Z">
        <w:r w:rsidR="009137A1">
          <w:rPr>
            <w:noProof/>
          </w:rPr>
          <w:t>12</w:t>
        </w:r>
      </w:ins>
      <w:del w:id="1547" w:author="Carsten Hein" w:date="2022-04-20T08:47:00Z">
        <w:r w:rsidR="00A2726B" w:rsidDel="009137A1">
          <w:rPr>
            <w:noProof/>
          </w:rPr>
          <w:delText>11</w:delText>
        </w:r>
      </w:del>
      <w:r>
        <w:fldChar w:fldCharType="end"/>
      </w:r>
      <w:bookmarkEnd w:id="1543"/>
      <w:r w:rsidRPr="00E81B1B">
        <w:t xml:space="preserve"> </w:t>
      </w:r>
      <w:commentRangeStart w:id="1548"/>
      <w:r w:rsidRPr="00E81B1B">
        <w:t>Prüfkörpergeometrie</w:t>
      </w:r>
      <w:commentRangeEnd w:id="1548"/>
      <w:r>
        <w:commentReference w:id="1548"/>
      </w:r>
      <w:r w:rsidRPr="00E81B1B">
        <w:t xml:space="preserve"> der geschraubten Scherversuchskörper</w:t>
      </w:r>
      <w:bookmarkEnd w:id="1544"/>
      <w:bookmarkEnd w:id="1545"/>
    </w:p>
    <w:p w14:paraId="7B69D9D9" w14:textId="32EA4A77" w:rsidR="00E057EF" w:rsidRPr="00E81B1B" w:rsidRDefault="5621AB4B" w:rsidP="00C92088">
      <w:pPr>
        <w:pStyle w:val="berschrift3"/>
        <w:numPr>
          <w:ilvl w:val="2"/>
          <w:numId w:val="43"/>
        </w:numPr>
        <w:rPr>
          <w:noProof w:val="0"/>
          <w:lang w:val="de-DE"/>
        </w:rPr>
      </w:pPr>
      <w:bookmarkStart w:id="1549" w:name="_Toc92091696"/>
      <w:bookmarkStart w:id="1550" w:name="_Toc92092138"/>
      <w:bookmarkStart w:id="1551" w:name="_Toc92092250"/>
      <w:bookmarkStart w:id="1552" w:name="_Toc101333775"/>
      <w:r w:rsidRPr="64B3F377">
        <w:rPr>
          <w:noProof w:val="0"/>
          <w:lang w:val="de-DE"/>
        </w:rPr>
        <w:t>Herstell</w:t>
      </w:r>
      <w:ins w:id="1553" w:author="Jan Wenker" w:date="2021-12-10T13:02:00Z">
        <w:r w:rsidR="071C3C10" w:rsidRPr="64B3F377">
          <w:rPr>
            <w:noProof w:val="0"/>
            <w:lang w:val="de-DE"/>
          </w:rPr>
          <w:t>u</w:t>
        </w:r>
      </w:ins>
      <w:r w:rsidRPr="64B3F377">
        <w:rPr>
          <w:noProof w:val="0"/>
          <w:lang w:val="de-DE"/>
        </w:rPr>
        <w:t xml:space="preserve">ng und </w:t>
      </w:r>
      <w:r w:rsidR="2303D03D" w:rsidRPr="64B3F377">
        <w:rPr>
          <w:noProof w:val="0"/>
          <w:lang w:val="de-DE"/>
        </w:rPr>
        <w:t>Versuchsdurchführung</w:t>
      </w:r>
      <w:bookmarkEnd w:id="1549"/>
      <w:bookmarkEnd w:id="1550"/>
      <w:bookmarkEnd w:id="1551"/>
      <w:bookmarkEnd w:id="1552"/>
    </w:p>
    <w:p w14:paraId="1FBC42DE" w14:textId="7E641221" w:rsidR="00133618" w:rsidRPr="00E81B1B" w:rsidRDefault="00AA25E2" w:rsidP="00E057EF">
      <w:r w:rsidRPr="00E81B1B">
        <w:t xml:space="preserve">Die Probekörper wurden im Fertigteilwerk der Firma Brüninghoff gefertigt. </w:t>
      </w:r>
      <w:r w:rsidR="00133618" w:rsidRPr="00E81B1B">
        <w:t xml:space="preserve"> </w:t>
      </w:r>
      <w:r w:rsidR="00133618" w:rsidRPr="00E81B1B">
        <w:fldChar w:fldCharType="begin"/>
      </w:r>
      <w:r w:rsidR="00133618" w:rsidRPr="00E81B1B">
        <w:instrText xml:space="preserve"> REF _Ref80184492 \h </w:instrText>
      </w:r>
      <w:r w:rsidR="00133618" w:rsidRPr="00E81B1B">
        <w:fldChar w:fldCharType="separate"/>
      </w:r>
      <w:ins w:id="1554" w:author="Carsten Hein" w:date="2022-04-19T11:00:00Z">
        <w:r w:rsidR="00A2726B" w:rsidRPr="00E81B1B">
          <w:t xml:space="preserve">Abbildung </w:t>
        </w:r>
        <w:r w:rsidR="00A2726B">
          <w:rPr>
            <w:noProof/>
          </w:rPr>
          <w:t>12</w:t>
        </w:r>
      </w:ins>
      <w:del w:id="1555" w:author="Carsten Hein" w:date="2022-04-19T11:00:00Z">
        <w:r w:rsidR="009737A6" w:rsidRPr="00E81B1B" w:rsidDel="00A2726B">
          <w:delText xml:space="preserve">Abbildung </w:delText>
        </w:r>
        <w:r w:rsidR="009737A6" w:rsidDel="00A2726B">
          <w:rPr>
            <w:noProof/>
          </w:rPr>
          <w:delText>17</w:delText>
        </w:r>
      </w:del>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Die Belastung wurde weggesteuert in Anlehnung an </w:t>
      </w:r>
      <w:sdt>
        <w:sdtPr>
          <w:id w:val="-104817297"/>
          <w:citation/>
        </w:sdtPr>
        <w:sdtEndPr/>
        <w:sdtContent>
          <w:r w:rsidR="00133618" w:rsidRPr="00E81B1B">
            <w:fldChar w:fldCharType="begin"/>
          </w:r>
          <w:r w:rsidR="00133618" w:rsidRPr="00E81B1B">
            <w:instrText xml:space="preserve"> CITATION DIN91 \l 1031 </w:instrText>
          </w:r>
          <w:r w:rsidR="00133618" w:rsidRPr="00E81B1B">
            <w:fldChar w:fldCharType="separate"/>
          </w:r>
          <w:r w:rsidR="009737A6">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ins w:id="1556" w:author="Carsten Hein" w:date="2022-04-19T11:00:00Z">
        <w:r w:rsidR="00A2726B" w:rsidRPr="00E81B1B">
          <w:t xml:space="preserve">Tabelle </w:t>
        </w:r>
        <w:r w:rsidR="00A2726B">
          <w:rPr>
            <w:noProof/>
          </w:rPr>
          <w:t>5</w:t>
        </w:r>
      </w:ins>
      <w:del w:id="1557" w:author="Carsten Hein" w:date="2022-04-19T11:00:00Z">
        <w:r w:rsidR="009737A6" w:rsidRPr="00E81B1B" w:rsidDel="00A2726B">
          <w:delText xml:space="preserve">Tabelle </w:delText>
        </w:r>
        <w:r w:rsidR="009737A6" w:rsidDel="00A2726B">
          <w:rPr>
            <w:noProof/>
          </w:rPr>
          <w:delText>11</w:delText>
        </w:r>
      </w:del>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48"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49"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35E5F411" w:rsidR="00235D8A" w:rsidRPr="00E81B1B" w:rsidRDefault="00235D8A" w:rsidP="00235D8A">
            <w:pPr>
              <w:pStyle w:val="Beschriftung"/>
            </w:pPr>
            <w:bookmarkStart w:id="1558" w:name="_Ref80184492"/>
            <w:bookmarkStart w:id="1559" w:name="_Toc92091790"/>
            <w:r w:rsidRPr="00E81B1B">
              <w:t xml:space="preserve">Abbildung </w:t>
            </w:r>
            <w:r>
              <w:fldChar w:fldCharType="begin"/>
            </w:r>
            <w:r>
              <w:instrText>SEQ Abbildung \* ARABIC</w:instrText>
            </w:r>
            <w:r>
              <w:fldChar w:fldCharType="separate"/>
            </w:r>
            <w:r w:rsidR="00A2726B">
              <w:rPr>
                <w:noProof/>
              </w:rPr>
              <w:t>12</w:t>
            </w:r>
            <w:r>
              <w:fldChar w:fldCharType="end"/>
            </w:r>
            <w:bookmarkEnd w:id="1558"/>
            <w:r w:rsidRPr="00E81B1B">
              <w:t xml:space="preserve"> Scherversuchskörper mit FT-Verbindern von Würth vor der Betonage</w:t>
            </w:r>
            <w:bookmarkEnd w:id="1559"/>
          </w:p>
        </w:tc>
        <w:tc>
          <w:tcPr>
            <w:tcW w:w="4530" w:type="dxa"/>
            <w:vAlign w:val="center"/>
          </w:tcPr>
          <w:p w14:paraId="7DC2BF1C" w14:textId="1C1FA266" w:rsidR="00235D8A" w:rsidRPr="00E81B1B" w:rsidRDefault="00235D8A" w:rsidP="00235D8A">
            <w:pPr>
              <w:pStyle w:val="Beschriftung"/>
            </w:pPr>
            <w:bookmarkStart w:id="1560" w:name="_Toc92091791"/>
            <w:r w:rsidRPr="00E81B1B">
              <w:t xml:space="preserve">Abbildung </w:t>
            </w:r>
            <w:r>
              <w:fldChar w:fldCharType="begin"/>
            </w:r>
            <w:r>
              <w:instrText>SEQ Abbildung \* ARABIC</w:instrText>
            </w:r>
            <w:r>
              <w:fldChar w:fldCharType="separate"/>
            </w:r>
            <w:r w:rsidR="00A2726B">
              <w:rPr>
                <w:noProof/>
              </w:rPr>
              <w:t>13</w:t>
            </w:r>
            <w:r>
              <w:fldChar w:fldCharType="end"/>
            </w:r>
            <w:r w:rsidRPr="00E81B1B">
              <w:t xml:space="preserve"> </w:t>
            </w:r>
            <w:commentRangeStart w:id="1561"/>
            <w:commentRangeStart w:id="1562"/>
            <w:r w:rsidRPr="00E81B1B">
              <w:t>Prüfkörper</w:t>
            </w:r>
            <w:commentRangeEnd w:id="1561"/>
            <w:r>
              <w:commentReference w:id="1561"/>
            </w:r>
            <w:commentRangeEnd w:id="1562"/>
            <w:r w:rsidR="00E92E09">
              <w:rPr>
                <w:rStyle w:val="Kommentarzeichen"/>
                <w:iCs w:val="0"/>
              </w:rPr>
              <w:commentReference w:id="1562"/>
            </w:r>
            <w:r w:rsidRPr="00E81B1B">
              <w:t xml:space="preserve"> in der Prüfeinrichtung</w:t>
            </w:r>
            <w:bookmarkEnd w:id="1560"/>
          </w:p>
        </w:tc>
      </w:tr>
    </w:tbl>
    <w:p w14:paraId="57994674" w14:textId="33E3601E" w:rsidR="007C6A67" w:rsidRPr="00E81B1B" w:rsidRDefault="16E9E708" w:rsidP="00C92088">
      <w:pPr>
        <w:pStyle w:val="berschrift3"/>
        <w:numPr>
          <w:ilvl w:val="2"/>
          <w:numId w:val="43"/>
        </w:numPr>
        <w:rPr>
          <w:noProof w:val="0"/>
          <w:lang w:val="de-DE"/>
        </w:rPr>
      </w:pPr>
      <w:bookmarkStart w:id="1563" w:name="_Toc101333776"/>
      <w:r w:rsidRPr="64B3F377">
        <w:rPr>
          <w:noProof w:val="0"/>
          <w:lang w:val="de-DE"/>
        </w:rPr>
        <w:t>Beobach</w:t>
      </w:r>
      <w:bookmarkStart w:id="1564" w:name="_Toc92091697"/>
      <w:bookmarkStart w:id="1565" w:name="_Toc92092139"/>
      <w:bookmarkStart w:id="1566" w:name="_Toc92092251"/>
      <w:r w:rsidRPr="64B3F377">
        <w:rPr>
          <w:noProof w:val="0"/>
          <w:lang w:val="de-DE"/>
        </w:rPr>
        <w:t>tungen und Ergebnisse</w:t>
      </w:r>
      <w:bookmarkEnd w:id="1563"/>
      <w:bookmarkEnd w:id="1564"/>
      <w:bookmarkEnd w:id="1565"/>
      <w:bookmarkEnd w:id="1566"/>
    </w:p>
    <w:p w14:paraId="5FF6A126" w14:textId="464D4652" w:rsidR="003D5052" w:rsidRPr="00E81B1B" w:rsidRDefault="003D5052" w:rsidP="003D5052">
      <w:r w:rsidRPr="00E81B1B">
        <w:t>Die Probekörper versagten in den meisten Fällen duktil durch</w:t>
      </w:r>
      <w:del w:id="1567" w:author="Carsten Hein" w:date="2022-04-20T08:50:00Z">
        <w:r w:rsidRPr="00E81B1B" w:rsidDel="00445516">
          <w:delText xml:space="preserve"> </w:delText>
        </w:r>
      </w:del>
      <w:r w:rsidRPr="00E81B1B">
        <w:t xml:space="preserve">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ins w:id="1568" w:author="Carsten Hein" w:date="2022-04-19T11:00:00Z">
        <w:r w:rsidR="00A2726B" w:rsidRPr="00E81B1B">
          <w:t xml:space="preserve">Abbildung </w:t>
        </w:r>
        <w:r w:rsidR="00A2726B">
          <w:rPr>
            <w:noProof/>
          </w:rPr>
          <w:t>16</w:t>
        </w:r>
      </w:ins>
      <w:del w:id="1569" w:author="Carsten Hein" w:date="2022-04-19T11:00:00Z">
        <w:r w:rsidR="009737A6" w:rsidRPr="00E81B1B" w:rsidDel="00A2726B">
          <w:delText xml:space="preserve">Abbildung </w:delText>
        </w:r>
        <w:r w:rsidR="009737A6" w:rsidDel="00A2726B">
          <w:rPr>
            <w:noProof/>
          </w:rPr>
          <w:delText>21</w:delText>
        </w:r>
      </w:del>
      <w:r w:rsidR="00235D8A" w:rsidRPr="00E81B1B">
        <w:fldChar w:fldCharType="end"/>
      </w:r>
      <w:r w:rsidR="00235D8A" w:rsidRPr="00E81B1B">
        <w:t xml:space="preserve"> </w:t>
      </w:r>
      <w:commentRangeStart w:id="1570"/>
      <w:r w:rsidR="56CE512A">
        <w:t>gezeigt</w:t>
      </w:r>
      <w:commentRangeEnd w:id="1570"/>
      <w:r>
        <w:commentReference w:id="1570"/>
      </w:r>
      <w:r>
        <w:t>.</w:t>
      </w:r>
      <w:r w:rsidRPr="00E81B1B">
        <w:t xml:space="preserve"> I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w:t>
      </w:r>
      <w:commentRangeStart w:id="1571"/>
      <w:r w:rsidR="00235D8A" w:rsidRPr="00E81B1B">
        <w:t>siehe</w:t>
      </w:r>
      <w:commentRangeEnd w:id="1571"/>
      <w:r>
        <w:commentReference w:id="1571"/>
      </w:r>
      <w:r w:rsidR="00235D8A" w:rsidRPr="00E81B1B">
        <w:t xml:space="preserve"> </w:t>
      </w:r>
      <w:r w:rsidR="00235D8A" w:rsidRPr="00E81B1B">
        <w:fldChar w:fldCharType="begin"/>
      </w:r>
      <w:r w:rsidR="00235D8A" w:rsidRPr="00E81B1B">
        <w:instrText xml:space="preserve"> REF _Ref80186137 \h </w:instrText>
      </w:r>
      <w:r w:rsidR="00235D8A" w:rsidRPr="00E81B1B">
        <w:fldChar w:fldCharType="separate"/>
      </w:r>
      <w:ins w:id="1572" w:author="Carsten Hein" w:date="2022-04-19T11:00:00Z">
        <w:r w:rsidR="00A2726B" w:rsidRPr="00E81B1B">
          <w:t xml:space="preserve">Abbildung </w:t>
        </w:r>
        <w:r w:rsidR="00A2726B">
          <w:rPr>
            <w:noProof/>
          </w:rPr>
          <w:t>17</w:t>
        </w:r>
      </w:ins>
      <w:del w:id="1573" w:author="Carsten Hein" w:date="2022-04-19T11:00:00Z">
        <w:r w:rsidR="003F7096" w:rsidRPr="00E81B1B" w:rsidDel="00A2726B">
          <w:delText xml:space="preserve">Abbildung </w:delText>
        </w:r>
        <w:r w:rsidR="003F7096" w:rsidDel="00A2726B">
          <w:rPr>
            <w:noProof/>
          </w:rPr>
          <w:delText>22</w:delText>
        </w:r>
      </w:del>
      <w:r w:rsidR="00235D8A" w:rsidRPr="00E81B1B">
        <w:fldChar w:fldCharType="end"/>
      </w:r>
      <w:r w:rsidRPr="00E81B1B">
        <w:t>.</w:t>
      </w:r>
    </w:p>
    <w:p w14:paraId="295982E4" w14:textId="5D8523A7" w:rsidR="00594C2A" w:rsidRPr="00E81B1B" w:rsidRDefault="00594C2A" w:rsidP="003D5052">
      <w:r w:rsidRPr="00E81B1B">
        <w:t>Um die Bruchlasten vergleichbar zu machen, wurde</w:t>
      </w:r>
      <w:r w:rsidR="00A85021">
        <w:t>n</w:t>
      </w:r>
      <w:r w:rsidRPr="00E81B1B">
        <w:t xml:space="preserve"> diese in Relation zu den Durchmessern der Schrauben </w:t>
      </w:r>
      <w:commentRangeStart w:id="1574"/>
      <w:r w:rsidRPr="00E81B1B">
        <w:t>gesetzt</w:t>
      </w:r>
      <w:commentRangeEnd w:id="1574"/>
      <w:r>
        <w:commentReference w:id="1574"/>
      </w:r>
      <w:r w:rsidRPr="00E81B1B">
        <w:t>. Die Bruchlasten</w:t>
      </w:r>
      <w:r w:rsidR="006C7175" w:rsidRPr="00E81B1B">
        <w:t xml:space="preserve"> </w:t>
      </w:r>
      <w:commentRangeStart w:id="1575"/>
      <w:r w:rsidR="00451F5B" w:rsidRPr="00E81B1B">
        <w:t>in</w:t>
      </w:r>
      <w:commentRangeEnd w:id="1575"/>
      <w:r>
        <w:commentReference w:id="1575"/>
      </w:r>
      <w:r w:rsidR="00451F5B" w:rsidRPr="00E81B1B">
        <w:t xml:space="preserve"> </w:t>
      </w:r>
      <w:r w:rsidR="00451F5B" w:rsidRPr="00E81B1B">
        <w:fldChar w:fldCharType="begin"/>
      </w:r>
      <w:r w:rsidR="00451F5B" w:rsidRPr="00E81B1B">
        <w:instrText xml:space="preserve"> REF _Ref80182684 \h </w:instrText>
      </w:r>
      <w:r w:rsidR="00451F5B" w:rsidRPr="00E81B1B">
        <w:fldChar w:fldCharType="separate"/>
      </w:r>
      <w:ins w:id="1576" w:author="Carsten Hein" w:date="2022-04-19T11:00:00Z">
        <w:r w:rsidR="00A2726B" w:rsidRPr="00E81B1B">
          <w:t xml:space="preserve">Abbildung </w:t>
        </w:r>
        <w:r w:rsidR="00A2726B">
          <w:rPr>
            <w:noProof/>
          </w:rPr>
          <w:t>14</w:t>
        </w:r>
      </w:ins>
      <w:del w:id="1577" w:author="Carsten Hein" w:date="2022-04-19T11:00:00Z">
        <w:r w:rsidR="009737A6" w:rsidRPr="00E81B1B" w:rsidDel="00A2726B">
          <w:delText xml:space="preserve">Abbildung </w:delText>
        </w:r>
        <w:r w:rsidR="009737A6" w:rsidDel="00A2726B">
          <w:rPr>
            <w:noProof/>
          </w:rPr>
          <w:delText>19</w:delText>
        </w:r>
      </w:del>
      <w:r w:rsidR="00451F5B" w:rsidRPr="00E81B1B">
        <w:fldChar w:fldCharType="end"/>
      </w:r>
      <w:r w:rsidR="00451F5B" w:rsidRPr="00E81B1B">
        <w:t xml:space="preserve"> sind pro Schraube und Millimeter Durchmesser dargestellt.</w:t>
      </w:r>
    </w:p>
    <w:p w14:paraId="08916A77" w14:textId="18347D89"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1578"/>
      <w:r w:rsidR="6DBFE0E6">
        <w:t>Gewindeausführung</w:t>
      </w:r>
      <w:commentRangeEnd w:id="1578"/>
      <w:r w:rsidR="00594C2A">
        <w:commentReference w:id="1578"/>
      </w:r>
      <w:r w:rsidR="6DBFE0E6">
        <w:t xml:space="preserve"> </w:t>
      </w:r>
      <w:r w:rsidR="4626DECB">
        <w:t>nicht</w:t>
      </w:r>
      <w:r w:rsidR="6DBFE0E6">
        <w:t xml:space="preserve"> zu erkennen.</w:t>
      </w:r>
    </w:p>
    <w:p w14:paraId="4643580F" w14:textId="120A9FC4" w:rsidR="00594C2A" w:rsidRPr="00E81B1B" w:rsidRDefault="00A8170F" w:rsidP="003D5052">
      <w:r w:rsidRPr="00E81B1B">
        <w:t xml:space="preserve">Obwohl es sich </w:t>
      </w:r>
      <w:del w:id="1579" w:author="Stefan Behring" w:date="2021-12-20T21:31:00Z">
        <w:r w:rsidRPr="00E81B1B">
          <w:delText xml:space="preserve">mit Ausnahme </w:delText>
        </w:r>
      </w:del>
      <w:del w:id="1580" w:author="Jan Wenker" w:date="2021-12-10T13:03:00Z">
        <w:r w:rsidRPr="00E81B1B" w:rsidDel="00361914">
          <w:delText>von den</w:delText>
        </w:r>
      </w:del>
      <w:ins w:id="1581" w:author="Jan Wenker" w:date="2021-12-10T13:03:00Z">
        <w:del w:id="1582" w:author="Stefan Behring" w:date="2021-12-20T21:31:00Z">
          <w:r w:rsidR="00361914">
            <w:delText>der</w:delText>
          </w:r>
        </w:del>
      </w:ins>
      <w:del w:id="1583" w:author="Stefan Behring" w:date="2021-12-20T21:31:00Z">
        <w:r w:rsidRPr="00E81B1B">
          <w:delText xml:space="preserve"> DIN </w:delText>
        </w:r>
        <w:commentRangeStart w:id="1584"/>
        <w:r w:rsidRPr="00E81B1B">
          <w:delText>Schrauben</w:delText>
        </w:r>
      </w:del>
      <w:commentRangeEnd w:id="1584"/>
      <w:r w:rsidR="00594C2A">
        <w:commentReference w:id="1584"/>
      </w:r>
      <w:r w:rsidRPr="00E81B1B">
        <w:t xml:space="preserve"> </w:t>
      </w:r>
      <w:commentRangeStart w:id="1585"/>
      <w:r w:rsidRPr="00E81B1B">
        <w:t>um nahezu</w:t>
      </w:r>
      <w:commentRangeEnd w:id="1585"/>
      <w:r w:rsidR="00594C2A">
        <w:commentReference w:id="1585"/>
      </w:r>
      <w:r w:rsidRPr="00E81B1B">
        <w:t xml:space="preserve"> die gleichen Schrauben handelt, zumindest in Bezug auf den im Holz liegenden Gewindeteil, weichen die Ergebnisse zum Teil deutlich voneinander ab. </w:t>
      </w:r>
      <w:del w:id="1586" w:author="Stefan Behring" w:date="2021-12-20T21:25:00Z">
        <w:r w:rsidRPr="00E81B1B">
          <w:delText>Es ist jedoch keine Abhängigkeit der Bruchlast von dem Vorhandensein einer Unterlegscheibe oder der Gewindeausführung zu erkennen.</w:delText>
        </w:r>
      </w:del>
      <w:r w:rsidRPr="00E81B1B">
        <w:t xml:space="preserve"> Da der Bruch in den </w:t>
      </w:r>
      <w:r w:rsidR="00361914" w:rsidRPr="00E81B1B">
        <w:t>meisten</w:t>
      </w:r>
      <w:r w:rsidRPr="00E81B1B">
        <w:t xml:space="preserve"> Fällen im Holz durch Herausziehen der Schrauben erfolgt, ist es möglich, dass die Schwankungen der Bruchlasten durch die </w:t>
      </w:r>
      <w:del w:id="1587" w:author="Jan Wenker" w:date="2021-12-14T12:46:00Z">
        <w:r w:rsidRPr="00E81B1B" w:rsidDel="00CC76BD">
          <w:delText xml:space="preserve">natürlichen </w:delText>
        </w:r>
      </w:del>
      <w:ins w:id="1588" w:author="Jan Wenker" w:date="2021-12-14T12:46:00Z">
        <w:r w:rsidR="00CC76BD">
          <w:t>im Rahmen der maschinellen Sortierung zulässigen</w:t>
        </w:r>
        <w:r w:rsidR="00CC76BD" w:rsidRPr="00E81B1B">
          <w:t xml:space="preserve"> </w:t>
        </w:r>
      </w:ins>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1589"/>
      <w:r w:rsidRPr="00E81B1B">
        <w:t>Schrauben</w:t>
      </w:r>
      <w:commentRangeEnd w:id="1589"/>
      <w:r w:rsidR="00594C2A">
        <w:commentReference w:id="1589"/>
      </w:r>
      <w:r w:rsidRPr="00E81B1B">
        <w:t xml:space="preserve"> mit nur einem geringen Anteil des Gewindes im Beton überschreiten jedoch die Verschiebungsmoduln der anderen Varianten.</w:t>
      </w:r>
    </w:p>
    <w:p w14:paraId="1C30ED44" w14:textId="13D5B24D"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1590"/>
      <w:r w:rsidRPr="00E81B1B">
        <w:t xml:space="preserve">FT- Verbinder ggf. prozessuale Vorteile </w:t>
      </w:r>
      <w:commentRangeEnd w:id="1590"/>
      <w:r w:rsidR="00B75438">
        <w:commentReference w:id="1590"/>
      </w:r>
      <w:r w:rsidRPr="00E81B1B">
        <w:t>mit sich bringen kann.</w:t>
      </w:r>
    </w:p>
    <w:p w14:paraId="6D338432" w14:textId="16332F72" w:rsidR="006C7175" w:rsidRPr="00E81B1B" w:rsidRDefault="00594C2A" w:rsidP="003D5052">
      <w:r w:rsidRPr="00E81B1B">
        <w:rPr>
          <w:noProof/>
          <w:lang w:eastAsia="de-DE"/>
        </w:rPr>
        <w:lastRenderedPageBreak/>
        <w:drawing>
          <wp:inline distT="0" distB="0" distL="0" distR="0" wp14:anchorId="13A334BE" wp14:editId="61CE120F">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3CA96571" w:rsidR="006C7175" w:rsidRPr="00E81B1B" w:rsidRDefault="006C7175" w:rsidP="006C7175">
      <w:pPr>
        <w:pStyle w:val="Beschriftung"/>
      </w:pPr>
      <w:bookmarkStart w:id="1591" w:name="_Ref80182684"/>
      <w:bookmarkStart w:id="1592" w:name="_Toc92091792"/>
      <w:r w:rsidRPr="00E81B1B">
        <w:t xml:space="preserve">Abbildung </w:t>
      </w:r>
      <w:r>
        <w:fldChar w:fldCharType="begin"/>
      </w:r>
      <w:r>
        <w:instrText>SEQ Abbildung \* ARABIC</w:instrText>
      </w:r>
      <w:r>
        <w:fldChar w:fldCharType="separate"/>
      </w:r>
      <w:r w:rsidR="00A2726B">
        <w:rPr>
          <w:noProof/>
        </w:rPr>
        <w:t>14</w:t>
      </w:r>
      <w:r>
        <w:fldChar w:fldCharType="end"/>
      </w:r>
      <w:bookmarkEnd w:id="1591"/>
      <w:r w:rsidRPr="00E81B1B">
        <w:t xml:space="preserve"> Vergleich der Bruchlasten der Scherversuche an Schraubverbindungen</w:t>
      </w:r>
      <w:r w:rsidR="00A8170F" w:rsidRPr="00E81B1B">
        <w:t>; Angabe pro Schraube und pro mm Durchmesser</w:t>
      </w:r>
      <w:bookmarkEnd w:id="1592"/>
    </w:p>
    <w:p w14:paraId="46883203" w14:textId="2179874D" w:rsidR="003D5052" w:rsidRPr="00E81B1B" w:rsidRDefault="00594C2A" w:rsidP="003D5052">
      <w:r w:rsidRPr="00E81B1B">
        <w:rPr>
          <w:noProof/>
          <w:lang w:eastAsia="de-DE"/>
        </w:rPr>
        <w:drawing>
          <wp:inline distT="0" distB="0" distL="0" distR="0" wp14:anchorId="511A4EE3" wp14:editId="739A74D3">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2B0896" w:rsidR="00235D8A" w:rsidRPr="00E81B1B" w:rsidRDefault="006C7175" w:rsidP="00235D8A">
      <w:pPr>
        <w:pStyle w:val="Beschriftung"/>
      </w:pPr>
      <w:bookmarkStart w:id="1593" w:name="_Toc92091793"/>
      <w:r w:rsidRPr="00E81B1B">
        <w:t xml:space="preserve">Abbildung </w:t>
      </w:r>
      <w:r>
        <w:fldChar w:fldCharType="begin"/>
      </w:r>
      <w:r>
        <w:instrText>SEQ Abbildung \* ARABIC</w:instrText>
      </w:r>
      <w:r>
        <w:fldChar w:fldCharType="separate"/>
      </w:r>
      <w:r w:rsidR="00A2726B">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159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2"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10033BE7" w:rsidR="00235D8A" w:rsidRPr="00E81B1B" w:rsidRDefault="00235D8A" w:rsidP="00235D8A">
            <w:pPr>
              <w:pStyle w:val="Beschriftung"/>
              <w:jc w:val="center"/>
            </w:pPr>
            <w:bookmarkStart w:id="1594" w:name="_Ref80186173"/>
            <w:bookmarkStart w:id="1595" w:name="_Toc92091794"/>
            <w:r w:rsidRPr="00E81B1B">
              <w:lastRenderedPageBreak/>
              <w:t xml:space="preserve">Abbildung </w:t>
            </w:r>
            <w:r>
              <w:fldChar w:fldCharType="begin"/>
            </w:r>
            <w:r>
              <w:instrText>SEQ Abbildung \* ARABIC</w:instrText>
            </w:r>
            <w:r>
              <w:fldChar w:fldCharType="separate"/>
            </w:r>
            <w:r w:rsidR="00A2726B">
              <w:rPr>
                <w:noProof/>
              </w:rPr>
              <w:t>16</w:t>
            </w:r>
            <w:r>
              <w:fldChar w:fldCharType="end"/>
            </w:r>
            <w:bookmarkEnd w:id="1594"/>
            <w:r w:rsidRPr="00E81B1B">
              <w:t xml:space="preserve"> </w:t>
            </w:r>
            <w:commentRangeStart w:id="1596"/>
            <w:r w:rsidRPr="00E81B1B">
              <w:t>Verschiebung</w:t>
            </w:r>
            <w:commentRangeEnd w:id="1596"/>
            <w:r>
              <w:commentReference w:id="1596"/>
            </w:r>
            <w:r w:rsidRPr="00E81B1B">
              <w:t xml:space="preserve"> zwischen Holz und Beton durch Herausziehen der Schrauben</w:t>
            </w:r>
            <w:bookmarkEnd w:id="1595"/>
          </w:p>
        </w:tc>
        <w:tc>
          <w:tcPr>
            <w:tcW w:w="4530" w:type="dxa"/>
          </w:tcPr>
          <w:p w14:paraId="2EF0AF4F" w14:textId="6E032F2A" w:rsidR="00235D8A" w:rsidRPr="00E81B1B" w:rsidRDefault="00235D8A" w:rsidP="00235D8A">
            <w:pPr>
              <w:pStyle w:val="Beschriftung"/>
              <w:jc w:val="center"/>
            </w:pPr>
            <w:bookmarkStart w:id="1597" w:name="_Ref80186137"/>
            <w:bookmarkStart w:id="1598" w:name="_Toc92091795"/>
            <w:r w:rsidRPr="00E81B1B">
              <w:t xml:space="preserve">Abbildung </w:t>
            </w:r>
            <w:r>
              <w:fldChar w:fldCharType="begin"/>
            </w:r>
            <w:r>
              <w:instrText>SEQ Abbildung \* ARABIC</w:instrText>
            </w:r>
            <w:r>
              <w:fldChar w:fldCharType="separate"/>
            </w:r>
            <w:r w:rsidR="00A2726B">
              <w:rPr>
                <w:noProof/>
              </w:rPr>
              <w:t>17</w:t>
            </w:r>
            <w:r>
              <w:fldChar w:fldCharType="end"/>
            </w:r>
            <w:bookmarkEnd w:id="1597"/>
            <w:r w:rsidRPr="00E81B1B">
              <w:t xml:space="preserve"> In der </w:t>
            </w:r>
            <w:commentRangeStart w:id="1599"/>
            <w:r w:rsidRPr="00E81B1B">
              <w:t>Verbundfuge</w:t>
            </w:r>
            <w:commentRangeEnd w:id="1599"/>
            <w:r>
              <w:commentReference w:id="1599"/>
            </w:r>
            <w:r w:rsidRPr="00E81B1B">
              <w:t xml:space="preserve"> gerissene Schrauben</w:t>
            </w:r>
            <w:bookmarkEnd w:id="1598"/>
          </w:p>
        </w:tc>
      </w:tr>
    </w:tbl>
    <w:p w14:paraId="4148B912" w14:textId="24A38B4B" w:rsidR="009F4443" w:rsidRPr="00E81B1B" w:rsidRDefault="4C11F93A" w:rsidP="00C92088">
      <w:pPr>
        <w:pStyle w:val="berschrift1"/>
        <w:numPr>
          <w:ilvl w:val="0"/>
          <w:numId w:val="43"/>
        </w:numPr>
      </w:pPr>
      <w:bookmarkStart w:id="1600" w:name="_Toc92091698"/>
      <w:bookmarkStart w:id="1601" w:name="_Toc92092140"/>
      <w:bookmarkStart w:id="1602" w:name="_Toc92092252"/>
      <w:bookmarkStart w:id="1603" w:name="_Ref93171484"/>
      <w:bookmarkStart w:id="1604" w:name="_Toc101333777"/>
      <w:commentRangeStart w:id="1605"/>
      <w:r>
        <w:t>Versuche</w:t>
      </w:r>
      <w:commentRangeEnd w:id="1605"/>
      <w:r w:rsidR="09FE39E8">
        <w:rPr>
          <w:rStyle w:val="Kommentarzeichen"/>
        </w:rPr>
        <w:commentReference w:id="1605"/>
      </w:r>
      <w:r>
        <w:t xml:space="preserve"> an geklebten Holz-Beton-Verbund-Bauteilen</w:t>
      </w:r>
      <w:bookmarkEnd w:id="1600"/>
      <w:bookmarkEnd w:id="1601"/>
      <w:bookmarkEnd w:id="1602"/>
      <w:bookmarkEnd w:id="1603"/>
      <w:bookmarkEnd w:id="1604"/>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2927B5EC"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kann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xml:space="preserve"> werden: Der Nass-in-Nass-Klebung</w:t>
      </w:r>
      <w:r w:rsidR="003F7096">
        <w:rPr>
          <w:rFonts w:eastAsia="Calibri"/>
        </w:rPr>
        <w:t xml:space="preserve"> </w:t>
      </w:r>
      <w:r w:rsidR="00152BCC" w:rsidRPr="579B4DCE">
        <w:rPr>
          <w:rFonts w:eastAsia="Calibri"/>
        </w:rPr>
        <w:t xml:space="preserve">sowie 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1606"/>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 xml:space="preserve">lebungen von Fertigteilen aus </w:t>
      </w:r>
      <w:commentRangeStart w:id="1607"/>
      <w:r w:rsidRPr="00E81B1B">
        <w:t xml:space="preserve">Normalbeton </w:t>
      </w:r>
      <w:commentRangeEnd w:id="1607"/>
      <w:r w:rsidR="00FC5552">
        <w:commentReference w:id="1607"/>
      </w:r>
      <w:r w:rsidRPr="00E81B1B">
        <w:t>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1606"/>
      <w:r w:rsidR="003F7096">
        <w:rPr>
          <w:rStyle w:val="Kommentarzeichen"/>
        </w:rPr>
        <w:commentReference w:id="1606"/>
      </w:r>
    </w:p>
    <w:p w14:paraId="4D760122" w14:textId="07061891" w:rsidR="00A118EC" w:rsidRPr="00E81B1B" w:rsidRDefault="70863812" w:rsidP="00C92088">
      <w:pPr>
        <w:pStyle w:val="berschrift2"/>
        <w:numPr>
          <w:ilvl w:val="1"/>
          <w:numId w:val="43"/>
        </w:numPr>
      </w:pPr>
      <w:bookmarkStart w:id="1608" w:name="_Toc92091699"/>
      <w:bookmarkStart w:id="1609" w:name="_Toc92092141"/>
      <w:bookmarkStart w:id="1610" w:name="_Toc92092253"/>
      <w:bookmarkStart w:id="1611" w:name="_Toc101333778"/>
      <w:r>
        <w:t xml:space="preserve">Stand der </w:t>
      </w:r>
      <w:commentRangeStart w:id="1612"/>
      <w:r>
        <w:t>Forschung</w:t>
      </w:r>
      <w:commentRangeEnd w:id="1612"/>
      <w:r w:rsidR="0023306A">
        <w:commentReference w:id="1612"/>
      </w:r>
      <w:r>
        <w:t xml:space="preserve"> und Technik</w:t>
      </w:r>
      <w:bookmarkEnd w:id="1608"/>
      <w:bookmarkEnd w:id="1609"/>
      <w:bookmarkEnd w:id="1610"/>
      <w:bookmarkEnd w:id="1611"/>
    </w:p>
    <w:p w14:paraId="046FF597" w14:textId="287F7746" w:rsidR="008904CE" w:rsidRPr="00E81B1B" w:rsidRDefault="00CA54A3" w:rsidP="0023306A">
      <w:sdt>
        <w:sdtPr>
          <w:id w:val="-1167775965"/>
          <w:citation/>
        </w:sdtPr>
        <w:sdtEnd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EndPr/>
        <w:sdtContent>
          <w:r w:rsidR="0023306A" w:rsidRPr="00E81B1B">
            <w:fldChar w:fldCharType="begin"/>
          </w:r>
          <w:r w:rsidR="0023306A" w:rsidRPr="00E81B1B">
            <w:instrText xml:space="preserve"> CITATION Bru07 \l 1031 </w:instrText>
          </w:r>
          <w:r w:rsidR="0023306A" w:rsidRPr="00E81B1B">
            <w:fldChar w:fldCharType="separate"/>
          </w:r>
          <w:r w:rsidR="009737A6">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w:t>
      </w:r>
      <w:proofErr w:type="spellStart"/>
      <w:r w:rsidR="008904CE" w:rsidRPr="00E81B1B">
        <w:t>Topfzeit</w:t>
      </w:r>
      <w:proofErr w:type="spellEnd"/>
      <w:r w:rsidR="008904CE" w:rsidRPr="00E81B1B">
        <w:t xml:space="preserve"> zu einer mangelhaften Adhäsion führt </w:t>
      </w:r>
      <w:sdt>
        <w:sdtPr>
          <w:id w:val="1688397237"/>
          <w:citation/>
        </w:sdtPr>
        <w:sdtEndPr/>
        <w:sdtContent>
          <w:r w:rsidR="008904CE" w:rsidRPr="00E81B1B">
            <w:fldChar w:fldCharType="begin"/>
          </w:r>
          <w:r w:rsidR="008904CE" w:rsidRPr="00E81B1B">
            <w:instrText xml:space="preserve">CITATION Hab09 \p 597 \l 1031 </w:instrText>
          </w:r>
          <w:r w:rsidR="008904CE" w:rsidRPr="00E81B1B">
            <w:fldChar w:fldCharType="separate"/>
          </w:r>
          <w:r w:rsidR="009737A6">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97D1A65" w14:textId="4190705B" w:rsidR="008904CE" w:rsidRPr="00E81B1B" w:rsidRDefault="008904CE" w:rsidP="0023306A">
      <w:r w:rsidRPr="00E81B1B">
        <w:rPr>
          <w:noProof/>
          <w:lang w:eastAsia="de-DE"/>
        </w:rPr>
        <w:lastRenderedPageBreak/>
        <w:drawing>
          <wp:inline distT="0" distB="0" distL="0" distR="0" wp14:anchorId="603FDFA9" wp14:editId="2AADC105">
            <wp:extent cx="2048256" cy="1577941"/>
            <wp:effectExtent l="0" t="0" r="0" b="381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58715" cy="1585998"/>
                    </a:xfrm>
                    <a:prstGeom prst="rect">
                      <a:avLst/>
                    </a:prstGeom>
                  </pic:spPr>
                </pic:pic>
              </a:graphicData>
            </a:graphic>
          </wp:inline>
        </w:drawing>
      </w:r>
      <w:r w:rsidRPr="00E81B1B">
        <w:t xml:space="preserve"> </w:t>
      </w:r>
      <w:commentRangeStart w:id="1613"/>
      <w:commentRangeEnd w:id="1613"/>
      <w:r w:rsidR="00102E43">
        <w:rPr>
          <w:rStyle w:val="Kommentarzeichen"/>
        </w:rPr>
        <w:commentReference w:id="1613"/>
      </w:r>
    </w:p>
    <w:p w14:paraId="5D331931" w14:textId="4513E3A9" w:rsidR="008904CE" w:rsidRPr="00E81B1B" w:rsidRDefault="008904CE" w:rsidP="008904CE">
      <w:pPr>
        <w:pStyle w:val="Beschriftung"/>
      </w:pPr>
      <w:bookmarkStart w:id="1614" w:name="_Toc92091796"/>
      <w:r w:rsidRPr="00E81B1B">
        <w:t xml:space="preserve">Abbildung </w:t>
      </w:r>
      <w:r>
        <w:fldChar w:fldCharType="begin"/>
      </w:r>
      <w:r>
        <w:instrText>SEQ Abbildung \* ARABIC</w:instrText>
      </w:r>
      <w:r>
        <w:fldChar w:fldCharType="separate"/>
      </w:r>
      <w:r w:rsidR="00A2726B">
        <w:rPr>
          <w:noProof/>
        </w:rPr>
        <w:t>18</w:t>
      </w:r>
      <w:r>
        <w:fldChar w:fldCharType="end"/>
      </w:r>
      <w:r w:rsidRPr="00E81B1B">
        <w:t xml:space="preserve"> Schnitt durch eine mittels Nassklebung hergestellte </w:t>
      </w:r>
      <w:commentRangeStart w:id="1615"/>
      <w:r w:rsidRPr="00E81B1B">
        <w:t>Verbundfuge</w:t>
      </w:r>
      <w:commentRangeEnd w:id="1615"/>
      <w:r>
        <w:commentReference w:id="1615"/>
      </w:r>
      <w:r w:rsidRPr="00E81B1B">
        <w:t xml:space="preserve"> mit rot eingefärbtem Klebstoff </w:t>
      </w:r>
      <w:sdt>
        <w:sdtPr>
          <w:id w:val="1068999070"/>
          <w:citation/>
        </w:sdtPr>
        <w:sdtEndPr/>
        <w:sdtContent>
          <w:r w:rsidRPr="00E81B1B">
            <w:fldChar w:fldCharType="begin"/>
          </w:r>
          <w:r w:rsidRPr="00E81B1B">
            <w:instrText xml:space="preserve"> CITATION Bru07 \l 1031 </w:instrText>
          </w:r>
          <w:r w:rsidRPr="00E81B1B">
            <w:fldChar w:fldCharType="separate"/>
          </w:r>
          <w:r w:rsidR="009737A6">
            <w:rPr>
              <w:noProof/>
            </w:rPr>
            <w:t>(Brunner, Romer, &amp; Schnüriger, 2007)</w:t>
          </w:r>
          <w:r w:rsidRPr="00E81B1B">
            <w:fldChar w:fldCharType="end"/>
          </w:r>
        </w:sdtContent>
      </w:sdt>
      <w:bookmarkEnd w:id="1614"/>
    </w:p>
    <w:p w14:paraId="5D86CB9C" w14:textId="3F33CCD5" w:rsidR="00EA7100" w:rsidRPr="00E81B1B" w:rsidRDefault="00CA54A3" w:rsidP="00EA7100">
      <w:pPr>
        <w:tabs>
          <w:tab w:val="left" w:pos="2627"/>
        </w:tabs>
      </w:pPr>
      <w:sdt>
        <w:sdtPr>
          <w:id w:val="2043557027"/>
          <w:citation/>
        </w:sdtPr>
        <w:sdtEndPr/>
        <w:sdtContent>
          <w:r w:rsidR="00D84E86" w:rsidRPr="00E81B1B">
            <w:fldChar w:fldCharType="begin"/>
          </w:r>
          <w:r w:rsidR="00D84E86" w:rsidRPr="00E81B1B">
            <w:instrText xml:space="preserve">CITATION deO10 \t  \l 1031 </w:instrText>
          </w:r>
          <w:r w:rsidR="00D84E86" w:rsidRPr="00E81B1B">
            <w:fldChar w:fldCharType="separate"/>
          </w:r>
          <w:r w:rsidR="009737A6">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 xml:space="preserve">zwei verschiedene Epoxidharze der SIKA AG.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1616"/>
      <w:r w:rsidR="00D84E86" w:rsidRPr="00E81B1B">
        <w:t xml:space="preserve">Feuchtklima </w:t>
      </w:r>
      <w:commentRangeEnd w:id="1616"/>
      <w:r w:rsidR="0058303C">
        <w:rPr>
          <w:rStyle w:val="Kommentarzeichen"/>
        </w:rPr>
        <w:commentReference w:id="1616"/>
      </w:r>
      <w:r w:rsidR="00D84E86" w:rsidRPr="00E81B1B">
        <w:t xml:space="preserve">und Normalklima 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bei 12</w:t>
      </w:r>
      <w:r w:rsidR="0058303C">
        <w:t xml:space="preserve"> % bzw. </w:t>
      </w:r>
      <w:r w:rsidR="00D84E86" w:rsidRPr="00E81B1B">
        <w:t xml:space="preserve">20%.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ins w:id="1617" w:author="Carsten Hein" w:date="2022-04-19T11:00:00Z">
        <w:r w:rsidR="00A2726B" w:rsidRPr="00E81B1B">
          <w:t xml:space="preserve">Abbildung </w:t>
        </w:r>
        <w:r w:rsidR="00A2726B">
          <w:rPr>
            <w:noProof/>
          </w:rPr>
          <w:t>19</w:t>
        </w:r>
      </w:ins>
      <w:del w:id="1618" w:author="Carsten Hein" w:date="2022-04-19T11:00:00Z">
        <w:r w:rsidR="009737A6" w:rsidRPr="00E81B1B" w:rsidDel="00A2726B">
          <w:delText xml:space="preserve">Abbildung </w:delText>
        </w:r>
        <w:r w:rsidR="009737A6" w:rsidDel="00A2726B">
          <w:rPr>
            <w:noProof/>
          </w:rPr>
          <w:delText>24</w:delText>
        </w:r>
      </w:del>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Adhäsives Versagen </w:t>
      </w:r>
      <w:r w:rsidR="00A130A0" w:rsidRPr="00E81B1B">
        <w:t xml:space="preserve">wurde </w:t>
      </w:r>
      <w:r w:rsidR="00EA7100" w:rsidRPr="00E81B1B">
        <w:t xml:space="preserve">nur in geringem Maße beobachtet. Die mittleren Bruchlasten der Serien </w:t>
      </w:r>
      <w:r w:rsidR="00A130A0" w:rsidRPr="00E81B1B">
        <w:t xml:space="preserve">lagen </w:t>
      </w:r>
      <w:r w:rsidR="00EA7100" w:rsidRPr="00E81B1B">
        <w:t xml:space="preserve">zwischen 1,16 </w:t>
      </w:r>
      <w:r w:rsidR="001C4A97" w:rsidRPr="00E81B1B">
        <w:t xml:space="preserve">N/mm² </w:t>
      </w:r>
      <w:r w:rsidR="00EA7100" w:rsidRPr="00E81B1B">
        <w:t>und 5,21 N/mm². Auffällig ist die hohe Streuung der Ergebnisse mit Variationskoeffizienten von ca. 50</w:t>
      </w:r>
      <w:ins w:id="1619" w:author="Jan Wenker" w:date="2021-12-14T12:59:00Z">
        <w:r w:rsidR="00AB5BCE">
          <w:t xml:space="preserve"> </w:t>
        </w:r>
      </w:ins>
      <w:r w:rsidR="00EA7100" w:rsidRPr="00E81B1B">
        <w:t xml:space="preserve">% innerhalb einiger der Serien, trotz zum Teil bereits aussortierter Ausreißer. </w:t>
      </w:r>
    </w:p>
    <w:p w14:paraId="67D845B8" w14:textId="1373F215" w:rsidR="00EA7100" w:rsidRPr="00E81B1B" w:rsidRDefault="00EA7100" w:rsidP="008904CE">
      <w:pPr>
        <w:tabs>
          <w:tab w:val="left" w:pos="2627"/>
        </w:tabs>
      </w:pPr>
      <w:commentRangeStart w:id="1620"/>
      <w:r w:rsidRPr="00E81B1B">
        <w:t xml:space="preserve">Das gezielte Quellen und Schwinden des Holzes </w:t>
      </w:r>
      <w:commentRangeEnd w:id="1620"/>
      <w:r w:rsidR="00AB4EF3">
        <w:rPr>
          <w:rStyle w:val="Kommentarzeichen"/>
        </w:rPr>
        <w:commentReference w:id="1620"/>
      </w:r>
      <w:r w:rsidRPr="00E81B1B">
        <w:t>führt</w:t>
      </w:r>
      <w:r w:rsidR="00A130A0" w:rsidRPr="00E81B1B">
        <w:t>e</w:t>
      </w:r>
      <w:r w:rsidRPr="00E81B1B">
        <w:t xml:space="preserve"> im Allgemeinen zu einer Abminderung der Festigkeit. Lediglich im </w:t>
      </w:r>
      <w:r w:rsidR="005977F0">
        <w:t>Fall</w:t>
      </w:r>
      <w:r w:rsidRPr="00E81B1B">
        <w:t xml:space="preserve"> der Nassklebung erw</w:t>
      </w:r>
      <w:r w:rsidR="00A130A0" w:rsidRPr="00E81B1B">
        <w:t>ies</w:t>
      </w:r>
      <w:r w:rsidRPr="00E81B1B">
        <w:t xml:space="preserve"> sich eine Erhöhung der Holzfeuchte während des Abbindens als förderlich für die </w:t>
      </w:r>
      <w:commentRangeStart w:id="1621"/>
      <w:r w:rsidRPr="00E81B1B">
        <w:t>Verbundfestigkeit</w:t>
      </w:r>
      <w:commentRangeEnd w:id="1621"/>
      <w:r w:rsidR="007B2225">
        <w:rPr>
          <w:rStyle w:val="Kommentarzeichen"/>
        </w:rPr>
        <w:commentReference w:id="1621"/>
      </w:r>
      <w:r w:rsidRPr="00E81B1B">
        <w:t>. Es wird vermutet, dass dies dadurch begründet ist, dass das feuchte Klima vor allem auf die Hydratation des Betons einen positiven Effekt hatte.</w:t>
      </w:r>
    </w:p>
    <w:p w14:paraId="3D4319AC" w14:textId="5F981E80" w:rsidR="00EA7100" w:rsidRPr="00E81B1B" w:rsidRDefault="00EA7100" w:rsidP="008904CE">
      <w:pPr>
        <w:tabs>
          <w:tab w:val="left" w:pos="2627"/>
        </w:tabs>
      </w:pPr>
      <w:commentRangeStart w:id="1622"/>
      <w:r w:rsidRPr="00E81B1B">
        <w:t>Bei Annahme einer mittleren Scherfestigkeit von GL24h von 10</w:t>
      </w:r>
      <w:ins w:id="1623" w:author="Jan Wenker" w:date="2021-12-14T13:01:00Z">
        <w:r w:rsidR="00215E95">
          <w:t xml:space="preserve"> N</w:t>
        </w:r>
      </w:ins>
      <w:r w:rsidRPr="00E81B1B">
        <w:t xml:space="preserve">/mm² </w:t>
      </w:r>
      <w:sdt>
        <w:sdtPr>
          <w:id w:val="-1955780115"/>
          <w:citation/>
        </w:sdtPr>
        <w:sdtEndPr/>
        <w:sdtContent>
          <w:r w:rsidR="00257410" w:rsidRPr="00E81B1B">
            <w:fldChar w:fldCharType="begin"/>
          </w:r>
          <w:r w:rsidR="00257410" w:rsidRPr="00E81B1B">
            <w:instrText xml:space="preserve"> CITATION DIN03 \l 1031 </w:instrText>
          </w:r>
          <w:r w:rsidR="00257410" w:rsidRPr="00E81B1B">
            <w:fldChar w:fldCharType="separate"/>
          </w:r>
          <w:r w:rsidR="009737A6">
            <w:rPr>
              <w:noProof/>
            </w:rPr>
            <w:t>(DIN 68364:2003-05, 2003)</w:t>
          </w:r>
          <w:r w:rsidR="00257410" w:rsidRPr="00E81B1B">
            <w:fldChar w:fldCharType="end"/>
          </w:r>
        </w:sdtContent>
      </w:sdt>
      <w:r w:rsidR="00257410" w:rsidRPr="00E81B1B">
        <w:t xml:space="preserve"> </w:t>
      </w:r>
      <w:r w:rsidRPr="00E81B1B">
        <w:t xml:space="preserve">sind die beobachteten Bruchspannungen als eher gering einzustufen. </w:t>
      </w:r>
      <w:commentRangeEnd w:id="1622"/>
      <w:r w:rsidR="003F7096">
        <w:rPr>
          <w:rStyle w:val="Kommentarzeichen"/>
        </w:rPr>
        <w:commentReference w:id="1622"/>
      </w:r>
      <w:r w:rsidRPr="00E81B1B">
        <w:t>Ursächlich hierfür sind jedoch die</w:t>
      </w:r>
      <w:r w:rsidR="003F7096">
        <w:t xml:space="preserve"> teilweise sehr</w:t>
      </w:r>
      <w:r w:rsidRPr="00E81B1B">
        <w:t xml:space="preserve"> scharfen klimatischen Bedingungen einiger Versuchsserien sowie das </w:t>
      </w:r>
      <w:del w:id="1624" w:author="Jan Wenker" w:date="2021-12-14T13:10:00Z">
        <w:r w:rsidRPr="00E81B1B" w:rsidDel="00733ED8">
          <w:delText xml:space="preserve">Vorhandensein </w:delText>
        </w:r>
      </w:del>
      <w:ins w:id="1625" w:author="Jan Wenker" w:date="2021-12-14T13:10:00Z">
        <w:r w:rsidR="00733ED8">
          <w:t>Auftreten</w:t>
        </w:r>
        <w:r w:rsidR="00733ED8" w:rsidRPr="00E81B1B">
          <w:t xml:space="preserve"> </w:t>
        </w:r>
      </w:ins>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52126" cy="2195328"/>
                    </a:xfrm>
                    <a:prstGeom prst="rect">
                      <a:avLst/>
                    </a:prstGeom>
                  </pic:spPr>
                </pic:pic>
              </a:graphicData>
            </a:graphic>
          </wp:inline>
        </w:drawing>
      </w:r>
      <w:r w:rsidRPr="00E81B1B">
        <w:t xml:space="preserve"> </w:t>
      </w:r>
    </w:p>
    <w:p w14:paraId="721E44B3" w14:textId="5EBCE637" w:rsidR="00D84E86" w:rsidRPr="00E81B1B" w:rsidRDefault="00D84E86" w:rsidP="00D84E86">
      <w:pPr>
        <w:pStyle w:val="Beschriftung"/>
      </w:pPr>
      <w:bookmarkStart w:id="1626" w:name="_Ref80025171"/>
      <w:bookmarkStart w:id="1627" w:name="_Toc92091797"/>
      <w:r w:rsidRPr="00E81B1B">
        <w:t xml:space="preserve">Abbildung </w:t>
      </w:r>
      <w:r>
        <w:fldChar w:fldCharType="begin"/>
      </w:r>
      <w:r>
        <w:instrText>SEQ Abbildung \* ARABIC</w:instrText>
      </w:r>
      <w:r>
        <w:fldChar w:fldCharType="separate"/>
      </w:r>
      <w:r w:rsidR="00A2726B">
        <w:rPr>
          <w:noProof/>
        </w:rPr>
        <w:t>19</w:t>
      </w:r>
      <w:r>
        <w:fldChar w:fldCharType="end"/>
      </w:r>
      <w:bookmarkEnd w:id="1626"/>
      <w:r w:rsidRPr="00E81B1B">
        <w:t xml:space="preserve"> Schematische Abbildung des Push-Out-Versuchs und des Lastabtrags</w:t>
      </w:r>
      <w:bookmarkEnd w:id="1627"/>
    </w:p>
    <w:p w14:paraId="0C4B141B" w14:textId="779BD742" w:rsidR="0023306A" w:rsidRPr="00E81B1B" w:rsidRDefault="00CA54A3" w:rsidP="0023306A">
      <w:sdt>
        <w:sdtPr>
          <w:id w:val="1137841071"/>
          <w:citation/>
        </w:sdtPr>
        <w:sdtEndPr/>
        <w:sdtContent>
          <w:r w:rsidR="00EA7100" w:rsidRPr="00E81B1B">
            <w:fldChar w:fldCharType="begin"/>
          </w:r>
          <w:r w:rsidR="00EA7100" w:rsidRPr="00E81B1B">
            <w:instrText xml:space="preserve">CITATION deO101 \t  \l 1031 </w:instrText>
          </w:r>
          <w:r w:rsidR="00EA7100" w:rsidRPr="00E81B1B">
            <w:fldChar w:fldCharType="separate"/>
          </w:r>
          <w:r w:rsidR="009737A6">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 xml:space="preserve">sen </w:t>
      </w:r>
      <w:r w:rsidR="00967234" w:rsidRPr="00E81B1B">
        <w:lastRenderedPageBreak/>
        <w:t>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41A8D2B5" w:rsidR="00967234" w:rsidRPr="00E81B1B" w:rsidRDefault="00CA54A3" w:rsidP="0023306A">
      <w:sdt>
        <w:sdtPr>
          <w:id w:val="9028183"/>
          <w:citation/>
        </w:sdtPr>
        <w:sdtEndPr/>
        <w:sdtContent>
          <w:r w:rsidR="00967234" w:rsidRPr="00E81B1B">
            <w:fldChar w:fldCharType="begin"/>
          </w:r>
          <w:r w:rsidR="00967234" w:rsidRPr="00E81B1B">
            <w:instrText xml:space="preserve">CITATION Sch10 \t  \l 1031 </w:instrText>
          </w:r>
          <w:r w:rsidR="00967234" w:rsidRPr="00E81B1B">
            <w:fldChar w:fldCharType="separate"/>
          </w:r>
          <w:r w:rsidR="009737A6">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t>w</w:t>
      </w:r>
      <w:r w:rsidR="00246EE0" w:rsidRPr="00E81B1B">
        <w:t>ur</w:t>
      </w:r>
      <w:r w:rsidR="00D50D96" w:rsidRPr="00E81B1B">
        <w:t xml:space="preserve">den verschiedene Klebstoffe und Oberflächenbeschaffenheiten der Fügeteile untersucht, wobei stets </w:t>
      </w:r>
      <w:commentRangeStart w:id="1628"/>
      <w:r w:rsidR="00D50D96" w:rsidRPr="00E81B1B">
        <w:t xml:space="preserve">UHPC </w:t>
      </w:r>
      <w:commentRangeEnd w:id="1628"/>
      <w:r w:rsidR="00B04B43">
        <w:rPr>
          <w:rStyle w:val="Kommentarzeichen"/>
        </w:rPr>
        <w:commentReference w:id="1628"/>
      </w:r>
      <w:r w:rsidR="00D50D96" w:rsidRPr="00E81B1B">
        <w:t>und Fichtenholz verwendet w</w:t>
      </w:r>
      <w:r w:rsidR="00246EE0" w:rsidRPr="00E81B1B">
        <w:t>u</w:t>
      </w:r>
      <w:r w:rsidR="00D50D96" w:rsidRPr="00E81B1B">
        <w:t xml:space="preserve">rden. Neben </w:t>
      </w:r>
      <w:commentRangeStart w:id="1629"/>
      <w:r w:rsidR="00D50D96" w:rsidRPr="00E81B1B">
        <w:t xml:space="preserve">Epoxidharzen </w:t>
      </w:r>
      <w:commentRangeEnd w:id="1629"/>
      <w:r w:rsidR="001466B9">
        <w:rPr>
          <w:rStyle w:val="Kommentarzeichen"/>
        </w:rPr>
        <w:commentReference w:id="1629"/>
      </w:r>
      <w:r w:rsidR="00D50D96" w:rsidRPr="00E81B1B">
        <w:t xml:space="preserve">wurden </w:t>
      </w:r>
      <w:proofErr w:type="spellStart"/>
      <w:r w:rsidR="00D50D96" w:rsidRPr="00E81B1B">
        <w:t>Resorcinharze</w:t>
      </w:r>
      <w:proofErr w:type="spellEnd"/>
      <w:r w:rsidR="00D50D96" w:rsidRPr="00E81B1B">
        <w:t xml:space="preserve"> und Melaminharze 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en ein gemischtes Versagensbild mit anteiligem Adhäsionsversagen, sodass alle weiteren Versuche mit Epoxidharz durchgeführt wurden.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 xml:space="preserve">auch Buchenholz und </w:t>
      </w:r>
      <w:commentRangeStart w:id="1630"/>
      <w:r w:rsidR="00D50D96" w:rsidRPr="00E81B1B">
        <w:t>Furnierschichtholz</w:t>
      </w:r>
      <w:commentRangeEnd w:id="1630"/>
      <w:r w:rsidR="00EE1C24">
        <w:rPr>
          <w:rStyle w:val="Kommentarzeichen"/>
        </w:rPr>
        <w:commentReference w:id="1630"/>
      </w:r>
      <w:r w:rsidR="00D50D96" w:rsidRPr="00E81B1B">
        <w:t>, sowie hochfester Beton</w:t>
      </w:r>
      <w:r w:rsidR="00B0206D" w:rsidRPr="00E81B1B">
        <w:t xml:space="preserve"> zum Einsatz</w:t>
      </w:r>
      <w:r w:rsidR="00D50D96" w:rsidRPr="00E81B1B">
        <w:t xml:space="preserve">. Als Klebstoffe wurden </w:t>
      </w:r>
      <w:r w:rsidR="00B0206D" w:rsidRPr="00E81B1B">
        <w:t xml:space="preserve">nun </w:t>
      </w:r>
      <w:r w:rsidR="00D50D96" w:rsidRPr="00E81B1B">
        <w:t xml:space="preserve">lediglich Epoxidharze, </w:t>
      </w:r>
      <w:proofErr w:type="spellStart"/>
      <w:r w:rsidR="00D50D96" w:rsidRPr="00E81B1B">
        <w:t>Sikadur</w:t>
      </w:r>
      <w:proofErr w:type="spellEnd"/>
      <w:r w:rsidR="00D50D96" w:rsidRPr="00E81B1B">
        <w:t xml:space="preserve"> 330 der SIKA AG sowie WEVO EP20 P1 der WEVO-CHEMIE GmbH, </w:t>
      </w:r>
      <w:r w:rsidR="00246EE0" w:rsidRPr="00E81B1B">
        <w:t>verwendet</w:t>
      </w:r>
      <w:r w:rsidR="00D50D96" w:rsidRPr="00E81B1B">
        <w:t xml:space="preserve">, wobei die Dicke der Klebschicht zwischen 0,5 </w:t>
      </w:r>
      <w:r w:rsidR="005232BE">
        <w:t xml:space="preserve">mm </w:t>
      </w:r>
      <w:r w:rsidR="00D50D96" w:rsidRPr="00E81B1B">
        <w:t>und 3 mm variiert w</w:t>
      </w:r>
      <w:r w:rsidR="00246EE0" w:rsidRPr="00E81B1B">
        <w:t>u</w:t>
      </w:r>
      <w:r w:rsidR="00D50D96" w:rsidRPr="00E81B1B">
        <w:t>rd</w:t>
      </w:r>
      <w:r w:rsidR="00246EE0" w:rsidRPr="00E81B1B">
        <w:t>e</w:t>
      </w:r>
      <w:r w:rsidR="00D50D96" w:rsidRPr="00E81B1B">
        <w:t xml:space="preserve">.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1631"/>
      <w:r w:rsidR="00B0206D" w:rsidRPr="00E81B1B">
        <w:t xml:space="preserve">11,45 </w:t>
      </w:r>
      <w:commentRangeEnd w:id="1631"/>
      <w:r w:rsidR="005232BE">
        <w:rPr>
          <w:rStyle w:val="Kommentarzeichen"/>
        </w:rPr>
        <w:commentReference w:id="1631"/>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183AA71C" w:rsidR="00B0206D" w:rsidRPr="00E81B1B" w:rsidRDefault="009B352F" w:rsidP="0023306A">
      <w:r w:rsidRPr="00E81B1B">
        <w:t xml:space="preserve">In </w:t>
      </w:r>
      <w:r w:rsidR="00B0206D" w:rsidRPr="00E81B1B">
        <w:t xml:space="preserve">den folgenden </w:t>
      </w:r>
      <w:commentRangeStart w:id="1632"/>
      <w:proofErr w:type="spellStart"/>
      <w:r w:rsidR="00B0206D" w:rsidRPr="00E81B1B">
        <w:t>mittelformatigen</w:t>
      </w:r>
      <w:proofErr w:type="spellEnd"/>
      <w:r w:rsidR="00B0206D" w:rsidRPr="00E81B1B">
        <w:t xml:space="preserve"> </w:t>
      </w:r>
      <w:commentRangeEnd w:id="1632"/>
      <w:r w:rsidR="00E3312A">
        <w:rPr>
          <w:rStyle w:val="Kommentarzeichen"/>
        </w:rPr>
        <w:commentReference w:id="1632"/>
      </w:r>
      <w:r w:rsidR="00B0206D" w:rsidRPr="00E81B1B">
        <w:t>Scherversuche</w:t>
      </w:r>
      <w:r w:rsidRPr="00E81B1B">
        <w:t>n w</w:t>
      </w:r>
      <w:r w:rsidR="00246EE0" w:rsidRPr="00E81B1B">
        <w:t>u</w:t>
      </w:r>
      <w:r w:rsidRPr="00E81B1B">
        <w:t>rden die gleichen Parameter untersucht; lediglich die Klebstoffsorte und eine Klebschichtdicke von</w:t>
      </w:r>
      <w:ins w:id="1633" w:author="Jan Wenker" w:date="2021-12-14T13:23:00Z">
        <w:r w:rsidR="00F95771">
          <w:t xml:space="preserve"> </w:t>
        </w:r>
      </w:ins>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ins w:id="1634" w:author="Carsten Hein" w:date="2022-04-19T11:00:00Z">
        <w:r w:rsidR="00A2726B" w:rsidRPr="00E81B1B">
          <w:t xml:space="preserve">Abbildung </w:t>
        </w:r>
        <w:r w:rsidR="00A2726B">
          <w:rPr>
            <w:noProof/>
          </w:rPr>
          <w:t>20</w:t>
        </w:r>
      </w:ins>
      <w:del w:id="1635" w:author="Carsten Hein" w:date="2022-04-19T11:00:00Z">
        <w:r w:rsidR="009737A6" w:rsidRPr="00E81B1B" w:rsidDel="00A2726B">
          <w:delText xml:space="preserve">Abbildung </w:delText>
        </w:r>
        <w:r w:rsidR="009737A6" w:rsidDel="00A2726B">
          <w:rPr>
            <w:noProof/>
          </w:rPr>
          <w:delText>25</w:delText>
        </w:r>
      </w:del>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26762" cy="4570801"/>
                    </a:xfrm>
                    <a:prstGeom prst="rect">
                      <a:avLst/>
                    </a:prstGeom>
                  </pic:spPr>
                </pic:pic>
              </a:graphicData>
            </a:graphic>
          </wp:inline>
        </w:drawing>
      </w:r>
    </w:p>
    <w:p w14:paraId="70795210" w14:textId="7BAEBA40" w:rsidR="00246EE0" w:rsidRPr="00E81B1B" w:rsidRDefault="00246EE0" w:rsidP="00246EE0">
      <w:pPr>
        <w:pStyle w:val="Beschriftung"/>
      </w:pPr>
      <w:bookmarkStart w:id="1636" w:name="_Ref82257385"/>
      <w:bookmarkStart w:id="1637" w:name="_Toc92091798"/>
      <w:r w:rsidRPr="00E81B1B">
        <w:t xml:space="preserve">Abbildung </w:t>
      </w:r>
      <w:r>
        <w:fldChar w:fldCharType="begin"/>
      </w:r>
      <w:r>
        <w:instrText>SEQ Abbildung \* ARABIC</w:instrText>
      </w:r>
      <w:r>
        <w:fldChar w:fldCharType="separate"/>
      </w:r>
      <w:r w:rsidR="00A2726B">
        <w:rPr>
          <w:noProof/>
        </w:rPr>
        <w:t>20</w:t>
      </w:r>
      <w:r>
        <w:fldChar w:fldCharType="end"/>
      </w:r>
      <w:bookmarkEnd w:id="1636"/>
      <w:r w:rsidRPr="00E81B1B">
        <w:t xml:space="preserve"> Aufbau der Scherversuche nach</w:t>
      </w:r>
      <w:sdt>
        <w:sdtPr>
          <w:id w:val="1036158664"/>
          <w:citation/>
        </w:sdtPr>
        <w:sdtEndPr/>
        <w:sdtContent>
          <w:r w:rsidRPr="00E81B1B">
            <w:fldChar w:fldCharType="begin"/>
          </w:r>
          <w:r w:rsidRPr="00E81B1B">
            <w:instrText xml:space="preserve">CITATION Sch10 \t  \l 1031 </w:instrText>
          </w:r>
          <w:r w:rsidRPr="00E81B1B">
            <w:fldChar w:fldCharType="separate"/>
          </w:r>
          <w:r w:rsidR="009737A6">
            <w:rPr>
              <w:noProof/>
            </w:rPr>
            <w:t xml:space="preserve"> (Schäfers, 2010)</w:t>
          </w:r>
          <w:r w:rsidRPr="00E81B1B">
            <w:fldChar w:fldCharType="end"/>
          </w:r>
        </w:sdtContent>
      </w:sdt>
      <w:bookmarkEnd w:id="1637"/>
    </w:p>
    <w:p w14:paraId="1F896B34" w14:textId="45D83A27" w:rsidR="0079790D" w:rsidRPr="00E81B1B" w:rsidRDefault="0079790D" w:rsidP="0023306A">
      <w:r w:rsidRPr="00E81B1B">
        <w:t xml:space="preserve">Wie zuvor bei den Kleinversuchen erreichten Fichtenholz und </w:t>
      </w:r>
      <w:commentRangeStart w:id="1638"/>
      <w:r w:rsidRPr="00E81B1B">
        <w:t xml:space="preserve">Furnierschichtholz </w:t>
      </w:r>
      <w:commentRangeEnd w:id="1638"/>
      <w:r w:rsidR="00F95771">
        <w:commentReference w:id="1638"/>
      </w:r>
      <w:r w:rsidRPr="00E81B1B">
        <w:t>im Mittel gleiche Bruchlasten und zeigten ein vorwiegendes Versagen im Holz. Lediglich die Streuung der Ergebnisse der Furnierschichtholz</w:t>
      </w:r>
      <w:ins w:id="1639" w:author="Jan Wenker" w:date="2021-12-14T13:24:00Z">
        <w:r w:rsidR="002D78BA">
          <w:t>-</w:t>
        </w:r>
      </w:ins>
      <w:del w:id="1640" w:author="Jan Wenker" w:date="2021-12-14T13:24:00Z">
        <w:r w:rsidRPr="00E81B1B" w:rsidDel="002D78BA">
          <w:delText xml:space="preserve"> </w:delText>
        </w:r>
      </w:del>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w:t>
      </w:r>
      <w:commentRangeStart w:id="1641"/>
      <w:r w:rsidRPr="00E81B1B">
        <w:t>400</w:t>
      </w:r>
      <w:commentRangeEnd w:id="1641"/>
      <w:r>
        <w:commentReference w:id="1641"/>
      </w:r>
      <w:r w:rsidRPr="00E81B1B">
        <w:t xml:space="preserve">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39806ED6" w:rsidR="00EF08D0" w:rsidRPr="00E81B1B" w:rsidRDefault="00CA54A3" w:rsidP="0023306A">
      <w:sdt>
        <w:sdtPr>
          <w:id w:val="673305051"/>
          <w:citation/>
        </w:sdtPr>
        <w:sdtEndPr/>
        <w:sdtContent>
          <w:r w:rsidR="00EF08D0" w:rsidRPr="00E81B1B">
            <w:fldChar w:fldCharType="begin"/>
          </w:r>
          <w:r w:rsidR="00EF08D0" w:rsidRPr="00E81B1B">
            <w:instrText xml:space="preserve">CITATION Eis15 \t  \l 1031 </w:instrText>
          </w:r>
          <w:r w:rsidR="00EF08D0" w:rsidRPr="00E81B1B">
            <w:fldChar w:fldCharType="separate"/>
          </w:r>
          <w:r w:rsidR="009737A6">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EndPr/>
        <w:sdtContent>
          <w:r w:rsidR="003274EB" w:rsidRPr="00E81B1B">
            <w:fldChar w:fldCharType="begin"/>
          </w:r>
          <w:r w:rsidR="003274EB" w:rsidRPr="00E81B1B">
            <w:instrText xml:space="preserve">CITATION Sch10 \t  \l 1031 </w:instrText>
          </w:r>
          <w:r w:rsidR="003274EB" w:rsidRPr="00E81B1B">
            <w:fldChar w:fldCharType="separate"/>
          </w:r>
          <w:r w:rsidR="009737A6">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EndPr/>
        <w:sdtContent>
          <w:r w:rsidR="00A745A9" w:rsidRPr="00E81B1B">
            <w:fldChar w:fldCharType="begin"/>
          </w:r>
          <w:r w:rsidR="00A745A9" w:rsidRPr="00E81B1B">
            <w:instrText xml:space="preserve">CITATION Sch10 \t  \l 1031 </w:instrText>
          </w:r>
          <w:r w:rsidR="00A745A9" w:rsidRPr="00E81B1B">
            <w:fldChar w:fldCharType="separate"/>
          </w:r>
          <w:r w:rsidR="009737A6">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mittelformatig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Drittelspunkten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688D0DA0" w:rsidR="003274EB" w:rsidRPr="00E81B1B" w:rsidRDefault="00CA54A3" w:rsidP="0023306A">
      <w:sdt>
        <w:sdtPr>
          <w:id w:val="-511607169"/>
          <w:citation/>
        </w:sdtPr>
        <w:sdtEndPr/>
        <w:sdtContent>
          <w:r w:rsidR="00EF08D0" w:rsidRPr="00E81B1B">
            <w:fldChar w:fldCharType="begin"/>
          </w:r>
          <w:r w:rsidR="00EF08D0" w:rsidRPr="00E81B1B">
            <w:instrText xml:space="preserve"> CITATION Zau14 \l 1031 </w:instrText>
          </w:r>
          <w:r w:rsidR="00EF08D0" w:rsidRPr="00E81B1B">
            <w:fldChar w:fldCharType="separate"/>
          </w:r>
          <w:r w:rsidR="009737A6">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w:t>
      </w:r>
      <w:commentRangeStart w:id="1642"/>
      <w:r w:rsidR="00EF08D0" w:rsidRPr="00E81B1B">
        <w:t>Trockenklebung</w:t>
      </w:r>
      <w:commentRangeEnd w:id="1642"/>
      <w:r w:rsidR="002C5E1A">
        <w:commentReference w:id="1642"/>
      </w:r>
      <w:r w:rsidR="00EF08D0" w:rsidRPr="00E81B1B">
        <w:t xml:space="preserve">.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urd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FD6F6B7" w:rsidR="00152BCC" w:rsidRPr="00E81B1B" w:rsidRDefault="00CA54A3" w:rsidP="0023306A">
      <w:sdt>
        <w:sdtPr>
          <w:id w:val="709698086"/>
          <w:citation/>
        </w:sdtPr>
        <w:sdtEndPr/>
        <w:sdtContent>
          <w:r w:rsidR="008F62CD" w:rsidRPr="00E81B1B">
            <w:fldChar w:fldCharType="begin"/>
          </w:r>
          <w:r w:rsidR="008F62CD" w:rsidRPr="00E81B1B">
            <w:instrText xml:space="preserve"> CITATION Mér19 \l 1031 </w:instrText>
          </w:r>
          <w:r w:rsidR="008F62CD" w:rsidRPr="00E81B1B">
            <w:fldChar w:fldCharType="separate"/>
          </w:r>
          <w:r w:rsidR="009737A6">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EndPr/>
        <w:sdtContent>
          <w:r w:rsidR="00B6625F" w:rsidRPr="00E81B1B">
            <w:fldChar w:fldCharType="begin"/>
          </w:r>
          <w:r w:rsidR="00B6625F" w:rsidRPr="00E81B1B">
            <w:instrText xml:space="preserve">CITATION Sch10 \t  \l 1031 </w:instrText>
          </w:r>
          <w:r w:rsidR="00B6625F" w:rsidRPr="00E81B1B">
            <w:fldChar w:fldCharType="separate"/>
          </w:r>
          <w:r w:rsidR="009737A6">
            <w:rPr>
              <w:noProof/>
            </w:rPr>
            <w:t>(Schäfers, 2010)</w:t>
          </w:r>
          <w:r w:rsidR="00B6625F" w:rsidRPr="00E81B1B">
            <w:fldChar w:fldCharType="end"/>
          </w:r>
        </w:sdtContent>
      </w:sdt>
      <w:r w:rsidR="00B6625F" w:rsidRPr="00E81B1B">
        <w:t xml:space="preserve"> und </w:t>
      </w:r>
      <w:sdt>
        <w:sdtPr>
          <w:id w:val="292717444"/>
          <w:citation/>
        </w:sdtPr>
        <w:sdtEndPr/>
        <w:sdtContent>
          <w:r w:rsidR="00B6625F" w:rsidRPr="00E81B1B">
            <w:fldChar w:fldCharType="begin"/>
          </w:r>
          <w:r w:rsidR="00B6625F" w:rsidRPr="00E81B1B">
            <w:instrText xml:space="preserve">CITATION Eis16 \t  \l 1031 </w:instrText>
          </w:r>
          <w:r w:rsidR="00B6625F" w:rsidRPr="00E81B1B">
            <w:fldChar w:fldCharType="separate"/>
          </w:r>
          <w:r w:rsidR="009737A6">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w:t>
      </w:r>
      <w:proofErr w:type="spellStart"/>
      <w:r w:rsidR="005265CF" w:rsidRPr="00E81B1B">
        <w:t>Delaminationsversuche</w:t>
      </w:r>
      <w:proofErr w:type="spellEnd"/>
      <w:r w:rsidR="005265CF" w:rsidRPr="00E81B1B">
        <w:t xml:space="preserv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1643" w:name="_Toc92091700"/>
      <w:bookmarkStart w:id="1644" w:name="_Toc92092142"/>
      <w:bookmarkStart w:id="1645" w:name="_Toc92092254"/>
      <w:bookmarkStart w:id="1646" w:name="_Toc101333779"/>
      <w:r>
        <w:t>Überlegungen zur Herstellungstechnologie</w:t>
      </w:r>
      <w:bookmarkEnd w:id="1643"/>
      <w:bookmarkEnd w:id="1644"/>
      <w:bookmarkEnd w:id="1645"/>
      <w:bookmarkEnd w:id="1646"/>
    </w:p>
    <w:p w14:paraId="07C9E0D9" w14:textId="7053EB67" w:rsidR="6E7E6C3D" w:rsidRPr="00E81B1B" w:rsidRDefault="1071532C" w:rsidP="64B3F377">
      <w:pPr>
        <w:rPr>
          <w:rFonts w:eastAsia="Calibri"/>
        </w:rPr>
      </w:pPr>
      <w:r w:rsidRPr="64B3F377">
        <w:rPr>
          <w:rFonts w:eastAsia="Calibri"/>
        </w:rPr>
        <w:t>Wie bereits</w:t>
      </w:r>
      <w:r w:rsidR="00351331">
        <w:rPr>
          <w:rFonts w:eastAsia="Calibri"/>
        </w:rPr>
        <w:t xml:space="preserve"> in Kapitel</w:t>
      </w:r>
      <w:r w:rsidR="7481A451" w:rsidRPr="64B3F377">
        <w:rPr>
          <w:rFonts w:eastAsia="Calibri"/>
        </w:rPr>
        <w:t xml:space="preserve"> </w:t>
      </w:r>
      <w:r w:rsidR="00351331">
        <w:rPr>
          <w:rFonts w:eastAsia="Calibri"/>
        </w:rPr>
        <w:fldChar w:fldCharType="begin"/>
      </w:r>
      <w:r w:rsidR="00351331">
        <w:rPr>
          <w:rFonts w:eastAsia="Calibri"/>
        </w:rPr>
        <w:instrText xml:space="preserve"> REF _Ref93171484 \w \h </w:instrText>
      </w:r>
      <w:r w:rsidR="00351331">
        <w:rPr>
          <w:rFonts w:eastAsia="Calibri"/>
        </w:rPr>
      </w:r>
      <w:r w:rsidR="00351331">
        <w:rPr>
          <w:rFonts w:eastAsia="Calibri"/>
        </w:rPr>
        <w:fldChar w:fldCharType="separate"/>
      </w:r>
      <w:r w:rsidR="00A2726B">
        <w:rPr>
          <w:rFonts w:eastAsia="Calibri"/>
        </w:rPr>
        <w:t>6</w:t>
      </w:r>
      <w:r w:rsidR="00351331">
        <w:rPr>
          <w:rFonts w:eastAsia="Calibri"/>
        </w:rPr>
        <w:fldChar w:fldCharType="end"/>
      </w:r>
      <w:r w:rsidR="00351331">
        <w:rPr>
          <w:rFonts w:eastAsia="Calibri"/>
        </w:rPr>
        <w:t xml:space="preserve"> </w:t>
      </w:r>
      <w:r w:rsidRPr="64B3F377">
        <w:rPr>
          <w:rFonts w:eastAsia="Calibri"/>
        </w:rPr>
        <w:t>erläutert</w:t>
      </w:r>
      <w:ins w:id="1647" w:author="Stefan Behring" w:date="2021-12-21T09:52:00Z">
        <w:r w:rsidR="1724DF76" w:rsidRPr="64B3F377">
          <w:rPr>
            <w:rFonts w:eastAsia="Calibri"/>
          </w:rPr>
          <w:t>,</w:t>
        </w:r>
      </w:ins>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35DB3432" w:rsidRPr="64B3F377">
        <w:rPr>
          <w:rFonts w:eastAsia="Calibri"/>
        </w:rPr>
        <w:t xml:space="preserve">Beide Verfahren </w:t>
      </w:r>
      <w:r w:rsidR="740F06BB" w:rsidRPr="64B3F377">
        <w:rPr>
          <w:rFonts w:eastAsia="Calibri"/>
        </w:rPr>
        <w:t>weisen</w:t>
      </w:r>
      <w:r w:rsidR="35DB3432" w:rsidRPr="64B3F377">
        <w:rPr>
          <w:rFonts w:eastAsia="Calibri"/>
        </w:rPr>
        <w:t xml:space="preserve"> Vor- und Nachteile </w:t>
      </w:r>
      <w:r w:rsidR="65FE9919" w:rsidRPr="64B3F377">
        <w:rPr>
          <w:rFonts w:eastAsia="Calibri"/>
        </w:rPr>
        <w:t>auf</w:t>
      </w:r>
      <w:r w:rsidRPr="64B3F377">
        <w:rPr>
          <w:rFonts w:eastAsia="Calibri"/>
        </w:rPr>
        <w:t>, die im Folgenden</w:t>
      </w:r>
      <w:r w:rsidR="2598000B" w:rsidRPr="64B3F377">
        <w:rPr>
          <w:rFonts w:eastAsia="Calibri"/>
        </w:rPr>
        <w:t xml:space="preserve"> kurz</w:t>
      </w:r>
      <w:r w:rsidRPr="64B3F377">
        <w:rPr>
          <w:rFonts w:eastAsia="Calibri"/>
        </w:rPr>
        <w:t xml:space="preserve"> gegenübergestellt werden.</w:t>
      </w:r>
    </w:p>
    <w:p w14:paraId="58E56657" w14:textId="284FBBC5" w:rsidR="6E7E6C3D" w:rsidRDefault="19023B21" w:rsidP="64B3F377">
      <w:pPr>
        <w:rPr>
          <w:rFonts w:eastAsia="Calibri"/>
        </w:rPr>
      </w:pPr>
      <w:r w:rsidRPr="64B3F377">
        <w:rPr>
          <w:rFonts w:eastAsia="Calibri"/>
        </w:rPr>
        <w:t xml:space="preserve">Bei der Trockenklebung </w:t>
      </w:r>
      <w:r w:rsidR="692B114D" w:rsidRPr="64B3F377">
        <w:rPr>
          <w:rFonts w:eastAsia="Calibri"/>
        </w:rPr>
        <w:t>ist</w:t>
      </w:r>
      <w:r w:rsidRPr="64B3F377">
        <w:rPr>
          <w:rFonts w:eastAsia="Calibri"/>
        </w:rPr>
        <w:t xml:space="preserve"> ein Teil des Betonschwindens</w:t>
      </w:r>
      <w:r w:rsidR="22F61298" w:rsidRPr="64B3F377">
        <w:rPr>
          <w:rFonts w:eastAsia="Calibri"/>
        </w:rPr>
        <w:t xml:space="preserve"> bereits vor dem Fügen abgeklungen</w:t>
      </w:r>
      <w:r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Pr="64B3F377">
        <w:rPr>
          <w:rFonts w:eastAsia="Calibri"/>
        </w:rPr>
        <w:t>Verbundbauteil</w:t>
      </w:r>
      <w:r w:rsidR="3A6A1E11" w:rsidRPr="64B3F377">
        <w:rPr>
          <w:rFonts w:eastAsia="Calibri"/>
        </w:rPr>
        <w:t>s</w:t>
      </w:r>
      <w:r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commentRangeStart w:id="1648"/>
      <w:r w:rsidR="00511ED2">
        <w:rPr>
          <w:rFonts w:eastAsia="Calibri"/>
        </w:rPr>
        <w:t>(</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A2726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w:t>
      </w:r>
      <w:commentRangeEnd w:id="1648"/>
      <w:r w:rsidR="00EF0871">
        <w:rPr>
          <w:rStyle w:val="Kommentarzeichen"/>
        </w:rPr>
        <w:commentReference w:id="1648"/>
      </w:r>
      <w:r w:rsidR="628A9F20" w:rsidRPr="64B3F377">
        <w:rPr>
          <w:rFonts w:eastAsia="Calibri"/>
        </w:rPr>
        <w:t>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Pr="64B3F377">
        <w:rPr>
          <w:rFonts w:eastAsia="Calibri"/>
        </w:rPr>
        <w:t>Zwischenlagerung der Fertigteile vor dem Fügen sowie zusätzliche Hebe- und Arbeitsprozesse. In Hinblick auf</w:t>
      </w:r>
      <w:r w:rsidR="00511ED2">
        <w:rPr>
          <w:rFonts w:eastAsia="Calibri"/>
        </w:rPr>
        <w:t xml:space="preserve"> den Produktionsablauf</w:t>
      </w:r>
      <w:r w:rsidRPr="64B3F377">
        <w:rPr>
          <w:rFonts w:eastAsia="Calibri"/>
        </w:rPr>
        <w:t xml:space="preserve"> bietet die Nassklebung deutliche Vorteile, da Klebung und Betonage in einem Schritt erfolgen und beide Baustoffe zeitgleich </w:t>
      </w:r>
      <w:r w:rsidR="74B60E6D" w:rsidRPr="64B3F377">
        <w:rPr>
          <w:rFonts w:eastAsia="Calibri"/>
        </w:rPr>
        <w:t>erhärten</w:t>
      </w:r>
      <w:r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Pr="64B3F377">
        <w:rPr>
          <w:rFonts w:eastAsia="Calibri"/>
        </w:rPr>
        <w:t xml:space="preserve"> </w:t>
      </w:r>
    </w:p>
    <w:p w14:paraId="0A540A95" w14:textId="4A7DED29" w:rsidR="00465382" w:rsidRDefault="19023B21" w:rsidP="64B3F377">
      <w:pPr>
        <w:rPr>
          <w:rFonts w:eastAsia="Calibri"/>
          <w:szCs w:val="20"/>
        </w:rPr>
      </w:pPr>
      <w:r w:rsidRPr="64B3F377">
        <w:rPr>
          <w:rFonts w:eastAsia="Calibri"/>
        </w:rPr>
        <w:t xml:space="preserve">Die Arbeitsschritte zur Herstellung eines geklebten Holz-Beton-Verbundbauteils sind in </w:t>
      </w:r>
      <w:r w:rsidR="00743CBC" w:rsidRPr="64B3F377">
        <w:rPr>
          <w:rFonts w:eastAsia="Calibri"/>
        </w:rPr>
        <w:fldChar w:fldCharType="begin"/>
      </w:r>
      <w:r w:rsidR="00743CBC" w:rsidRPr="64B3F377">
        <w:rPr>
          <w:rFonts w:eastAsia="Calibri"/>
        </w:rPr>
        <w:instrText xml:space="preserve"> REF _Ref79771462 \h </w:instrText>
      </w:r>
      <w:r w:rsidR="00743CBC" w:rsidRPr="64B3F377">
        <w:rPr>
          <w:rFonts w:eastAsia="Calibri"/>
        </w:rPr>
      </w:r>
      <w:r w:rsidR="00743CBC" w:rsidRPr="64B3F377">
        <w:rPr>
          <w:rFonts w:eastAsia="Calibri"/>
        </w:rPr>
        <w:fldChar w:fldCharType="separate"/>
      </w:r>
      <w:ins w:id="1649" w:author="Carsten Hein" w:date="2022-04-19T11:00:00Z">
        <w:r w:rsidR="00A2726B">
          <w:t xml:space="preserve">Abbildung </w:t>
        </w:r>
        <w:r w:rsidR="00A2726B">
          <w:rPr>
            <w:noProof/>
          </w:rPr>
          <w:t>21</w:t>
        </w:r>
      </w:ins>
      <w:del w:id="1650" w:author="Carsten Hein" w:date="2022-04-19T11:00:00Z">
        <w:r w:rsidR="009737A6" w:rsidDel="00A2726B">
          <w:delText xml:space="preserve">Abbildung </w:delText>
        </w:r>
        <w:r w:rsidR="009737A6" w:rsidDel="00A2726B">
          <w:rPr>
            <w:noProof/>
          </w:rPr>
          <w:delText>26</w:delText>
        </w:r>
      </w:del>
      <w:r w:rsidR="00743CBC" w:rsidRPr="64B3F377">
        <w:rPr>
          <w:rFonts w:eastAsia="Calibri"/>
        </w:rPr>
        <w:fldChar w:fldCharType="end"/>
      </w:r>
      <w:r w:rsidR="67E7CAEA" w:rsidRPr="64B3F377">
        <w:rPr>
          <w:rFonts w:eastAsia="Calibri"/>
        </w:rPr>
        <w:t xml:space="preserve"> </w:t>
      </w:r>
      <w:r w:rsidRPr="64B3F377">
        <w:rPr>
          <w:rFonts w:eastAsia="Calibri"/>
        </w:rPr>
        <w:t>dargestellt.</w:t>
      </w:r>
      <w:r w:rsidR="108AA2DB" w:rsidRPr="64B3F377">
        <w:rPr>
          <w:rFonts w:eastAsia="Calibri"/>
        </w:rPr>
        <w:t xml:space="preserve"> </w:t>
      </w:r>
      <w:r w:rsidR="00465382">
        <w:rPr>
          <w:rFonts w:eastAsia="Calibri"/>
        </w:rPr>
        <w:t>Bei der Nassklebung sind die Arbeitsschritte Schalen und Vorbereiten der Bewehrung, der Klebstoffauftrag und anschließend das Einlegen der Bewehrung und die Betonage erforderlich. Anschließend erhärten Beton und Klebstoff.</w:t>
      </w:r>
      <w:r w:rsidR="789A9642" w:rsidRPr="64B3F377">
        <w:rPr>
          <w:rFonts w:eastAsia="Calibri"/>
        </w:rPr>
        <w:t xml:space="preserve"> </w:t>
      </w:r>
      <w:r w:rsidR="789A9642" w:rsidRPr="64B3F377">
        <w:rPr>
          <w:rFonts w:eastAsia="Calibri"/>
          <w:szCs w:val="20"/>
        </w:rPr>
        <w:t xml:space="preserve">Bei der Trockenklebung </w:t>
      </w:r>
      <w:r w:rsidR="00465382">
        <w:rPr>
          <w:rFonts w:eastAsia="Calibri"/>
          <w:szCs w:val="20"/>
        </w:rPr>
        <w:t xml:space="preserve">wird zuerst geschalt, bewehrt und betoniert. Nach dem Erhärten des Betons wird dieser Angehoben, ggf. die Betonoberfläche vorbereitet, der Klebstoff auf das Holz aufgetragen und das Fertigteil aufgelegt. Anschließend erhärtet der Klebstoff. </w:t>
      </w:r>
      <w:r w:rsidR="008541A1">
        <w:rPr>
          <w:rFonts w:eastAsia="Calibri"/>
          <w:szCs w:val="20"/>
        </w:rPr>
        <w:t xml:space="preserve">Eine prinzipiell denkbare Variante der Trockenklebung besteht darin, </w:t>
      </w:r>
      <w:r w:rsidR="008541A1" w:rsidRPr="64B3F377">
        <w:rPr>
          <w:rFonts w:eastAsia="Calibri"/>
        </w:rPr>
        <w:t xml:space="preserve">die </w:t>
      </w:r>
      <w:r w:rsidR="008541A1">
        <w:rPr>
          <w:rFonts w:eastAsia="Calibri"/>
        </w:rPr>
        <w:t>Holzbalken</w:t>
      </w:r>
      <w:r w:rsidR="008541A1" w:rsidRPr="64B3F377">
        <w:rPr>
          <w:rFonts w:eastAsia="Calibri"/>
        </w:rPr>
        <w:t xml:space="preserve"> auf der Plattenoberseite zu ve</w:t>
      </w:r>
      <w:r w:rsidR="008541A1">
        <w:rPr>
          <w:rFonts w:eastAsia="Calibri"/>
        </w:rPr>
        <w:t>r</w:t>
      </w:r>
      <w:r w:rsidR="008541A1" w:rsidRPr="64B3F377">
        <w:rPr>
          <w:rFonts w:eastAsia="Calibri"/>
        </w:rPr>
        <w:t>kleben</w:t>
      </w:r>
      <w:r w:rsidR="008541A1">
        <w:rPr>
          <w:rFonts w:eastAsia="Calibri"/>
        </w:rPr>
        <w:t>.</w:t>
      </w:r>
      <w:r w:rsidR="008541A1" w:rsidRPr="008541A1">
        <w:rPr>
          <w:rFonts w:eastAsia="Calibri"/>
        </w:rPr>
        <w:t xml:space="preserve"> </w:t>
      </w:r>
      <w:r w:rsidR="008541A1" w:rsidRPr="64B3F377">
        <w:rPr>
          <w:rFonts w:eastAsia="Calibri"/>
        </w:rPr>
        <w:t>Die</w:t>
      </w:r>
      <w:r w:rsidR="008541A1">
        <w:rPr>
          <w:rFonts w:eastAsia="Calibri"/>
        </w:rPr>
        <w:t xml:space="preserve"> grundsätzlichen Arbeitsschritte unterscheiden </w:t>
      </w:r>
      <w:r w:rsidR="008541A1" w:rsidRPr="64B3F377">
        <w:rPr>
          <w:rFonts w:eastAsia="Calibri"/>
        </w:rPr>
        <w:t xml:space="preserve">sich </w:t>
      </w:r>
      <w:r w:rsidR="008541A1">
        <w:rPr>
          <w:rFonts w:eastAsia="Calibri"/>
        </w:rPr>
        <w:t>im Vergleich zu der Trockenklebung der schalglatten Betonseite nur durch einen finalen Wendeprozess.</w:t>
      </w:r>
    </w:p>
    <w:p w14:paraId="4C61D58C" w14:textId="5C001183" w:rsidR="760CF52A" w:rsidRPr="00465382" w:rsidRDefault="789A9642" w:rsidP="64B3F377">
      <w:pPr>
        <w:rPr>
          <w:rFonts w:eastAsia="Calibri"/>
        </w:rPr>
      </w:pPr>
      <w:r w:rsidRPr="64B3F377">
        <w:rPr>
          <w:rFonts w:eastAsia="Calibri"/>
          <w:szCs w:val="20"/>
        </w:rPr>
        <w:t xml:space="preserve">Wie in </w:t>
      </w:r>
      <w:commentRangeStart w:id="1651"/>
      <w:r w:rsidRPr="64B3F377">
        <w:rPr>
          <w:rFonts w:eastAsia="Calibri"/>
          <w:szCs w:val="20"/>
        </w:rPr>
        <w:t xml:space="preserve">Abschnitt  </w:t>
      </w:r>
      <w:proofErr w:type="spellStart"/>
      <w:r w:rsidRPr="64B3F377">
        <w:rPr>
          <w:rFonts w:eastAsia="Calibri"/>
          <w:szCs w:val="20"/>
        </w:rPr>
        <w:t>Nr</w:t>
      </w:r>
      <w:proofErr w:type="spellEnd"/>
      <w:r w:rsidR="5623D5D9" w:rsidRPr="64B3F377">
        <w:rPr>
          <w:rFonts w:eastAsia="Calibri"/>
          <w:szCs w:val="20"/>
        </w:rPr>
        <w:t xml:space="preserve">        </w:t>
      </w:r>
      <w:commentRangeEnd w:id="1651"/>
      <w:r w:rsidR="00465382">
        <w:rPr>
          <w:rStyle w:val="Kommentarzeichen"/>
        </w:rPr>
        <w:commentReference w:id="1651"/>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commentRangeStart w:id="1652"/>
      <w:r w:rsidR="09EF1556" w:rsidRPr="64B3F377">
        <w:rPr>
          <w:rFonts w:eastAsia="Calibri"/>
          <w:szCs w:val="20"/>
        </w:rPr>
        <w:t>Im Rahmen des Projektes wurden da</w:t>
      </w:r>
      <w:r w:rsidR="5CF88D48" w:rsidRPr="64B3F377">
        <w:rPr>
          <w:rFonts w:eastAsia="Calibri"/>
          <w:szCs w:val="20"/>
        </w:rPr>
        <w:t>zu folgende Untersuchungen</w:t>
      </w:r>
      <w:r w:rsidR="00465382">
        <w:rPr>
          <w:rFonts w:eastAsia="Calibri"/>
          <w:szCs w:val="20"/>
        </w:rPr>
        <w:t xml:space="preserve"> </w:t>
      </w:r>
      <w:r w:rsidR="5CF88D48" w:rsidRPr="64B3F377">
        <w:rPr>
          <w:rFonts w:eastAsia="Calibri"/>
          <w:szCs w:val="20"/>
        </w:rPr>
        <w:t>geführt</w:t>
      </w:r>
      <w:r w:rsidR="757C497A" w:rsidRPr="64B3F377">
        <w:rPr>
          <w:rFonts w:eastAsia="Calibri"/>
          <w:szCs w:val="20"/>
        </w:rPr>
        <w:t>, siehe Abschnitt   Nr</w:t>
      </w:r>
      <w:r w:rsidR="5CF88D48" w:rsidRPr="64B3F377">
        <w:rPr>
          <w:rFonts w:eastAsia="Calibri"/>
          <w:szCs w:val="20"/>
        </w:rPr>
        <w:t>.</w:t>
      </w:r>
      <w:r w:rsidR="0F5477D4" w:rsidRPr="64B3F377">
        <w:rPr>
          <w:rFonts w:eastAsia="Calibri"/>
          <w:szCs w:val="20"/>
        </w:rPr>
        <w:t xml:space="preserve">  </w:t>
      </w:r>
      <w:commentRangeEnd w:id="1652"/>
      <w:r w:rsidR="00465382">
        <w:rPr>
          <w:rStyle w:val="Kommentarzeichen"/>
        </w:rPr>
        <w:commentReference w:id="1652"/>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commentRangeStart w:id="1653"/>
      <w:r w:rsidR="4D984AAB" w:rsidRPr="64B3F377">
        <w:rPr>
          <w:rFonts w:eastAsia="Calibri"/>
          <w:szCs w:val="20"/>
        </w:rPr>
        <w:t>angestrebt</w:t>
      </w:r>
      <w:commentRangeEnd w:id="1653"/>
      <w:r w:rsidR="760CF52A">
        <w:commentReference w:id="1653"/>
      </w:r>
      <w:r w:rsidR="4D984AAB" w:rsidRPr="64B3F377">
        <w:rPr>
          <w:rFonts w:eastAsia="Calibri"/>
          <w:szCs w:val="20"/>
        </w:rPr>
        <w:t xml:space="preserve">. </w:t>
      </w:r>
      <w:r w:rsidR="5DC97FD0" w:rsidRPr="64B3F377">
        <w:rPr>
          <w:rFonts w:eastAsia="Calibri"/>
          <w:szCs w:val="20"/>
        </w:rPr>
        <w:t>Die Ergebnisse hierzu we</w:t>
      </w:r>
      <w:r w:rsidR="4B6FD6C2" w:rsidRPr="64B3F377">
        <w:rPr>
          <w:rFonts w:eastAsia="Calibri"/>
          <w:szCs w:val="20"/>
        </w:rPr>
        <w:t>r</w:t>
      </w:r>
      <w:r w:rsidR="5DC97FD0" w:rsidRPr="64B3F377">
        <w:rPr>
          <w:rFonts w:eastAsia="Calibri"/>
          <w:szCs w:val="20"/>
        </w:rPr>
        <w:t xml:space="preserve">den in </w:t>
      </w:r>
      <w:r w:rsidR="00351331">
        <w:rPr>
          <w:rFonts w:eastAsia="Calibri"/>
          <w:szCs w:val="20"/>
        </w:rPr>
        <w:t xml:space="preserve">Kapitel </w:t>
      </w:r>
      <w:r w:rsidR="00351331">
        <w:rPr>
          <w:rFonts w:eastAsia="Calibri"/>
          <w:szCs w:val="20"/>
        </w:rPr>
        <w:fldChar w:fldCharType="begin"/>
      </w:r>
      <w:r w:rsidR="00351331">
        <w:rPr>
          <w:rFonts w:eastAsia="Calibri"/>
          <w:szCs w:val="20"/>
        </w:rPr>
        <w:instrText xml:space="preserve"> REF _Ref93171604 \w \h </w:instrText>
      </w:r>
      <w:r w:rsidR="00351331">
        <w:rPr>
          <w:rFonts w:eastAsia="Calibri"/>
          <w:szCs w:val="20"/>
        </w:rPr>
      </w:r>
      <w:r w:rsidR="00351331">
        <w:rPr>
          <w:rFonts w:eastAsia="Calibri"/>
          <w:szCs w:val="20"/>
        </w:rPr>
        <w:fldChar w:fldCharType="separate"/>
      </w:r>
      <w:ins w:id="1654" w:author="Carsten Hein" w:date="2022-04-19T11:00:00Z">
        <w:r w:rsidR="00A2726B">
          <w:rPr>
            <w:rFonts w:eastAsia="Calibri"/>
            <w:szCs w:val="20"/>
          </w:rPr>
          <w:t>6.5.3</w:t>
        </w:r>
      </w:ins>
      <w:del w:id="1655" w:author="Carsten Hein" w:date="2022-04-19T11:00:00Z">
        <w:r w:rsidR="00351331" w:rsidDel="00A2726B">
          <w:rPr>
            <w:rFonts w:eastAsia="Calibri"/>
            <w:szCs w:val="20"/>
          </w:rPr>
          <w:delText>6.4.3</w:delText>
        </w:r>
      </w:del>
      <w:r w:rsidR="00351331">
        <w:rPr>
          <w:rFonts w:eastAsia="Calibri"/>
          <w:szCs w:val="20"/>
        </w:rPr>
        <w:fldChar w:fldCharType="end"/>
      </w:r>
      <w:r w:rsidR="00351331">
        <w:rPr>
          <w:rFonts w:eastAsia="Calibri"/>
          <w:szCs w:val="20"/>
        </w:rPr>
        <w:t xml:space="preserve"> </w:t>
      </w:r>
      <w:r w:rsidR="5DC97FD0" w:rsidRPr="64B3F377">
        <w:rPr>
          <w:rFonts w:eastAsia="Calibri"/>
          <w:szCs w:val="20"/>
        </w:rPr>
        <w:t>diskutiert.</w:t>
      </w:r>
    </w:p>
    <w:p w14:paraId="765863A7" w14:textId="6AC5D016" w:rsidR="760CF52A" w:rsidRPr="00E81B1B" w:rsidRDefault="760CF52A" w:rsidP="64B3F377">
      <w:pPr>
        <w:rPr>
          <w:rFonts w:eastAsia="Calibri"/>
        </w:rPr>
      </w:pPr>
    </w:p>
    <w:p w14:paraId="1F67017E" w14:textId="43DCA68F" w:rsidR="760CF52A" w:rsidRPr="00E81B1B" w:rsidRDefault="2F53BFD4" w:rsidP="64B3F377">
      <w:pPr>
        <w:rPr>
          <w:rFonts w:eastAsia="Calibri"/>
        </w:rPr>
      </w:pPr>
      <w:ins w:id="1656" w:author="Stefan Behring" w:date="2021-12-21T10:52:00Z">
        <w:r w:rsidRPr="64B3F377">
          <w:rPr>
            <w:rFonts w:eastAsia="Calibri"/>
          </w:rPr>
          <w:t xml:space="preserve">Aus </w:t>
        </w:r>
      </w:ins>
      <w:ins w:id="1657" w:author="Stefan Behring" w:date="2021-12-21T10:53:00Z">
        <w:r w:rsidRPr="64B3F377">
          <w:rPr>
            <w:rFonts w:eastAsia="Calibri"/>
          </w:rPr>
          <w:t xml:space="preserve">genannten Gründen wurde zusätzlich zur Trockenklebung die Nassklebung </w:t>
        </w:r>
      </w:ins>
      <w:r w:rsidR="00511ED2">
        <w:rPr>
          <w:rFonts w:eastAsia="Calibri"/>
        </w:rPr>
        <w:t xml:space="preserve">mit in das Versuchsprogramm mit aufgenommen,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r \h </w:instrText>
      </w:r>
      <w:r w:rsidR="00351331">
        <w:rPr>
          <w:rFonts w:eastAsia="Calibri"/>
        </w:rPr>
      </w:r>
      <w:r w:rsidR="00351331">
        <w:rPr>
          <w:rFonts w:eastAsia="Calibri"/>
        </w:rPr>
        <w:fldChar w:fldCharType="separate"/>
      </w:r>
      <w:r w:rsidR="00A2726B">
        <w:rPr>
          <w:rFonts w:eastAsia="Calibri"/>
        </w:rPr>
        <w:t>4</w:t>
      </w:r>
      <w:r w:rsidR="00351331">
        <w:rPr>
          <w:rFonts w:eastAsia="Calibri"/>
        </w:rPr>
        <w:fldChar w:fldCharType="end"/>
      </w:r>
      <w:r w:rsidR="00351331">
        <w:rPr>
          <w:rFonts w:eastAsia="Calibri"/>
        </w:rPr>
        <w:t xml:space="preserve">. </w:t>
      </w:r>
      <w:ins w:id="1658" w:author="Stefan Behring" w:date="2021-12-21T10:53:00Z">
        <w:r w:rsidRPr="64B3F377">
          <w:rPr>
            <w:rFonts w:eastAsia="Calibri"/>
          </w:rPr>
          <w:t>Die Aspekte beider Varianten werden in Abschnitt</w:t>
        </w:r>
      </w:ins>
      <w:r w:rsidR="0030185B">
        <w:rPr>
          <w:rFonts w:eastAsia="Calibri"/>
        </w:rPr>
        <w:t xml:space="preserve"> (Verweis auf Ergebnis Kapitel o.ä.)</w:t>
      </w:r>
      <w:ins w:id="1659" w:author="Stefan Behring" w:date="2021-12-21T10:53:00Z">
        <w:r w:rsidRPr="64B3F377">
          <w:rPr>
            <w:rFonts w:eastAsia="Calibri"/>
          </w:rPr>
          <w:t xml:space="preserve"> </w:t>
        </w:r>
        <w:commentRangeStart w:id="1660"/>
        <w:proofErr w:type="spellStart"/>
        <w:r w:rsidRPr="64B3F377">
          <w:rPr>
            <w:rFonts w:eastAsia="Calibri"/>
          </w:rPr>
          <w:t>disku</w:t>
        </w:r>
        <w:r w:rsidR="04966BA0" w:rsidRPr="64B3F377">
          <w:rPr>
            <w:rFonts w:eastAsia="Calibri"/>
          </w:rPr>
          <w:t>tiert</w:t>
        </w:r>
      </w:ins>
      <w:commentRangeEnd w:id="1660"/>
      <w:r w:rsidR="760CF52A">
        <w:commentReference w:id="1660"/>
      </w:r>
      <w:ins w:id="1661" w:author="Stefan Behring" w:date="2021-12-21T10:53:00Z">
        <w:r w:rsidR="04966BA0" w:rsidRPr="64B3F377">
          <w:rPr>
            <w:rFonts w:eastAsia="Calibri"/>
          </w:rPr>
          <w:t>.</w:t>
        </w:r>
      </w:ins>
      <w:r w:rsidR="19023B21" w:rsidRPr="64B3F377">
        <w:rPr>
          <w:rFonts w:eastAsia="Calibri"/>
        </w:rPr>
        <w:t>Au</w:t>
      </w:r>
      <w:proofErr w:type="spellEnd"/>
      <w:del w:id="1662" w:author="Stefan Behring" w:date="2021-12-21T10:56:00Z">
        <w:r w:rsidR="760CF52A" w:rsidRPr="64B3F377" w:rsidDel="19023B21">
          <w:rPr>
            <w:rFonts w:eastAsia="Calibri"/>
          </w:rPr>
          <w:delText xml:space="preserve">fgrund der genannten Aspekte wurde sowohl die Nassklebung als auch die Trockenklebung </w:delText>
        </w:r>
        <w:r w:rsidR="760CF52A" w:rsidRPr="64B3F377" w:rsidDel="67E7CAEA">
          <w:rPr>
            <w:rFonts w:eastAsia="Calibri"/>
          </w:rPr>
          <w:delText xml:space="preserve">experimentell </w:delText>
        </w:r>
        <w:r w:rsidR="760CF52A" w:rsidRPr="64B3F377" w:rsidDel="19023B21">
          <w:rPr>
            <w:rFonts w:eastAsia="Calibri"/>
          </w:rPr>
          <w:delText xml:space="preserve">untersucht. Bei der Trockenklebung lag der Fokus des Projekts auf einer Klebung ohne Vorbereitung der Oberfläche. Aus den </w:delText>
        </w:r>
        <w:commentRangeStart w:id="1663"/>
        <w:r w:rsidR="760CF52A" w:rsidRPr="64B3F377" w:rsidDel="19023B21">
          <w:rPr>
            <w:rFonts w:eastAsia="Calibri"/>
          </w:rPr>
          <w:delText xml:space="preserve">im folgenden </w:delText>
        </w:r>
      </w:del>
      <w:commentRangeEnd w:id="1663"/>
      <w:r w:rsidR="760CF52A">
        <w:commentReference w:id="1663"/>
      </w:r>
      <w:del w:id="1664" w:author="Stefan Behring" w:date="2021-12-21T10:56:00Z">
        <w:r w:rsidR="760CF52A" w:rsidRPr="64B3F377" w:rsidDel="19023B21">
          <w:rPr>
            <w:rFonts w:eastAsia="Calibri"/>
          </w:rPr>
          <w:delText>genannten Gründen wurde jedoch eine Vorbereitung der Oberfläche im Verlauf des Projekts wieder in das Versuchsprogramm aufgenommen.</w:delText>
        </w:r>
      </w:del>
    </w:p>
    <w:p w14:paraId="013BA7BE" w14:textId="0A6FD6C6" w:rsidR="00A118EC" w:rsidRPr="00E81B1B" w:rsidRDefault="760CF52A" w:rsidP="64B3F377">
      <w:pPr>
        <w:rPr>
          <w:rFonts w:eastAsia="Calibri"/>
        </w:rPr>
      </w:pPr>
      <w:commentRangeStart w:id="1665"/>
      <w:commentRangeEnd w:id="1665"/>
      <w:r>
        <w:commentReference w:id="1665"/>
      </w:r>
      <w:commentRangeStart w:id="1666"/>
      <w:commentRangeEnd w:id="1666"/>
      <w:r>
        <w:commentReference w:id="1666"/>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7">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1667"/>
      <w:commentRangeEnd w:id="1667"/>
      <w:r w:rsidR="0030185B">
        <w:rPr>
          <w:rStyle w:val="Kommentarzeichen"/>
        </w:rPr>
        <w:commentReference w:id="1667"/>
      </w:r>
    </w:p>
    <w:p w14:paraId="08FF09EC" w14:textId="49B053C2" w:rsidR="00634E1F" w:rsidRPr="00E81B1B" w:rsidRDefault="6CAE8D72" w:rsidP="64B3F377">
      <w:pPr>
        <w:pStyle w:val="Beschriftung"/>
        <w:rPr>
          <w:rFonts w:eastAsia="Calibri"/>
        </w:rPr>
      </w:pPr>
      <w:bookmarkStart w:id="1668" w:name="_Ref79771462"/>
      <w:bookmarkStart w:id="1669" w:name="_Toc92091799"/>
      <w:r>
        <w:t xml:space="preserve">Abbildung </w:t>
      </w:r>
      <w:r w:rsidR="00634E1F">
        <w:fldChar w:fldCharType="begin"/>
      </w:r>
      <w:r w:rsidR="00634E1F">
        <w:instrText>SEQ Abbildung \* ARABIC</w:instrText>
      </w:r>
      <w:r w:rsidR="00634E1F">
        <w:fldChar w:fldCharType="separate"/>
      </w:r>
      <w:r w:rsidR="00A2726B">
        <w:rPr>
          <w:noProof/>
        </w:rPr>
        <w:t>21</w:t>
      </w:r>
      <w:r w:rsidR="00634E1F">
        <w:fldChar w:fldCharType="end"/>
      </w:r>
      <w:bookmarkEnd w:id="1668"/>
      <w:r>
        <w:t xml:space="preserve"> </w:t>
      </w:r>
      <w:commentRangeStart w:id="1670"/>
      <w:r>
        <w:t>Arbeitsschritte</w:t>
      </w:r>
      <w:commentRangeEnd w:id="1670"/>
      <w:r w:rsidR="00634E1F">
        <w:commentReference w:id="1670"/>
      </w:r>
      <w:r>
        <w:t xml:space="preserve"> bei der Herstellung einer geklebten Holz-Beton-Verbunddecke in Abhängigkeit der </w:t>
      </w:r>
      <w:commentRangeStart w:id="1671"/>
      <w:r>
        <w:t>Fertigungsmethode</w:t>
      </w:r>
      <w:commentRangeEnd w:id="1671"/>
      <w:r w:rsidR="00634E1F">
        <w:commentReference w:id="1671"/>
      </w:r>
      <w:bookmarkEnd w:id="1669"/>
    </w:p>
    <w:p w14:paraId="3D7F56A3" w14:textId="024FD0BF" w:rsidR="6E7E6C3D" w:rsidRPr="00E81B1B" w:rsidRDefault="35DB3432" w:rsidP="00C70B95">
      <w:pPr>
        <w:pStyle w:val="berschrift3"/>
        <w:numPr>
          <w:ilvl w:val="2"/>
          <w:numId w:val="43"/>
        </w:numPr>
        <w:rPr>
          <w:lang w:val="de-DE"/>
        </w:rPr>
      </w:pPr>
      <w:bookmarkStart w:id="1672" w:name="_Toc92091701"/>
      <w:bookmarkStart w:id="1673" w:name="_Toc92092143"/>
      <w:bookmarkStart w:id="1674" w:name="_Toc92092255"/>
      <w:bookmarkStart w:id="1675" w:name="_Toc101333780"/>
      <w:r w:rsidRPr="64B3F377">
        <w:rPr>
          <w:lang w:val="de-DE"/>
        </w:rPr>
        <w:t>Vorbereitung der Fügeteil-Oberflächen</w:t>
      </w:r>
      <w:bookmarkEnd w:id="1672"/>
      <w:bookmarkEnd w:id="1673"/>
      <w:bookmarkEnd w:id="1674"/>
      <w:bookmarkEnd w:id="1675"/>
    </w:p>
    <w:p w14:paraId="536259D4" w14:textId="6747AFAF" w:rsidR="6E7E6C3D" w:rsidRPr="00E81B1B" w:rsidRDefault="463698BD">
      <w:pPr>
        <w:rPr>
          <w:ins w:id="1676" w:author="Stefan Behring" w:date="2021-12-21T11:05:00Z"/>
        </w:rPr>
      </w:pPr>
      <w:r w:rsidRPr="00E81B1B">
        <w:t>Die Qualität und Dauerhaftigkeit von Klebungen werden im hohen Maße durch die Oberfläche der Fügeteile bei der Verklebung beeinflusst</w:t>
      </w:r>
      <w:r w:rsidR="33FCE1AC" w:rsidRPr="00E81B1B">
        <w:t xml:space="preserve"> </w:t>
      </w:r>
      <w:sdt>
        <w:sdtPr>
          <w:id w:val="1082265860"/>
          <w:citation/>
        </w:sdtPr>
        <w:sdtEndPr/>
        <w:sdtContent>
          <w:r w:rsidR="006B0146" w:rsidRPr="00E81B1B">
            <w:fldChar w:fldCharType="begin"/>
          </w:r>
          <w:r w:rsidR="006B0146" w:rsidRPr="00E81B1B">
            <w:instrText xml:space="preserve"> CITATION Kli19 \l 1031 </w:instrText>
          </w:r>
          <w:r w:rsidR="006B0146" w:rsidRPr="00E81B1B">
            <w:fldChar w:fldCharType="separate"/>
          </w:r>
          <w:r w:rsidR="009737A6">
            <w:rPr>
              <w:noProof/>
            </w:rPr>
            <w:t>(Klingen, 2019)</w:t>
          </w:r>
          <w:r w:rsidR="006B0146" w:rsidRPr="00E81B1B">
            <w:fldChar w:fldCharType="end"/>
          </w:r>
        </w:sdtContent>
      </w:sdt>
      <w:sdt>
        <w:sdtPr>
          <w:id w:val="1532529988"/>
          <w:citation/>
        </w:sdtPr>
        <w:sdtEndPr/>
        <w:sdtContent>
          <w:r w:rsidR="006B0146" w:rsidRPr="00E81B1B">
            <w:fldChar w:fldCharType="begin"/>
          </w:r>
          <w:r w:rsidR="006B0146" w:rsidRPr="00E81B1B">
            <w:instrText xml:space="preserve"> CITATION Hab09 \l 1031 </w:instrText>
          </w:r>
          <w:r w:rsidR="006B0146" w:rsidRPr="00E81B1B">
            <w:fldChar w:fldCharType="separate"/>
          </w:r>
          <w:r w:rsidR="009737A6">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8051959" w:rsidR="6E7E6C3D" w:rsidRPr="008666A2" w:rsidRDefault="005B7728" w:rsidP="64B3F377">
      <w:r>
        <w:t>Eine</w:t>
      </w:r>
      <w:r w:rsidR="74FDACEA">
        <w:t xml:space="preserve"> Vorbereitung der Oberfläche durch Sandstrahlen, Schleifen oder Primern </w:t>
      </w:r>
      <w:r>
        <w:t xml:space="preserve">ist </w:t>
      </w:r>
      <w:r w:rsidR="74FDACEA">
        <w:t>denkbar</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7536BC0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ins w:id="1677" w:author="Carsten Hein" w:date="2022-04-19T11:00:00Z">
        <w:r w:rsidR="00A2726B">
          <w:rPr>
            <w:rFonts w:eastAsia="Myriad Pro" w:cs="Myriad Pro"/>
          </w:rPr>
          <w:t>6.5.3</w:t>
        </w:r>
      </w:ins>
      <w:del w:id="1678" w:author="Carsten Hein" w:date="2022-04-19T11:00:00Z">
        <w:r w:rsidR="008666A2" w:rsidDel="00A2726B">
          <w:rPr>
            <w:rFonts w:eastAsia="Myriad Pro" w:cs="Myriad Pro"/>
          </w:rPr>
          <w:delText>6.4.3</w:delText>
        </w:r>
      </w:del>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1679"/>
      <w:r w:rsidRPr="64B3F377">
        <w:rPr>
          <w:rFonts w:eastAsia="Myriad Pro" w:cs="Myriad Pro"/>
        </w:rPr>
        <w:t xml:space="preserve">Unebenheiten </w:t>
      </w:r>
      <w:commentRangeEnd w:id="1679"/>
      <w:r w:rsidR="760CF52A">
        <w:commentReference w:id="1679"/>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1532B5B1"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End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9F55FC" w:rsidRPr="009F55FC">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4FD89E6E"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ins w:id="1680" w:author="Carsten Hein" w:date="2022-04-19T11:00:00Z">
        <w:r w:rsidR="00A2726B">
          <w:rPr>
            <w:rFonts w:eastAsia="Myriad Pro" w:cs="Myriad Pro"/>
          </w:rPr>
          <w:t>6.6.3</w:t>
        </w:r>
      </w:ins>
      <w:del w:id="1681" w:author="Carsten Hein" w:date="2022-04-19T11:00:00Z">
        <w:r w:rsidR="009F55FC" w:rsidDel="00A2726B">
          <w:rPr>
            <w:rFonts w:eastAsia="Myriad Pro" w:cs="Myriad Pro"/>
          </w:rPr>
          <w:delText>6.5.3</w:delText>
        </w:r>
      </w:del>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1682"/>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w:t>
      </w:r>
      <w:r w:rsidR="3E5BA6C8" w:rsidRPr="64B3F377">
        <w:rPr>
          <w:rFonts w:eastAsia="Myriad Pro" w:cs="Myriad Pro"/>
        </w:rPr>
        <w:t>Dies gilt insbesondere für die Großve</w:t>
      </w:r>
      <w:r w:rsidR="009F55FC">
        <w:rPr>
          <w:rFonts w:eastAsia="Myriad Pro" w:cs="Myriad Pro"/>
        </w:rPr>
        <w:t>r</w:t>
      </w:r>
      <w:r w:rsidR="3E5BA6C8" w:rsidRPr="64B3F377">
        <w:rPr>
          <w:rFonts w:eastAsia="Myriad Pro" w:cs="Myriad Pro"/>
        </w:rPr>
        <w:t>suche (Schub- und Biegebalken)</w:t>
      </w:r>
      <w:r w:rsidR="760CF52A" w:rsidRPr="64B3F377">
        <w:rPr>
          <w:rFonts w:eastAsia="Myriad Pro" w:cs="Myriad Pro"/>
        </w:rPr>
        <w:t>.</w:t>
      </w:r>
      <w:r w:rsidR="19023B21" w:rsidRPr="64B3F377">
        <w:rPr>
          <w:rFonts w:eastAsia="Myriad Pro" w:cs="Myriad Pro"/>
        </w:rPr>
        <w:t xml:space="preserve"> Die Fertigteile wurden mit </w:t>
      </w:r>
      <w:commentRangeEnd w:id="1682"/>
      <w:r w:rsidR="009F55FC">
        <w:rPr>
          <w:rStyle w:val="Kommentarzeichen"/>
        </w:rPr>
        <w:commentReference w:id="1682"/>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 xml:space="preserve">entfernt wurd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1683" w:name="_Toc92091702"/>
      <w:bookmarkStart w:id="1684" w:name="_Toc92092144"/>
      <w:bookmarkStart w:id="1685" w:name="_Toc92092256"/>
      <w:bookmarkStart w:id="1686" w:name="_Toc101333781"/>
      <w:r w:rsidRPr="64B3F377">
        <w:rPr>
          <w:lang w:val="de-DE"/>
        </w:rPr>
        <w:t>Anforderungen an den Klebstoff</w:t>
      </w:r>
      <w:bookmarkEnd w:id="1683"/>
      <w:bookmarkEnd w:id="1684"/>
      <w:bookmarkEnd w:id="1685"/>
      <w:bookmarkEnd w:id="1686"/>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1687"/>
      <w:r w:rsidR="33C4A724" w:rsidRPr="64B3F377">
        <w:rPr>
          <w:rFonts w:eastAsia="Calibri"/>
        </w:rPr>
        <w:t xml:space="preserve">4 mm </w:t>
      </w:r>
      <w:commentRangeEnd w:id="1687"/>
      <w:r w:rsidR="00E25145">
        <w:rPr>
          <w:rStyle w:val="Kommentarzeichen"/>
        </w:rPr>
        <w:commentReference w:id="1687"/>
      </w:r>
      <w:r w:rsidR="33C4A724" w:rsidRPr="64B3F377">
        <w:rPr>
          <w:rFonts w:eastAsia="Calibri"/>
        </w:rPr>
        <w:t>festgelegt.</w:t>
      </w:r>
      <w:r w:rsidR="19023B21" w:rsidRPr="64B3F377">
        <w:rPr>
          <w:rFonts w:eastAsia="Calibri"/>
        </w:rPr>
        <w:t xml:space="preserve"> </w:t>
      </w:r>
    </w:p>
    <w:p w14:paraId="5B52FF5C" w14:textId="096FDD78"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End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9737A6" w:rsidRPr="00E25145">
            <w:t>(Klingen, 2019)</w:t>
          </w:r>
          <w:r w:rsidR="00A118EC" w:rsidRPr="64B3F377">
            <w:rPr>
              <w:rFonts w:eastAsia="Calibri"/>
            </w:rPr>
            <w:fldChar w:fldCharType="end"/>
          </w:r>
        </w:sdtContent>
      </w:sdt>
      <w:sdt>
        <w:sdtPr>
          <w:rPr>
            <w:rFonts w:eastAsia="Calibri"/>
          </w:rPr>
          <w:id w:val="1863546119"/>
          <w:citation/>
        </w:sdtPr>
        <w:sdtEnd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9737A6">
            <w:rPr>
              <w:rFonts w:eastAsia="Calibri"/>
              <w:noProof/>
            </w:rPr>
            <w:t xml:space="preserve"> </w:t>
          </w:r>
          <w:r w:rsidR="009737A6" w:rsidRPr="00D45819">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w:t>
      </w:r>
      <w:proofErr w:type="spellStart"/>
      <w:r w:rsidR="00E25145">
        <w:rPr>
          <w:rFonts w:eastAsia="Calibri"/>
        </w:rPr>
        <w:t>Größtkorn</w:t>
      </w:r>
      <w:proofErr w:type="spellEnd"/>
      <w:r w:rsidR="00E25145">
        <w:rPr>
          <w:rFonts w:eastAsia="Calibri"/>
        </w:rPr>
        <w:t xml:space="preserve">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1688" w:name="_Toc92091703"/>
      <w:bookmarkStart w:id="1689" w:name="_Toc92092145"/>
      <w:bookmarkStart w:id="1690" w:name="_Toc92092257"/>
      <w:bookmarkStart w:id="1691" w:name="_Toc101333782"/>
      <w:r>
        <w:t>Materialien</w:t>
      </w:r>
      <w:bookmarkStart w:id="1692" w:name="_Ref82337501"/>
      <w:bookmarkEnd w:id="1688"/>
      <w:bookmarkEnd w:id="1689"/>
      <w:bookmarkEnd w:id="1690"/>
      <w:bookmarkEnd w:id="1691"/>
    </w:p>
    <w:p w14:paraId="3B6F2B5C" w14:textId="15779D6B" w:rsidR="003A241C" w:rsidRPr="00E25145" w:rsidRDefault="00974FE6" w:rsidP="00E25145">
      <w:pPr>
        <w:pStyle w:val="berschrift3"/>
        <w:numPr>
          <w:ilvl w:val="2"/>
          <w:numId w:val="43"/>
        </w:numPr>
        <w:rPr>
          <w:rFonts w:eastAsia="Calibri"/>
        </w:rPr>
      </w:pPr>
      <w:bookmarkStart w:id="1693" w:name="_Toc101333783"/>
      <w:r w:rsidRPr="00E25145">
        <w:rPr>
          <w:rFonts w:eastAsia="Calibri"/>
        </w:rPr>
        <w:t>Klebstoff</w:t>
      </w:r>
      <w:bookmarkEnd w:id="1693"/>
    </w:p>
    <w:p w14:paraId="2DA70C76" w14:textId="4442B0DC" w:rsidR="00CA667E" w:rsidRDefault="00CA667E" w:rsidP="00B447E5">
      <w:pPr>
        <w:rPr>
          <w:rFonts w:eastAsia="Calibri"/>
          <w:szCs w:val="20"/>
        </w:rPr>
      </w:pPr>
      <w:commentRangeStart w:id="1694"/>
      <w:r w:rsidRPr="00CA667E">
        <w:rPr>
          <w:rFonts w:eastAsia="Calibri"/>
          <w:szCs w:val="20"/>
        </w:rPr>
        <w:t xml:space="preserve">Die </w:t>
      </w:r>
      <w:r w:rsidR="00E25145">
        <w:rPr>
          <w:rFonts w:eastAsia="Calibri"/>
          <w:szCs w:val="20"/>
        </w:rPr>
        <w:t>kleinformatigen Scherversuche</w:t>
      </w:r>
      <w:r w:rsidRPr="00CA667E">
        <w:rPr>
          <w:rFonts w:eastAsia="Calibri"/>
          <w:szCs w:val="20"/>
        </w:rPr>
        <w:t xml:space="preserve"> (</w:t>
      </w:r>
      <w:r w:rsidR="00E25145">
        <w:rPr>
          <w:rFonts w:eastAsia="Calibri"/>
          <w:szCs w:val="20"/>
        </w:rPr>
        <w:t xml:space="preserve">siehe Kapitel </w:t>
      </w:r>
      <w:r w:rsidR="00E25145">
        <w:rPr>
          <w:rFonts w:eastAsia="Calibri"/>
          <w:szCs w:val="20"/>
        </w:rPr>
        <w:fldChar w:fldCharType="begin"/>
      </w:r>
      <w:r w:rsidR="00E25145">
        <w:rPr>
          <w:rFonts w:eastAsia="Calibri"/>
          <w:szCs w:val="20"/>
        </w:rPr>
        <w:instrText xml:space="preserve"> REF _Ref93224032 \w \h </w:instrText>
      </w:r>
      <w:r w:rsidR="00E25145">
        <w:rPr>
          <w:rFonts w:eastAsia="Calibri"/>
          <w:szCs w:val="20"/>
        </w:rPr>
      </w:r>
      <w:r w:rsidR="00E25145">
        <w:rPr>
          <w:rFonts w:eastAsia="Calibri"/>
          <w:szCs w:val="20"/>
        </w:rPr>
        <w:fldChar w:fldCharType="separate"/>
      </w:r>
      <w:ins w:id="1695" w:author="Carsten Hein" w:date="2022-04-19T11:00:00Z">
        <w:r w:rsidR="00A2726B">
          <w:rPr>
            <w:rFonts w:eastAsia="Calibri"/>
            <w:szCs w:val="20"/>
          </w:rPr>
          <w:t>6.5</w:t>
        </w:r>
      </w:ins>
      <w:del w:id="1696" w:author="Carsten Hein" w:date="2022-04-19T11:00:00Z">
        <w:r w:rsidR="00E25145" w:rsidDel="00A2726B">
          <w:rPr>
            <w:rFonts w:eastAsia="Calibri"/>
            <w:szCs w:val="20"/>
          </w:rPr>
          <w:delText>6.4</w:delText>
        </w:r>
      </w:del>
      <w:r w:rsidR="00E25145">
        <w:rPr>
          <w:rFonts w:eastAsia="Calibri"/>
          <w:szCs w:val="20"/>
        </w:rPr>
        <w:fldChar w:fldCharType="end"/>
      </w:r>
      <w:r w:rsidRPr="00CA667E">
        <w:rPr>
          <w:rFonts w:eastAsia="Calibri"/>
          <w:szCs w:val="20"/>
        </w:rPr>
        <w:t xml:space="preserve">) </w:t>
      </w:r>
      <w:r w:rsidR="00E25145">
        <w:rPr>
          <w:rFonts w:eastAsia="Calibri"/>
          <w:szCs w:val="20"/>
        </w:rPr>
        <w:t>dienten dazu</w:t>
      </w:r>
      <w:r w:rsidRPr="00CA667E">
        <w:rPr>
          <w:rFonts w:eastAsia="Calibri"/>
          <w:szCs w:val="20"/>
        </w:rPr>
        <w:t xml:space="preserve"> einen geeigneten Klebstoff, eine geeignete Klebstoffkonsistenz sowie eine geeignete Betonoberfläche zu identifizieren.</w:t>
      </w:r>
      <w:commentRangeEnd w:id="1694"/>
      <w:r w:rsidR="00E25145">
        <w:rPr>
          <w:rStyle w:val="Kommentarzeichen"/>
        </w:rPr>
        <w:commentReference w:id="1694"/>
      </w:r>
    </w:p>
    <w:p w14:paraId="78AAD70A" w14:textId="5DA35582" w:rsidR="00B447E5" w:rsidRPr="00B447E5" w:rsidRDefault="00B447E5" w:rsidP="00B447E5">
      <w:pPr>
        <w:rPr>
          <w:rFonts w:eastAsia="Calibri"/>
          <w:szCs w:val="20"/>
        </w:rPr>
      </w:pPr>
      <w:r w:rsidRPr="00B447E5">
        <w:rPr>
          <w:rFonts w:eastAsia="Calibri"/>
          <w:szCs w:val="20"/>
        </w:rPr>
        <w:t>Die ersten Versuche zur Verklebung verschiedener Betonoberflächen wurden mit einen zwei-</w:t>
      </w:r>
      <w:proofErr w:type="spellStart"/>
      <w:r w:rsidRPr="00B447E5">
        <w:rPr>
          <w:rFonts w:eastAsia="Calibri"/>
          <w:szCs w:val="20"/>
        </w:rPr>
        <w:t>komponentigen</w:t>
      </w:r>
      <w:proofErr w:type="spellEnd"/>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n 2K-Epoxidharzklebstoff </w:t>
      </w:r>
      <w:proofErr w:type="spellStart"/>
      <w:r w:rsidRPr="00B447E5">
        <w:rPr>
          <w:rFonts w:eastAsia="Calibri"/>
          <w:szCs w:val="20"/>
        </w:rPr>
        <w:t>Compono</w:t>
      </w:r>
      <w:proofErr w:type="spellEnd"/>
      <w:r w:rsidRPr="00B447E5">
        <w:rPr>
          <w:rFonts w:eastAsia="Calibri"/>
          <w:szCs w:val="20"/>
        </w:rPr>
        <w:t xml:space="preserve"> der Firma Bennert. Letzterer wird von Bennert zusammen mit Zuschlagstoffen als Polymerbeton zur Sanierung von Holzbalkendecken eingesetzt und ist bauaufsichtlich zugelassen. Die Zuschlagmischung der Fa. Bennert enthält ein </w:t>
      </w:r>
      <w:proofErr w:type="spellStart"/>
      <w:r w:rsidRPr="00B447E5">
        <w:rPr>
          <w:rFonts w:eastAsia="Calibri"/>
          <w:szCs w:val="20"/>
        </w:rPr>
        <w:t>Größtkorn</w:t>
      </w:r>
      <w:proofErr w:type="spellEnd"/>
      <w:r w:rsidRPr="00B447E5">
        <w:rPr>
          <w:rFonts w:eastAsia="Calibri"/>
          <w:szCs w:val="20"/>
        </w:rPr>
        <w:t xml:space="preserve"> von 3 </w:t>
      </w:r>
      <w:commentRangeStart w:id="1697"/>
      <w:r w:rsidRPr="00B447E5">
        <w:rPr>
          <w:rFonts w:eastAsia="Calibri"/>
          <w:szCs w:val="20"/>
        </w:rPr>
        <w:t>mm</w:t>
      </w:r>
      <w:commentRangeEnd w:id="1697"/>
      <w:r>
        <w:rPr>
          <w:rStyle w:val="Kommentarzeichen"/>
        </w:rPr>
        <w:commentReference w:id="1697"/>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p>
    <w:p w14:paraId="4D088B79" w14:textId="2DFA1662" w:rsidR="00B447E5" w:rsidRDefault="00B447E5" w:rsidP="00B447E5">
      <w:pPr>
        <w:rPr>
          <w:rFonts w:eastAsia="Calibri"/>
          <w:szCs w:val="20"/>
        </w:rPr>
      </w:pPr>
      <w:commentRangeStart w:id="1698"/>
      <w:r w:rsidRPr="00B447E5">
        <w:rPr>
          <w:rFonts w:eastAsia="Calibri"/>
          <w:szCs w:val="20"/>
        </w:rPr>
        <w:t xml:space="preserve">Zielstellung bei der Konsistenzeinstellung war die Verarbeitbarkeit mit einem Mörtelschlitten. Die Einstellung der Konsistenz erfolgte im ersten Schritt über ein </w:t>
      </w:r>
      <w:proofErr w:type="spellStart"/>
      <w:r w:rsidRPr="00B447E5">
        <w:rPr>
          <w:rFonts w:eastAsia="Calibri"/>
          <w:szCs w:val="20"/>
        </w:rPr>
        <w:t>Tixotropiermittel</w:t>
      </w:r>
      <w:proofErr w:type="spellEnd"/>
      <w:r w:rsidRPr="00B447E5">
        <w:rPr>
          <w:rFonts w:eastAsia="Calibri"/>
          <w:szCs w:val="20"/>
        </w:rPr>
        <w:t xml:space="preserve">. Im zweiten, aus Kostengründen, durch eine Erhöhung des </w:t>
      </w:r>
      <w:commentRangeStart w:id="1699"/>
      <w:r w:rsidRPr="00B447E5">
        <w:rPr>
          <w:rFonts w:eastAsia="Calibri"/>
          <w:szCs w:val="20"/>
        </w:rPr>
        <w:t>Feinsandanteils</w:t>
      </w:r>
      <w:commentRangeEnd w:id="1699"/>
      <w:r w:rsidR="0016707D">
        <w:rPr>
          <w:rStyle w:val="Kommentarzeichen"/>
        </w:rPr>
        <w:commentReference w:id="1699"/>
      </w:r>
      <w:r w:rsidRPr="00B447E5">
        <w:rPr>
          <w:rFonts w:eastAsia="Calibri"/>
          <w:szCs w:val="20"/>
        </w:rPr>
        <w:t xml:space="preserve">. </w:t>
      </w:r>
      <w:commentRangeEnd w:id="1698"/>
      <w:r w:rsidR="0016707D">
        <w:rPr>
          <w:rStyle w:val="Kommentarzeichen"/>
        </w:rPr>
        <w:commentReference w:id="1698"/>
      </w:r>
    </w:p>
    <w:p w14:paraId="6E3986D7" w14:textId="77777777" w:rsidR="0016707D" w:rsidRPr="00B447E5" w:rsidRDefault="0016707D" w:rsidP="00B447E5">
      <w:pPr>
        <w:rPr>
          <w:rFonts w:eastAsia="Calibri"/>
          <w:szCs w:val="20"/>
        </w:rPr>
      </w:pPr>
    </w:p>
    <w:p w14:paraId="26487619" w14:textId="1133110E" w:rsidR="00B2141D" w:rsidRDefault="00B447E5" w:rsidP="00B447E5">
      <w:pPr>
        <w:rPr>
          <w:rFonts w:eastAsia="Calibri"/>
          <w:szCs w:val="20"/>
        </w:rPr>
      </w:pPr>
      <w:r w:rsidRPr="00B447E5">
        <w:rPr>
          <w:rFonts w:eastAsia="Calibri"/>
          <w:szCs w:val="20"/>
        </w:rPr>
        <w:t xml:space="preserve">Auf die Mischungen dieses Klebstoffs wird im Weiteren wie folgt Bezug genommen: C1 für die Mischung nach Herstellerangaben Fa. Bennert, C2 für die modifizierte Mischung mit </w:t>
      </w:r>
      <w:proofErr w:type="spellStart"/>
      <w:r w:rsidRPr="00B447E5">
        <w:rPr>
          <w:rFonts w:eastAsia="Calibri"/>
          <w:szCs w:val="20"/>
        </w:rPr>
        <w:t>Thixotropiermittel</w:t>
      </w:r>
      <w:proofErr w:type="spellEnd"/>
      <w:r w:rsidRPr="00B447E5">
        <w:rPr>
          <w:rFonts w:eastAsia="Calibri"/>
          <w:szCs w:val="20"/>
        </w:rPr>
        <w:t xml:space="preserve">, C3 für die modifizierte Mischung ohne </w:t>
      </w:r>
      <w:proofErr w:type="spellStart"/>
      <w:r w:rsidRPr="00B447E5">
        <w:rPr>
          <w:rFonts w:eastAsia="Calibri"/>
          <w:szCs w:val="20"/>
        </w:rPr>
        <w:t>Thixotropiermittel</w:t>
      </w:r>
      <w:proofErr w:type="spellEnd"/>
      <w:r w:rsidRPr="00B447E5">
        <w:rPr>
          <w:rFonts w:eastAsia="Calibri"/>
          <w:szCs w:val="20"/>
        </w:rPr>
        <w:t>.</w:t>
      </w:r>
    </w:p>
    <w:p w14:paraId="761CB503" w14:textId="6DAAF5CB" w:rsidR="008F3C89" w:rsidRPr="00E81B1B" w:rsidRDefault="008F3C89" w:rsidP="00B14A17">
      <w:pPr>
        <w:rPr>
          <w:rFonts w:eastAsia="Calibri"/>
          <w:szCs w:val="20"/>
        </w:rPr>
      </w:pPr>
      <w:r w:rsidRPr="00E81B1B">
        <w:rPr>
          <w:rFonts w:eastAsia="Calibri"/>
          <w:szCs w:val="20"/>
        </w:rPr>
        <w:t>Wie bereits in Abschnitt</w:t>
      </w:r>
      <w:commentRangeStart w:id="1700"/>
      <w:r w:rsidRPr="00E81B1B">
        <w:rPr>
          <w:rFonts w:eastAsia="Calibri"/>
          <w:szCs w:val="20"/>
        </w:rPr>
        <w:t xml:space="preserve"> </w:t>
      </w:r>
      <w:r w:rsidRPr="00E81B1B">
        <w:rPr>
          <w:rFonts w:eastAsia="Calibri"/>
          <w:szCs w:val="20"/>
        </w:rPr>
        <w:fldChar w:fldCharType="begin"/>
      </w:r>
      <w:r w:rsidRPr="00E81B1B">
        <w:rPr>
          <w:rFonts w:eastAsia="Calibri"/>
          <w:szCs w:val="20"/>
        </w:rPr>
        <w:instrText xml:space="preserve"> REF _Ref82337501 \r \h </w:instrText>
      </w:r>
      <w:r w:rsidRPr="00E81B1B">
        <w:rPr>
          <w:rFonts w:eastAsia="Calibri"/>
          <w:szCs w:val="20"/>
        </w:rPr>
      </w:r>
      <w:r w:rsidRPr="00E81B1B">
        <w:rPr>
          <w:rFonts w:eastAsia="Calibri"/>
          <w:szCs w:val="20"/>
        </w:rPr>
        <w:fldChar w:fldCharType="separate"/>
      </w:r>
      <w:ins w:id="1701" w:author="Carsten Hein" w:date="2022-04-19T11:00:00Z">
        <w:r w:rsidR="00A2726B">
          <w:rPr>
            <w:rFonts w:eastAsia="Calibri"/>
            <w:szCs w:val="20"/>
          </w:rPr>
          <w:t>6.3</w:t>
        </w:r>
      </w:ins>
      <w:del w:id="1702" w:author="Carsten Hein" w:date="2022-01-03T08:40:00Z">
        <w:r w:rsidDel="009737A6">
          <w:rPr>
            <w:rFonts w:eastAsia="Calibri"/>
            <w:szCs w:val="20"/>
          </w:rPr>
          <w:delText>8.3</w:delText>
        </w:r>
      </w:del>
      <w:r w:rsidRPr="00E81B1B">
        <w:rPr>
          <w:rFonts w:eastAsia="Calibri"/>
          <w:szCs w:val="20"/>
        </w:rPr>
        <w:fldChar w:fldCharType="end"/>
      </w:r>
      <w:r w:rsidRPr="00E81B1B">
        <w:rPr>
          <w:rFonts w:eastAsia="Calibri"/>
          <w:szCs w:val="20"/>
        </w:rPr>
        <w:t xml:space="preserve"> erläutert </w:t>
      </w:r>
      <w:commentRangeEnd w:id="1700"/>
      <w:r w:rsidR="00B14A17">
        <w:rPr>
          <w:rStyle w:val="Kommentarzeichen"/>
        </w:rPr>
        <w:commentReference w:id="1700"/>
      </w:r>
      <w:r w:rsidRPr="00E81B1B">
        <w:rPr>
          <w:rFonts w:eastAsia="Calibri"/>
          <w:szCs w:val="20"/>
        </w:rPr>
        <w:t>kamen drei unterschiedliche Klebstoffe zum Einsatz. Diese wurden zum Teil modif</w:t>
      </w:r>
      <w:r>
        <w:rPr>
          <w:rFonts w:eastAsia="Calibri"/>
          <w:szCs w:val="20"/>
        </w:rPr>
        <w:t>i</w:t>
      </w:r>
      <w:r w:rsidRPr="00E81B1B">
        <w:rPr>
          <w:rFonts w:eastAsia="Calibri"/>
          <w:szCs w:val="20"/>
        </w:rPr>
        <w:t>ziert, um gewisse Eigenschaften zu erzielen. Die folgende Tabelle zeigt einen Überblick über die Klebstoffe.</w:t>
      </w:r>
    </w:p>
    <w:p w14:paraId="46592C8F" w14:textId="27262C7F" w:rsidR="008F3C89" w:rsidRPr="00E81B1B" w:rsidRDefault="008F3C89" w:rsidP="008F3C89">
      <w:pPr>
        <w:pStyle w:val="Beschriftung"/>
        <w:spacing w:after="240"/>
        <w:rPr>
          <w:rFonts w:eastAsia="Calibri"/>
          <w:szCs w:val="20"/>
        </w:rPr>
      </w:pPr>
      <w:bookmarkStart w:id="1703" w:name="_Toc92091858"/>
      <w:r w:rsidRPr="00E81B1B">
        <w:t xml:space="preserve">Tabelle </w:t>
      </w:r>
      <w:r>
        <w:fldChar w:fldCharType="begin"/>
      </w:r>
      <w:r>
        <w:instrText>SEQ Tabelle \* ARABIC</w:instrText>
      </w:r>
      <w:r>
        <w:fldChar w:fldCharType="separate"/>
      </w:r>
      <w:r w:rsidR="00A2726B">
        <w:rPr>
          <w:noProof/>
        </w:rPr>
        <w:t>6</w:t>
      </w:r>
      <w:r>
        <w:fldChar w:fldCharType="end"/>
      </w:r>
      <w:r w:rsidRPr="00E81B1B">
        <w:t xml:space="preserve"> Übersicht über die untersuchten Klebstoffe</w:t>
      </w:r>
      <w:bookmarkEnd w:id="1703"/>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lastRenderedPageBreak/>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w:t>
            </w:r>
            <w:proofErr w:type="spellStart"/>
            <w:r w:rsidRPr="00E81B1B">
              <w:rPr>
                <w:rFonts w:eastAsia="Calibri"/>
                <w:szCs w:val="20"/>
              </w:rPr>
              <w:t>Größtkorn</w:t>
            </w:r>
            <w:proofErr w:type="spellEnd"/>
            <w:r w:rsidRPr="00E81B1B">
              <w:rPr>
                <w:rFonts w:eastAsia="Calibri"/>
                <w:szCs w:val="20"/>
              </w:rPr>
              <w:t xml:space="preserve">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 xml:space="preserve">2K-Epoxidharz mit feinen mineralischen Zuschlägen (&lt; 0.2 mm) und </w:t>
            </w:r>
            <w:proofErr w:type="spellStart"/>
            <w:r w:rsidRPr="00E81B1B">
              <w:rPr>
                <w:rFonts w:eastAsia="Calibri"/>
                <w:szCs w:val="20"/>
              </w:rPr>
              <w:t>Thixotropiermittel</w:t>
            </w:r>
            <w:proofErr w:type="spellEnd"/>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proofErr w:type="spellStart"/>
            <w:r w:rsidRPr="00E81B1B">
              <w:rPr>
                <w:rFonts w:eastAsia="Calibri"/>
                <w:szCs w:val="20"/>
              </w:rPr>
              <w:t>Rampf</w:t>
            </w:r>
            <w:proofErr w:type="spellEnd"/>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w:t>
            </w:r>
            <w:proofErr w:type="spellStart"/>
            <w:r w:rsidRPr="00E81B1B">
              <w:rPr>
                <w:rFonts w:eastAsia="Calibri"/>
                <w:szCs w:val="20"/>
              </w:rPr>
              <w:t>Größtkorn</w:t>
            </w:r>
            <w:proofErr w:type="spellEnd"/>
            <w:r w:rsidRPr="00E81B1B">
              <w:rPr>
                <w:rFonts w:eastAsia="Calibri"/>
                <w:szCs w:val="20"/>
              </w:rPr>
              <w:t xml:space="preserve">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1704" w:name="_Toc101333784"/>
      <w:r>
        <w:rPr>
          <w:rFonts w:eastAsia="Calibri"/>
        </w:rPr>
        <w:t>Beton</w:t>
      </w:r>
      <w:bookmarkEnd w:id="1704"/>
    </w:p>
    <w:p w14:paraId="1D356EBF" w14:textId="565CD6C0" w:rsidR="008F3C89" w:rsidRPr="00E81B1B" w:rsidRDefault="008F3C89" w:rsidP="008F3C89">
      <w:pPr>
        <w:rPr>
          <w:rFonts w:eastAsia="Calibri"/>
          <w:szCs w:val="20"/>
        </w:rPr>
      </w:pPr>
      <w:r w:rsidRPr="00E81B1B">
        <w:rPr>
          <w:rFonts w:eastAsia="Calibri"/>
          <w:szCs w:val="20"/>
        </w:rPr>
        <w:t xml:space="preserve">Die Betonierarbeiten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w:t>
      </w:r>
      <w:proofErr w:type="spellStart"/>
      <w:r w:rsidRPr="00E81B1B">
        <w:rPr>
          <w:rFonts w:eastAsia="Calibri"/>
          <w:szCs w:val="20"/>
        </w:rPr>
        <w:t>Größtkorn</w:t>
      </w:r>
      <w:proofErr w:type="spellEnd"/>
      <w:r w:rsidRPr="00E81B1B">
        <w:rPr>
          <w:rFonts w:eastAsia="Calibri"/>
          <w:szCs w:val="20"/>
        </w:rPr>
        <w:t xml:space="preserve"> von 16 mm hergestellt. Die angestrebte Festigkeitsklasse war C40/50. Die Festigkeit wurde anhand von </w:t>
      </w:r>
      <w:commentRangeStart w:id="1705"/>
      <w:r w:rsidRPr="00E81B1B">
        <w:rPr>
          <w:rFonts w:eastAsia="Calibri"/>
          <w:szCs w:val="20"/>
        </w:rPr>
        <w:t xml:space="preserve">Probewürfeln überprüft </w:t>
      </w:r>
      <w:commentRangeEnd w:id="1705"/>
      <w:r w:rsidRPr="00E81B1B">
        <w:rPr>
          <w:rStyle w:val="Kommentarzeichen"/>
        </w:rPr>
        <w:commentReference w:id="1705"/>
      </w:r>
      <w:r w:rsidRPr="00E81B1B">
        <w:rPr>
          <w:rFonts w:eastAsia="Calibri"/>
          <w:szCs w:val="20"/>
        </w:rPr>
        <w:t>und nur mit wenigen Ausnahmen in geringem Maße unterschritten</w:t>
      </w:r>
      <w:r>
        <w:rPr>
          <w:rFonts w:eastAsia="Calibri"/>
          <w:szCs w:val="20"/>
        </w:rPr>
        <w:t>.</w:t>
      </w:r>
    </w:p>
    <w:p w14:paraId="25E668A2" w14:textId="4BE135D8" w:rsidR="008F3C89"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1706"/>
      <w:r w:rsidRPr="00E81B1B">
        <w:rPr>
          <w:rFonts w:eastAsia="Calibri"/>
          <w:szCs w:val="20"/>
        </w:rPr>
        <w:t xml:space="preserve">Transportbeton </w:t>
      </w:r>
      <w:commentRangeEnd w:id="1706"/>
      <w:r>
        <w:rPr>
          <w:rStyle w:val="Kommentarzeichen"/>
        </w:rPr>
        <w:commentReference w:id="1706"/>
      </w:r>
      <w:r w:rsidR="00B14A17">
        <w:rPr>
          <w:rFonts w:eastAsia="Calibri"/>
          <w:szCs w:val="20"/>
        </w:rPr>
        <w:t xml:space="preserve">an die TU Berlin </w:t>
      </w:r>
      <w:r w:rsidRPr="00E81B1B">
        <w:rPr>
          <w:rFonts w:eastAsia="Calibri"/>
          <w:szCs w:val="20"/>
        </w:rPr>
        <w:t xml:space="preserve">bestellt. Hier wurde jedoch ebenfalls ein C40/50 mit der gleichen Zementsorte und gleichem </w:t>
      </w:r>
      <w:proofErr w:type="spellStart"/>
      <w:r w:rsidRPr="00E81B1B">
        <w:rPr>
          <w:rFonts w:eastAsia="Calibri"/>
          <w:szCs w:val="20"/>
        </w:rPr>
        <w:t>Größtkorn</w:t>
      </w:r>
      <w:proofErr w:type="spellEnd"/>
      <w:r w:rsidR="002D11DA">
        <w:rPr>
          <w:rFonts w:eastAsia="Calibri"/>
          <w:szCs w:val="20"/>
        </w:rPr>
        <w:t xml:space="preserve"> (16mm)</w:t>
      </w:r>
      <w:r w:rsidRPr="00E81B1B">
        <w:rPr>
          <w:rFonts w:eastAsia="Calibri"/>
          <w:szCs w:val="20"/>
        </w:rPr>
        <w:t xml:space="preserve"> bestellt. </w:t>
      </w:r>
      <w:commentRangeStart w:id="1707"/>
      <w:commentRangeEnd w:id="1707"/>
      <w:r>
        <w:rPr>
          <w:rStyle w:val="Kommentarzeichen"/>
        </w:rPr>
        <w:commentReference w:id="1707"/>
      </w:r>
    </w:p>
    <w:p w14:paraId="3181EAEC" w14:textId="57A92E01" w:rsidR="002D11DA" w:rsidRPr="00C92088" w:rsidRDefault="003F67D7" w:rsidP="00F4193D">
      <w:pPr>
        <w:pStyle w:val="berschrift3"/>
        <w:numPr>
          <w:ilvl w:val="2"/>
          <w:numId w:val="43"/>
        </w:numPr>
        <w:rPr>
          <w:rFonts w:eastAsiaTheme="minorHAnsi"/>
        </w:rPr>
      </w:pPr>
      <w:bookmarkStart w:id="1708" w:name="_Ref93225840"/>
      <w:bookmarkStart w:id="1709" w:name="_Toc101333785"/>
      <w:r w:rsidRPr="00C92088">
        <w:rPr>
          <w:rFonts w:eastAsiaTheme="minorHAnsi"/>
        </w:rPr>
        <w:t>Holz</w:t>
      </w:r>
      <w:bookmarkEnd w:id="1708"/>
      <w:bookmarkEnd w:id="1709"/>
    </w:p>
    <w:p w14:paraId="324FDAFE" w14:textId="003C14AC"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1710"/>
      <w:r w:rsidR="005E03E3">
        <w:rPr>
          <w:rFonts w:eastAsia="Calibri"/>
          <w:szCs w:val="20"/>
        </w:rPr>
        <w:t>verwendet</w:t>
      </w:r>
      <w:commentRangeEnd w:id="1710"/>
      <w:r w:rsidR="00243B6C">
        <w:rPr>
          <w:rStyle w:val="Kommentarzeichen"/>
        </w:rPr>
        <w:commentReference w:id="1710"/>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n für Bauholz im Frühjahr und</w:t>
      </w:r>
      <w:r w:rsidR="001B1AD8">
        <w:rPr>
          <w:rFonts w:eastAsia="Calibri"/>
          <w:szCs w:val="20"/>
        </w:rPr>
        <w:t xml:space="preserve"> Sommer 2021. </w:t>
      </w:r>
    </w:p>
    <w:p w14:paraId="737F5BDE" w14:textId="4DED0C65"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 Serie</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Es wurden zusätzlich</w:t>
      </w:r>
      <w:r w:rsidR="00B14A17">
        <w:rPr>
          <w:rFonts w:eastAsia="Calibri"/>
          <w:szCs w:val="20"/>
        </w:rPr>
        <w:t xml:space="preserve"> </w:t>
      </w:r>
      <w:r w:rsidR="001B233D">
        <w:rPr>
          <w:rFonts w:eastAsia="Calibri"/>
          <w:szCs w:val="20"/>
        </w:rPr>
        <w:t>(außerplanmäß</w:t>
      </w:r>
      <w:r w:rsidR="004755A1">
        <w:rPr>
          <w:rFonts w:eastAsia="Calibri"/>
          <w:szCs w:val="20"/>
        </w:rPr>
        <w:t>i</w:t>
      </w:r>
      <w:r w:rsidR="001B233D">
        <w:rPr>
          <w:rFonts w:eastAsia="Calibri"/>
          <w:szCs w:val="20"/>
        </w:rPr>
        <w:t>ge</w:t>
      </w:r>
      <w:r w:rsidR="004755A1">
        <w:rPr>
          <w:rFonts w:eastAsia="Calibri"/>
          <w:szCs w:val="20"/>
        </w:rPr>
        <w:t>) Schubbalken hergestellt</w:t>
      </w:r>
      <w:r w:rsidR="00330769">
        <w:rPr>
          <w:rFonts w:eastAsia="Calibri"/>
          <w:szCs w:val="20"/>
        </w:rPr>
        <w:t xml:space="preserve">. </w:t>
      </w:r>
      <w:r w:rsidR="00ED23DE">
        <w:rPr>
          <w:rFonts w:eastAsia="Calibri"/>
          <w:szCs w:val="20"/>
        </w:rPr>
        <w:t>Da bei den ersten Schubbalken der Bruch in der Fuge auftrat</w:t>
      </w:r>
      <w:r w:rsidR="00E91406">
        <w:rPr>
          <w:rFonts w:eastAsia="Calibri"/>
          <w:szCs w:val="20"/>
        </w:rPr>
        <w:t xml:space="preserve"> und wegen der schwierigen Lieferbedingungen wurde</w:t>
      </w:r>
      <w:r w:rsidR="008F3C89" w:rsidRPr="00E81B1B">
        <w:rPr>
          <w:rFonts w:eastAsia="Calibri"/>
          <w:szCs w:val="20"/>
        </w:rPr>
        <w:t xml:space="preserve"> und GL</w:t>
      </w:r>
      <w:r w:rsidR="008F3C89">
        <w:rPr>
          <w:rFonts w:eastAsia="Calibri"/>
          <w:szCs w:val="20"/>
        </w:rPr>
        <w:t>24</w:t>
      </w:r>
      <w:r w:rsidR="008F3C89" w:rsidRPr="00E81B1B">
        <w:rPr>
          <w:rFonts w:eastAsia="Calibri"/>
          <w:szCs w:val="20"/>
        </w:rPr>
        <w:t>c</w:t>
      </w:r>
      <w:r w:rsidR="008F3C89">
        <w:rPr>
          <w:rFonts w:eastAsia="Calibri"/>
          <w:szCs w:val="20"/>
        </w:rPr>
        <w:t xml:space="preserve"> verwendet</w:t>
      </w:r>
      <w:r w:rsidR="00865D03">
        <w:rPr>
          <w:rFonts w:eastAsia="Calibri"/>
          <w:szCs w:val="20"/>
        </w:rPr>
        <w:t xml:space="preserve"> (ode</w:t>
      </w:r>
      <w:r w:rsidR="00B0004F">
        <w:rPr>
          <w:rFonts w:eastAsia="Calibri"/>
          <w:szCs w:val="20"/>
        </w:rPr>
        <w:t>r</w:t>
      </w:r>
      <w:r w:rsidR="00865D03">
        <w:rPr>
          <w:rFonts w:eastAsia="Calibri"/>
          <w:szCs w:val="20"/>
        </w:rPr>
        <w:t xml:space="preserve"> so ähnlich</w:t>
      </w:r>
      <w:r w:rsidR="00B0004F">
        <w:rPr>
          <w:rFonts w:eastAsia="Calibri"/>
          <w:szCs w:val="20"/>
        </w:rPr>
        <w:t xml:space="preserve"> </w:t>
      </w:r>
      <w:r w:rsidR="00865D03">
        <w:rPr>
          <w:rFonts w:eastAsia="Calibri"/>
          <w:szCs w:val="20"/>
        </w:rPr>
        <w:t>lass dir was einfallen)</w:t>
      </w:r>
      <w:r w:rsidR="008F3C89" w:rsidRPr="00E81B1B">
        <w:rPr>
          <w:rFonts w:eastAsia="Calibri"/>
          <w:szCs w:val="20"/>
        </w:rPr>
        <w:t>.</w:t>
      </w:r>
    </w:p>
    <w:p w14:paraId="27D5C430" w14:textId="05A70ADA" w:rsidR="6E7E6C3D" w:rsidRPr="00E81B1B" w:rsidRDefault="4C11F93A" w:rsidP="00B14A17">
      <w:pPr>
        <w:pStyle w:val="berschrift2"/>
        <w:numPr>
          <w:ilvl w:val="1"/>
          <w:numId w:val="43"/>
        </w:numPr>
      </w:pPr>
      <w:bookmarkStart w:id="1711" w:name="_Toc92091704"/>
      <w:bookmarkStart w:id="1712" w:name="_Toc92092146"/>
      <w:bookmarkStart w:id="1713" w:name="_Toc92092258"/>
      <w:bookmarkStart w:id="1714" w:name="_Toc101333786"/>
      <w:bookmarkEnd w:id="1692"/>
      <w:r>
        <w:t>Versuchsprogramm</w:t>
      </w:r>
      <w:bookmarkEnd w:id="1711"/>
      <w:bookmarkEnd w:id="1712"/>
      <w:bookmarkEnd w:id="1713"/>
      <w:bookmarkEnd w:id="1714"/>
    </w:p>
    <w:p w14:paraId="4C4946A8" w14:textId="41876A6C" w:rsidR="01F59E99" w:rsidRDefault="01F59E99">
      <w:pPr>
        <w:rPr>
          <w:ins w:id="1715" w:author="Stefan Behring" w:date="2021-12-21T12:44:00Z"/>
        </w:rPr>
      </w:pPr>
      <w:ins w:id="1716" w:author="Stefan Behring" w:date="2021-12-21T12:44:00Z">
        <w:r>
          <w:t>(neuer Unter</w:t>
        </w:r>
      </w:ins>
      <w:ins w:id="1717" w:author="Stefan Behring" w:date="2021-12-21T12:45:00Z">
        <w:r w:rsidR="36304E5E">
          <w:t>abschnitt</w:t>
        </w:r>
      </w:ins>
      <w:ins w:id="1718" w:author="Stefan Behring" w:date="2021-12-21T12:44:00Z">
        <w:r>
          <w:t>) Allgemeines zum Versuchsprogramm</w:t>
        </w:r>
      </w:ins>
    </w:p>
    <w:p w14:paraId="443B77DC" w14:textId="1396E066" w:rsidR="7A13B18D" w:rsidRDefault="7A13B18D">
      <w:pPr>
        <w:rPr>
          <w:ins w:id="1719" w:author="Stefan Behring" w:date="2021-12-21T12:28:00Z"/>
        </w:rPr>
      </w:pPr>
      <w:ins w:id="1720" w:author="Stefan Behring" w:date="2021-12-21T12:24:00Z">
        <w:r>
          <w:t>D</w:t>
        </w:r>
      </w:ins>
      <w:ins w:id="1721" w:author="Stefan Behring" w:date="2021-12-21T12:25:00Z">
        <w:r>
          <w:t xml:space="preserve">as </w:t>
        </w:r>
        <w:commentRangeStart w:id="1722"/>
        <w:r>
          <w:t>Versuchsprogramm</w:t>
        </w:r>
      </w:ins>
      <w:commentRangeEnd w:id="1722"/>
      <w:r>
        <w:commentReference w:id="1722"/>
      </w:r>
      <w:ins w:id="1723" w:author="Stefan Behring" w:date="2021-12-21T12:25:00Z">
        <w:r>
          <w:t xml:space="preserve"> g</w:t>
        </w:r>
      </w:ins>
      <w:ins w:id="1724" w:author="Stefan Behring" w:date="2021-12-21T12:27:00Z">
        <w:r w:rsidR="17CB6BCC">
          <w:t xml:space="preserve">liedert sich </w:t>
        </w:r>
      </w:ins>
      <w:ins w:id="1725" w:author="Stefan Behring" w:date="2021-12-21T12:28:00Z">
        <w:r w:rsidR="17CB6BCC">
          <w:t>wie folgt:</w:t>
        </w:r>
      </w:ins>
    </w:p>
    <w:p w14:paraId="40A90E78" w14:textId="72FDA6F4" w:rsidR="17CB6BCC" w:rsidRDefault="17CB6BCC" w:rsidP="64B3F377">
      <w:pPr>
        <w:rPr>
          <w:ins w:id="1726" w:author="Stefan Behring" w:date="2021-12-21T12:28:00Z"/>
          <w:rFonts w:eastAsia="Calibri"/>
          <w:szCs w:val="20"/>
        </w:rPr>
      </w:pPr>
      <w:ins w:id="1727" w:author="Stefan Behring" w:date="2021-12-21T12:28:00Z">
        <w:r w:rsidRPr="64B3F377">
          <w:rPr>
            <w:rFonts w:eastAsia="Calibri"/>
            <w:szCs w:val="20"/>
          </w:rPr>
          <w:t xml:space="preserve">Kleinversuche als </w:t>
        </w:r>
        <w:proofErr w:type="spellStart"/>
        <w:r w:rsidRPr="64B3F377">
          <w:rPr>
            <w:rFonts w:eastAsia="Calibri"/>
            <w:szCs w:val="20"/>
          </w:rPr>
          <w:t>Slipblockversuche</w:t>
        </w:r>
        <w:proofErr w:type="spellEnd"/>
        <w:r w:rsidRPr="64B3F377">
          <w:rPr>
            <w:rFonts w:eastAsia="Calibri"/>
            <w:szCs w:val="20"/>
          </w:rPr>
          <w:t xml:space="preserve"> mit der Zielsetzung  (...beschreiben)</w:t>
        </w:r>
      </w:ins>
    </w:p>
    <w:p w14:paraId="47597170" w14:textId="5D91E356" w:rsidR="17CB6BCC" w:rsidRDefault="17CB6BCC" w:rsidP="64B3F377">
      <w:pPr>
        <w:rPr>
          <w:ins w:id="1728" w:author="Stefan Behring" w:date="2021-12-21T12:29:00Z"/>
          <w:rFonts w:eastAsia="Calibri"/>
          <w:szCs w:val="20"/>
        </w:rPr>
      </w:pPr>
      <w:ins w:id="1729" w:author="Stefan Behring" w:date="2021-12-21T12:28:00Z">
        <w:r w:rsidRPr="64B3F377">
          <w:rPr>
            <w:rFonts w:eastAsia="Calibri"/>
            <w:szCs w:val="20"/>
          </w:rPr>
          <w:t>Sc</w:t>
        </w:r>
      </w:ins>
      <w:ins w:id="1730" w:author="Stefan Behring" w:date="2021-12-21T12:29:00Z">
        <w:r w:rsidRPr="64B3F377">
          <w:rPr>
            <w:rFonts w:eastAsia="Calibri"/>
            <w:szCs w:val="20"/>
          </w:rPr>
          <w:t>hubbalken</w:t>
        </w:r>
      </w:ins>
    </w:p>
    <w:p w14:paraId="34FBA842" w14:textId="24554B27" w:rsidR="17CB6BCC" w:rsidRDefault="17CB6BCC" w:rsidP="64B3F377">
      <w:pPr>
        <w:rPr>
          <w:ins w:id="1731" w:author="Stefan Behring" w:date="2021-12-21T12:24:00Z"/>
          <w:rFonts w:eastAsia="Calibri"/>
          <w:szCs w:val="20"/>
        </w:rPr>
      </w:pPr>
      <w:ins w:id="1732" w:author="Stefan Behring" w:date="2021-12-21T12:29:00Z">
        <w:r w:rsidRPr="64B3F377">
          <w:rPr>
            <w:rFonts w:eastAsia="Calibri"/>
            <w:szCs w:val="20"/>
          </w:rPr>
          <w:t>Biegebalken   (Deine Zeichnung ist schon eher Auswertung, trenne das sauber)</w:t>
        </w:r>
      </w:ins>
    </w:p>
    <w:p w14:paraId="17DDA9EE" w14:textId="3735D251" w:rsidR="64B3F377" w:rsidRDefault="64B3F377">
      <w:pPr>
        <w:rPr>
          <w:ins w:id="1733" w:author="Stefan Behring" w:date="2021-12-21T12:44:00Z"/>
        </w:rPr>
      </w:pPr>
    </w:p>
    <w:p w14:paraId="33B8E9AF" w14:textId="7A925650" w:rsidR="10E695C2" w:rsidRDefault="10E695C2" w:rsidP="64B3F377">
      <w:pPr>
        <w:rPr>
          <w:ins w:id="1734" w:author="Stefan Behring" w:date="2021-12-21T12:24:00Z"/>
          <w:rFonts w:eastAsia="Calibri"/>
          <w:szCs w:val="20"/>
        </w:rPr>
      </w:pPr>
      <w:ins w:id="1735" w:author="Stefan Behring" w:date="2021-12-21T12:44:00Z">
        <w:r w:rsidRPr="64B3F377">
          <w:rPr>
            <w:rFonts w:eastAsia="Calibri"/>
            <w:szCs w:val="20"/>
          </w:rPr>
          <w:t>(</w:t>
        </w:r>
        <w:del w:id="1736" w:author="Stefan Behring [2]" w:date="2021-12-21T18:56:00Z">
          <w:r w:rsidRPr="64B3F377" w:rsidDel="00CA667E">
            <w:rPr>
              <w:rFonts w:eastAsia="Calibri"/>
              <w:szCs w:val="20"/>
            </w:rPr>
            <w:delText>n</w:delText>
          </w:r>
        </w:del>
      </w:ins>
      <w:ins w:id="1737" w:author="Stefan Behring" w:date="2021-12-21T12:45:00Z">
        <w:del w:id="1738" w:author="Stefan Behring [2]" w:date="2021-12-21T18:56:00Z">
          <w:r w:rsidRPr="64B3F377" w:rsidDel="00CA667E">
            <w:rPr>
              <w:rFonts w:eastAsia="Calibri"/>
              <w:szCs w:val="20"/>
            </w:rPr>
            <w:delText>euer Unter</w:delText>
          </w:r>
          <w:r w:rsidR="21B2C19D" w:rsidRPr="64B3F377" w:rsidDel="00CA667E">
            <w:rPr>
              <w:rFonts w:eastAsia="Calibri"/>
              <w:szCs w:val="20"/>
            </w:rPr>
            <w:delText>abschnitt</w:delText>
          </w:r>
          <w:r w:rsidRPr="64B3F377" w:rsidDel="00CA667E">
            <w:rPr>
              <w:rFonts w:eastAsia="Calibri"/>
              <w:szCs w:val="20"/>
            </w:rPr>
            <w:delText>) Auswahl des Klebstoffs</w:delText>
          </w:r>
        </w:del>
      </w:ins>
    </w:p>
    <w:p w14:paraId="468B71F5" w14:textId="16DED697" w:rsidR="086E9EA3" w:rsidDel="00534225" w:rsidRDefault="086E9EA3">
      <w:pPr>
        <w:rPr>
          <w:ins w:id="1739" w:author="Stefan Behring" w:date="2021-12-21T12:24:00Z"/>
          <w:del w:id="1740" w:author="Stefan Behring [2]" w:date="2021-12-21T18:56:00Z"/>
        </w:rPr>
      </w:pPr>
      <w:ins w:id="1741" w:author="Stefan Behring" w:date="2021-12-21T12:30:00Z">
        <w:del w:id="1742" w:author="Stefan Behring [2]" w:date="2021-12-21T18:56:00Z">
          <w:r w:rsidDel="00534225">
            <w:delText xml:space="preserve">Die </w:delText>
          </w:r>
        </w:del>
      </w:ins>
      <w:ins w:id="1743" w:author="Stefan Behring" w:date="2021-12-21T12:31:00Z">
        <w:del w:id="1744" w:author="Stefan Behring [2]" w:date="2021-12-21T18:56:00Z">
          <w:r w:rsidDel="00534225">
            <w:delText>Kleinversuche (Sliplockversuche siehe AABBB) ware</w:delText>
          </w:r>
          <w:r w:rsidR="6E123E27" w:rsidDel="00534225">
            <w:delText>n in erster Linie dafür gedacht, einen geeigneten Klebstoff</w:delText>
          </w:r>
        </w:del>
      </w:ins>
      <w:ins w:id="1745" w:author="Stefan Behring" w:date="2021-12-21T12:34:00Z">
        <w:del w:id="1746" w:author="Stefan Behring [2]" w:date="2021-12-21T18:56:00Z">
          <w:r w:rsidR="7FD604C3" w:rsidDel="00534225">
            <w:delText>,</w:delText>
          </w:r>
        </w:del>
      </w:ins>
      <w:ins w:id="1747" w:author="Stefan Behring" w:date="2021-12-21T12:32:00Z">
        <w:del w:id="1748" w:author="Stefan Behring [2]" w:date="2021-12-21T18:56:00Z">
          <w:r w:rsidR="6E123E27" w:rsidDel="00534225">
            <w:delText xml:space="preserve"> eine geeignete Klebstoffkonsistenz</w:delText>
          </w:r>
        </w:del>
      </w:ins>
      <w:ins w:id="1749" w:author="Stefan Behring" w:date="2021-12-21T12:33:00Z">
        <w:del w:id="1750" w:author="Stefan Behring [2]" w:date="2021-12-21T18:56:00Z">
          <w:r w:rsidR="313EF483" w:rsidDel="00534225">
            <w:delText xml:space="preserve"> sowie eine geeignete Be</w:delText>
          </w:r>
        </w:del>
      </w:ins>
      <w:ins w:id="1751" w:author="Stefan Behring" w:date="2021-12-21T12:34:00Z">
        <w:del w:id="1752" w:author="Stefan Behring [2]" w:date="2021-12-21T18:56:00Z">
          <w:r w:rsidR="313EF483" w:rsidDel="00534225">
            <w:delText>tonoberfläche</w:delText>
          </w:r>
        </w:del>
      </w:ins>
      <w:ins w:id="1753" w:author="Stefan Behring" w:date="2021-12-21T12:32:00Z">
        <w:del w:id="1754" w:author="Stefan Behring [2]" w:date="2021-12-21T18:56:00Z">
          <w:r w:rsidR="6E123E27" w:rsidDel="00534225">
            <w:delText xml:space="preserve"> zu identifizieren.</w:delText>
          </w:r>
        </w:del>
      </w:ins>
    </w:p>
    <w:p w14:paraId="2C6FACF1" w14:textId="689CA237" w:rsidR="6E7E6C3D" w:rsidRPr="00E81B1B" w:rsidDel="00B2141D" w:rsidRDefault="760CF52A" w:rsidP="64B3F377">
      <w:pPr>
        <w:rPr>
          <w:ins w:id="1755" w:author="Stefan Behring" w:date="2021-12-21T12:39:00Z"/>
          <w:del w:id="1756" w:author="Stefan Behring [2]" w:date="2021-12-21T18:22:00Z"/>
          <w:rFonts w:eastAsia="Calibri"/>
        </w:rPr>
      </w:pPr>
      <w:del w:id="1757" w:author="Stefan Behring [2]" w:date="2021-12-21T18:22:00Z">
        <w:r w:rsidDel="00B2141D">
          <w:delText>Bei den Klebstoffen für d</w:delText>
        </w:r>
      </w:del>
      <w:ins w:id="1758" w:author="Stefan Behring" w:date="2021-12-21T12:34:00Z">
        <w:del w:id="1759" w:author="Stefan Behring [2]" w:date="2021-12-21T18:22:00Z">
          <w:r w:rsidR="0875CF01" w:rsidDel="00B2141D">
            <w:delText>D</w:delText>
          </w:r>
        </w:del>
      </w:ins>
      <w:del w:id="1760" w:author="Stefan Behring [2]" w:date="2021-12-21T18:22:00Z">
        <w:r w:rsidR="19023B21" w:rsidDel="00B2141D">
          <w:delText xml:space="preserve">ie ersten Versuche zur </w:delText>
        </w:r>
        <w:r w:rsidDel="00B2141D">
          <w:delText>Oberfläche des Betons</w:delText>
        </w:r>
      </w:del>
      <w:ins w:id="1761" w:author="Jan Wenker" w:date="2021-12-14T14:17:00Z">
        <w:del w:id="1762" w:author="Stefan Behring [2]" w:date="2021-12-21T18:22:00Z">
          <w:r w:rsidR="34D0DF37" w:rsidDel="00B2141D">
            <w:delText>Verkl</w:delText>
          </w:r>
        </w:del>
      </w:ins>
      <w:ins w:id="1763" w:author="Jan Wenker" w:date="2021-12-14T14:18:00Z">
        <w:del w:id="1764" w:author="Stefan Behring [2]" w:date="2021-12-21T18:22:00Z">
          <w:r w:rsidR="34D0DF37" w:rsidDel="00B2141D">
            <w:delText>ebung verschiedener Betonoberflächen</w:delText>
          </w:r>
        </w:del>
      </w:ins>
      <w:del w:id="1765" w:author="Stefan Behring [2]" w:date="2021-12-21T18:22:00Z">
        <w:r w:rsidR="19023B21" w:rsidDel="00B2141D">
          <w:delText xml:space="preserve"> </w:delText>
        </w:r>
        <w:r w:rsidDel="00B2141D">
          <w:delText>handelte es sich um</w:delText>
        </w:r>
      </w:del>
      <w:ins w:id="1766" w:author="Stefan Behring" w:date="2021-12-21T12:34:00Z">
        <w:del w:id="1767" w:author="Stefan Behring [2]" w:date="2021-12-21T18:22:00Z">
          <w:r w:rsidR="1C08426E" w:rsidDel="00B2141D">
            <w:delText>wurden mi</w:delText>
          </w:r>
        </w:del>
      </w:ins>
      <w:ins w:id="1768" w:author="Stefan Behring" w:date="2021-12-21T12:35:00Z">
        <w:del w:id="1769" w:author="Stefan Behring [2]" w:date="2021-12-21T18:22:00Z">
          <w:r w:rsidR="1C08426E" w:rsidDel="00B2141D">
            <w:delText>t</w:delText>
          </w:r>
        </w:del>
      </w:ins>
      <w:del w:id="1770" w:author="Stefan Behring [2]" w:date="2021-12-21T18:22:00Z">
        <w:r w:rsidR="19023B21" w:rsidDel="00B2141D">
          <w:delText xml:space="preserve"> einen zwei-komponentigen (2K) Polyurethanklebstoff der </w:delText>
        </w:r>
        <w:r w:rsidR="19023B21" w:rsidDel="00B2141D">
          <w:lastRenderedPageBreak/>
          <w:delText>Firma Collano sowie den 2K-Epoxidharzklebstoff Compo</w:delText>
        </w:r>
        <w:r w:rsidR="73EB0D88" w:rsidDel="00B2141D">
          <w:delText>n</w:delText>
        </w:r>
        <w:r w:rsidR="19023B21" w:rsidDel="00B2141D">
          <w:delText xml:space="preserve">o der Firma Bennert. Letzterer wird von Bennert als zusammen mit Zuschlagstoffen als Polymerbeton zur Sanierung von Holzbalkendecken </w:delText>
        </w:r>
        <w:r w:rsidDel="00B2141D">
          <w:delText>vertrieben</w:delText>
        </w:r>
      </w:del>
      <w:ins w:id="1771" w:author="Stefan Behring" w:date="2021-12-21T12:35:00Z">
        <w:del w:id="1772" w:author="Stefan Behring [2]" w:date="2021-12-21T18:22:00Z">
          <w:r w:rsidR="4F364C4D" w:rsidDel="00B2141D">
            <w:delText>eingesetzt</w:delText>
          </w:r>
        </w:del>
      </w:ins>
      <w:del w:id="1773" w:author="Stefan Behring [2]" w:date="2021-12-21T18:22:00Z">
        <w:r w:rsidR="19023B21" w:rsidDel="00B2141D">
          <w:delText xml:space="preserve"> und ist bauaufsichtlich zugelassen. Die Zuschlagmischung der Fa. Bennert enthält ein Größtkorn von </w:delText>
        </w:r>
        <w:commentRangeStart w:id="1774"/>
        <w:r w:rsidR="19023B21" w:rsidDel="00B2141D">
          <w:delText>3</w:delText>
        </w:r>
        <w:commentRangeEnd w:id="1774"/>
        <w:r w:rsidDel="00B2141D">
          <w:commentReference w:id="1774"/>
        </w:r>
        <w:r w:rsidR="19023B21" w:rsidDel="00B2141D">
          <w:delText xml:space="preserve"> mm</w:delText>
        </w:r>
      </w:del>
      <w:ins w:id="1775" w:author="Stefan Behring" w:date="2021-12-21T12:38:00Z">
        <w:del w:id="1776" w:author="Stefan Behring [2]" w:date="2021-12-21T18:22:00Z">
          <w:r w:rsidR="4BCF91A0" w:rsidDel="00B2141D">
            <w:delText>.</w:delText>
          </w:r>
        </w:del>
      </w:ins>
      <w:del w:id="1777" w:author="Stefan Behring [2]" w:date="2021-12-21T18:22:00Z">
        <w:r w:rsidDel="00B2141D">
          <w:delText xml:space="preserve"> und erweist sich für den Auftrag mit einem Mörtelschlitten als unpraktikabel</w:delText>
        </w:r>
        <w:r w:rsidR="64F7601C" w:rsidDel="00B2141D">
          <w:delText>.</w:delText>
        </w:r>
        <w:r w:rsidR="19023B21" w:rsidDel="00B2141D">
          <w:delText xml:space="preserve"> Für die Kleinversuche erfolgte der Auftrag </w:delText>
        </w:r>
        <w:r w:rsidDel="00B2141D">
          <w:delText>daher</w:delText>
        </w:r>
        <w:r w:rsidR="73EB0D88" w:rsidDel="00B2141D">
          <w:delText xml:space="preserve"> </w:delText>
        </w:r>
        <w:r w:rsidR="19023B21" w:rsidDel="00B2141D">
          <w:delText xml:space="preserve">flächig mit einer Kelle. </w:delText>
        </w:r>
      </w:del>
    </w:p>
    <w:p w14:paraId="2A4F504B" w14:textId="07F3ACE5" w:rsidR="6E7E6C3D" w:rsidRPr="00E81B1B" w:rsidDel="00B2141D" w:rsidRDefault="60B85683" w:rsidP="64B3F377">
      <w:pPr>
        <w:rPr>
          <w:ins w:id="1778" w:author="Stefan Behring" w:date="2021-12-21T12:46:00Z"/>
          <w:del w:id="1779" w:author="Stefan Behring [2]" w:date="2021-12-21T18:22:00Z"/>
          <w:rFonts w:eastAsia="Calibri"/>
        </w:rPr>
      </w:pPr>
      <w:ins w:id="1780" w:author="Stefan Behring" w:date="2021-12-21T12:39:00Z">
        <w:del w:id="1781" w:author="Stefan Behring [2]" w:date="2021-12-21T18:22:00Z">
          <w:r w:rsidDel="00B2141D">
            <w:delText>Zielstellung bei der Konsistenzeinstellung war die Verarbeitbarkeit mit einem Mörtelschlitten.</w:delText>
          </w:r>
        </w:del>
      </w:ins>
      <w:ins w:id="1782" w:author="Stefan Behring" w:date="2021-12-21T12:40:00Z">
        <w:del w:id="1783" w:author="Stefan Behring [2]" w:date="2021-12-21T18:22:00Z">
          <w:r w:rsidDel="00B2141D">
            <w:delText xml:space="preserve"> </w:delText>
          </w:r>
          <w:r w:rsidR="0E8C6FE5" w:rsidDel="00B2141D">
            <w:delText>Die Einstellung der Konsistenz erfolgte im ersten Schritt über ein Tixotropiermittel</w:delText>
          </w:r>
        </w:del>
      </w:ins>
      <w:ins w:id="1784" w:author="Stefan Behring" w:date="2021-12-21T12:41:00Z">
        <w:del w:id="1785" w:author="Stefan Behring [2]" w:date="2021-12-21T18:22:00Z">
          <w:r w:rsidR="0E8C6FE5" w:rsidDel="00B2141D">
            <w:delText>. Im zwei</w:delText>
          </w:r>
          <w:r w:rsidR="4B528FDC" w:rsidDel="00B2141D">
            <w:delText>ten, aus Kostengründen</w:delText>
          </w:r>
        </w:del>
      </w:ins>
      <w:ins w:id="1786" w:author="Stefan Behring" w:date="2021-12-21T12:42:00Z">
        <w:del w:id="1787" w:author="Stefan Behring [2]" w:date="2021-12-21T18:22:00Z">
          <w:r w:rsidR="45DEF444" w:rsidDel="00B2141D">
            <w:delText>,</w:delText>
          </w:r>
        </w:del>
      </w:ins>
      <w:ins w:id="1788" w:author="Stefan Behring" w:date="2021-12-21T12:41:00Z">
        <w:del w:id="1789" w:author="Stefan Behring [2]" w:date="2021-12-21T18:22:00Z">
          <w:r w:rsidR="4B528FDC" w:rsidDel="00B2141D">
            <w:delText xml:space="preserve"> durch eine Erhöhung des Feinsandanteils.</w:delText>
          </w:r>
        </w:del>
      </w:ins>
      <w:del w:id="1790" w:author="Stefan Behring [2]" w:date="2021-12-21T18:22:00Z">
        <w:r w:rsidR="760CF52A" w:rsidDel="00B2141D">
          <w:delText xml:space="preserve">Da sich diese Methode als recht zeitaufwändig erwies, </w:delText>
        </w:r>
        <w:r w:rsidR="760CF52A" w:rsidRPr="64B3F377" w:rsidDel="00B2141D">
          <w:rPr>
            <w:rFonts w:eastAsia="Calibri"/>
          </w:rPr>
          <w:delText>wurde das zugrunde liegende Epoxidharzsystem mit feinkörnigeren Zuschlägen sowie einem Thixotropiermittel modifiziert, sodass der Auftrag mit einem Mörtelschlitten möglich wurde. Später wurde aus Kostengründen auf das Thixotropiermittel verzichtet und stattdessen der Anteil der anderen Zuschläge leicht erhöht.</w:delText>
        </w:r>
        <w:r w:rsidR="19023B21" w:rsidRPr="64B3F377" w:rsidDel="00B2141D">
          <w:rPr>
            <w:rFonts w:eastAsia="Calibri"/>
          </w:rPr>
          <w:delText xml:space="preserve"> </w:delText>
        </w:r>
      </w:del>
    </w:p>
    <w:p w14:paraId="3C2B488C" w14:textId="13472A05" w:rsidR="6E7E6C3D" w:rsidRPr="00E81B1B" w:rsidDel="00B2141D" w:rsidRDefault="681D703F" w:rsidP="64B3F377">
      <w:pPr>
        <w:rPr>
          <w:ins w:id="1791" w:author="Stefan Behring" w:date="2021-12-21T12:46:00Z"/>
          <w:del w:id="1792" w:author="Stefan Behring [2]" w:date="2021-12-21T18:22:00Z"/>
          <w:rFonts w:eastAsia="Calibri"/>
        </w:rPr>
      </w:pPr>
      <w:ins w:id="1793" w:author="Stefan Behring" w:date="2021-12-21T12:46:00Z">
        <w:del w:id="1794" w:author="Stefan Behring [2]" w:date="2021-12-21T18:22:00Z">
          <w:r w:rsidRPr="64B3F377" w:rsidDel="00B2141D">
            <w:rPr>
              <w:rFonts w:eastAsia="Calibri"/>
            </w:rPr>
            <w:delText>Hier kommt deine Tabelle mit den Klebstoffen. Beschreibe anschließend, was du meinst</w:delText>
          </w:r>
        </w:del>
      </w:ins>
      <w:ins w:id="1795" w:author="Stefan Behring" w:date="2021-12-21T12:48:00Z">
        <w:del w:id="1796" w:author="Stefan Behring [2]" w:date="2021-12-21T18:22:00Z">
          <w:r w:rsidR="4DD6793C" w:rsidRPr="64B3F377" w:rsidDel="00B2141D">
            <w:rPr>
              <w:rFonts w:eastAsia="Calibri"/>
            </w:rPr>
            <w:delText xml:space="preserve"> und zwar für jeden Klebstoff deiner Tabelle. Beschreibe hier auch ganz kurz, warum du den Rampf mit aufnimmst, mit Verweis au</w:delText>
          </w:r>
        </w:del>
      </w:ins>
      <w:ins w:id="1797" w:author="Stefan Behring" w:date="2021-12-21T12:51:00Z">
        <w:del w:id="1798" w:author="Stefan Behring [2]" w:date="2021-12-21T18:22:00Z">
          <w:r w:rsidR="5CBC6592" w:rsidRPr="64B3F377" w:rsidDel="00B2141D">
            <w:rPr>
              <w:rFonts w:eastAsia="Calibri"/>
            </w:rPr>
            <w:delText>f</w:delText>
          </w:r>
        </w:del>
      </w:ins>
      <w:ins w:id="1799" w:author="Stefan Behring" w:date="2021-12-21T12:48:00Z">
        <w:del w:id="1800" w:author="Stefan Behring [2]" w:date="2021-12-21T18:22:00Z">
          <w:r w:rsidR="4DD6793C" w:rsidRPr="64B3F377" w:rsidDel="00B2141D">
            <w:rPr>
              <w:rFonts w:eastAsia="Calibri"/>
            </w:rPr>
            <w:delText xml:space="preserve"> das</w:delText>
          </w:r>
        </w:del>
      </w:ins>
      <w:ins w:id="1801" w:author="Stefan Behring" w:date="2021-12-21T12:49:00Z">
        <w:del w:id="1802" w:author="Stefan Behring [2]" w:date="2021-12-21T18:22:00Z">
          <w:r w:rsidR="4DD6793C" w:rsidRPr="64B3F377" w:rsidDel="00B2141D">
            <w:rPr>
              <w:rFonts w:eastAsia="Calibri"/>
            </w:rPr>
            <w:delText xml:space="preserve"> </w:delText>
          </w:r>
        </w:del>
      </w:ins>
      <w:ins w:id="1803" w:author="Stefan Behring" w:date="2021-12-21T12:51:00Z">
        <w:del w:id="1804" w:author="Stefan Behring [2]" w:date="2021-12-21T18:22:00Z">
          <w:r w:rsidR="302F05F1" w:rsidRPr="64B3F377" w:rsidDel="00B2141D">
            <w:rPr>
              <w:rFonts w:eastAsia="Calibri"/>
            </w:rPr>
            <w:delText xml:space="preserve">entsprechende </w:delText>
          </w:r>
        </w:del>
      </w:ins>
      <w:ins w:id="1805" w:author="Stefan Behring" w:date="2021-12-21T12:49:00Z">
        <w:del w:id="1806" w:author="Stefan Behring [2]" w:date="2021-12-21T18:22:00Z">
          <w:r w:rsidR="4DD6793C" w:rsidRPr="64B3F377" w:rsidDel="00B2141D">
            <w:rPr>
              <w:rFonts w:eastAsia="Calibri"/>
            </w:rPr>
            <w:delText>Kapi</w:delText>
          </w:r>
          <w:r w:rsidR="214EB9D9" w:rsidRPr="64B3F377" w:rsidDel="00B2141D">
            <w:rPr>
              <w:rFonts w:eastAsia="Calibri"/>
            </w:rPr>
            <w:delText>tel.</w:delText>
          </w:r>
        </w:del>
      </w:ins>
    </w:p>
    <w:p w14:paraId="44482DD6" w14:textId="094EE172" w:rsidR="6E7E6C3D" w:rsidRPr="00E81B1B" w:rsidDel="00B2141D" w:rsidRDefault="19023B21" w:rsidP="64B3F377">
      <w:pPr>
        <w:rPr>
          <w:ins w:id="1807" w:author="Stefan Behring" w:date="2021-12-21T12:47:00Z"/>
          <w:del w:id="1808" w:author="Stefan Behring [2]" w:date="2021-12-21T18:22:00Z"/>
          <w:rFonts w:eastAsia="Calibri"/>
        </w:rPr>
      </w:pPr>
      <w:del w:id="1809" w:author="Stefan Behring [2]" w:date="2021-12-21T18:22:00Z">
        <w:r w:rsidRPr="64B3F377" w:rsidDel="00B2141D">
          <w:rPr>
            <w:rFonts w:eastAsia="Calibri"/>
          </w:rPr>
          <w:delText xml:space="preserve">Auf die Mischungen dieses Klebstoffs wird im Weiteren wie folgt Bezug genommen: C1 für die Mischung </w:delText>
        </w:r>
        <w:r w:rsidR="760CF52A" w:rsidRPr="64B3F377" w:rsidDel="00B2141D">
          <w:rPr>
            <w:rFonts w:eastAsia="Calibri"/>
          </w:rPr>
          <w:delText>vom Hersteller</w:delText>
        </w:r>
      </w:del>
      <w:ins w:id="1810" w:author="Jan Wenker" w:date="2021-12-14T14:19:00Z">
        <w:del w:id="1811" w:author="Stefan Behring [2]" w:date="2021-12-21T18:22:00Z">
          <w:r w:rsidR="654F3C3A" w:rsidRPr="64B3F377" w:rsidDel="00B2141D">
            <w:rPr>
              <w:rFonts w:eastAsia="Calibri"/>
            </w:rPr>
            <w:delText>nach Herstellerangaben Fa. Bennert</w:delText>
          </w:r>
        </w:del>
      </w:ins>
      <w:del w:id="1812" w:author="Stefan Behring [2]" w:date="2021-12-21T18:22:00Z">
        <w:r w:rsidRPr="64B3F377" w:rsidDel="00B2141D">
          <w:rPr>
            <w:rFonts w:eastAsia="Calibri"/>
          </w:rPr>
          <w:delText>, C2 für die modifizierte Mischung mit Thixotropiermittel, C3 für die modif</w:delText>
        </w:r>
        <w:r w:rsidR="47C4BA2A" w:rsidRPr="64B3F377" w:rsidDel="00B2141D">
          <w:rPr>
            <w:rFonts w:eastAsia="Calibri"/>
          </w:rPr>
          <w:delText>i</w:delText>
        </w:r>
        <w:r w:rsidRPr="64B3F377" w:rsidDel="00B2141D">
          <w:rPr>
            <w:rFonts w:eastAsia="Calibri"/>
          </w:rPr>
          <w:delText>zierte Mischung ohne Thixotropiermittel.</w:delText>
        </w:r>
      </w:del>
    </w:p>
    <w:p w14:paraId="3FD6F244" w14:textId="0249D9BB" w:rsidR="64B3F377" w:rsidRDefault="64B3F377" w:rsidP="64B3F377">
      <w:pPr>
        <w:rPr>
          <w:ins w:id="1813" w:author="Stefan Behring" w:date="2021-12-21T12:47:00Z"/>
          <w:rFonts w:eastAsia="Calibri"/>
          <w:szCs w:val="20"/>
        </w:rPr>
      </w:pPr>
    </w:p>
    <w:p w14:paraId="33F7FB53" w14:textId="07481E1D" w:rsidR="58B13E48" w:rsidDel="00F40552" w:rsidRDefault="58B13E48" w:rsidP="64B3F377">
      <w:pPr>
        <w:rPr>
          <w:del w:id="1814" w:author="Stefan Behring [2]" w:date="2021-12-21T19:00:00Z"/>
          <w:rFonts w:eastAsia="Calibri"/>
          <w:szCs w:val="20"/>
        </w:rPr>
      </w:pPr>
      <w:ins w:id="1815" w:author="Stefan Behring" w:date="2021-12-21T12:52:00Z">
        <w:del w:id="1816" w:author="Stefan Behring [2]" w:date="2021-12-21T19:00:00Z">
          <w:r w:rsidRPr="64B3F377" w:rsidDel="00F40552">
            <w:rPr>
              <w:rFonts w:eastAsia="Calibri"/>
              <w:szCs w:val="20"/>
            </w:rPr>
            <w:delText>(neuer Unterabschnitt) Aus</w:delText>
          </w:r>
        </w:del>
      </w:ins>
    </w:p>
    <w:p w14:paraId="3A74F886" w14:textId="44AB5E5E" w:rsidR="6E7E6C3D" w:rsidRPr="005B6B00" w:rsidRDefault="760CF52A" w:rsidP="760CF52A">
      <w:pPr>
        <w:rPr>
          <w:highlight w:val="yellow"/>
          <w:rPrChange w:id="1817" w:author="Stefan Behring [2]" w:date="2021-12-21T19:01:00Z">
            <w:rPr/>
          </w:rPrChange>
        </w:rPr>
      </w:pPr>
      <w:commentRangeStart w:id="1818"/>
      <w:commentRangeStart w:id="1819"/>
      <w:r w:rsidRPr="005B6B00">
        <w:rPr>
          <w:highlight w:val="yellow"/>
          <w:rPrChange w:id="1820" w:author="Stefan Behring [2]" w:date="2021-12-21T19:01:00Z">
            <w:rPr/>
          </w:rPrChange>
        </w:rPr>
        <w:t xml:space="preserve">Durch diese Anpassung ist eine Abminderung der Adhäsionsfähigkeit nicht auszuschließen. Die neue Zusammensetzung wurde in der Serie SB-TK-C3-S1 in Verbindung mit einer mit </w:t>
      </w:r>
      <w:proofErr w:type="spellStart"/>
      <w:r w:rsidRPr="005B6B00">
        <w:rPr>
          <w:highlight w:val="yellow"/>
          <w:rPrChange w:id="1821" w:author="Stefan Behring [2]" w:date="2021-12-21T19:01:00Z">
            <w:rPr/>
          </w:rPrChange>
        </w:rPr>
        <w:t>Schalöl</w:t>
      </w:r>
      <w:proofErr w:type="spellEnd"/>
      <w:r w:rsidRPr="005B6B00">
        <w:rPr>
          <w:highlight w:val="yellow"/>
          <w:rPrChange w:id="1822" w:author="Stefan Behring [2]" w:date="2021-12-21T19:01:00Z">
            <w:rPr/>
          </w:rPrChange>
        </w:rPr>
        <w:t xml:space="preserve"> geschalten Betonoberfläche überprüft. Da bei den Versuchen mit der ursprünglichen Zusammensetzung C1 unabhängig von der Betonoberfläche nie adhäsives Versagen beobachtet wurde, wurde davon ausgegangen, dass sich diese Annahme auf die neue Mischung übertragen ließ, solange für eine der Oberflächen die Eignung des modifizierten Klebstoffs nachgewiesen werden konnte. Dabei wurde angenommen, dass die mit </w:t>
      </w:r>
      <w:proofErr w:type="spellStart"/>
      <w:r w:rsidRPr="005B6B00">
        <w:rPr>
          <w:highlight w:val="yellow"/>
          <w:rPrChange w:id="1823" w:author="Stefan Behring [2]" w:date="2021-12-21T19:01:00Z">
            <w:rPr/>
          </w:rPrChange>
        </w:rPr>
        <w:t>Schalöl</w:t>
      </w:r>
      <w:proofErr w:type="spellEnd"/>
      <w:r w:rsidRPr="005B6B00">
        <w:rPr>
          <w:highlight w:val="yellow"/>
          <w:rPrChange w:id="1824" w:author="Stefan Behring [2]" w:date="2021-12-21T19:01:00Z">
            <w:rPr/>
          </w:rPrChange>
        </w:rPr>
        <w:t xml:space="preserve"> behandelte Oberfläche den ungünstigsten Fall darstellt. Da ebenfalls kein adhäsives Versagen und sehr hohe Bruchlasten erzielt werden konnten, wurde der Klebstoff C3 für die weitern Versuche, die Schub-Biege-Versuche, verwendet. </w:t>
      </w:r>
    </w:p>
    <w:p w14:paraId="1B163448" w14:textId="0A3E187A" w:rsidR="6E7E6C3D" w:rsidRPr="005B6B00" w:rsidRDefault="760CF52A" w:rsidP="760CF52A">
      <w:pPr>
        <w:rPr>
          <w:rFonts w:eastAsia="Calibri"/>
          <w:szCs w:val="20"/>
          <w:highlight w:val="yellow"/>
          <w:rPrChange w:id="1825" w:author="Stefan Behring [2]" w:date="2021-12-21T19:01:00Z">
            <w:rPr>
              <w:rFonts w:eastAsia="Calibri"/>
              <w:szCs w:val="20"/>
            </w:rPr>
          </w:rPrChange>
        </w:rPr>
      </w:pPr>
      <w:commentRangeStart w:id="1826"/>
      <w:r w:rsidRPr="005B6B00">
        <w:rPr>
          <w:rFonts w:eastAsia="Calibri"/>
          <w:szCs w:val="20"/>
          <w:highlight w:val="yellow"/>
          <w:rPrChange w:id="1827" w:author="Stefan Behring [2]" w:date="2021-12-21T19:01:00Z">
            <w:rPr>
              <w:rFonts w:eastAsia="Calibri"/>
              <w:szCs w:val="20"/>
            </w:rPr>
          </w:rPrChange>
        </w:rPr>
        <w:t>Dabei trat in einigen Fällen ein adhäsives Versagen auf, welches zunächst auf die recht geringe offene Zeit des Epoxidharze</w:t>
      </w:r>
      <w:r w:rsidR="00E81B1B" w:rsidRPr="005B6B00">
        <w:rPr>
          <w:rFonts w:eastAsia="Calibri"/>
          <w:szCs w:val="20"/>
          <w:highlight w:val="yellow"/>
          <w:rPrChange w:id="1828" w:author="Stefan Behring [2]" w:date="2021-12-21T19:01:00Z">
            <w:rPr>
              <w:rFonts w:eastAsia="Calibri"/>
              <w:szCs w:val="20"/>
            </w:rPr>
          </w:rPrChange>
        </w:rPr>
        <w:t xml:space="preserve">s oder </w:t>
      </w:r>
      <w:r w:rsidRPr="005B6B00">
        <w:rPr>
          <w:rFonts w:eastAsia="Calibri"/>
          <w:szCs w:val="20"/>
          <w:highlight w:val="yellow"/>
          <w:rPrChange w:id="1829" w:author="Stefan Behring [2]" w:date="2021-12-21T19:01:00Z">
            <w:rPr>
              <w:rFonts w:eastAsia="Calibri"/>
              <w:szCs w:val="20"/>
            </w:rPr>
          </w:rPrChange>
        </w:rPr>
        <w:t xml:space="preserve">ungünstige Umwelteinflüsse bei der Verklebung zurückgeführt wurde. Auf den Einfluss klimatischer Bedingungen bei der Verklebung wird im Abschnitt </w:t>
      </w:r>
      <w:r w:rsidR="006C43E5" w:rsidRPr="005B6B00">
        <w:rPr>
          <w:rFonts w:eastAsia="Calibri"/>
          <w:szCs w:val="20"/>
          <w:highlight w:val="yellow"/>
          <w:rPrChange w:id="1830" w:author="Stefan Behring [2]" w:date="2021-12-21T19:01:00Z">
            <w:rPr>
              <w:rFonts w:eastAsia="Calibri"/>
              <w:szCs w:val="20"/>
            </w:rPr>
          </w:rPrChange>
        </w:rPr>
        <w:fldChar w:fldCharType="begin"/>
      </w:r>
      <w:r w:rsidR="006C43E5" w:rsidRPr="005B6B00">
        <w:rPr>
          <w:rFonts w:eastAsia="Calibri"/>
          <w:szCs w:val="20"/>
          <w:highlight w:val="yellow"/>
          <w:rPrChange w:id="1831" w:author="Stefan Behring [2]" w:date="2021-12-21T19:01:00Z">
            <w:rPr>
              <w:rFonts w:eastAsia="Calibri"/>
              <w:szCs w:val="20"/>
            </w:rPr>
          </w:rPrChange>
        </w:rPr>
        <w:instrText xml:space="preserve"> REF _Ref82263605 \r \h </w:instrText>
      </w:r>
      <w:r w:rsidR="005B6B00">
        <w:rPr>
          <w:rFonts w:eastAsia="Calibri"/>
          <w:szCs w:val="20"/>
          <w:highlight w:val="yellow"/>
        </w:rPr>
        <w:instrText xml:space="preserve"> \* MERGEFORMAT </w:instrText>
      </w:r>
      <w:r w:rsidR="006C43E5" w:rsidRPr="005B6B00">
        <w:rPr>
          <w:rFonts w:eastAsia="Calibri"/>
          <w:szCs w:val="20"/>
          <w:highlight w:val="yellow"/>
          <w:rPrChange w:id="1832" w:author="Stefan Behring [2]" w:date="2021-12-21T19:01:00Z">
            <w:rPr>
              <w:rFonts w:eastAsia="Calibri"/>
              <w:szCs w:val="20"/>
              <w:highlight w:val="yellow"/>
            </w:rPr>
          </w:rPrChange>
        </w:rPr>
      </w:r>
      <w:r w:rsidR="006C43E5" w:rsidRPr="005B6B00">
        <w:rPr>
          <w:rFonts w:eastAsia="Calibri"/>
          <w:szCs w:val="20"/>
          <w:highlight w:val="yellow"/>
          <w:rPrChange w:id="1833" w:author="Stefan Behring [2]" w:date="2021-12-21T19:01:00Z">
            <w:rPr>
              <w:rFonts w:eastAsia="Calibri"/>
              <w:szCs w:val="20"/>
            </w:rPr>
          </w:rPrChange>
        </w:rPr>
        <w:fldChar w:fldCharType="separate"/>
      </w:r>
      <w:ins w:id="1834" w:author="Carsten Hein" w:date="2022-04-19T11:00:00Z">
        <w:r w:rsidR="00A2726B">
          <w:rPr>
            <w:rFonts w:eastAsia="Calibri"/>
            <w:szCs w:val="20"/>
            <w:highlight w:val="yellow"/>
          </w:rPr>
          <w:t>6.6</w:t>
        </w:r>
      </w:ins>
      <w:del w:id="1835" w:author="Carsten Hein" w:date="2022-01-03T08:40:00Z">
        <w:r w:rsidR="006C43E5" w:rsidRPr="005B6B00" w:rsidDel="009737A6">
          <w:rPr>
            <w:rFonts w:eastAsia="Calibri"/>
            <w:szCs w:val="20"/>
            <w:highlight w:val="yellow"/>
            <w:rPrChange w:id="1836" w:author="Stefan Behring [2]" w:date="2021-12-21T19:01:00Z">
              <w:rPr>
                <w:rFonts w:eastAsia="Calibri"/>
                <w:szCs w:val="20"/>
              </w:rPr>
            </w:rPrChange>
          </w:rPr>
          <w:delText>8.6</w:delText>
        </w:r>
      </w:del>
      <w:r w:rsidR="006C43E5" w:rsidRPr="005B6B00">
        <w:rPr>
          <w:rFonts w:eastAsia="Calibri"/>
          <w:szCs w:val="20"/>
          <w:highlight w:val="yellow"/>
          <w:rPrChange w:id="1837" w:author="Stefan Behring [2]" w:date="2021-12-21T19:01:00Z">
            <w:rPr>
              <w:rFonts w:eastAsia="Calibri"/>
              <w:szCs w:val="20"/>
            </w:rPr>
          </w:rPrChange>
        </w:rPr>
        <w:fldChar w:fldCharType="end"/>
      </w:r>
      <w:r w:rsidR="006C43E5" w:rsidRPr="005B6B00">
        <w:rPr>
          <w:rFonts w:eastAsia="Calibri"/>
          <w:szCs w:val="20"/>
          <w:highlight w:val="yellow"/>
          <w:rPrChange w:id="1838" w:author="Stefan Behring [2]" w:date="2021-12-21T19:01:00Z">
            <w:rPr>
              <w:rFonts w:eastAsia="Calibri"/>
              <w:szCs w:val="20"/>
            </w:rPr>
          </w:rPrChange>
        </w:rPr>
        <w:t xml:space="preserve"> </w:t>
      </w:r>
      <w:r w:rsidRPr="005B6B00">
        <w:rPr>
          <w:rFonts w:eastAsia="Calibri"/>
          <w:szCs w:val="20"/>
          <w:highlight w:val="yellow"/>
          <w:rPrChange w:id="1839" w:author="Stefan Behring [2]" w:date="2021-12-21T19:01:00Z">
            <w:rPr>
              <w:rFonts w:eastAsia="Calibri"/>
              <w:szCs w:val="20"/>
            </w:rPr>
          </w:rPrChange>
        </w:rPr>
        <w:t xml:space="preserve">weiter eingegangen. Eine Wiederholung der Versuche unter Laborbedingungen unter strenger Einhaltung der </w:t>
      </w:r>
      <w:proofErr w:type="spellStart"/>
      <w:r w:rsidRPr="005B6B00">
        <w:rPr>
          <w:rFonts w:eastAsia="Calibri"/>
          <w:szCs w:val="20"/>
          <w:highlight w:val="yellow"/>
          <w:rPrChange w:id="1840" w:author="Stefan Behring [2]" w:date="2021-12-21T19:01:00Z">
            <w:rPr>
              <w:rFonts w:eastAsia="Calibri"/>
              <w:szCs w:val="20"/>
            </w:rPr>
          </w:rPrChange>
        </w:rPr>
        <w:t>Topfzeit</w:t>
      </w:r>
      <w:proofErr w:type="spellEnd"/>
      <w:r w:rsidRPr="005B6B00">
        <w:rPr>
          <w:rFonts w:eastAsia="Calibri"/>
          <w:szCs w:val="20"/>
          <w:highlight w:val="yellow"/>
          <w:rPrChange w:id="1841" w:author="Stefan Behring [2]" w:date="2021-12-21T19:01:00Z">
            <w:rPr>
              <w:rFonts w:eastAsia="Calibri"/>
              <w:szCs w:val="20"/>
            </w:rPr>
          </w:rPrChange>
        </w:rPr>
        <w:t xml:space="preserve"> führte jedoch nur zu einer geringen Verbesserung. Somit konnten Umwelteinflüsse</w:t>
      </w:r>
      <w:r w:rsidR="00B913AA" w:rsidRPr="005B6B00">
        <w:rPr>
          <w:rFonts w:eastAsia="Calibri"/>
          <w:szCs w:val="20"/>
          <w:highlight w:val="yellow"/>
          <w:rPrChange w:id="1842" w:author="Stefan Behring [2]" w:date="2021-12-21T19:01:00Z">
            <w:rPr>
              <w:rFonts w:eastAsia="Calibri"/>
              <w:szCs w:val="20"/>
            </w:rPr>
          </w:rPrChange>
        </w:rPr>
        <w:t xml:space="preserve"> und ein Überschreiten der </w:t>
      </w:r>
      <w:proofErr w:type="spellStart"/>
      <w:r w:rsidR="00B913AA" w:rsidRPr="005B6B00">
        <w:rPr>
          <w:rFonts w:eastAsia="Calibri"/>
          <w:szCs w:val="20"/>
          <w:highlight w:val="yellow"/>
          <w:rPrChange w:id="1843" w:author="Stefan Behring [2]" w:date="2021-12-21T19:01:00Z">
            <w:rPr>
              <w:rFonts w:eastAsia="Calibri"/>
              <w:szCs w:val="20"/>
            </w:rPr>
          </w:rPrChange>
        </w:rPr>
        <w:t>Topfzeit</w:t>
      </w:r>
      <w:proofErr w:type="spellEnd"/>
      <w:r w:rsidRPr="005B6B00">
        <w:rPr>
          <w:rFonts w:eastAsia="Calibri"/>
          <w:szCs w:val="20"/>
          <w:highlight w:val="yellow"/>
          <w:rPrChange w:id="1844" w:author="Stefan Behring [2]" w:date="2021-12-21T19:01:00Z">
            <w:rPr>
              <w:rFonts w:eastAsia="Calibri"/>
              <w:szCs w:val="20"/>
            </w:rPr>
          </w:rPrChange>
        </w:rPr>
        <w:t xml:space="preserve"> als Grund für das adhäsive Versagen ausgeschlossen werden. </w:t>
      </w:r>
      <w:commentRangeEnd w:id="1826"/>
      <w:r w:rsidR="008F5DCD" w:rsidRPr="005B6B00">
        <w:rPr>
          <w:rStyle w:val="Kommentarzeichen"/>
          <w:highlight w:val="yellow"/>
          <w:rPrChange w:id="1845" w:author="Stefan Behring [2]" w:date="2021-12-21T19:01:00Z">
            <w:rPr>
              <w:rStyle w:val="Kommentarzeichen"/>
            </w:rPr>
          </w:rPrChange>
        </w:rPr>
        <w:commentReference w:id="1826"/>
      </w:r>
      <w:r w:rsidRPr="005B6B00">
        <w:rPr>
          <w:rFonts w:eastAsia="Calibri"/>
          <w:szCs w:val="20"/>
          <w:highlight w:val="yellow"/>
          <w:rPrChange w:id="1846" w:author="Stefan Behring [2]" w:date="2021-12-21T19:01:00Z">
            <w:rPr>
              <w:rFonts w:eastAsia="Calibri"/>
              <w:szCs w:val="20"/>
            </w:rPr>
          </w:rPrChange>
        </w:rPr>
        <w:t>Da die modifizierte Variante recht große Anteile feiner Bestandteile ist eine Abminderung der Adhäsion</w:t>
      </w:r>
      <w:r w:rsidR="00E81B1B" w:rsidRPr="005B6B00">
        <w:rPr>
          <w:rFonts w:eastAsia="Calibri"/>
          <w:szCs w:val="20"/>
          <w:highlight w:val="yellow"/>
          <w:rPrChange w:id="1847" w:author="Stefan Behring [2]" w:date="2021-12-21T19:01:00Z">
            <w:rPr>
              <w:rFonts w:eastAsia="Calibri"/>
              <w:szCs w:val="20"/>
            </w:rPr>
          </w:rPrChange>
        </w:rPr>
        <w:t>s</w:t>
      </w:r>
      <w:r w:rsidRPr="005B6B00">
        <w:rPr>
          <w:rFonts w:eastAsia="Calibri"/>
          <w:szCs w:val="20"/>
          <w:highlight w:val="yellow"/>
          <w:rPrChange w:id="1848" w:author="Stefan Behring [2]" w:date="2021-12-21T19:01:00Z">
            <w:rPr>
              <w:rFonts w:eastAsia="Calibri"/>
              <w:szCs w:val="20"/>
            </w:rPr>
          </w:rPrChange>
        </w:rPr>
        <w:t xml:space="preserve">fähigkeit nicht auszuschließen. Da das adhäsive Versagen jedoch nur in Kombination mit der trennmittelfreien Oberfläche auftrat, wird </w:t>
      </w:r>
      <w:commentRangeStart w:id="1849"/>
      <w:r w:rsidRPr="005B6B00">
        <w:rPr>
          <w:rFonts w:eastAsia="Calibri"/>
          <w:szCs w:val="20"/>
          <w:highlight w:val="yellow"/>
          <w:rPrChange w:id="1850" w:author="Stefan Behring [2]" w:date="2021-12-21T19:01:00Z">
            <w:rPr>
              <w:rFonts w:eastAsia="Calibri"/>
              <w:szCs w:val="20"/>
            </w:rPr>
          </w:rPrChange>
        </w:rPr>
        <w:t>geschlossen</w:t>
      </w:r>
      <w:commentRangeEnd w:id="1849"/>
      <w:r w:rsidR="005B708A" w:rsidRPr="005B6B00">
        <w:rPr>
          <w:rStyle w:val="Kommentarzeichen"/>
          <w:highlight w:val="yellow"/>
          <w:rPrChange w:id="1851" w:author="Stefan Behring [2]" w:date="2021-12-21T19:01:00Z">
            <w:rPr>
              <w:rStyle w:val="Kommentarzeichen"/>
            </w:rPr>
          </w:rPrChange>
        </w:rPr>
        <w:commentReference w:id="1849"/>
      </w:r>
      <w:r w:rsidRPr="005B6B00">
        <w:rPr>
          <w:rFonts w:eastAsia="Calibri"/>
          <w:szCs w:val="20"/>
          <w:highlight w:val="yellow"/>
          <w:rPrChange w:id="1852" w:author="Stefan Behring [2]" w:date="2021-12-21T19:01:00Z">
            <w:rPr>
              <w:rFonts w:eastAsia="Calibri"/>
              <w:szCs w:val="20"/>
            </w:rPr>
          </w:rPrChange>
        </w:rPr>
        <w:t xml:space="preserve">, dass die trennmittelfreie </w:t>
      </w:r>
      <w:r w:rsidR="00B913AA" w:rsidRPr="005B6B00">
        <w:rPr>
          <w:rFonts w:eastAsia="Calibri"/>
          <w:szCs w:val="20"/>
          <w:highlight w:val="yellow"/>
          <w:rPrChange w:id="1853" w:author="Stefan Behring [2]" w:date="2021-12-21T19:01:00Z">
            <w:rPr>
              <w:rFonts w:eastAsia="Calibri"/>
              <w:szCs w:val="20"/>
            </w:rPr>
          </w:rPrChange>
        </w:rPr>
        <w:t>Filmschalungs-</w:t>
      </w:r>
      <w:r w:rsidRPr="005B6B00">
        <w:rPr>
          <w:rFonts w:eastAsia="Calibri"/>
          <w:szCs w:val="20"/>
          <w:highlight w:val="yellow"/>
          <w:rPrChange w:id="1854" w:author="Stefan Behring [2]" w:date="2021-12-21T19:01:00Z">
            <w:rPr>
              <w:rFonts w:eastAsia="Calibri"/>
              <w:szCs w:val="20"/>
            </w:rPr>
          </w:rPrChange>
        </w:rPr>
        <w:t>Oberfläche oder die Kombination dieser beiden Parameter ursächlich für das ursächlich für das adhäsive Versagen ist.</w:t>
      </w:r>
    </w:p>
    <w:p w14:paraId="0973D447" w14:textId="34E48F0D" w:rsidR="6E7E6C3D" w:rsidRPr="005B6B00" w:rsidRDefault="760CF52A" w:rsidP="760CF52A">
      <w:pPr>
        <w:rPr>
          <w:rFonts w:eastAsia="Calibri"/>
          <w:szCs w:val="20"/>
          <w:highlight w:val="yellow"/>
          <w:rPrChange w:id="1855" w:author="Stefan Behring [2]" w:date="2021-12-21T19:01:00Z">
            <w:rPr>
              <w:rFonts w:eastAsia="Calibri"/>
              <w:szCs w:val="20"/>
            </w:rPr>
          </w:rPrChange>
        </w:rPr>
      </w:pPr>
      <w:r w:rsidRPr="005B6B00">
        <w:rPr>
          <w:rFonts w:eastAsia="Calibri"/>
          <w:szCs w:val="20"/>
          <w:highlight w:val="yellow"/>
          <w:rPrChange w:id="1856" w:author="Stefan Behring [2]" w:date="2021-12-21T19:01:00Z">
            <w:rPr>
              <w:rFonts w:eastAsia="Calibri"/>
              <w:szCs w:val="20"/>
            </w:rPr>
          </w:rPrChange>
        </w:rPr>
        <w:t>Um zu untersuchen, ob die Kombination aus Klebstoff C3 und der trennmittelfreien Betonoberfläche oder die trennmittelfreie Oberfläche allein das adhäsive Versagen begünstigt, wurden Scherversuche mit der Variante C1 und der trennmittelfreien Oberfläche nachgeholt.</w:t>
      </w:r>
      <w:r w:rsidR="00B913AA" w:rsidRPr="005B6B00">
        <w:rPr>
          <w:rFonts w:eastAsia="Calibri"/>
          <w:szCs w:val="20"/>
          <w:highlight w:val="yellow"/>
          <w:rPrChange w:id="1857" w:author="Stefan Behring [2]" w:date="2021-12-21T19:01:00Z">
            <w:rPr>
              <w:rFonts w:eastAsia="Calibri"/>
              <w:szCs w:val="20"/>
            </w:rPr>
          </w:rPrChange>
        </w:rPr>
        <w:t xml:space="preserve"> Zusätzlich</w:t>
      </w:r>
      <w:r w:rsidRPr="005B6B00">
        <w:rPr>
          <w:rFonts w:eastAsia="Calibri"/>
          <w:szCs w:val="20"/>
          <w:highlight w:val="yellow"/>
          <w:rPrChange w:id="1858" w:author="Stefan Behring [2]" w:date="2021-12-21T19:01:00Z">
            <w:rPr>
              <w:rFonts w:eastAsia="Calibri"/>
              <w:szCs w:val="20"/>
            </w:rPr>
          </w:rPrChange>
        </w:rPr>
        <w:t xml:space="preserve"> wurde ein weiterer Klebstoff dem Versuchsprogramm zugefügt</w:t>
      </w:r>
      <w:r w:rsidR="00B913AA" w:rsidRPr="005B6B00">
        <w:rPr>
          <w:rFonts w:eastAsia="Calibri"/>
          <w:szCs w:val="20"/>
          <w:highlight w:val="yellow"/>
          <w:rPrChange w:id="1859" w:author="Stefan Behring [2]" w:date="2021-12-21T19:01:00Z">
            <w:rPr>
              <w:rFonts w:eastAsia="Calibri"/>
              <w:szCs w:val="20"/>
            </w:rPr>
          </w:rPrChange>
        </w:rPr>
        <w:t xml:space="preserve">. </w:t>
      </w:r>
      <w:r w:rsidRPr="005B6B00">
        <w:rPr>
          <w:rFonts w:eastAsia="Calibri"/>
          <w:szCs w:val="20"/>
          <w:highlight w:val="yellow"/>
          <w:rPrChange w:id="1860" w:author="Stefan Behring [2]" w:date="2021-12-21T19:01:00Z">
            <w:rPr>
              <w:rFonts w:eastAsia="Calibri"/>
              <w:szCs w:val="20"/>
            </w:rPr>
          </w:rPrChange>
        </w:rPr>
        <w:t xml:space="preserve">Dieser wurde von der Firma </w:t>
      </w:r>
      <w:proofErr w:type="spellStart"/>
      <w:r w:rsidRPr="005B6B00">
        <w:rPr>
          <w:rFonts w:eastAsia="Calibri"/>
          <w:szCs w:val="20"/>
          <w:highlight w:val="yellow"/>
          <w:rPrChange w:id="1861" w:author="Stefan Behring [2]" w:date="2021-12-21T19:01:00Z">
            <w:rPr>
              <w:rFonts w:eastAsia="Calibri"/>
              <w:szCs w:val="20"/>
            </w:rPr>
          </w:rPrChange>
        </w:rPr>
        <w:t>Rampf</w:t>
      </w:r>
      <w:proofErr w:type="spellEnd"/>
      <w:r w:rsidRPr="005B6B00">
        <w:rPr>
          <w:rFonts w:eastAsia="Calibri"/>
          <w:szCs w:val="20"/>
          <w:highlight w:val="yellow"/>
          <w:rPrChange w:id="1862" w:author="Stefan Behring [2]" w:date="2021-12-21T19:01:00Z">
            <w:rPr>
              <w:rFonts w:eastAsia="Calibri"/>
              <w:szCs w:val="20"/>
            </w:rPr>
          </w:rPrChange>
        </w:rPr>
        <w:t xml:space="preserve"> in Absprache mit der TU Berlin und Brüninghoff speziell für den Fall der Holz-Beton-Verbundklebung </w:t>
      </w:r>
      <w:del w:id="1863" w:author="Jan Wenker" w:date="2021-12-14T14:22:00Z">
        <w:r w:rsidRPr="005B6B00" w:rsidDel="00C41186">
          <w:rPr>
            <w:rFonts w:eastAsia="Calibri"/>
            <w:szCs w:val="20"/>
            <w:highlight w:val="yellow"/>
            <w:rPrChange w:id="1864" w:author="Stefan Behring [2]" w:date="2021-12-21T19:01:00Z">
              <w:rPr>
                <w:rFonts w:eastAsia="Calibri"/>
                <w:szCs w:val="20"/>
              </w:rPr>
            </w:rPrChange>
          </w:rPr>
          <w:delText xml:space="preserve">speziell </w:delText>
        </w:r>
      </w:del>
      <w:r w:rsidRPr="005B6B00">
        <w:rPr>
          <w:rFonts w:eastAsia="Calibri"/>
          <w:szCs w:val="20"/>
          <w:highlight w:val="yellow"/>
          <w:rPrChange w:id="1865" w:author="Stefan Behring [2]" w:date="2021-12-21T19:01:00Z">
            <w:rPr>
              <w:rFonts w:eastAsia="Calibri"/>
              <w:szCs w:val="20"/>
            </w:rPr>
          </w:rPrChange>
        </w:rPr>
        <w:t>entwickelt. Der entstandene Klebstoff wird im Weiteren als E3 bezeichnet.</w:t>
      </w:r>
      <w:r w:rsidR="00B913AA" w:rsidRPr="005B6B00">
        <w:rPr>
          <w:rFonts w:eastAsia="Calibri"/>
          <w:szCs w:val="20"/>
          <w:highlight w:val="yellow"/>
          <w:rPrChange w:id="1866" w:author="Stefan Behring [2]" w:date="2021-12-21T19:01:00Z">
            <w:rPr>
              <w:rFonts w:eastAsia="Calibri"/>
              <w:szCs w:val="20"/>
            </w:rPr>
          </w:rPrChange>
        </w:rPr>
        <w:t xml:space="preserve"> Die Verarbeitungseigenschaften erwiesen sich im weiteren Projektverlauf als günstiger als die der anderen getesteten Klebstoffe.</w:t>
      </w:r>
    </w:p>
    <w:p w14:paraId="3222A687" w14:textId="15DE7425" w:rsidR="760CF52A" w:rsidRPr="00E81B1B" w:rsidRDefault="760CF52A" w:rsidP="760CF52A">
      <w:pPr>
        <w:rPr>
          <w:rFonts w:eastAsia="Calibri"/>
          <w:szCs w:val="20"/>
        </w:rPr>
      </w:pPr>
      <w:r w:rsidRPr="005B6B00">
        <w:rPr>
          <w:rFonts w:eastAsia="Calibri"/>
          <w:szCs w:val="20"/>
          <w:highlight w:val="yellow"/>
          <w:rPrChange w:id="1867" w:author="Stefan Behring [2]" w:date="2021-12-21T19:01:00Z">
            <w:rPr>
              <w:rFonts w:eastAsia="Calibri"/>
              <w:szCs w:val="20"/>
            </w:rPr>
          </w:rPrChange>
        </w:rPr>
        <w:t xml:space="preserve">Da bei weiteren Scherversuchen mit dem Klebstoff C1 bzw. E3 in Kombination mit der trennmittelfreien Betonoberfläche weiterhin adhäsives Versagen beobachtet wurde, wurde letztlich auf eine geschliffene </w:t>
      </w:r>
      <w:r w:rsidRPr="005B6B00">
        <w:rPr>
          <w:rFonts w:eastAsia="Calibri"/>
          <w:szCs w:val="20"/>
          <w:highlight w:val="yellow"/>
          <w:rPrChange w:id="1868" w:author="Stefan Behring [2]" w:date="2021-12-21T19:01:00Z">
            <w:rPr>
              <w:rFonts w:eastAsia="Calibri"/>
              <w:szCs w:val="20"/>
            </w:rPr>
          </w:rPrChange>
        </w:rPr>
        <w:lastRenderedPageBreak/>
        <w:t xml:space="preserve">Oberfläche ausgewichen. Diese bietet in Hinblick auf die Anwendung in der Praxis die beste Reproduzierbarkeit und Sicherheit. </w:t>
      </w:r>
      <w:commentRangeEnd w:id="1818"/>
      <w:r w:rsidR="005B6B00" w:rsidRPr="005B6B00">
        <w:rPr>
          <w:rStyle w:val="Kommentarzeichen"/>
          <w:highlight w:val="yellow"/>
          <w:rPrChange w:id="1869" w:author="Stefan Behring [2]" w:date="2021-12-21T19:01:00Z">
            <w:rPr>
              <w:rStyle w:val="Kommentarzeichen"/>
            </w:rPr>
          </w:rPrChange>
        </w:rPr>
        <w:commentReference w:id="1818"/>
      </w:r>
      <w:commentRangeEnd w:id="1819"/>
      <w:r w:rsidR="005B6B00" w:rsidRPr="005B6B00">
        <w:rPr>
          <w:rStyle w:val="Kommentarzeichen"/>
          <w:highlight w:val="yellow"/>
          <w:rPrChange w:id="1870" w:author="Stefan Behring [2]" w:date="2021-12-21T19:01:00Z">
            <w:rPr>
              <w:rStyle w:val="Kommentarzeichen"/>
            </w:rPr>
          </w:rPrChange>
        </w:rPr>
        <w:commentReference w:id="1819"/>
      </w:r>
    </w:p>
    <w:p w14:paraId="0B91F1F5" w14:textId="634B0617" w:rsidR="1E305A1F" w:rsidRPr="00E81B1B" w:rsidRDefault="1E305A1F" w:rsidP="1E305A1F">
      <w:pPr>
        <w:spacing w:after="240"/>
        <w:rPr>
          <w:rFonts w:eastAsia="Calibri"/>
          <w:szCs w:val="20"/>
        </w:rPr>
      </w:pPr>
    </w:p>
    <w:p w14:paraId="7BFACB62" w14:textId="1B438258" w:rsidR="1581E7A9" w:rsidRPr="00E81B1B" w:rsidRDefault="1581E7A9" w:rsidP="760CF52A">
      <w:pPr>
        <w:spacing w:after="240"/>
        <w:rPr>
          <w:rFonts w:eastAsia="Calibri"/>
        </w:rPr>
      </w:pPr>
      <w:r w:rsidRPr="00E81B1B">
        <w:rPr>
          <w:noProof/>
          <w:lang w:eastAsia="de-DE"/>
        </w:rPr>
        <w:drawing>
          <wp:inline distT="0" distB="0" distL="0" distR="0" wp14:anchorId="7D28FBED" wp14:editId="07236436">
            <wp:extent cx="5210306" cy="4265938"/>
            <wp:effectExtent l="0" t="0" r="0" b="0"/>
            <wp:docPr id="1641473351" name="Picture 1641473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1473351"/>
                    <pic:cNvPicPr/>
                  </pic:nvPicPr>
                  <pic:blipFill>
                    <a:blip r:embed="rId58">
                      <a:extLst>
                        <a:ext uri="{28A0092B-C50C-407E-A947-70E740481C1C}">
                          <a14:useLocalDpi xmlns:a14="http://schemas.microsoft.com/office/drawing/2010/main" val="0"/>
                        </a:ext>
                      </a:extLst>
                    </a:blip>
                    <a:stretch>
                      <a:fillRect/>
                    </a:stretch>
                  </pic:blipFill>
                  <pic:spPr>
                    <a:xfrm>
                      <a:off x="0" y="0"/>
                      <a:ext cx="5210306" cy="4265938"/>
                    </a:xfrm>
                    <a:prstGeom prst="rect">
                      <a:avLst/>
                    </a:prstGeom>
                  </pic:spPr>
                </pic:pic>
              </a:graphicData>
            </a:graphic>
          </wp:inline>
        </w:drawing>
      </w:r>
    </w:p>
    <w:p w14:paraId="38BB16E1" w14:textId="32D2C5AE" w:rsidR="00834289" w:rsidRPr="00E81B1B" w:rsidRDefault="008B1DF4" w:rsidP="760CF52A">
      <w:pPr>
        <w:spacing w:after="240"/>
        <w:rPr>
          <w:rFonts w:eastAsia="Calibri"/>
        </w:rPr>
      </w:pPr>
      <w:commentRangeStart w:id="1871"/>
      <w:commentRangeEnd w:id="1871"/>
      <w:r>
        <w:rPr>
          <w:rStyle w:val="Kommentarzeichen"/>
        </w:rPr>
        <w:commentReference w:id="1871"/>
      </w:r>
      <w:ins w:id="1872" w:author="Stefan Behring [2]" w:date="2021-12-21T19:08:00Z">
        <w:r w:rsidR="00FF5B28">
          <w:rPr>
            <w:rFonts w:eastAsia="Calibri"/>
          </w:rPr>
          <w:t>Überschrift ist bitte: Aufbau des Versuchsprogramms</w:t>
        </w:r>
      </w:ins>
      <w:ins w:id="1873" w:author="Stefan Behring [2]" w:date="2021-12-21T19:09:00Z">
        <w:r w:rsidR="002D2655">
          <w:rPr>
            <w:rFonts w:eastAsia="Calibri"/>
          </w:rPr>
          <w:t>, (die Zeitachse was soll das?)</w:t>
        </w:r>
        <w:r w:rsidR="00834289">
          <w:rPr>
            <w:rFonts w:eastAsia="Calibri"/>
          </w:rPr>
          <w:t xml:space="preserve"> Die</w:t>
        </w:r>
      </w:ins>
      <w:ins w:id="1874" w:author="Stefan Behring [2]" w:date="2021-12-21T19:10:00Z">
        <w:r w:rsidR="00834289">
          <w:rPr>
            <w:rFonts w:eastAsia="Calibri"/>
          </w:rPr>
          <w:t>se</w:t>
        </w:r>
      </w:ins>
      <w:ins w:id="1875" w:author="Stefan Behring [2]" w:date="2021-12-21T19:09:00Z">
        <w:r w:rsidR="00834289">
          <w:rPr>
            <w:rFonts w:eastAsia="Calibri"/>
          </w:rPr>
          <w:t xml:space="preserve"> Grafik geh</w:t>
        </w:r>
      </w:ins>
      <w:ins w:id="1876" w:author="Stefan Behring [2]" w:date="2021-12-21T19:10:00Z">
        <w:r w:rsidR="00834289">
          <w:rPr>
            <w:rFonts w:eastAsia="Calibri"/>
          </w:rPr>
          <w:t>ört dann auch in den Auswertungsteil.</w:t>
        </w:r>
        <w:r w:rsidR="00B16290">
          <w:rPr>
            <w:rFonts w:eastAsia="Calibri"/>
          </w:rPr>
          <w:t xml:space="preserve"> Hier kommt bitte eine Gesamtübersicht über alle Versuche</w:t>
        </w:r>
      </w:ins>
      <w:ins w:id="1877" w:author="Stefan Behring [2]" w:date="2021-12-21T19:55:00Z">
        <w:r w:rsidR="005F0D17">
          <w:rPr>
            <w:rFonts w:eastAsia="Calibri"/>
          </w:rPr>
          <w:t>, kann ähnlich wie diese hier sein</w:t>
        </w:r>
      </w:ins>
      <w:ins w:id="1878" w:author="Stefan Behring [2]" w:date="2021-12-21T19:10:00Z">
        <w:r w:rsidR="00B16290">
          <w:rPr>
            <w:rFonts w:eastAsia="Calibri"/>
          </w:rPr>
          <w:t>.</w:t>
        </w:r>
      </w:ins>
    </w:p>
    <w:p w14:paraId="4671E733" w14:textId="0985D5BC" w:rsidR="760CF52A" w:rsidRPr="00E81B1B" w:rsidDel="008F3C89" w:rsidRDefault="19023B21" w:rsidP="00F130FE">
      <w:pPr>
        <w:pStyle w:val="berschrift2"/>
        <w:numPr>
          <w:ilvl w:val="1"/>
          <w:numId w:val="29"/>
        </w:numPr>
        <w:rPr>
          <w:del w:id="1879" w:author="Stefan Behring [2]" w:date="2021-12-21T18:19:00Z"/>
        </w:rPr>
      </w:pPr>
      <w:bookmarkStart w:id="1880" w:name="_Toc93321044"/>
      <w:del w:id="1881" w:author="Stefan Behring [2]" w:date="2021-12-21T18:19:00Z">
        <w:r w:rsidDel="4C11F93A">
          <w:delText>Materialien</w:delText>
        </w:r>
        <w:bookmarkStart w:id="1882" w:name="_Toc92091593"/>
        <w:bookmarkStart w:id="1883" w:name="_Toc92091705"/>
        <w:bookmarkStart w:id="1884" w:name="_Toc92092147"/>
        <w:bookmarkStart w:id="1885" w:name="_Toc92092259"/>
        <w:bookmarkStart w:id="1886" w:name="_Toc92102618"/>
        <w:bookmarkStart w:id="1887" w:name="_Toc101333787"/>
        <w:bookmarkEnd w:id="1880"/>
        <w:bookmarkEnd w:id="1882"/>
        <w:bookmarkEnd w:id="1883"/>
        <w:bookmarkEnd w:id="1884"/>
        <w:bookmarkEnd w:id="1885"/>
        <w:bookmarkEnd w:id="1886"/>
        <w:bookmarkEnd w:id="1887"/>
      </w:del>
    </w:p>
    <w:p w14:paraId="114FA936" w14:textId="0C4C7C23" w:rsidR="760CF52A" w:rsidRPr="00E81B1B" w:rsidDel="008F3C89" w:rsidRDefault="760CF52A" w:rsidP="760CF52A">
      <w:pPr>
        <w:rPr>
          <w:del w:id="1888" w:author="Stefan Behring [2]" w:date="2021-12-21T18:19:00Z"/>
          <w:rFonts w:eastAsia="Calibri"/>
          <w:szCs w:val="20"/>
        </w:rPr>
      </w:pPr>
      <w:del w:id="1889" w:author="Stefan Behring [2]" w:date="2021-12-21T18:19:00Z">
        <w:r w:rsidRPr="00E81B1B" w:rsidDel="008F3C89">
          <w:rPr>
            <w:rFonts w:eastAsia="Calibri"/>
            <w:szCs w:val="20"/>
          </w:rPr>
          <w:delText xml:space="preserve">Wie bereits in Abschnitt </w:delText>
        </w:r>
        <w:r w:rsidR="00005DCA" w:rsidRPr="00E81B1B" w:rsidDel="008F3C89">
          <w:rPr>
            <w:rFonts w:eastAsia="Calibri"/>
            <w:szCs w:val="20"/>
          </w:rPr>
          <w:fldChar w:fldCharType="begin"/>
        </w:r>
        <w:r w:rsidR="00005DCA" w:rsidRPr="00E81B1B" w:rsidDel="008F3C89">
          <w:rPr>
            <w:rFonts w:eastAsia="Calibri"/>
            <w:szCs w:val="20"/>
          </w:rPr>
          <w:delInstrText xml:space="preserve"> REF _Ref82337501 \r \h </w:delInstrText>
        </w:r>
        <w:r w:rsidR="00005DCA" w:rsidRPr="00E81B1B" w:rsidDel="008F3C89">
          <w:rPr>
            <w:rFonts w:eastAsia="Calibri"/>
            <w:szCs w:val="20"/>
          </w:rPr>
        </w:r>
        <w:r w:rsidR="00005DCA" w:rsidRPr="00E81B1B" w:rsidDel="008F3C89">
          <w:rPr>
            <w:rFonts w:eastAsia="Calibri"/>
            <w:szCs w:val="20"/>
          </w:rPr>
          <w:fldChar w:fldCharType="separate"/>
        </w:r>
        <w:r w:rsidR="00756F07" w:rsidDel="008F3C89">
          <w:rPr>
            <w:rFonts w:eastAsia="Calibri"/>
            <w:szCs w:val="20"/>
          </w:rPr>
          <w:delText>8.3</w:delText>
        </w:r>
        <w:r w:rsidR="00005DCA" w:rsidRPr="00E81B1B" w:rsidDel="008F3C89">
          <w:rPr>
            <w:rFonts w:eastAsia="Calibri"/>
            <w:szCs w:val="20"/>
          </w:rPr>
          <w:fldChar w:fldCharType="end"/>
        </w:r>
        <w:r w:rsidRPr="00E81B1B" w:rsidDel="008F3C89">
          <w:rPr>
            <w:rFonts w:eastAsia="Calibri"/>
            <w:szCs w:val="20"/>
          </w:rPr>
          <w:delText xml:space="preserve"> erläutert kamen drei unterschiedliche Klebstoffe zum Einsatz. Diese wurden zum Teil modif</w:delText>
        </w:r>
        <w:r w:rsidR="00756F07" w:rsidDel="008F3C89">
          <w:rPr>
            <w:rFonts w:eastAsia="Calibri"/>
            <w:szCs w:val="20"/>
          </w:rPr>
          <w:delText>i</w:delText>
        </w:r>
        <w:r w:rsidRPr="00E81B1B" w:rsidDel="008F3C89">
          <w:rPr>
            <w:rFonts w:eastAsia="Calibri"/>
            <w:szCs w:val="20"/>
          </w:rPr>
          <w:delText xml:space="preserve">ziert, um gewisse Eigenschaften zu erzielen. </w:delText>
        </w:r>
        <w:bookmarkStart w:id="1890" w:name="_Toc92091594"/>
        <w:bookmarkStart w:id="1891" w:name="_Toc92091706"/>
        <w:bookmarkStart w:id="1892" w:name="_Toc92092148"/>
        <w:bookmarkStart w:id="1893" w:name="_Toc92092260"/>
        <w:bookmarkStart w:id="1894" w:name="_Toc92102619"/>
        <w:bookmarkStart w:id="1895" w:name="_Toc101333788"/>
        <w:bookmarkEnd w:id="1890"/>
        <w:bookmarkEnd w:id="1891"/>
        <w:bookmarkEnd w:id="1892"/>
        <w:bookmarkEnd w:id="1893"/>
        <w:bookmarkEnd w:id="1894"/>
        <w:bookmarkEnd w:id="1895"/>
      </w:del>
    </w:p>
    <w:p w14:paraId="4CD72F51" w14:textId="40D8F00C" w:rsidR="760CF52A" w:rsidRPr="00E81B1B" w:rsidDel="008F3C89" w:rsidRDefault="760CF52A" w:rsidP="005B6FA5">
      <w:pPr>
        <w:spacing w:after="240"/>
        <w:rPr>
          <w:del w:id="1896" w:author="Stefan Behring [2]" w:date="2021-12-21T18:19:00Z"/>
          <w:rFonts w:eastAsia="Calibri"/>
          <w:szCs w:val="20"/>
        </w:rPr>
      </w:pPr>
      <w:del w:id="1897" w:author="Stefan Behring [2]" w:date="2021-12-21T18:19:00Z">
        <w:r w:rsidRPr="00E81B1B" w:rsidDel="008F3C89">
          <w:rPr>
            <w:rFonts w:eastAsia="Calibri"/>
            <w:szCs w:val="20"/>
          </w:rPr>
          <w:delText>Die folgende Tabelle zeigt einen Überblick über die Klebstoffe.</w:delText>
        </w:r>
        <w:bookmarkStart w:id="1898" w:name="_Toc92091595"/>
        <w:bookmarkStart w:id="1899" w:name="_Toc92091707"/>
        <w:bookmarkStart w:id="1900" w:name="_Toc92092149"/>
        <w:bookmarkStart w:id="1901" w:name="_Toc92092261"/>
        <w:bookmarkStart w:id="1902" w:name="_Toc92102620"/>
        <w:bookmarkStart w:id="1903" w:name="_Toc101333789"/>
        <w:bookmarkEnd w:id="1898"/>
        <w:bookmarkEnd w:id="1899"/>
        <w:bookmarkEnd w:id="1900"/>
        <w:bookmarkEnd w:id="1901"/>
        <w:bookmarkEnd w:id="1902"/>
        <w:bookmarkEnd w:id="1903"/>
      </w:del>
    </w:p>
    <w:p w14:paraId="155B86CB" w14:textId="537CF6BD" w:rsidR="005B6FA5" w:rsidRPr="00E81B1B" w:rsidDel="008F3C89" w:rsidRDefault="005B6FA5" w:rsidP="00E81B1B">
      <w:pPr>
        <w:pStyle w:val="Beschriftung"/>
        <w:spacing w:after="240"/>
        <w:rPr>
          <w:del w:id="1904" w:author="Stefan Behring [2]" w:date="2021-12-21T18:19:00Z"/>
          <w:rFonts w:eastAsia="Calibri"/>
          <w:szCs w:val="20"/>
        </w:rPr>
      </w:pPr>
      <w:del w:id="1905" w:author="Stefan Behring [2]" w:date="2021-12-21T18:19:00Z">
        <w:r w:rsidRPr="00E81B1B" w:rsidDel="008F3C89">
          <w:delText xml:space="preserve">Tabelle </w:delText>
        </w:r>
        <w:r w:rsidDel="008F3C89">
          <w:rPr>
            <w:iCs w:val="0"/>
          </w:rPr>
          <w:fldChar w:fldCharType="begin"/>
        </w:r>
        <w:r w:rsidDel="008F3C89">
          <w:delInstrText>SEQ Tabelle \* ARABIC</w:delInstrText>
        </w:r>
        <w:r w:rsidDel="008F3C89">
          <w:rPr>
            <w:iCs w:val="0"/>
          </w:rPr>
          <w:fldChar w:fldCharType="separate"/>
        </w:r>
        <w:r w:rsidR="0039347C" w:rsidRPr="00E81B1B" w:rsidDel="008F3C89">
          <w:delText>12</w:delText>
        </w:r>
        <w:r w:rsidDel="008F3C89">
          <w:rPr>
            <w:iCs w:val="0"/>
          </w:rPr>
          <w:fldChar w:fldCharType="end"/>
        </w:r>
        <w:r w:rsidRPr="00E81B1B" w:rsidDel="008F3C89">
          <w:delText xml:space="preserve"> Übersicht über die untersuchten Klebstoffe</w:delText>
        </w:r>
        <w:bookmarkStart w:id="1906" w:name="_Toc92091596"/>
        <w:bookmarkStart w:id="1907" w:name="_Toc92091708"/>
        <w:bookmarkStart w:id="1908" w:name="_Toc92092150"/>
        <w:bookmarkStart w:id="1909" w:name="_Toc92092262"/>
        <w:bookmarkStart w:id="1910" w:name="_Toc92102621"/>
        <w:bookmarkStart w:id="1911" w:name="_Toc101333790"/>
        <w:bookmarkEnd w:id="1906"/>
        <w:bookmarkEnd w:id="1907"/>
        <w:bookmarkEnd w:id="1908"/>
        <w:bookmarkEnd w:id="1909"/>
        <w:bookmarkEnd w:id="1910"/>
        <w:bookmarkEnd w:id="1911"/>
      </w:del>
    </w:p>
    <w:tbl>
      <w:tblPr>
        <w:tblStyle w:val="Tabellenraster"/>
        <w:tblW w:w="0" w:type="auto"/>
        <w:tblLook w:val="04A0" w:firstRow="1" w:lastRow="0" w:firstColumn="1" w:lastColumn="0" w:noHBand="0" w:noVBand="1"/>
      </w:tblPr>
      <w:tblGrid>
        <w:gridCol w:w="1696"/>
        <w:gridCol w:w="2268"/>
        <w:gridCol w:w="3119"/>
        <w:gridCol w:w="1977"/>
      </w:tblGrid>
      <w:tr w:rsidR="00724AF6" w:rsidRPr="00E81B1B" w:rsidDel="008F3C89" w14:paraId="461117D1" w14:textId="1DF786D4" w:rsidTr="005B6FA5">
        <w:trPr>
          <w:del w:id="1912" w:author="Stefan Behring [2]" w:date="2021-12-21T18:19:00Z"/>
        </w:trPr>
        <w:tc>
          <w:tcPr>
            <w:tcW w:w="1696" w:type="dxa"/>
          </w:tcPr>
          <w:p w14:paraId="1C544EF9" w14:textId="6E2FE3FB" w:rsidR="00724AF6" w:rsidRPr="00E81B1B" w:rsidDel="008F3C89" w:rsidRDefault="00724AF6" w:rsidP="005B6FA5">
            <w:pPr>
              <w:jc w:val="left"/>
              <w:rPr>
                <w:del w:id="1913" w:author="Stefan Behring [2]" w:date="2021-12-21T18:19:00Z"/>
                <w:rFonts w:eastAsia="Calibri"/>
                <w:szCs w:val="20"/>
              </w:rPr>
            </w:pPr>
            <w:del w:id="1914" w:author="Stefan Behring [2]" w:date="2021-12-21T18:19:00Z">
              <w:r w:rsidRPr="00E81B1B" w:rsidDel="008F3C89">
                <w:rPr>
                  <w:rFonts w:eastAsia="Calibri"/>
                  <w:szCs w:val="20"/>
                </w:rPr>
                <w:delText>Bezeichnung innerhalb der Versuchsserien</w:delText>
              </w:r>
              <w:bookmarkStart w:id="1915" w:name="_Toc92091597"/>
              <w:bookmarkStart w:id="1916" w:name="_Toc92091709"/>
              <w:bookmarkStart w:id="1917" w:name="_Toc92092151"/>
              <w:bookmarkStart w:id="1918" w:name="_Toc92092263"/>
              <w:bookmarkStart w:id="1919" w:name="_Toc92102622"/>
              <w:bookmarkStart w:id="1920" w:name="_Toc101333791"/>
              <w:bookmarkEnd w:id="1915"/>
              <w:bookmarkEnd w:id="1916"/>
              <w:bookmarkEnd w:id="1917"/>
              <w:bookmarkEnd w:id="1918"/>
              <w:bookmarkEnd w:id="1919"/>
              <w:bookmarkEnd w:id="1920"/>
            </w:del>
          </w:p>
        </w:tc>
        <w:tc>
          <w:tcPr>
            <w:tcW w:w="2268" w:type="dxa"/>
          </w:tcPr>
          <w:p w14:paraId="69666ADD" w14:textId="1467F9E8" w:rsidR="00724AF6" w:rsidRPr="00E81B1B" w:rsidDel="008F3C89" w:rsidRDefault="00724AF6" w:rsidP="005B6FA5">
            <w:pPr>
              <w:jc w:val="left"/>
              <w:rPr>
                <w:del w:id="1921" w:author="Stefan Behring [2]" w:date="2021-12-21T18:19:00Z"/>
                <w:rFonts w:eastAsia="Calibri"/>
                <w:szCs w:val="20"/>
              </w:rPr>
            </w:pPr>
            <w:del w:id="1922" w:author="Stefan Behring [2]" w:date="2021-12-21T18:19:00Z">
              <w:r w:rsidRPr="00E81B1B" w:rsidDel="008F3C89">
                <w:rPr>
                  <w:rFonts w:eastAsia="Calibri"/>
                  <w:szCs w:val="20"/>
                </w:rPr>
                <w:delText>Hersteller</w:delText>
              </w:r>
              <w:bookmarkStart w:id="1923" w:name="_Toc92091598"/>
              <w:bookmarkStart w:id="1924" w:name="_Toc92091710"/>
              <w:bookmarkStart w:id="1925" w:name="_Toc92092152"/>
              <w:bookmarkStart w:id="1926" w:name="_Toc92092264"/>
              <w:bookmarkStart w:id="1927" w:name="_Toc92102623"/>
              <w:bookmarkStart w:id="1928" w:name="_Toc101333792"/>
              <w:bookmarkEnd w:id="1923"/>
              <w:bookmarkEnd w:id="1924"/>
              <w:bookmarkEnd w:id="1925"/>
              <w:bookmarkEnd w:id="1926"/>
              <w:bookmarkEnd w:id="1927"/>
              <w:bookmarkEnd w:id="1928"/>
            </w:del>
          </w:p>
        </w:tc>
        <w:tc>
          <w:tcPr>
            <w:tcW w:w="3119" w:type="dxa"/>
          </w:tcPr>
          <w:p w14:paraId="191E9A45" w14:textId="16D45CCA" w:rsidR="00724AF6" w:rsidRPr="00E81B1B" w:rsidDel="008F3C89" w:rsidRDefault="00724AF6" w:rsidP="005B6FA5">
            <w:pPr>
              <w:jc w:val="left"/>
              <w:rPr>
                <w:del w:id="1929" w:author="Stefan Behring [2]" w:date="2021-12-21T18:19:00Z"/>
                <w:rFonts w:eastAsia="Calibri"/>
                <w:szCs w:val="20"/>
              </w:rPr>
            </w:pPr>
            <w:del w:id="1930" w:author="Stefan Behring [2]" w:date="2021-12-21T18:19:00Z">
              <w:r w:rsidRPr="00E81B1B" w:rsidDel="008F3C89">
                <w:rPr>
                  <w:rFonts w:eastAsia="Calibri"/>
                  <w:szCs w:val="20"/>
                </w:rPr>
                <w:delText>Zusammensetzung</w:delText>
              </w:r>
              <w:bookmarkStart w:id="1931" w:name="_Toc92091599"/>
              <w:bookmarkStart w:id="1932" w:name="_Toc92091711"/>
              <w:bookmarkStart w:id="1933" w:name="_Toc92092153"/>
              <w:bookmarkStart w:id="1934" w:name="_Toc92092265"/>
              <w:bookmarkStart w:id="1935" w:name="_Toc92102624"/>
              <w:bookmarkStart w:id="1936" w:name="_Toc101333793"/>
              <w:bookmarkEnd w:id="1931"/>
              <w:bookmarkEnd w:id="1932"/>
              <w:bookmarkEnd w:id="1933"/>
              <w:bookmarkEnd w:id="1934"/>
              <w:bookmarkEnd w:id="1935"/>
              <w:bookmarkEnd w:id="1936"/>
            </w:del>
          </w:p>
        </w:tc>
        <w:tc>
          <w:tcPr>
            <w:tcW w:w="1977" w:type="dxa"/>
          </w:tcPr>
          <w:p w14:paraId="037E9F9F" w14:textId="346190AA" w:rsidR="00724AF6" w:rsidRPr="00E81B1B" w:rsidDel="008F3C89" w:rsidRDefault="00724AF6" w:rsidP="005B6FA5">
            <w:pPr>
              <w:jc w:val="left"/>
              <w:rPr>
                <w:del w:id="1937" w:author="Stefan Behring [2]" w:date="2021-12-21T18:19:00Z"/>
                <w:rFonts w:eastAsia="Calibri"/>
                <w:szCs w:val="20"/>
              </w:rPr>
            </w:pPr>
            <w:del w:id="1938" w:author="Stefan Behring [2]" w:date="2021-12-21T18:19:00Z">
              <w:r w:rsidRPr="00E81B1B" w:rsidDel="008F3C89">
                <w:rPr>
                  <w:rFonts w:eastAsia="Calibri"/>
                  <w:szCs w:val="20"/>
                </w:rPr>
                <w:delText>Eigenschaften</w:delText>
              </w:r>
              <w:bookmarkStart w:id="1939" w:name="_Toc92091600"/>
              <w:bookmarkStart w:id="1940" w:name="_Toc92091712"/>
              <w:bookmarkStart w:id="1941" w:name="_Toc92092154"/>
              <w:bookmarkStart w:id="1942" w:name="_Toc92092266"/>
              <w:bookmarkStart w:id="1943" w:name="_Toc92102625"/>
              <w:bookmarkStart w:id="1944" w:name="_Toc101333794"/>
              <w:bookmarkEnd w:id="1939"/>
              <w:bookmarkEnd w:id="1940"/>
              <w:bookmarkEnd w:id="1941"/>
              <w:bookmarkEnd w:id="1942"/>
              <w:bookmarkEnd w:id="1943"/>
              <w:bookmarkEnd w:id="1944"/>
            </w:del>
          </w:p>
        </w:tc>
        <w:bookmarkStart w:id="1945" w:name="_Toc92091601"/>
        <w:bookmarkStart w:id="1946" w:name="_Toc92091713"/>
        <w:bookmarkStart w:id="1947" w:name="_Toc92092155"/>
        <w:bookmarkStart w:id="1948" w:name="_Toc92092267"/>
        <w:bookmarkStart w:id="1949" w:name="_Toc92102626"/>
        <w:bookmarkStart w:id="1950" w:name="_Toc101333795"/>
        <w:bookmarkEnd w:id="1945"/>
        <w:bookmarkEnd w:id="1946"/>
        <w:bookmarkEnd w:id="1947"/>
        <w:bookmarkEnd w:id="1948"/>
        <w:bookmarkEnd w:id="1949"/>
        <w:bookmarkEnd w:id="1950"/>
      </w:tr>
      <w:tr w:rsidR="00724AF6" w:rsidRPr="00E81B1B" w:rsidDel="008F3C89" w14:paraId="7560A37D" w14:textId="616D2F31" w:rsidTr="005B6FA5">
        <w:trPr>
          <w:del w:id="1951" w:author="Stefan Behring [2]" w:date="2021-12-21T18:19:00Z"/>
        </w:trPr>
        <w:tc>
          <w:tcPr>
            <w:tcW w:w="1696" w:type="dxa"/>
          </w:tcPr>
          <w:p w14:paraId="18CB8319" w14:textId="53941EFD" w:rsidR="00724AF6" w:rsidRPr="00E81B1B" w:rsidDel="008F3C89" w:rsidRDefault="00724AF6" w:rsidP="760CF52A">
            <w:pPr>
              <w:rPr>
                <w:del w:id="1952" w:author="Stefan Behring [2]" w:date="2021-12-21T18:19:00Z"/>
                <w:rFonts w:eastAsia="Calibri"/>
                <w:szCs w:val="20"/>
              </w:rPr>
            </w:pPr>
            <w:del w:id="1953" w:author="Stefan Behring [2]" w:date="2021-12-21T18:19:00Z">
              <w:r w:rsidRPr="00E81B1B" w:rsidDel="008F3C89">
                <w:rPr>
                  <w:rFonts w:eastAsia="Calibri"/>
                  <w:szCs w:val="20"/>
                </w:rPr>
                <w:delText>PU</w:delText>
              </w:r>
              <w:bookmarkStart w:id="1954" w:name="_Toc92091602"/>
              <w:bookmarkStart w:id="1955" w:name="_Toc92091714"/>
              <w:bookmarkStart w:id="1956" w:name="_Toc92092156"/>
              <w:bookmarkStart w:id="1957" w:name="_Toc92092268"/>
              <w:bookmarkStart w:id="1958" w:name="_Toc92102627"/>
              <w:bookmarkStart w:id="1959" w:name="_Toc101333796"/>
              <w:bookmarkEnd w:id="1954"/>
              <w:bookmarkEnd w:id="1955"/>
              <w:bookmarkEnd w:id="1956"/>
              <w:bookmarkEnd w:id="1957"/>
              <w:bookmarkEnd w:id="1958"/>
              <w:bookmarkEnd w:id="1959"/>
            </w:del>
          </w:p>
        </w:tc>
        <w:tc>
          <w:tcPr>
            <w:tcW w:w="2268" w:type="dxa"/>
          </w:tcPr>
          <w:p w14:paraId="52710536" w14:textId="60B05FE9" w:rsidR="00724AF6" w:rsidRPr="00E81B1B" w:rsidDel="008F3C89" w:rsidRDefault="00724AF6" w:rsidP="005B6FA5">
            <w:pPr>
              <w:jc w:val="left"/>
              <w:rPr>
                <w:del w:id="1960" w:author="Stefan Behring [2]" w:date="2021-12-21T18:19:00Z"/>
                <w:rFonts w:eastAsia="Calibri"/>
                <w:szCs w:val="20"/>
              </w:rPr>
            </w:pPr>
            <w:del w:id="1961" w:author="Stefan Behring [2]" w:date="2021-12-21T18:19:00Z">
              <w:r w:rsidRPr="00E81B1B" w:rsidDel="008F3C89">
                <w:rPr>
                  <w:rFonts w:eastAsia="Calibri"/>
                  <w:szCs w:val="20"/>
                </w:rPr>
                <w:delText>Collano</w:delText>
              </w:r>
              <w:bookmarkStart w:id="1962" w:name="_Toc92091603"/>
              <w:bookmarkStart w:id="1963" w:name="_Toc92091715"/>
              <w:bookmarkStart w:id="1964" w:name="_Toc92092157"/>
              <w:bookmarkStart w:id="1965" w:name="_Toc92092269"/>
              <w:bookmarkStart w:id="1966" w:name="_Toc92102628"/>
              <w:bookmarkStart w:id="1967" w:name="_Toc101333797"/>
              <w:bookmarkEnd w:id="1962"/>
              <w:bookmarkEnd w:id="1963"/>
              <w:bookmarkEnd w:id="1964"/>
              <w:bookmarkEnd w:id="1965"/>
              <w:bookmarkEnd w:id="1966"/>
              <w:bookmarkEnd w:id="1967"/>
            </w:del>
          </w:p>
        </w:tc>
        <w:tc>
          <w:tcPr>
            <w:tcW w:w="3119" w:type="dxa"/>
          </w:tcPr>
          <w:p w14:paraId="54E1CC1F" w14:textId="194DF6C0" w:rsidR="00724AF6" w:rsidRPr="00E81B1B" w:rsidDel="008F3C89" w:rsidRDefault="00724AF6" w:rsidP="005B6FA5">
            <w:pPr>
              <w:jc w:val="left"/>
              <w:rPr>
                <w:del w:id="1968" w:author="Stefan Behring [2]" w:date="2021-12-21T18:19:00Z"/>
                <w:rFonts w:eastAsia="Calibri"/>
                <w:szCs w:val="20"/>
              </w:rPr>
            </w:pPr>
            <w:del w:id="1969" w:author="Stefan Behring [2]" w:date="2021-12-21T18:19:00Z">
              <w:r w:rsidRPr="00E81B1B" w:rsidDel="008F3C89">
                <w:rPr>
                  <w:rFonts w:eastAsia="Calibri"/>
                  <w:szCs w:val="20"/>
                </w:rPr>
                <w:delText>2K-Polyurethanklebstoff, herstellerseitig gefüllt</w:delText>
              </w:r>
              <w:bookmarkStart w:id="1970" w:name="_Toc92091604"/>
              <w:bookmarkStart w:id="1971" w:name="_Toc92091716"/>
              <w:bookmarkStart w:id="1972" w:name="_Toc92092158"/>
              <w:bookmarkStart w:id="1973" w:name="_Toc92092270"/>
              <w:bookmarkStart w:id="1974" w:name="_Toc92102629"/>
              <w:bookmarkStart w:id="1975" w:name="_Toc101333798"/>
              <w:bookmarkEnd w:id="1970"/>
              <w:bookmarkEnd w:id="1971"/>
              <w:bookmarkEnd w:id="1972"/>
              <w:bookmarkEnd w:id="1973"/>
              <w:bookmarkEnd w:id="1974"/>
              <w:bookmarkEnd w:id="1975"/>
            </w:del>
          </w:p>
        </w:tc>
        <w:tc>
          <w:tcPr>
            <w:tcW w:w="1977" w:type="dxa"/>
          </w:tcPr>
          <w:p w14:paraId="3E91B391" w14:textId="17F65D7C" w:rsidR="00724AF6" w:rsidRPr="00E81B1B" w:rsidDel="008F3C89" w:rsidRDefault="00724AF6" w:rsidP="005B6FA5">
            <w:pPr>
              <w:jc w:val="left"/>
              <w:rPr>
                <w:del w:id="1976" w:author="Stefan Behring [2]" w:date="2021-12-21T18:19:00Z"/>
                <w:rFonts w:eastAsia="Calibri"/>
                <w:szCs w:val="20"/>
              </w:rPr>
            </w:pPr>
            <w:del w:id="1977" w:author="Stefan Behring [2]" w:date="2021-12-21T18:19:00Z">
              <w:r w:rsidRPr="00E81B1B" w:rsidDel="008F3C89">
                <w:rPr>
                  <w:rFonts w:eastAsia="Calibri"/>
                  <w:szCs w:val="20"/>
                </w:rPr>
                <w:delText>Feine, zäh fließfähige Paste</w:delText>
              </w:r>
              <w:bookmarkStart w:id="1978" w:name="_Toc92091605"/>
              <w:bookmarkStart w:id="1979" w:name="_Toc92091717"/>
              <w:bookmarkStart w:id="1980" w:name="_Toc92092159"/>
              <w:bookmarkStart w:id="1981" w:name="_Toc92092271"/>
              <w:bookmarkStart w:id="1982" w:name="_Toc92102630"/>
              <w:bookmarkStart w:id="1983" w:name="_Toc101333799"/>
              <w:bookmarkEnd w:id="1978"/>
              <w:bookmarkEnd w:id="1979"/>
              <w:bookmarkEnd w:id="1980"/>
              <w:bookmarkEnd w:id="1981"/>
              <w:bookmarkEnd w:id="1982"/>
              <w:bookmarkEnd w:id="1983"/>
            </w:del>
          </w:p>
        </w:tc>
        <w:bookmarkStart w:id="1984" w:name="_Toc92091606"/>
        <w:bookmarkStart w:id="1985" w:name="_Toc92091718"/>
        <w:bookmarkStart w:id="1986" w:name="_Toc92092160"/>
        <w:bookmarkStart w:id="1987" w:name="_Toc92092272"/>
        <w:bookmarkStart w:id="1988" w:name="_Toc92102631"/>
        <w:bookmarkStart w:id="1989" w:name="_Toc101333800"/>
        <w:bookmarkEnd w:id="1984"/>
        <w:bookmarkEnd w:id="1985"/>
        <w:bookmarkEnd w:id="1986"/>
        <w:bookmarkEnd w:id="1987"/>
        <w:bookmarkEnd w:id="1988"/>
        <w:bookmarkEnd w:id="1989"/>
      </w:tr>
      <w:tr w:rsidR="00724AF6" w:rsidRPr="00E81B1B" w:rsidDel="008F3C89" w14:paraId="75C57208" w14:textId="3609BF5E" w:rsidTr="005B6FA5">
        <w:trPr>
          <w:del w:id="1990" w:author="Stefan Behring [2]" w:date="2021-12-21T18:19:00Z"/>
        </w:trPr>
        <w:tc>
          <w:tcPr>
            <w:tcW w:w="1696" w:type="dxa"/>
          </w:tcPr>
          <w:p w14:paraId="176CF7A3" w14:textId="204D09CA" w:rsidR="00724AF6" w:rsidRPr="00E81B1B" w:rsidDel="008F3C89" w:rsidRDefault="00724AF6" w:rsidP="760CF52A">
            <w:pPr>
              <w:rPr>
                <w:del w:id="1991" w:author="Stefan Behring [2]" w:date="2021-12-21T18:19:00Z"/>
                <w:rFonts w:eastAsia="Calibri"/>
                <w:szCs w:val="20"/>
              </w:rPr>
            </w:pPr>
            <w:del w:id="1992" w:author="Stefan Behring [2]" w:date="2021-12-21T18:19:00Z">
              <w:r w:rsidRPr="00E81B1B" w:rsidDel="008F3C89">
                <w:rPr>
                  <w:rFonts w:eastAsia="Calibri"/>
                  <w:szCs w:val="20"/>
                </w:rPr>
                <w:delText>C1</w:delText>
              </w:r>
              <w:bookmarkStart w:id="1993" w:name="_Toc92091607"/>
              <w:bookmarkStart w:id="1994" w:name="_Toc92091719"/>
              <w:bookmarkStart w:id="1995" w:name="_Toc92092161"/>
              <w:bookmarkStart w:id="1996" w:name="_Toc92092273"/>
              <w:bookmarkStart w:id="1997" w:name="_Toc92102632"/>
              <w:bookmarkStart w:id="1998" w:name="_Toc101333801"/>
              <w:bookmarkEnd w:id="1993"/>
              <w:bookmarkEnd w:id="1994"/>
              <w:bookmarkEnd w:id="1995"/>
              <w:bookmarkEnd w:id="1996"/>
              <w:bookmarkEnd w:id="1997"/>
              <w:bookmarkEnd w:id="1998"/>
            </w:del>
          </w:p>
        </w:tc>
        <w:tc>
          <w:tcPr>
            <w:tcW w:w="2268" w:type="dxa"/>
          </w:tcPr>
          <w:p w14:paraId="4A64DA31" w14:textId="50F9AD38" w:rsidR="00724AF6" w:rsidRPr="00E81B1B" w:rsidDel="008F3C89" w:rsidRDefault="005B6FA5" w:rsidP="005B6FA5">
            <w:pPr>
              <w:jc w:val="left"/>
              <w:rPr>
                <w:del w:id="1999" w:author="Stefan Behring [2]" w:date="2021-12-21T18:19:00Z"/>
                <w:rFonts w:eastAsia="Calibri"/>
                <w:szCs w:val="20"/>
              </w:rPr>
            </w:pPr>
            <w:del w:id="2000" w:author="Stefan Behring [2]" w:date="2021-12-21T18:19:00Z">
              <w:r w:rsidRPr="00E81B1B" w:rsidDel="008F3C89">
                <w:rPr>
                  <w:rFonts w:eastAsia="Calibri"/>
                  <w:szCs w:val="20"/>
                </w:rPr>
                <w:delText>Compono (Fa. Bennert)</w:delText>
              </w:r>
              <w:bookmarkStart w:id="2001" w:name="_Toc92091608"/>
              <w:bookmarkStart w:id="2002" w:name="_Toc92091720"/>
              <w:bookmarkStart w:id="2003" w:name="_Toc92092162"/>
              <w:bookmarkStart w:id="2004" w:name="_Toc92092274"/>
              <w:bookmarkStart w:id="2005" w:name="_Toc92102633"/>
              <w:bookmarkStart w:id="2006" w:name="_Toc101333802"/>
              <w:bookmarkEnd w:id="2001"/>
              <w:bookmarkEnd w:id="2002"/>
              <w:bookmarkEnd w:id="2003"/>
              <w:bookmarkEnd w:id="2004"/>
              <w:bookmarkEnd w:id="2005"/>
              <w:bookmarkEnd w:id="2006"/>
            </w:del>
          </w:p>
        </w:tc>
        <w:tc>
          <w:tcPr>
            <w:tcW w:w="3119" w:type="dxa"/>
          </w:tcPr>
          <w:p w14:paraId="1A136990" w14:textId="146DDB80" w:rsidR="00724AF6" w:rsidRPr="00E81B1B" w:rsidDel="008F3C89" w:rsidRDefault="005B6FA5" w:rsidP="005B6FA5">
            <w:pPr>
              <w:jc w:val="left"/>
              <w:rPr>
                <w:del w:id="2007" w:author="Stefan Behring [2]" w:date="2021-12-21T18:19:00Z"/>
                <w:rFonts w:eastAsia="Calibri"/>
                <w:szCs w:val="20"/>
              </w:rPr>
            </w:pPr>
            <w:del w:id="2008" w:author="Stefan Behring [2]" w:date="2021-12-21T18:19:00Z">
              <w:r w:rsidRPr="00E81B1B" w:rsidDel="008F3C89">
                <w:rPr>
                  <w:rFonts w:eastAsia="Calibri"/>
                  <w:szCs w:val="20"/>
                </w:rPr>
                <w:delText>2K-Epoxidharz mit mineralischen Zuschlägen (Größtkorn 3 mm)</w:delText>
              </w:r>
              <w:bookmarkStart w:id="2009" w:name="_Toc92091609"/>
              <w:bookmarkStart w:id="2010" w:name="_Toc92091721"/>
              <w:bookmarkStart w:id="2011" w:name="_Toc92092163"/>
              <w:bookmarkStart w:id="2012" w:name="_Toc92092275"/>
              <w:bookmarkStart w:id="2013" w:name="_Toc92102634"/>
              <w:bookmarkStart w:id="2014" w:name="_Toc101333803"/>
              <w:bookmarkEnd w:id="2009"/>
              <w:bookmarkEnd w:id="2010"/>
              <w:bookmarkEnd w:id="2011"/>
              <w:bookmarkEnd w:id="2012"/>
              <w:bookmarkEnd w:id="2013"/>
              <w:bookmarkEnd w:id="2014"/>
            </w:del>
          </w:p>
        </w:tc>
        <w:tc>
          <w:tcPr>
            <w:tcW w:w="1977" w:type="dxa"/>
          </w:tcPr>
          <w:p w14:paraId="5401AD7B" w14:textId="3BB551A3" w:rsidR="00724AF6" w:rsidRPr="00E81B1B" w:rsidDel="008F3C89" w:rsidRDefault="00724AF6" w:rsidP="005B6FA5">
            <w:pPr>
              <w:jc w:val="left"/>
              <w:rPr>
                <w:del w:id="2015" w:author="Stefan Behring [2]" w:date="2021-12-21T18:19:00Z"/>
                <w:rFonts w:eastAsia="Calibri"/>
                <w:szCs w:val="20"/>
              </w:rPr>
            </w:pPr>
            <w:del w:id="2016" w:author="Stefan Behring [2]" w:date="2021-12-21T18:19:00Z">
              <w:r w:rsidRPr="00E81B1B" w:rsidDel="008F3C89">
                <w:rPr>
                  <w:rFonts w:eastAsia="Calibri"/>
                  <w:szCs w:val="20"/>
                </w:rPr>
                <w:delText>Steife, grobkörnige Mischung</w:delText>
              </w:r>
              <w:bookmarkStart w:id="2017" w:name="_Toc92091610"/>
              <w:bookmarkStart w:id="2018" w:name="_Toc92091722"/>
              <w:bookmarkStart w:id="2019" w:name="_Toc92092164"/>
              <w:bookmarkStart w:id="2020" w:name="_Toc92092276"/>
              <w:bookmarkStart w:id="2021" w:name="_Toc92102635"/>
              <w:bookmarkStart w:id="2022" w:name="_Toc101333804"/>
              <w:bookmarkEnd w:id="2017"/>
              <w:bookmarkEnd w:id="2018"/>
              <w:bookmarkEnd w:id="2019"/>
              <w:bookmarkEnd w:id="2020"/>
              <w:bookmarkEnd w:id="2021"/>
              <w:bookmarkEnd w:id="2022"/>
            </w:del>
          </w:p>
        </w:tc>
        <w:bookmarkStart w:id="2023" w:name="_Toc92091611"/>
        <w:bookmarkStart w:id="2024" w:name="_Toc92091723"/>
        <w:bookmarkStart w:id="2025" w:name="_Toc92092165"/>
        <w:bookmarkStart w:id="2026" w:name="_Toc92092277"/>
        <w:bookmarkStart w:id="2027" w:name="_Toc92102636"/>
        <w:bookmarkStart w:id="2028" w:name="_Toc101333805"/>
        <w:bookmarkEnd w:id="2023"/>
        <w:bookmarkEnd w:id="2024"/>
        <w:bookmarkEnd w:id="2025"/>
        <w:bookmarkEnd w:id="2026"/>
        <w:bookmarkEnd w:id="2027"/>
        <w:bookmarkEnd w:id="2028"/>
      </w:tr>
      <w:tr w:rsidR="00724AF6" w:rsidRPr="00E81B1B" w:rsidDel="008F3C89" w14:paraId="73824970" w14:textId="6E943ABD" w:rsidTr="005B6FA5">
        <w:trPr>
          <w:del w:id="2029" w:author="Stefan Behring [2]" w:date="2021-12-21T18:19:00Z"/>
        </w:trPr>
        <w:tc>
          <w:tcPr>
            <w:tcW w:w="1696" w:type="dxa"/>
          </w:tcPr>
          <w:p w14:paraId="32B48A01" w14:textId="155BB75C" w:rsidR="00724AF6" w:rsidRPr="00E81B1B" w:rsidDel="008F3C89" w:rsidRDefault="00724AF6" w:rsidP="760CF52A">
            <w:pPr>
              <w:rPr>
                <w:del w:id="2030" w:author="Stefan Behring [2]" w:date="2021-12-21T18:19:00Z"/>
                <w:rFonts w:eastAsia="Calibri"/>
                <w:szCs w:val="20"/>
              </w:rPr>
            </w:pPr>
            <w:del w:id="2031" w:author="Stefan Behring [2]" w:date="2021-12-21T18:19:00Z">
              <w:r w:rsidRPr="00E81B1B" w:rsidDel="008F3C89">
                <w:rPr>
                  <w:rFonts w:eastAsia="Calibri"/>
                  <w:szCs w:val="20"/>
                </w:rPr>
                <w:lastRenderedPageBreak/>
                <w:delText>C2</w:delText>
              </w:r>
              <w:bookmarkStart w:id="2032" w:name="_Toc92091612"/>
              <w:bookmarkStart w:id="2033" w:name="_Toc92091724"/>
              <w:bookmarkStart w:id="2034" w:name="_Toc92092166"/>
              <w:bookmarkStart w:id="2035" w:name="_Toc92092278"/>
              <w:bookmarkStart w:id="2036" w:name="_Toc92102637"/>
              <w:bookmarkStart w:id="2037" w:name="_Toc101333806"/>
              <w:bookmarkEnd w:id="2032"/>
              <w:bookmarkEnd w:id="2033"/>
              <w:bookmarkEnd w:id="2034"/>
              <w:bookmarkEnd w:id="2035"/>
              <w:bookmarkEnd w:id="2036"/>
              <w:bookmarkEnd w:id="2037"/>
            </w:del>
          </w:p>
        </w:tc>
        <w:tc>
          <w:tcPr>
            <w:tcW w:w="2268" w:type="dxa"/>
          </w:tcPr>
          <w:p w14:paraId="531F0DD2" w14:textId="286764FD" w:rsidR="00724AF6" w:rsidRPr="00E81B1B" w:rsidDel="008F3C89" w:rsidRDefault="005B6FA5" w:rsidP="005B6FA5">
            <w:pPr>
              <w:jc w:val="left"/>
              <w:rPr>
                <w:del w:id="2038" w:author="Stefan Behring [2]" w:date="2021-12-21T18:19:00Z"/>
                <w:rFonts w:eastAsia="Calibri"/>
                <w:szCs w:val="20"/>
              </w:rPr>
            </w:pPr>
            <w:del w:id="2039" w:author="Stefan Behring [2]" w:date="2021-12-21T18:19:00Z">
              <w:r w:rsidRPr="00E81B1B" w:rsidDel="008F3C89">
                <w:rPr>
                  <w:rFonts w:eastAsia="Calibri"/>
                  <w:szCs w:val="20"/>
                </w:rPr>
                <w:delText>Compono (Fa. Bennert)</w:delText>
              </w:r>
              <w:bookmarkStart w:id="2040" w:name="_Toc92091613"/>
              <w:bookmarkStart w:id="2041" w:name="_Toc92091725"/>
              <w:bookmarkStart w:id="2042" w:name="_Toc92092167"/>
              <w:bookmarkStart w:id="2043" w:name="_Toc92092279"/>
              <w:bookmarkStart w:id="2044" w:name="_Toc92102638"/>
              <w:bookmarkStart w:id="2045" w:name="_Toc101333807"/>
              <w:bookmarkEnd w:id="2040"/>
              <w:bookmarkEnd w:id="2041"/>
              <w:bookmarkEnd w:id="2042"/>
              <w:bookmarkEnd w:id="2043"/>
              <w:bookmarkEnd w:id="2044"/>
              <w:bookmarkEnd w:id="2045"/>
            </w:del>
          </w:p>
        </w:tc>
        <w:tc>
          <w:tcPr>
            <w:tcW w:w="3119" w:type="dxa"/>
          </w:tcPr>
          <w:p w14:paraId="696219BD" w14:textId="4A52FD1B" w:rsidR="00724AF6" w:rsidRPr="00E81B1B" w:rsidDel="008F3C89" w:rsidRDefault="005B6FA5" w:rsidP="005B6FA5">
            <w:pPr>
              <w:jc w:val="left"/>
              <w:rPr>
                <w:del w:id="2046" w:author="Stefan Behring [2]" w:date="2021-12-21T18:19:00Z"/>
                <w:rFonts w:eastAsia="Calibri"/>
                <w:szCs w:val="20"/>
              </w:rPr>
            </w:pPr>
            <w:del w:id="2047" w:author="Stefan Behring [2]" w:date="2021-12-21T18:19:00Z">
              <w:r w:rsidRPr="00E81B1B" w:rsidDel="008F3C89">
                <w:rPr>
                  <w:rFonts w:eastAsia="Calibri"/>
                  <w:szCs w:val="20"/>
                </w:rPr>
                <w:delText>2K-Epoxidharz mit feinen mineralischen Zuschlägen (&lt; 0.2 mm) und Thixotropiermittel</w:delText>
              </w:r>
              <w:bookmarkStart w:id="2048" w:name="_Toc92091614"/>
              <w:bookmarkStart w:id="2049" w:name="_Toc92091726"/>
              <w:bookmarkStart w:id="2050" w:name="_Toc92092168"/>
              <w:bookmarkStart w:id="2051" w:name="_Toc92092280"/>
              <w:bookmarkStart w:id="2052" w:name="_Toc92102639"/>
              <w:bookmarkStart w:id="2053" w:name="_Toc101333808"/>
              <w:bookmarkEnd w:id="2048"/>
              <w:bookmarkEnd w:id="2049"/>
              <w:bookmarkEnd w:id="2050"/>
              <w:bookmarkEnd w:id="2051"/>
              <w:bookmarkEnd w:id="2052"/>
              <w:bookmarkEnd w:id="2053"/>
            </w:del>
          </w:p>
        </w:tc>
        <w:tc>
          <w:tcPr>
            <w:tcW w:w="1977" w:type="dxa"/>
          </w:tcPr>
          <w:p w14:paraId="62B2FB42" w14:textId="56ED7451" w:rsidR="00724AF6" w:rsidRPr="00E81B1B" w:rsidDel="008F3C89" w:rsidRDefault="00724AF6" w:rsidP="005B6FA5">
            <w:pPr>
              <w:jc w:val="left"/>
              <w:rPr>
                <w:del w:id="2054" w:author="Stefan Behring [2]" w:date="2021-12-21T18:19:00Z"/>
                <w:rFonts w:eastAsia="Calibri"/>
                <w:szCs w:val="20"/>
              </w:rPr>
            </w:pPr>
            <w:del w:id="2055" w:author="Stefan Behring [2]" w:date="2021-12-21T18:19:00Z">
              <w:r w:rsidRPr="00E81B1B" w:rsidDel="008F3C89">
                <w:rPr>
                  <w:rFonts w:eastAsia="Calibri"/>
                  <w:szCs w:val="20"/>
                </w:rPr>
                <w:delText>Feiner Mörtel, ähnlich einer Spachtelmasse</w:delText>
              </w:r>
              <w:bookmarkStart w:id="2056" w:name="_Toc92091615"/>
              <w:bookmarkStart w:id="2057" w:name="_Toc92091727"/>
              <w:bookmarkStart w:id="2058" w:name="_Toc92092169"/>
              <w:bookmarkStart w:id="2059" w:name="_Toc92092281"/>
              <w:bookmarkStart w:id="2060" w:name="_Toc92102640"/>
              <w:bookmarkStart w:id="2061" w:name="_Toc101333809"/>
              <w:bookmarkEnd w:id="2056"/>
              <w:bookmarkEnd w:id="2057"/>
              <w:bookmarkEnd w:id="2058"/>
              <w:bookmarkEnd w:id="2059"/>
              <w:bookmarkEnd w:id="2060"/>
              <w:bookmarkEnd w:id="2061"/>
            </w:del>
          </w:p>
        </w:tc>
        <w:bookmarkStart w:id="2062" w:name="_Toc92091616"/>
        <w:bookmarkStart w:id="2063" w:name="_Toc92091728"/>
        <w:bookmarkStart w:id="2064" w:name="_Toc92092170"/>
        <w:bookmarkStart w:id="2065" w:name="_Toc92092282"/>
        <w:bookmarkStart w:id="2066" w:name="_Toc92102641"/>
        <w:bookmarkStart w:id="2067" w:name="_Toc101333810"/>
        <w:bookmarkEnd w:id="2062"/>
        <w:bookmarkEnd w:id="2063"/>
        <w:bookmarkEnd w:id="2064"/>
        <w:bookmarkEnd w:id="2065"/>
        <w:bookmarkEnd w:id="2066"/>
        <w:bookmarkEnd w:id="2067"/>
      </w:tr>
      <w:tr w:rsidR="00724AF6" w:rsidRPr="00E81B1B" w:rsidDel="008F3C89" w14:paraId="049F7551" w14:textId="70447D69" w:rsidTr="005B6FA5">
        <w:trPr>
          <w:del w:id="2068" w:author="Stefan Behring [2]" w:date="2021-12-21T18:19:00Z"/>
        </w:trPr>
        <w:tc>
          <w:tcPr>
            <w:tcW w:w="1696" w:type="dxa"/>
          </w:tcPr>
          <w:p w14:paraId="68484F76" w14:textId="1FF2823E" w:rsidR="00724AF6" w:rsidRPr="00E81B1B" w:rsidDel="008F3C89" w:rsidRDefault="00724AF6" w:rsidP="760CF52A">
            <w:pPr>
              <w:rPr>
                <w:del w:id="2069" w:author="Stefan Behring [2]" w:date="2021-12-21T18:19:00Z"/>
                <w:rFonts w:eastAsia="Calibri"/>
                <w:szCs w:val="20"/>
              </w:rPr>
            </w:pPr>
            <w:del w:id="2070" w:author="Stefan Behring [2]" w:date="2021-12-21T18:19:00Z">
              <w:r w:rsidRPr="00E81B1B" w:rsidDel="008F3C89">
                <w:rPr>
                  <w:rFonts w:eastAsia="Calibri"/>
                  <w:szCs w:val="20"/>
                </w:rPr>
                <w:delText>C3</w:delText>
              </w:r>
              <w:bookmarkStart w:id="2071" w:name="_Toc92091617"/>
              <w:bookmarkStart w:id="2072" w:name="_Toc92091729"/>
              <w:bookmarkStart w:id="2073" w:name="_Toc92092171"/>
              <w:bookmarkStart w:id="2074" w:name="_Toc92092283"/>
              <w:bookmarkStart w:id="2075" w:name="_Toc92102642"/>
              <w:bookmarkStart w:id="2076" w:name="_Toc101333811"/>
              <w:bookmarkEnd w:id="2071"/>
              <w:bookmarkEnd w:id="2072"/>
              <w:bookmarkEnd w:id="2073"/>
              <w:bookmarkEnd w:id="2074"/>
              <w:bookmarkEnd w:id="2075"/>
              <w:bookmarkEnd w:id="2076"/>
            </w:del>
          </w:p>
        </w:tc>
        <w:tc>
          <w:tcPr>
            <w:tcW w:w="2268" w:type="dxa"/>
          </w:tcPr>
          <w:p w14:paraId="391D52C9" w14:textId="5550B074" w:rsidR="00724AF6" w:rsidRPr="00E81B1B" w:rsidDel="008F3C89" w:rsidRDefault="005B6FA5" w:rsidP="005B6FA5">
            <w:pPr>
              <w:jc w:val="left"/>
              <w:rPr>
                <w:del w:id="2077" w:author="Stefan Behring [2]" w:date="2021-12-21T18:19:00Z"/>
                <w:rFonts w:eastAsia="Calibri"/>
                <w:szCs w:val="20"/>
              </w:rPr>
            </w:pPr>
            <w:del w:id="2078" w:author="Stefan Behring [2]" w:date="2021-12-21T18:19:00Z">
              <w:r w:rsidRPr="00E81B1B" w:rsidDel="008F3C89">
                <w:rPr>
                  <w:rFonts w:eastAsia="Calibri"/>
                  <w:szCs w:val="20"/>
                </w:rPr>
                <w:delText>Compono (Fa. Bennert)</w:delText>
              </w:r>
              <w:bookmarkStart w:id="2079" w:name="_Toc92091618"/>
              <w:bookmarkStart w:id="2080" w:name="_Toc92091730"/>
              <w:bookmarkStart w:id="2081" w:name="_Toc92092172"/>
              <w:bookmarkStart w:id="2082" w:name="_Toc92092284"/>
              <w:bookmarkStart w:id="2083" w:name="_Toc92102643"/>
              <w:bookmarkStart w:id="2084" w:name="_Toc101333812"/>
              <w:bookmarkEnd w:id="2079"/>
              <w:bookmarkEnd w:id="2080"/>
              <w:bookmarkEnd w:id="2081"/>
              <w:bookmarkEnd w:id="2082"/>
              <w:bookmarkEnd w:id="2083"/>
              <w:bookmarkEnd w:id="2084"/>
            </w:del>
          </w:p>
        </w:tc>
        <w:tc>
          <w:tcPr>
            <w:tcW w:w="3119" w:type="dxa"/>
          </w:tcPr>
          <w:p w14:paraId="34FDB898" w14:textId="50766B24" w:rsidR="00724AF6" w:rsidRPr="00E81B1B" w:rsidDel="008F3C89" w:rsidRDefault="005B6FA5" w:rsidP="005B6FA5">
            <w:pPr>
              <w:jc w:val="left"/>
              <w:rPr>
                <w:del w:id="2085" w:author="Stefan Behring [2]" w:date="2021-12-21T18:19:00Z"/>
                <w:rFonts w:eastAsia="Calibri"/>
                <w:szCs w:val="20"/>
              </w:rPr>
            </w:pPr>
            <w:del w:id="2086" w:author="Stefan Behring [2]" w:date="2021-12-21T18:19:00Z">
              <w:r w:rsidRPr="00E81B1B" w:rsidDel="008F3C89">
                <w:rPr>
                  <w:rFonts w:eastAsia="Calibri"/>
                  <w:szCs w:val="20"/>
                </w:rPr>
                <w:delText>2K-Epoxidharz mit feinen mineralischen Zuschlägen (&lt; 0.2 mm)</w:delText>
              </w:r>
              <w:bookmarkStart w:id="2087" w:name="_Toc92091619"/>
              <w:bookmarkStart w:id="2088" w:name="_Toc92091731"/>
              <w:bookmarkStart w:id="2089" w:name="_Toc92092173"/>
              <w:bookmarkStart w:id="2090" w:name="_Toc92092285"/>
              <w:bookmarkStart w:id="2091" w:name="_Toc92102644"/>
              <w:bookmarkStart w:id="2092" w:name="_Toc101333813"/>
              <w:bookmarkEnd w:id="2087"/>
              <w:bookmarkEnd w:id="2088"/>
              <w:bookmarkEnd w:id="2089"/>
              <w:bookmarkEnd w:id="2090"/>
              <w:bookmarkEnd w:id="2091"/>
              <w:bookmarkEnd w:id="2092"/>
            </w:del>
          </w:p>
        </w:tc>
        <w:tc>
          <w:tcPr>
            <w:tcW w:w="1977" w:type="dxa"/>
          </w:tcPr>
          <w:p w14:paraId="3D46B213" w14:textId="5B29DE5D" w:rsidR="00724AF6" w:rsidRPr="00E81B1B" w:rsidDel="008F3C89" w:rsidRDefault="00724AF6" w:rsidP="005B6FA5">
            <w:pPr>
              <w:jc w:val="left"/>
              <w:rPr>
                <w:del w:id="2093" w:author="Stefan Behring [2]" w:date="2021-12-21T18:19:00Z"/>
                <w:rFonts w:eastAsia="Calibri"/>
                <w:szCs w:val="20"/>
              </w:rPr>
            </w:pPr>
            <w:del w:id="2094" w:author="Stefan Behring [2]" w:date="2021-12-21T18:19:00Z">
              <w:r w:rsidRPr="00E81B1B" w:rsidDel="008F3C89">
                <w:rPr>
                  <w:rFonts w:eastAsia="Calibri"/>
                  <w:szCs w:val="20"/>
                </w:rPr>
                <w:delText>Feiner Mörtel, ähnlich einer Spachtelmasse</w:delText>
              </w:r>
              <w:bookmarkStart w:id="2095" w:name="_Toc92091620"/>
              <w:bookmarkStart w:id="2096" w:name="_Toc92091732"/>
              <w:bookmarkStart w:id="2097" w:name="_Toc92092174"/>
              <w:bookmarkStart w:id="2098" w:name="_Toc92092286"/>
              <w:bookmarkStart w:id="2099" w:name="_Toc92102645"/>
              <w:bookmarkStart w:id="2100" w:name="_Toc101333814"/>
              <w:bookmarkEnd w:id="2095"/>
              <w:bookmarkEnd w:id="2096"/>
              <w:bookmarkEnd w:id="2097"/>
              <w:bookmarkEnd w:id="2098"/>
              <w:bookmarkEnd w:id="2099"/>
              <w:bookmarkEnd w:id="2100"/>
            </w:del>
          </w:p>
        </w:tc>
        <w:bookmarkStart w:id="2101" w:name="_Toc92091621"/>
        <w:bookmarkStart w:id="2102" w:name="_Toc92091733"/>
        <w:bookmarkStart w:id="2103" w:name="_Toc92092175"/>
        <w:bookmarkStart w:id="2104" w:name="_Toc92092287"/>
        <w:bookmarkStart w:id="2105" w:name="_Toc92102646"/>
        <w:bookmarkStart w:id="2106" w:name="_Toc101333815"/>
        <w:bookmarkEnd w:id="2101"/>
        <w:bookmarkEnd w:id="2102"/>
        <w:bookmarkEnd w:id="2103"/>
        <w:bookmarkEnd w:id="2104"/>
        <w:bookmarkEnd w:id="2105"/>
        <w:bookmarkEnd w:id="2106"/>
      </w:tr>
      <w:tr w:rsidR="00724AF6" w:rsidRPr="00E81B1B" w:rsidDel="008F3C89" w14:paraId="3C4BA602" w14:textId="634BB82F" w:rsidTr="005B6FA5">
        <w:trPr>
          <w:del w:id="2107" w:author="Stefan Behring [2]" w:date="2021-12-21T18:19:00Z"/>
        </w:trPr>
        <w:tc>
          <w:tcPr>
            <w:tcW w:w="1696" w:type="dxa"/>
          </w:tcPr>
          <w:p w14:paraId="305AC3BD" w14:textId="2CF56D88" w:rsidR="00724AF6" w:rsidRPr="00E81B1B" w:rsidDel="008F3C89" w:rsidRDefault="00724AF6" w:rsidP="760CF52A">
            <w:pPr>
              <w:rPr>
                <w:del w:id="2108" w:author="Stefan Behring [2]" w:date="2021-12-21T18:19:00Z"/>
                <w:rFonts w:eastAsia="Calibri"/>
                <w:szCs w:val="20"/>
              </w:rPr>
            </w:pPr>
            <w:del w:id="2109" w:author="Stefan Behring [2]" w:date="2021-12-21T18:19:00Z">
              <w:r w:rsidRPr="00E81B1B" w:rsidDel="008F3C89">
                <w:rPr>
                  <w:rFonts w:eastAsia="Calibri"/>
                  <w:szCs w:val="20"/>
                </w:rPr>
                <w:delText>E3</w:delText>
              </w:r>
              <w:bookmarkStart w:id="2110" w:name="_Toc92091622"/>
              <w:bookmarkStart w:id="2111" w:name="_Toc92091734"/>
              <w:bookmarkStart w:id="2112" w:name="_Toc92092176"/>
              <w:bookmarkStart w:id="2113" w:name="_Toc92092288"/>
              <w:bookmarkStart w:id="2114" w:name="_Toc92102647"/>
              <w:bookmarkStart w:id="2115" w:name="_Toc101333816"/>
              <w:bookmarkEnd w:id="2110"/>
              <w:bookmarkEnd w:id="2111"/>
              <w:bookmarkEnd w:id="2112"/>
              <w:bookmarkEnd w:id="2113"/>
              <w:bookmarkEnd w:id="2114"/>
              <w:bookmarkEnd w:id="2115"/>
            </w:del>
          </w:p>
        </w:tc>
        <w:tc>
          <w:tcPr>
            <w:tcW w:w="2268" w:type="dxa"/>
          </w:tcPr>
          <w:p w14:paraId="2513F8C9" w14:textId="35447000" w:rsidR="00724AF6" w:rsidRPr="00E81B1B" w:rsidDel="008F3C89" w:rsidRDefault="005B6FA5" w:rsidP="005B6FA5">
            <w:pPr>
              <w:jc w:val="left"/>
              <w:rPr>
                <w:del w:id="2116" w:author="Stefan Behring [2]" w:date="2021-12-21T18:19:00Z"/>
                <w:rFonts w:eastAsia="Calibri"/>
                <w:szCs w:val="20"/>
              </w:rPr>
            </w:pPr>
            <w:del w:id="2117" w:author="Stefan Behring [2]" w:date="2021-12-21T18:19:00Z">
              <w:r w:rsidRPr="00E81B1B" w:rsidDel="008F3C89">
                <w:rPr>
                  <w:rFonts w:eastAsia="Calibri"/>
                  <w:szCs w:val="20"/>
                </w:rPr>
                <w:delText>Rampf</w:delText>
              </w:r>
              <w:bookmarkStart w:id="2118" w:name="_Toc92091623"/>
              <w:bookmarkStart w:id="2119" w:name="_Toc92091735"/>
              <w:bookmarkStart w:id="2120" w:name="_Toc92092177"/>
              <w:bookmarkStart w:id="2121" w:name="_Toc92092289"/>
              <w:bookmarkStart w:id="2122" w:name="_Toc92102648"/>
              <w:bookmarkStart w:id="2123" w:name="_Toc101333817"/>
              <w:bookmarkEnd w:id="2118"/>
              <w:bookmarkEnd w:id="2119"/>
              <w:bookmarkEnd w:id="2120"/>
              <w:bookmarkEnd w:id="2121"/>
              <w:bookmarkEnd w:id="2122"/>
              <w:bookmarkEnd w:id="2123"/>
            </w:del>
          </w:p>
        </w:tc>
        <w:tc>
          <w:tcPr>
            <w:tcW w:w="3119" w:type="dxa"/>
          </w:tcPr>
          <w:p w14:paraId="0A3C09AB" w14:textId="3F7FBA07" w:rsidR="00724AF6" w:rsidRPr="00E81B1B" w:rsidDel="008F3C89" w:rsidRDefault="005B6FA5" w:rsidP="005B6FA5">
            <w:pPr>
              <w:jc w:val="left"/>
              <w:rPr>
                <w:del w:id="2124" w:author="Stefan Behring [2]" w:date="2021-12-21T18:19:00Z"/>
                <w:rFonts w:eastAsia="Calibri"/>
                <w:szCs w:val="20"/>
              </w:rPr>
            </w:pPr>
            <w:del w:id="2125" w:author="Stefan Behring [2]" w:date="2021-12-21T18:19:00Z">
              <w:r w:rsidRPr="00E81B1B" w:rsidDel="008F3C89">
                <w:rPr>
                  <w:rFonts w:eastAsia="Calibri"/>
                  <w:szCs w:val="20"/>
                </w:rPr>
                <w:delText>2K-Epoxidharz mit feinen und groben mineralischen Zuschlägen (Größtkorn 1.6 mm)</w:delText>
              </w:r>
              <w:bookmarkStart w:id="2126" w:name="_Toc92091624"/>
              <w:bookmarkStart w:id="2127" w:name="_Toc92091736"/>
              <w:bookmarkStart w:id="2128" w:name="_Toc92092178"/>
              <w:bookmarkStart w:id="2129" w:name="_Toc92092290"/>
              <w:bookmarkStart w:id="2130" w:name="_Toc92102649"/>
              <w:bookmarkStart w:id="2131" w:name="_Toc101333818"/>
              <w:bookmarkEnd w:id="2126"/>
              <w:bookmarkEnd w:id="2127"/>
              <w:bookmarkEnd w:id="2128"/>
              <w:bookmarkEnd w:id="2129"/>
              <w:bookmarkEnd w:id="2130"/>
              <w:bookmarkEnd w:id="2131"/>
            </w:del>
          </w:p>
        </w:tc>
        <w:tc>
          <w:tcPr>
            <w:tcW w:w="1977" w:type="dxa"/>
          </w:tcPr>
          <w:p w14:paraId="61376B0E" w14:textId="21CA2720" w:rsidR="00724AF6" w:rsidRPr="00E81B1B" w:rsidDel="008F3C89" w:rsidRDefault="00724AF6" w:rsidP="005B6FA5">
            <w:pPr>
              <w:jc w:val="left"/>
              <w:rPr>
                <w:del w:id="2132" w:author="Stefan Behring [2]" w:date="2021-12-21T18:19:00Z"/>
                <w:rFonts w:eastAsia="Calibri"/>
                <w:szCs w:val="20"/>
              </w:rPr>
            </w:pPr>
            <w:del w:id="2133" w:author="Stefan Behring [2]" w:date="2021-12-21T18:19:00Z">
              <w:r w:rsidRPr="00E81B1B" w:rsidDel="008F3C89">
                <w:rPr>
                  <w:rFonts w:eastAsia="Calibri"/>
                  <w:szCs w:val="20"/>
                </w:rPr>
                <w:delText>Mörtel</w:delText>
              </w:r>
              <w:r w:rsidR="005B6FA5" w:rsidRPr="00E81B1B" w:rsidDel="008F3C89">
                <w:rPr>
                  <w:rFonts w:eastAsia="Calibri"/>
                  <w:szCs w:val="20"/>
                </w:rPr>
                <w:delText>artige Masse</w:delText>
              </w:r>
              <w:bookmarkStart w:id="2134" w:name="_Toc92091625"/>
              <w:bookmarkStart w:id="2135" w:name="_Toc92091737"/>
              <w:bookmarkStart w:id="2136" w:name="_Toc92092179"/>
              <w:bookmarkStart w:id="2137" w:name="_Toc92092291"/>
              <w:bookmarkStart w:id="2138" w:name="_Toc92102650"/>
              <w:bookmarkStart w:id="2139" w:name="_Toc101333819"/>
              <w:bookmarkEnd w:id="2134"/>
              <w:bookmarkEnd w:id="2135"/>
              <w:bookmarkEnd w:id="2136"/>
              <w:bookmarkEnd w:id="2137"/>
              <w:bookmarkEnd w:id="2138"/>
              <w:bookmarkEnd w:id="2139"/>
            </w:del>
          </w:p>
        </w:tc>
        <w:bookmarkStart w:id="2140" w:name="_Toc92091626"/>
        <w:bookmarkStart w:id="2141" w:name="_Toc92091738"/>
        <w:bookmarkStart w:id="2142" w:name="_Toc92092180"/>
        <w:bookmarkStart w:id="2143" w:name="_Toc92092292"/>
        <w:bookmarkStart w:id="2144" w:name="_Toc92102651"/>
        <w:bookmarkStart w:id="2145" w:name="_Toc101333820"/>
        <w:bookmarkEnd w:id="2140"/>
        <w:bookmarkEnd w:id="2141"/>
        <w:bookmarkEnd w:id="2142"/>
        <w:bookmarkEnd w:id="2143"/>
        <w:bookmarkEnd w:id="2144"/>
        <w:bookmarkEnd w:id="2145"/>
      </w:tr>
    </w:tbl>
    <w:p w14:paraId="2E1665BA" w14:textId="2F5F0E12" w:rsidR="760CF52A" w:rsidRPr="00E81B1B" w:rsidDel="008F3C89" w:rsidRDefault="760CF52A" w:rsidP="760CF52A">
      <w:pPr>
        <w:rPr>
          <w:del w:id="2146" w:author="Stefan Behring [2]" w:date="2021-12-21T18:19:00Z"/>
          <w:rFonts w:eastAsia="Calibri"/>
          <w:szCs w:val="20"/>
        </w:rPr>
      </w:pPr>
      <w:del w:id="2147" w:author="Stefan Behring [2]" w:date="2021-12-21T18:19:00Z">
        <w:r w:rsidRPr="00E81B1B" w:rsidDel="008F3C89">
          <w:rPr>
            <w:rFonts w:eastAsia="Calibri"/>
            <w:szCs w:val="20"/>
          </w:rPr>
          <w:delText xml:space="preserve">Die Betonierarbeiten fanden zum Teil im </w:delText>
        </w:r>
      </w:del>
      <w:ins w:id="2148" w:author="Jan Wenker" w:date="2021-12-14T14:23:00Z">
        <w:del w:id="2149" w:author="Stefan Behring [2]" w:date="2021-12-21T18:19:00Z">
          <w:r w:rsidR="00467E93" w:rsidDel="008F3C89">
            <w:rPr>
              <w:rFonts w:eastAsia="Calibri"/>
              <w:szCs w:val="20"/>
            </w:rPr>
            <w:delText xml:space="preserve">Brüninghoff </w:delText>
          </w:r>
        </w:del>
      </w:ins>
      <w:del w:id="2150" w:author="Stefan Behring [2]" w:date="2021-12-21T18:19:00Z">
        <w:r w:rsidRPr="00E81B1B" w:rsidDel="008F3C89">
          <w:rPr>
            <w:rFonts w:eastAsia="Calibri"/>
            <w:szCs w:val="20"/>
          </w:rPr>
          <w:delText xml:space="preserve">Fertigteilwerk in Heiden und zum Teil </w:delText>
        </w:r>
      </w:del>
      <w:ins w:id="2151" w:author="Jan Wenker" w:date="2021-12-14T14:23:00Z">
        <w:del w:id="2152" w:author="Stefan Behring [2]" w:date="2021-12-21T18:19:00Z">
          <w:r w:rsidR="006E6EEA" w:rsidDel="008F3C89">
            <w:rPr>
              <w:rFonts w:eastAsia="Calibri"/>
              <w:szCs w:val="20"/>
            </w:rPr>
            <w:delText xml:space="preserve">unter Laborbedingungen </w:delText>
          </w:r>
        </w:del>
      </w:ins>
      <w:del w:id="2153" w:author="Stefan Behring [2]" w:date="2021-12-21T18:19:00Z">
        <w:r w:rsidRPr="00E81B1B" w:rsidDel="008F3C89">
          <w:rPr>
            <w:rFonts w:eastAsia="Calibri"/>
            <w:szCs w:val="20"/>
          </w:rPr>
          <w:delText xml:space="preserve">an der TU Berlin statt. Dabei wurde stets die Betonrezeptur von Brüninghoff verwendet, allerdings ohne den Einsatz von Betonzusatzmitteln. Der Beton wurde somit stets aus CEM I 42,5 R bei einem w/z-Wert von 0,41 und Zuschlägen mit einem Größtkorn von 16 mm hergestellt. Die angestrebte Festigkeitsklasse war ein C40/50. Die Festigkeit wurde anhand von </w:delText>
        </w:r>
        <w:commentRangeStart w:id="2154"/>
        <w:r w:rsidRPr="00E81B1B" w:rsidDel="008F3C89">
          <w:rPr>
            <w:rFonts w:eastAsia="Calibri"/>
            <w:szCs w:val="20"/>
          </w:rPr>
          <w:delText xml:space="preserve">Probewürfeln überprüft </w:delText>
        </w:r>
        <w:commentRangeEnd w:id="2154"/>
        <w:r w:rsidR="00005DCA" w:rsidRPr="00E81B1B" w:rsidDel="008F3C89">
          <w:rPr>
            <w:rStyle w:val="Kommentarzeichen"/>
          </w:rPr>
          <w:commentReference w:id="2154"/>
        </w:r>
        <w:r w:rsidRPr="00E81B1B" w:rsidDel="008F3C89">
          <w:rPr>
            <w:rFonts w:eastAsia="Calibri"/>
            <w:szCs w:val="20"/>
          </w:rPr>
          <w:delText xml:space="preserve">und </w:delText>
        </w:r>
        <w:r w:rsidR="005B6FA5" w:rsidRPr="00E81B1B" w:rsidDel="008F3C89">
          <w:rPr>
            <w:rFonts w:eastAsia="Calibri"/>
            <w:szCs w:val="20"/>
          </w:rPr>
          <w:delText>nur mit wenigen Ausnahmen in geringem Maße unterschritten</w:delText>
        </w:r>
        <w:r w:rsidR="00537FEF" w:rsidDel="008F3C89">
          <w:rPr>
            <w:rFonts w:eastAsia="Calibri"/>
            <w:szCs w:val="20"/>
          </w:rPr>
          <w:delText>.</w:delText>
        </w:r>
        <w:bookmarkStart w:id="2155" w:name="_Toc92091627"/>
        <w:bookmarkStart w:id="2156" w:name="_Toc92091739"/>
        <w:bookmarkStart w:id="2157" w:name="_Toc92092181"/>
        <w:bookmarkStart w:id="2158" w:name="_Toc92092293"/>
        <w:bookmarkStart w:id="2159" w:name="_Toc92102652"/>
        <w:bookmarkStart w:id="2160" w:name="_Toc101333821"/>
        <w:bookmarkEnd w:id="2155"/>
        <w:bookmarkEnd w:id="2156"/>
        <w:bookmarkEnd w:id="2157"/>
        <w:bookmarkEnd w:id="2158"/>
        <w:bookmarkEnd w:id="2159"/>
        <w:bookmarkEnd w:id="2160"/>
      </w:del>
    </w:p>
    <w:p w14:paraId="15CD9889" w14:textId="53793735" w:rsidR="760CF52A" w:rsidRPr="00E81B1B" w:rsidDel="008F3C89" w:rsidRDefault="760CF52A" w:rsidP="760CF52A">
      <w:pPr>
        <w:rPr>
          <w:del w:id="2161" w:author="Stefan Behring [2]" w:date="2021-12-21T18:19:00Z"/>
          <w:rFonts w:eastAsia="Calibri"/>
          <w:szCs w:val="20"/>
        </w:rPr>
      </w:pPr>
      <w:del w:id="2162" w:author="Stefan Behring [2]" w:date="2021-12-21T18:19:00Z">
        <w:r w:rsidRPr="00E81B1B" w:rsidDel="008F3C89">
          <w:rPr>
            <w:rFonts w:eastAsia="Calibri"/>
            <w:szCs w:val="20"/>
          </w:rPr>
          <w:delText xml:space="preserve">Die einzige Ausnahme bilden die Biegeversuche in der Variante Nassklebung. Für diese wurde </w:delText>
        </w:r>
        <w:commentRangeStart w:id="2163"/>
        <w:commentRangeStart w:id="2164"/>
        <w:r w:rsidRPr="00E81B1B" w:rsidDel="008F3C89">
          <w:rPr>
            <w:rFonts w:eastAsia="Calibri"/>
            <w:szCs w:val="20"/>
          </w:rPr>
          <w:delText xml:space="preserve">Transportbeton </w:delText>
        </w:r>
        <w:commentRangeEnd w:id="2163"/>
        <w:r w:rsidR="000B49CF" w:rsidDel="008F3C89">
          <w:rPr>
            <w:rStyle w:val="Kommentarzeichen"/>
          </w:rPr>
          <w:commentReference w:id="2163"/>
        </w:r>
      </w:del>
      <w:bookmarkStart w:id="2165" w:name="_Toc101333822"/>
      <w:commentRangeEnd w:id="2164"/>
      <w:r w:rsidR="0012306D">
        <w:rPr>
          <w:rStyle w:val="Kommentarzeichen"/>
        </w:rPr>
        <w:commentReference w:id="2164"/>
      </w:r>
      <w:bookmarkEnd w:id="2165"/>
      <w:del w:id="2166" w:author="Stefan Behring [2]" w:date="2021-12-21T18:19:00Z">
        <w:r w:rsidRPr="00E81B1B" w:rsidDel="008F3C89">
          <w:rPr>
            <w:rFonts w:eastAsia="Calibri"/>
            <w:szCs w:val="20"/>
          </w:rPr>
          <w:delText xml:space="preserve">bestellt. Hier wurde jedoch ebenfalls ein C40/50 mit der gleichen Zementsorte und gleichem Größtkorn bestellt. </w:delText>
        </w:r>
      </w:del>
      <w:del w:id="2167" w:author="Stefan Behring [2]" w:date="2021-12-21T18:08:00Z">
        <w:r w:rsidRPr="00E81B1B" w:rsidDel="001B7903">
          <w:rPr>
            <w:rFonts w:eastAsia="Calibri"/>
            <w:szCs w:val="20"/>
          </w:rPr>
          <w:delText xml:space="preserve">Die Festigkeit konnte hier nicht überprüft werden, da der enge Zeitraum bei der Nassklebung ein Fertigen von Würfeln nicht mehr </w:delText>
        </w:r>
        <w:commentRangeStart w:id="2168"/>
        <w:r w:rsidRPr="00E81B1B" w:rsidDel="001B7903">
          <w:rPr>
            <w:rFonts w:eastAsia="Calibri"/>
            <w:szCs w:val="20"/>
          </w:rPr>
          <w:delText>zuließ</w:delText>
        </w:r>
      </w:del>
      <w:commentRangeEnd w:id="2168"/>
      <w:del w:id="2169" w:author="Stefan Behring [2]" w:date="2021-12-21T18:19:00Z">
        <w:r w:rsidR="00F22D40" w:rsidDel="008F3C89">
          <w:rPr>
            <w:rStyle w:val="Kommentarzeichen"/>
          </w:rPr>
          <w:commentReference w:id="2168"/>
        </w:r>
      </w:del>
      <w:del w:id="2170" w:author="Stefan Behring [2]" w:date="2021-12-21T18:08:00Z">
        <w:r w:rsidRPr="00E81B1B" w:rsidDel="001B7903">
          <w:rPr>
            <w:rFonts w:eastAsia="Calibri"/>
            <w:szCs w:val="20"/>
          </w:rPr>
          <w:delText>.</w:delText>
        </w:r>
      </w:del>
      <w:bookmarkStart w:id="2171" w:name="_Toc92091628"/>
      <w:bookmarkStart w:id="2172" w:name="_Toc92091740"/>
      <w:bookmarkStart w:id="2173" w:name="_Toc92092182"/>
      <w:bookmarkStart w:id="2174" w:name="_Toc92092294"/>
      <w:bookmarkStart w:id="2175" w:name="_Toc92102653"/>
      <w:bookmarkEnd w:id="2171"/>
      <w:bookmarkEnd w:id="2172"/>
      <w:bookmarkEnd w:id="2173"/>
      <w:bookmarkEnd w:id="2174"/>
      <w:bookmarkEnd w:id="2175"/>
    </w:p>
    <w:p w14:paraId="5C566DDF" w14:textId="29F07D27" w:rsidR="760CF52A" w:rsidRPr="00E81B1B" w:rsidDel="008F3C89" w:rsidRDefault="005B6FA5" w:rsidP="760CF52A">
      <w:pPr>
        <w:rPr>
          <w:del w:id="2176" w:author="Stefan Behring [2]" w:date="2021-12-21T18:19:00Z"/>
          <w:rFonts w:eastAsia="Calibri"/>
          <w:szCs w:val="20"/>
        </w:rPr>
      </w:pPr>
      <w:del w:id="2177" w:author="Stefan Behring [2]" w:date="2021-12-21T18:19:00Z">
        <w:r w:rsidRPr="00E81B1B" w:rsidDel="008F3C89">
          <w:rPr>
            <w:rFonts w:eastAsia="Calibri"/>
            <w:szCs w:val="20"/>
          </w:rPr>
          <w:delText xml:space="preserve">Bei den verwendeten Hölzern handelte es sich stets um Fichtenholz. Im </w:delText>
        </w:r>
        <w:r w:rsidR="00B73731" w:rsidRPr="00E81B1B" w:rsidDel="008F3C89">
          <w:rPr>
            <w:rFonts w:eastAsia="Calibri"/>
            <w:szCs w:val="20"/>
          </w:rPr>
          <w:delText xml:space="preserve">Allgemeinen wurde </w:delText>
        </w:r>
        <w:r w:rsidR="760CF52A" w:rsidRPr="00E81B1B" w:rsidDel="008F3C89">
          <w:rPr>
            <w:rFonts w:eastAsia="Calibri"/>
            <w:szCs w:val="20"/>
          </w:rPr>
          <w:delText xml:space="preserve">Brettschichtholz GL24h </w:delText>
        </w:r>
        <w:r w:rsidR="00B73731" w:rsidRPr="00E81B1B" w:rsidDel="008F3C89">
          <w:rPr>
            <w:rFonts w:eastAsia="Calibri"/>
            <w:szCs w:val="20"/>
          </w:rPr>
          <w:delText>verwendet</w:delText>
        </w:r>
        <w:r w:rsidR="760CF52A" w:rsidRPr="00E81B1B" w:rsidDel="008F3C89">
          <w:rPr>
            <w:rFonts w:eastAsia="Calibri"/>
            <w:szCs w:val="20"/>
          </w:rPr>
          <w:delText xml:space="preserve">. </w:delText>
        </w:r>
        <w:r w:rsidR="000754C6" w:rsidRPr="00E81B1B" w:rsidDel="008F3C89">
          <w:rPr>
            <w:rFonts w:eastAsia="Calibri"/>
            <w:szCs w:val="20"/>
          </w:rPr>
          <w:delText>Lediglich für die Schub-Biege-Versuche wurde</w:delText>
        </w:r>
        <w:r w:rsidR="00537FEF" w:rsidDel="008F3C89">
          <w:rPr>
            <w:rFonts w:eastAsia="Calibri"/>
            <w:szCs w:val="20"/>
          </w:rPr>
          <w:delText>n</w:delText>
        </w:r>
        <w:r w:rsidR="000754C6" w:rsidRPr="00E81B1B" w:rsidDel="008F3C89">
          <w:rPr>
            <w:rFonts w:eastAsia="Calibri"/>
            <w:szCs w:val="20"/>
          </w:rPr>
          <w:delText xml:space="preserve"> </w:delText>
        </w:r>
        <w:r w:rsidR="00537FEF" w:rsidDel="008F3C89">
          <w:rPr>
            <w:rFonts w:eastAsia="Calibri"/>
            <w:szCs w:val="20"/>
          </w:rPr>
          <w:delText xml:space="preserve">teilweise andere </w:delText>
        </w:r>
        <w:r w:rsidR="000754C6" w:rsidRPr="00E81B1B" w:rsidDel="008F3C89">
          <w:rPr>
            <w:rFonts w:eastAsia="Calibri"/>
            <w:szCs w:val="20"/>
          </w:rPr>
          <w:delText>Festigkeitsklasse</w:delText>
        </w:r>
        <w:r w:rsidR="00537FEF" w:rsidDel="008F3C89">
          <w:rPr>
            <w:rFonts w:eastAsia="Calibri"/>
            <w:szCs w:val="20"/>
          </w:rPr>
          <w:delText>n</w:delText>
        </w:r>
        <w:r w:rsidR="000754C6" w:rsidRPr="00E81B1B" w:rsidDel="008F3C89">
          <w:rPr>
            <w:rFonts w:eastAsia="Calibri"/>
            <w:szCs w:val="20"/>
          </w:rPr>
          <w:delText>, GL30h und GL</w:delText>
        </w:r>
        <w:r w:rsidR="00537FEF" w:rsidDel="008F3C89">
          <w:rPr>
            <w:rFonts w:eastAsia="Calibri"/>
            <w:szCs w:val="20"/>
          </w:rPr>
          <w:delText>24</w:delText>
        </w:r>
        <w:r w:rsidR="000754C6" w:rsidRPr="00E81B1B" w:rsidDel="008F3C89">
          <w:rPr>
            <w:rFonts w:eastAsia="Calibri"/>
            <w:szCs w:val="20"/>
          </w:rPr>
          <w:delText>c,</w:delText>
        </w:r>
        <w:r w:rsidR="00537FEF" w:rsidDel="008F3C89">
          <w:rPr>
            <w:rFonts w:eastAsia="Calibri"/>
            <w:szCs w:val="20"/>
          </w:rPr>
          <w:delText xml:space="preserve"> verwendet</w:delText>
        </w:r>
        <w:r w:rsidR="000754C6" w:rsidRPr="00E81B1B" w:rsidDel="008F3C89">
          <w:rPr>
            <w:rFonts w:eastAsia="Calibri"/>
            <w:szCs w:val="20"/>
          </w:rPr>
          <w:delText xml:space="preserve">. </w:delText>
        </w:r>
        <w:r w:rsidR="760CF52A" w:rsidRPr="00E81B1B" w:rsidDel="008F3C89">
          <w:rPr>
            <w:rFonts w:eastAsia="Calibri"/>
            <w:szCs w:val="20"/>
          </w:rPr>
          <w:delText>Für einige der späteren Scherversuche wurde auch C24 Vollholz eingesetzt, da infolge der großen Nachfrage auf dem Holzmarkt im Jahr 2021 häufig Lieferzeiten von mehreren Monaten auftraten. In den Auflistungen der Probekörper ist angegeben, welche</w:delText>
        </w:r>
        <w:r w:rsidR="00B73731" w:rsidRPr="00E81B1B" w:rsidDel="008F3C89">
          <w:rPr>
            <w:rFonts w:eastAsia="Calibri"/>
            <w:szCs w:val="20"/>
          </w:rPr>
          <w:delText xml:space="preserve"> Holzsorte</w:delText>
        </w:r>
        <w:r w:rsidR="760CF52A" w:rsidRPr="00E81B1B" w:rsidDel="008F3C89">
          <w:rPr>
            <w:rFonts w:eastAsia="Calibri"/>
            <w:szCs w:val="20"/>
          </w:rPr>
          <w:delText xml:space="preserve"> </w:delText>
        </w:r>
      </w:del>
      <w:ins w:id="2178" w:author="Jan Wenker" w:date="2021-12-14T14:25:00Z">
        <w:del w:id="2179" w:author="Stefan Behring [2]" w:date="2021-12-21T18:19:00Z">
          <w:r w:rsidR="004D59E6" w:rsidDel="008F3C89">
            <w:rPr>
              <w:rFonts w:eastAsia="Calibri"/>
              <w:szCs w:val="20"/>
            </w:rPr>
            <w:delText>Festigkeitsklasse des Holzes</w:delText>
          </w:r>
          <w:r w:rsidR="004D59E6" w:rsidRPr="00E81B1B" w:rsidDel="008F3C89">
            <w:rPr>
              <w:rFonts w:eastAsia="Calibri"/>
              <w:szCs w:val="20"/>
            </w:rPr>
            <w:delText xml:space="preserve"> </w:delText>
          </w:r>
        </w:del>
      </w:ins>
      <w:del w:id="2180" w:author="Stefan Behring [2]" w:date="2021-12-21T18:19:00Z">
        <w:r w:rsidR="760CF52A" w:rsidRPr="00E81B1B" w:rsidDel="008F3C89">
          <w:rPr>
            <w:rFonts w:eastAsia="Calibri"/>
            <w:szCs w:val="20"/>
          </w:rPr>
          <w:delText>zum Einsatz kam.</w:delText>
        </w:r>
        <w:bookmarkStart w:id="2181" w:name="_Toc92091629"/>
        <w:bookmarkStart w:id="2182" w:name="_Toc92091741"/>
        <w:bookmarkStart w:id="2183" w:name="_Toc92092183"/>
        <w:bookmarkStart w:id="2184" w:name="_Toc92092295"/>
        <w:bookmarkStart w:id="2185" w:name="_Toc92102654"/>
        <w:bookmarkStart w:id="2186" w:name="_Toc101333823"/>
        <w:bookmarkEnd w:id="2181"/>
        <w:bookmarkEnd w:id="2182"/>
        <w:bookmarkEnd w:id="2183"/>
        <w:bookmarkEnd w:id="2184"/>
        <w:bookmarkEnd w:id="2185"/>
        <w:bookmarkEnd w:id="2186"/>
      </w:del>
    </w:p>
    <w:p w14:paraId="7492DDC3" w14:textId="4556E684" w:rsidR="00D65E53" w:rsidRPr="00E81B1B" w:rsidRDefault="4C11F93A" w:rsidP="00F4193D">
      <w:pPr>
        <w:pStyle w:val="berschrift2"/>
        <w:numPr>
          <w:ilvl w:val="1"/>
          <w:numId w:val="43"/>
        </w:numPr>
      </w:pPr>
      <w:bookmarkStart w:id="2187" w:name="_Ref80021482"/>
      <w:bookmarkStart w:id="2188" w:name="_Toc92091742"/>
      <w:bookmarkStart w:id="2189" w:name="_Toc92092184"/>
      <w:bookmarkStart w:id="2190" w:name="_Toc92092296"/>
      <w:bookmarkStart w:id="2191" w:name="_Ref93224032"/>
      <w:bookmarkStart w:id="2192" w:name="_Toc101333824"/>
      <w:commentRangeStart w:id="2193"/>
      <w:r>
        <w:t>Scherversuche</w:t>
      </w:r>
      <w:bookmarkEnd w:id="2187"/>
      <w:commentRangeEnd w:id="2193"/>
      <w:r w:rsidR="658A584D">
        <w:rPr>
          <w:rStyle w:val="Kommentarzeichen"/>
        </w:rPr>
        <w:commentReference w:id="2193"/>
      </w:r>
      <w:bookmarkEnd w:id="2188"/>
      <w:bookmarkEnd w:id="2189"/>
      <w:bookmarkEnd w:id="2190"/>
      <w:bookmarkEnd w:id="2191"/>
      <w:bookmarkEnd w:id="2192"/>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142D7E2"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End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ins w:id="2194" w:author="Carsten Hein" w:date="2022-04-19T11:00:00Z">
        <w:r w:rsidR="00A2726B" w:rsidRPr="00E81B1B">
          <w:t xml:space="preserve">Abbildung </w:t>
        </w:r>
        <w:r w:rsidR="00A2726B">
          <w:rPr>
            <w:noProof/>
          </w:rPr>
          <w:t>22</w:t>
        </w:r>
      </w:ins>
      <w:del w:id="2195" w:author="Carsten Hein" w:date="2022-04-19T11:00:00Z">
        <w:r w:rsidR="009737A6" w:rsidRPr="00E81B1B" w:rsidDel="00A2726B">
          <w:delText xml:space="preserve">Abbildung </w:delText>
        </w:r>
        <w:r w:rsidR="009737A6" w:rsidDel="00A2726B">
          <w:rPr>
            <w:noProof/>
          </w:rPr>
          <w:delText>27</w:delText>
        </w:r>
      </w:del>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ins w:id="2196" w:author="Carsten Hein" w:date="2022-04-19T11:00:00Z">
        <w:r w:rsidR="00A2726B" w:rsidRPr="00A2726B">
          <w:rPr>
            <w:b/>
            <w:bCs/>
            <w:szCs w:val="24"/>
            <w:rPrChange w:id="2197" w:author="Carsten Hein" w:date="2022-04-19T11:00:00Z">
              <w:rPr>
                <w:b/>
                <w:bCs/>
                <w:szCs w:val="24"/>
                <w:lang w:val="en-US"/>
              </w:rPr>
            </w:rPrChange>
          </w:rPr>
          <w:t xml:space="preserve">Error! Reference source not </w:t>
        </w:r>
        <w:proofErr w:type="spellStart"/>
        <w:r w:rsidR="00A2726B" w:rsidRPr="00A2726B">
          <w:rPr>
            <w:b/>
            <w:bCs/>
            <w:szCs w:val="24"/>
            <w:rPrChange w:id="2198" w:author="Carsten Hein" w:date="2022-04-19T11:00:00Z">
              <w:rPr>
                <w:b/>
                <w:bCs/>
                <w:szCs w:val="24"/>
                <w:lang w:val="en-US"/>
              </w:rPr>
            </w:rPrChange>
          </w:rPr>
          <w:t>found</w:t>
        </w:r>
        <w:proofErr w:type="spellEnd"/>
        <w:r w:rsidR="00A2726B" w:rsidRPr="00A2726B">
          <w:rPr>
            <w:b/>
            <w:bCs/>
            <w:szCs w:val="24"/>
            <w:rPrChange w:id="2199" w:author="Carsten Hein" w:date="2022-04-19T11:00:00Z">
              <w:rPr>
                <w:b/>
                <w:bCs/>
                <w:szCs w:val="24"/>
                <w:lang w:val="en-US"/>
              </w:rPr>
            </w:rPrChange>
          </w:rPr>
          <w:t>.</w:t>
        </w:r>
      </w:ins>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2200"/>
      <w:r w:rsidR="00C60957" w:rsidRPr="00E81B1B">
        <w:t>Druckkraft</w:t>
      </w:r>
      <w:commentRangeEnd w:id="2200"/>
      <w:r w:rsidR="00384E29">
        <w:rPr>
          <w:rStyle w:val="Kommentarzeichen"/>
        </w:rPr>
        <w:commentReference w:id="2200"/>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7A0A4B1D"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ins w:id="2201" w:author="Carsten Hein" w:date="2022-04-19T11:00:00Z">
        <w:r w:rsidR="00A2726B" w:rsidRPr="00E81B1B">
          <w:t xml:space="preserve">Gl. </w:t>
        </w:r>
        <w:r w:rsidR="00A2726B">
          <w:rPr>
            <w:noProof/>
          </w:rPr>
          <w:t>13</w:t>
        </w:r>
      </w:ins>
      <w:del w:id="2202" w:author="Carsten Hein" w:date="2022-04-19T11:00:00Z">
        <w:r w:rsidR="00AB1A1D" w:rsidRPr="00E81B1B" w:rsidDel="00A2726B">
          <w:delText xml:space="preserve">Gl. </w:delText>
        </w:r>
        <w:r w:rsidR="00AB1A1D" w:rsidDel="00A2726B">
          <w:rPr>
            <w:noProof/>
          </w:rPr>
          <w:delText>15</w:delText>
        </w:r>
      </w:del>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15BF2962" w:rsidR="00F130FE" w:rsidRPr="00E81B1B" w:rsidRDefault="00F130FE" w:rsidP="00F130FE">
            <w:pPr>
              <w:pStyle w:val="Beschriftung"/>
              <w:jc w:val="center"/>
            </w:pPr>
            <w:bookmarkStart w:id="2203" w:name="_Ref93225776"/>
            <w:r w:rsidRPr="00E81B1B">
              <w:t xml:space="preserve">Gl. </w:t>
            </w:r>
            <w:r>
              <w:fldChar w:fldCharType="begin"/>
            </w:r>
            <w:r>
              <w:instrText>SEQ Formel \* ARABIC</w:instrText>
            </w:r>
            <w:r>
              <w:fldChar w:fldCharType="separate"/>
            </w:r>
            <w:ins w:id="2204" w:author="Carsten Hein" w:date="2022-04-19T11:00:00Z">
              <w:r w:rsidR="00A2726B">
                <w:rPr>
                  <w:noProof/>
                </w:rPr>
                <w:t>13</w:t>
              </w:r>
            </w:ins>
            <w:del w:id="2205" w:author="Carsten Hein" w:date="2022-04-19T11:00:00Z">
              <w:r w:rsidR="009737A6" w:rsidDel="00A2726B">
                <w:rPr>
                  <w:noProof/>
                </w:rPr>
                <w:delText>15</w:delText>
              </w:r>
            </w:del>
            <w:r>
              <w:fldChar w:fldCharType="end"/>
            </w:r>
            <w:bookmarkEnd w:id="2203"/>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64B3F377">
        <w:tc>
          <w:tcPr>
            <w:tcW w:w="6799" w:type="dxa"/>
          </w:tcPr>
          <w:p w14:paraId="4BCAA758" w14:textId="77777777" w:rsidR="009C12A5" w:rsidRPr="00E81B1B" w:rsidRDefault="009C12A5" w:rsidP="009C12A5">
            <w:pPr>
              <w:rPr>
                <w:szCs w:val="24"/>
              </w:rPr>
            </w:pPr>
            <w:r w:rsidRPr="00E81B1B">
              <w:rPr>
                <w:noProof/>
                <w:szCs w:val="24"/>
                <w:lang w:eastAsia="de-DE"/>
              </w:rPr>
              <w:lastRenderedPageBreak/>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59"/>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3882B75B" w14:textId="77777777" w:rsidR="009C12A5" w:rsidRPr="00E81B1B" w:rsidRDefault="08E4C02F" w:rsidP="009C12A5">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1">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2F523077" w:rsidR="00F130FE" w:rsidRPr="00E81B1B" w:rsidRDefault="00F130FE" w:rsidP="00F130FE">
      <w:pPr>
        <w:pStyle w:val="Beschriftung"/>
      </w:pPr>
      <w:bookmarkStart w:id="2206" w:name="_Ref82264977"/>
      <w:bookmarkStart w:id="2207" w:name="_Toc92091800"/>
      <w:r w:rsidRPr="00E81B1B">
        <w:t xml:space="preserve">Abbildung </w:t>
      </w:r>
      <w:r>
        <w:fldChar w:fldCharType="begin"/>
      </w:r>
      <w:r>
        <w:instrText>SEQ Abbildung \* ARABIC</w:instrText>
      </w:r>
      <w:r>
        <w:fldChar w:fldCharType="separate"/>
      </w:r>
      <w:r w:rsidR="00A2726B">
        <w:rPr>
          <w:noProof/>
        </w:rPr>
        <w:t>22</w:t>
      </w:r>
      <w:r>
        <w:fldChar w:fldCharType="end"/>
      </w:r>
      <w:bookmarkEnd w:id="2206"/>
      <w:r w:rsidRPr="00E81B1B">
        <w:t xml:space="preserve"> Abmessungen der Scherprüfkörper (links) sowie Prüfkörper in der Prüfeinrichtung (rechts)</w:t>
      </w:r>
      <w:bookmarkEnd w:id="2207"/>
    </w:p>
    <w:p w14:paraId="38BC228A" w14:textId="25280A0B" w:rsidR="009C12A5" w:rsidRPr="00E81B1B" w:rsidRDefault="0A2C1E8B" w:rsidP="00F4193D">
      <w:pPr>
        <w:pStyle w:val="berschrift3"/>
        <w:numPr>
          <w:ilvl w:val="2"/>
          <w:numId w:val="43"/>
        </w:numPr>
        <w:rPr>
          <w:noProof w:val="0"/>
          <w:lang w:val="de-DE"/>
        </w:rPr>
      </w:pPr>
      <w:bookmarkStart w:id="2208" w:name="_Toc92091743"/>
      <w:bookmarkStart w:id="2209" w:name="_Toc92092185"/>
      <w:bookmarkStart w:id="2210" w:name="_Toc92092297"/>
      <w:bookmarkStart w:id="2211" w:name="_Toc101333825"/>
      <w:r w:rsidRPr="64B3F377">
        <w:rPr>
          <w:noProof w:val="0"/>
          <w:lang w:val="de-DE"/>
        </w:rPr>
        <w:t xml:space="preserve">Versuchsprogramm und </w:t>
      </w:r>
      <w:r w:rsidR="4AFB18F3" w:rsidRPr="64B3F377">
        <w:rPr>
          <w:noProof w:val="0"/>
          <w:lang w:val="de-DE"/>
        </w:rPr>
        <w:t>Herstellung der Probekörper</w:t>
      </w:r>
      <w:bookmarkEnd w:id="2208"/>
      <w:bookmarkEnd w:id="2209"/>
      <w:bookmarkEnd w:id="2210"/>
      <w:bookmarkEnd w:id="2211"/>
    </w:p>
    <w:p w14:paraId="2485CF3E" w14:textId="0F93FFD6"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A2726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ins w:id="2212" w:author="Carsten Hein" w:date="2022-04-19T11:00:00Z">
        <w:r w:rsidR="00A2726B" w:rsidRPr="00E81B1B">
          <w:t xml:space="preserve">Tabelle </w:t>
        </w:r>
        <w:r w:rsidR="00A2726B">
          <w:rPr>
            <w:noProof/>
          </w:rPr>
          <w:t>7</w:t>
        </w:r>
      </w:ins>
      <w:del w:id="2213" w:author="Carsten Hein" w:date="2022-04-19T11:00:00Z">
        <w:r w:rsidR="009737A6" w:rsidRPr="00E81B1B" w:rsidDel="00A2726B">
          <w:delText xml:space="preserve">Tabelle </w:delText>
        </w:r>
        <w:r w:rsidR="009737A6" w:rsidDel="00A2726B">
          <w:rPr>
            <w:noProof/>
          </w:rPr>
          <w:delText>13</w:delText>
        </w:r>
      </w:del>
      <w:r w:rsidR="00F130FE" w:rsidRPr="00E81B1B">
        <w:fldChar w:fldCharType="end"/>
      </w:r>
      <w:r w:rsidR="760CF52A" w:rsidRPr="00E81B1B">
        <w:t xml:space="preserve"> </w:t>
      </w:r>
      <w:r w:rsidR="0003629D">
        <w:t>aufgeführt.</w:t>
      </w:r>
      <w:r w:rsidR="00537FEF">
        <w:t xml:space="preserve"> Informationen zu den verwendeten </w:t>
      </w:r>
      <w:commentRangeStart w:id="2214"/>
      <w:r w:rsidR="00537FEF">
        <w:t>Baustoffen</w:t>
      </w:r>
      <w:commentRangeEnd w:id="2214"/>
      <w:r w:rsidR="007D1ED1">
        <w:rPr>
          <w:rStyle w:val="Kommentarzeichen"/>
        </w:rPr>
        <w:commentReference w:id="2214"/>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ins w:id="2215" w:author="Carsten Hein" w:date="2022-04-19T11:00:00Z">
        <w:r w:rsidR="00A2726B" w:rsidRPr="00E81B1B">
          <w:t xml:space="preserve">Tabelle </w:t>
        </w:r>
        <w:r w:rsidR="00A2726B">
          <w:rPr>
            <w:noProof/>
          </w:rPr>
          <w:t>8</w:t>
        </w:r>
      </w:ins>
      <w:del w:id="2216" w:author="Carsten Hein" w:date="2022-04-19T11:00:00Z">
        <w:r w:rsidR="009737A6" w:rsidRPr="00E81B1B" w:rsidDel="00A2726B">
          <w:delText xml:space="preserve">Tabelle </w:delText>
        </w:r>
        <w:r w:rsidR="009737A6" w:rsidDel="00A2726B">
          <w:rPr>
            <w:noProof/>
          </w:rPr>
          <w:delText>14</w:delText>
        </w:r>
      </w:del>
      <w:r w:rsidR="00537FEF">
        <w:fldChar w:fldCharType="end"/>
      </w:r>
      <w:r w:rsidR="00537FEF">
        <w:t xml:space="preserve">) zu entnehmen </w:t>
      </w:r>
    </w:p>
    <w:p w14:paraId="39C6A7D6" w14:textId="6E2A159B" w:rsidR="008E3F0D" w:rsidRPr="00E81B1B" w:rsidRDefault="008E3F0D" w:rsidP="008E3F0D">
      <w:pPr>
        <w:pStyle w:val="Beschriftung"/>
      </w:pPr>
      <w:bookmarkStart w:id="2217" w:name="_Ref80102042"/>
      <w:bookmarkStart w:id="2218" w:name="_Toc92091859"/>
      <w:r w:rsidRPr="00E81B1B">
        <w:t xml:space="preserve">Tabelle </w:t>
      </w:r>
      <w:r w:rsidRPr="00E81B1B">
        <w:fldChar w:fldCharType="begin"/>
      </w:r>
      <w:r w:rsidRPr="00E81B1B">
        <w:instrText>SEQ Tabelle \* ARABIC</w:instrText>
      </w:r>
      <w:r w:rsidRPr="00E81B1B">
        <w:fldChar w:fldCharType="separate"/>
      </w:r>
      <w:ins w:id="2219" w:author="Carsten Hein" w:date="2022-04-19T11:00:00Z">
        <w:r w:rsidR="00A2726B">
          <w:rPr>
            <w:noProof/>
          </w:rPr>
          <w:t>7</w:t>
        </w:r>
      </w:ins>
      <w:del w:id="2220" w:author="Carsten Hein" w:date="2022-04-19T11:00:00Z">
        <w:r w:rsidR="009737A6" w:rsidDel="00A2726B">
          <w:rPr>
            <w:noProof/>
          </w:rPr>
          <w:delText>13</w:delText>
        </w:r>
      </w:del>
      <w:r w:rsidRPr="00E81B1B">
        <w:fldChar w:fldCharType="end"/>
      </w:r>
      <w:bookmarkEnd w:id="2217"/>
      <w:r w:rsidRPr="00E81B1B">
        <w:t xml:space="preserve"> Gesamtes Versuchsprogramm: Scherversuche</w:t>
      </w:r>
      <w:bookmarkEnd w:id="2218"/>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 xml:space="preserve">E3 … HBV Klebstoff von </w:t>
            </w:r>
            <w:proofErr w:type="spellStart"/>
            <w:r w:rsidRPr="00E81B1B">
              <w:t>Rampf</w:t>
            </w:r>
            <w:proofErr w:type="spellEnd"/>
            <w:r w:rsidRPr="00E81B1B">
              <w:t xml:space="preserve">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t>S1 … Filmschalung mit Trennmittel 1 (</w:t>
            </w:r>
            <w:proofErr w:type="spellStart"/>
            <w:r w:rsidRPr="00E81B1B">
              <w:t>Schalöl</w:t>
            </w:r>
            <w:proofErr w:type="spellEnd"/>
            <w:r w:rsidRPr="00E81B1B">
              <w:t>)</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commentRangeStart w:id="2221"/>
            <w:r w:rsidRPr="00E81B1B">
              <w:t xml:space="preserve">FU </w:t>
            </w:r>
            <w:commentRangeEnd w:id="2221"/>
            <w:r w:rsidR="00E32AC0">
              <w:rPr>
                <w:rStyle w:val="Kommentarzeichen"/>
              </w:rPr>
              <w:commentReference w:id="2221"/>
            </w:r>
            <w:r w:rsidRPr="00E81B1B">
              <w:t>… Filmschalung ohne Trennmittel, unbehandelt</w:t>
            </w:r>
          </w:p>
          <w:p w14:paraId="7DB68550" w14:textId="77777777" w:rsidR="00CF66FF" w:rsidRPr="00E81B1B" w:rsidRDefault="00CF66FF" w:rsidP="00CF66FF">
            <w:pPr>
              <w:ind w:left="709"/>
            </w:pPr>
            <w:r w:rsidRPr="00E81B1B">
              <w:lastRenderedPageBreak/>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lastRenderedPageBreak/>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3C6C3F76" w14:textId="114CB12A" w:rsidR="009C12A5" w:rsidRPr="00E81B1B" w:rsidRDefault="760CF52A" w:rsidP="009C12A5">
      <w:pPr>
        <w:spacing w:after="240"/>
      </w:pPr>
      <w:r w:rsidRPr="00E81B1B">
        <w:t xml:space="preserve">Die Verklebung erfolgte stets in den Werkstätten der TU Berlin. Zur </w:t>
      </w:r>
      <w:ins w:id="2222" w:author="Stefan Behring [2]" w:date="2021-12-21T20:24:00Z">
        <w:r w:rsidR="00AA1B15">
          <w:t>Sicher</w:t>
        </w:r>
        <w:r w:rsidR="000F2D54">
          <w:t xml:space="preserve">stellung der Klebefugendicke für die Klebstoffe </w:t>
        </w:r>
        <w:proofErr w:type="spellStart"/>
        <w:r w:rsidR="000F2D54">
          <w:t>Kompono</w:t>
        </w:r>
        <w:proofErr w:type="spellEnd"/>
        <w:r w:rsidR="000F2D54">
          <w:t xml:space="preserve"> (C1)</w:t>
        </w:r>
        <w:r w:rsidR="000D5B61">
          <w:t xml:space="preserve"> etc.</w:t>
        </w:r>
      </w:ins>
      <w:ins w:id="2223" w:author="Stefan Behring [2]" w:date="2021-12-21T20:25:00Z">
        <w:r w:rsidR="000D5B61">
          <w:t xml:space="preserve"> (zähle alle auf)</w:t>
        </w:r>
      </w:ins>
      <w:ins w:id="2224" w:author="Stefan Behring [2]" w:date="2021-12-21T20:24:00Z">
        <w:r w:rsidR="000D5B61">
          <w:t xml:space="preserve"> </w:t>
        </w:r>
      </w:ins>
      <w:ins w:id="2225" w:author="Stefan Behring [2]" w:date="2021-12-21T20:25:00Z">
        <w:r w:rsidR="000D5B61">
          <w:t xml:space="preserve">wurden </w:t>
        </w:r>
        <w:commentRangeStart w:id="2226"/>
        <w:r w:rsidR="00E34357">
          <w:t>Distanzplättchen</w:t>
        </w:r>
      </w:ins>
      <w:commentRangeEnd w:id="2226"/>
      <w:ins w:id="2227" w:author="Stefan Behring [2]" w:date="2021-12-21T20:27:00Z">
        <w:r w:rsidR="000F5A45">
          <w:rPr>
            <w:rStyle w:val="Kommentarzeichen"/>
          </w:rPr>
          <w:commentReference w:id="2226"/>
        </w:r>
      </w:ins>
      <w:ins w:id="2228" w:author="Stefan Behring [2]" w:date="2021-12-21T20:25:00Z">
        <w:r w:rsidR="00E34357">
          <w:t xml:space="preserve"> der Dicke 4 mm auf die Klebefuge gelegt</w:t>
        </w:r>
      </w:ins>
      <w:ins w:id="2229" w:author="Stefan Behring [2]" w:date="2021-12-21T20:26:00Z">
        <w:r w:rsidR="006D245C">
          <w:t>. Anschließende erfolgte der Auftrag des Polymerbetons</w:t>
        </w:r>
        <w:r w:rsidR="000F5A45">
          <w:t xml:space="preserve"> mit einer Glättkelle.</w:t>
        </w:r>
      </w:ins>
      <w:ins w:id="2230" w:author="Stefan Behring [2]" w:date="2021-12-21T20:27:00Z">
        <w:r w:rsidR="000F5A45">
          <w:t xml:space="preserve"> </w:t>
        </w:r>
      </w:ins>
      <w:r w:rsidRPr="00E81B1B">
        <w:t xml:space="preserve">Überschüssiger Polymerbeton wurde </w:t>
      </w:r>
      <w:r w:rsidR="00AB1A1D">
        <w:t xml:space="preserve">durch das Gewicht des Betonfertigteils </w:t>
      </w:r>
      <w:r w:rsidRPr="00E81B1B">
        <w:t xml:space="preserve">aus der Fuge gepresst. </w:t>
      </w:r>
    </w:p>
    <w:p w14:paraId="6F7C1B1B" w14:textId="068C0523" w:rsidR="06D714A2" w:rsidRPr="00E81B1B" w:rsidRDefault="00C85CDE" w:rsidP="760CF52A">
      <w:r>
        <w:t xml:space="preserve">Bei den ersten Versuchsserien mit den Klebstoffen C1 und PU wurde zur Sicherstellung der Fugenstärke Schaumstoffdichtband verwendet. Dies war vor allem der Tatsache geschuldet, dass der PU Klebstoff der Fa. </w:t>
      </w:r>
      <w:proofErr w:type="spellStart"/>
      <w:r>
        <w:t>Collano</w:t>
      </w:r>
      <w:proofErr w:type="spellEnd"/>
      <w:r>
        <w:t xml:space="preserve"> recht flüssig war und bei Einsatz punktförmiger Distanzhalter aus der Fuge lief, sodass keine vollflächige Klebung erreicht wurde. Die Schaumstoffbänder wurden seitlich</w:t>
      </w:r>
      <w:r w:rsidR="760CF52A" w:rsidRPr="00E81B1B">
        <w:t xml:space="preserve"> auf </w:t>
      </w:r>
      <w:r>
        <w:t xml:space="preserve">die Längsränder </w:t>
      </w:r>
      <w:r w:rsidR="760CF52A" w:rsidRPr="00E81B1B">
        <w:t>der Holzkörper geklebt (</w:t>
      </w:r>
      <w:r w:rsidR="00537FEF">
        <w:fldChar w:fldCharType="begin"/>
      </w:r>
      <w:r w:rsidR="00537FEF">
        <w:instrText xml:space="preserve"> REF _Ref83842897 \h </w:instrText>
      </w:r>
      <w:r w:rsidR="00537FEF">
        <w:fldChar w:fldCharType="separate"/>
      </w:r>
      <w:ins w:id="2231" w:author="Carsten Hein" w:date="2022-04-19T11:00:00Z">
        <w:r w:rsidR="00A2726B" w:rsidRPr="00E81B1B">
          <w:t xml:space="preserve">Abbildung </w:t>
        </w:r>
        <w:r w:rsidR="00A2726B">
          <w:rPr>
            <w:noProof/>
          </w:rPr>
          <w:t>23</w:t>
        </w:r>
      </w:ins>
      <w:del w:id="2232" w:author="Carsten Hein" w:date="2022-04-19T11:00:00Z">
        <w:r w:rsidR="009737A6" w:rsidRPr="00E81B1B" w:rsidDel="00A2726B">
          <w:delText xml:space="preserve">Abbildung </w:delText>
        </w:r>
        <w:r w:rsidR="009737A6" w:rsidDel="00A2726B">
          <w:rPr>
            <w:noProof/>
          </w:rPr>
          <w:delText>28</w:delText>
        </w:r>
      </w:del>
      <w:r w:rsidR="00537FEF">
        <w:fldChar w:fldCharType="end"/>
      </w:r>
      <w:r>
        <w:t xml:space="preserve"> und </w:t>
      </w:r>
      <w:r>
        <w:fldChar w:fldCharType="begin"/>
      </w:r>
      <w:r>
        <w:instrText xml:space="preserve"> REF _Ref93226671 \h </w:instrText>
      </w:r>
      <w:r>
        <w:fldChar w:fldCharType="separate"/>
      </w:r>
      <w:ins w:id="2233" w:author="Carsten Hein" w:date="2022-04-19T11:00:00Z">
        <w:r w:rsidR="00A2726B" w:rsidRPr="00E81B1B">
          <w:t xml:space="preserve">Abbildung </w:t>
        </w:r>
        <w:r w:rsidR="00A2726B">
          <w:rPr>
            <w:noProof/>
          </w:rPr>
          <w:t>24</w:t>
        </w:r>
      </w:ins>
      <w:del w:id="2234" w:author="Carsten Hein" w:date="2022-04-19T11:00:00Z">
        <w:r w:rsidRPr="00E81B1B" w:rsidDel="00A2726B">
          <w:delText xml:space="preserve">Abbildung </w:delText>
        </w:r>
        <w:r w:rsidDel="00A2726B">
          <w:rPr>
            <w:noProof/>
          </w:rPr>
          <w:delText>29</w:delText>
        </w:r>
      </w:del>
      <w:r>
        <w:fldChar w:fldCharType="end"/>
      </w:r>
      <w:r w:rsidR="00537FEF">
        <w:t xml:space="preserve">). </w:t>
      </w:r>
      <w:r w:rsidR="760CF52A" w:rsidRPr="00E81B1B">
        <w:t>Durch vorheriges Auflegen der Betonkörper wurde</w:t>
      </w:r>
      <w:r>
        <w:t xml:space="preserve"> überprüft</w:t>
      </w:r>
      <w:r w:rsidR="760CF52A" w:rsidRPr="00E81B1B">
        <w:t xml:space="preserve">, dass sich dieses etwa auf </w:t>
      </w:r>
      <w:r w:rsidR="00537FEF">
        <w:t xml:space="preserve">etwa </w:t>
      </w:r>
      <w:r w:rsidR="00D979E8" w:rsidRPr="00E81B1B">
        <w:t>4</w:t>
      </w:r>
      <w:r w:rsidR="760CF52A" w:rsidRPr="00E81B1B">
        <w:t xml:space="preserve"> mm Höhe zusammendrücken lässt. Auf eine Abdichtung der kurzen Seiten wurde verzichtet, um Lufteinschl</w:t>
      </w:r>
      <w:r>
        <w:t>ü</w:t>
      </w:r>
      <w:r w:rsidR="760CF52A" w:rsidRPr="00E81B1B">
        <w:t>ss</w:t>
      </w:r>
      <w:r>
        <w:t>e</w:t>
      </w:r>
      <w:r w:rsidR="760CF52A" w:rsidRPr="00E81B1B">
        <w:t xml:space="preserve"> zu vermeiden und den Versuchsaufbau nicht zu beeinflussen. </w:t>
      </w:r>
      <w:r>
        <w:t xml:space="preserve">Der Klebstoff wurde </w:t>
      </w:r>
      <w:r w:rsidR="00EB6898">
        <w:t xml:space="preserve">anschließend </w:t>
      </w:r>
      <w:r>
        <w:t xml:space="preserve">mit einem Spachtel </w:t>
      </w:r>
      <w:r w:rsidR="00EB6898">
        <w:t xml:space="preserve">aufgetragen </w:t>
      </w:r>
      <w:r>
        <w:t xml:space="preserve">und </w:t>
      </w:r>
      <w:r w:rsidR="00EB6898">
        <w:t xml:space="preserve">mit einer </w:t>
      </w:r>
      <w:r>
        <w:t xml:space="preserve">Glättekelle </w:t>
      </w:r>
      <w:r w:rsidR="00EB6898">
        <w:t xml:space="preserve">abgezogen. Nach Auflegen des Betonfertigteils wurde überschüssiger Klebstoff </w:t>
      </w:r>
      <w:r w:rsidRPr="00E81B1B">
        <w:t>a</w:t>
      </w:r>
      <w:r>
        <w:t>n den Schmalseiten aus</w:t>
      </w:r>
      <w:r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2">
                            <a:extLst>
                              <a:ext uri="{BEBA8EAE-BF5A-486C-A8C5-ECC9F3942E4B}">
                                <a14:imgProps xmlns:a14="http://schemas.microsoft.com/office/drawing/2010/main">
                                  <a14:imgLayer r:embed="rId63">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52F4DF6C" w:rsidR="760CF52A" w:rsidRPr="00E81B1B" w:rsidRDefault="00F130FE" w:rsidP="00F130FE">
            <w:pPr>
              <w:pStyle w:val="Beschriftung"/>
              <w:rPr>
                <w:rFonts w:eastAsia="Calibri"/>
              </w:rPr>
            </w:pPr>
            <w:bookmarkStart w:id="2235" w:name="_Ref83842897"/>
            <w:bookmarkStart w:id="2236" w:name="_Toc92091801"/>
            <w:r w:rsidRPr="00E81B1B">
              <w:t xml:space="preserve">Abbildung </w:t>
            </w:r>
            <w:r>
              <w:fldChar w:fldCharType="begin"/>
            </w:r>
            <w:r>
              <w:instrText>SEQ Abbildung \* ARABIC</w:instrText>
            </w:r>
            <w:r>
              <w:fldChar w:fldCharType="separate"/>
            </w:r>
            <w:r w:rsidR="00A2726B">
              <w:rPr>
                <w:noProof/>
              </w:rPr>
              <w:t>23</w:t>
            </w:r>
            <w:r>
              <w:fldChar w:fldCharType="end"/>
            </w:r>
            <w:bookmarkEnd w:id="2235"/>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2236"/>
          </w:p>
        </w:tc>
        <w:tc>
          <w:tcPr>
            <w:tcW w:w="4570" w:type="dxa"/>
          </w:tcPr>
          <w:p w14:paraId="5236A5D5" w14:textId="1E2A5E81" w:rsidR="760CF52A" w:rsidRPr="00E81B1B" w:rsidRDefault="00D979E8" w:rsidP="00D979E8">
            <w:pPr>
              <w:pStyle w:val="Beschriftung"/>
            </w:pPr>
            <w:bookmarkStart w:id="2237" w:name="_Ref93226671"/>
            <w:bookmarkStart w:id="2238" w:name="_Toc92091802"/>
            <w:r w:rsidRPr="00E81B1B">
              <w:t xml:space="preserve">Abbildung </w:t>
            </w:r>
            <w:r>
              <w:fldChar w:fldCharType="begin"/>
            </w:r>
            <w:r>
              <w:instrText>SEQ Abbildung \* ARABIC</w:instrText>
            </w:r>
            <w:r>
              <w:fldChar w:fldCharType="separate"/>
            </w:r>
            <w:r w:rsidR="00A2726B">
              <w:rPr>
                <w:noProof/>
              </w:rPr>
              <w:t>24</w:t>
            </w:r>
            <w:r>
              <w:fldChar w:fldCharType="end"/>
            </w:r>
            <w:bookmarkEnd w:id="2237"/>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2239"/>
            <w:r w:rsidR="00BD00BA" w:rsidRPr="00E81B1B">
              <w:t>Klebstoff</w:t>
            </w:r>
            <w:commentRangeEnd w:id="2239"/>
            <w:r w:rsidR="00D66746">
              <w:rPr>
                <w:rStyle w:val="Kommentarzeichen"/>
                <w:iCs w:val="0"/>
              </w:rPr>
              <w:commentReference w:id="2239"/>
            </w:r>
            <w:r w:rsidR="00BD00BA" w:rsidRPr="00E81B1B">
              <w:t xml:space="preserve"> C1</w:t>
            </w:r>
            <w:bookmarkEnd w:id="2238"/>
          </w:p>
        </w:tc>
      </w:tr>
    </w:tbl>
    <w:p w14:paraId="4FB43B12" w14:textId="07209D42" w:rsidR="00F34650" w:rsidRPr="00E81B1B" w:rsidRDefault="7837ACB6" w:rsidP="00F4193D">
      <w:pPr>
        <w:pStyle w:val="berschrift3"/>
        <w:numPr>
          <w:ilvl w:val="2"/>
          <w:numId w:val="43"/>
        </w:numPr>
        <w:rPr>
          <w:noProof w:val="0"/>
          <w:lang w:val="de-DE"/>
        </w:rPr>
      </w:pPr>
      <w:bookmarkStart w:id="2240" w:name="_Toc92091744"/>
      <w:bookmarkStart w:id="2241" w:name="_Toc92092186"/>
      <w:bookmarkStart w:id="2242" w:name="_Toc92092298"/>
      <w:bookmarkStart w:id="2243" w:name="_Toc101333826"/>
      <w:r w:rsidRPr="64B3F377">
        <w:rPr>
          <w:noProof w:val="0"/>
          <w:lang w:val="de-DE"/>
        </w:rPr>
        <w:t>Versuchsdurchführung</w:t>
      </w:r>
      <w:bookmarkEnd w:id="2240"/>
      <w:bookmarkEnd w:id="2241"/>
      <w:bookmarkEnd w:id="2242"/>
      <w:bookmarkEnd w:id="2243"/>
    </w:p>
    <w:p w14:paraId="75DC73A4" w14:textId="2E8DF4DD" w:rsidR="00D979E8" w:rsidRPr="00E81B1B" w:rsidRDefault="00D979E8" w:rsidP="00D979E8">
      <w:r w:rsidRPr="00E81B1B">
        <w:t xml:space="preserve">Die Prüfungen fanden an der Toni Zwick </w:t>
      </w:r>
      <w:commentRangeStart w:id="2244"/>
      <w:r w:rsidRPr="00E81B1B">
        <w:t>Prüfmaschine</w:t>
      </w:r>
      <w:commentRangeEnd w:id="2244"/>
      <w:r w:rsidR="00B9152F">
        <w:rPr>
          <w:rStyle w:val="Kommentarzeichen"/>
        </w:rPr>
        <w:commentReference w:id="2244"/>
      </w:r>
      <w:r w:rsidRPr="00E81B1B">
        <w:t xml:space="preserve"> an der TU Berlin statt. Die Proben wurden weggesteuert mit einer Verformung von 0,2 mm/s belastet. Daraus ergibt sich eine Prüfdauer von etwa 10 Minuten, was der Forderung der </w:t>
      </w:r>
      <w:sdt>
        <w:sdtPr>
          <w:id w:val="1684096952"/>
          <w:citation/>
        </w:sdtPr>
        <w:sdtEndPr/>
        <w:sdtContent>
          <w:r w:rsidR="00537FEF">
            <w:fldChar w:fldCharType="begin"/>
          </w:r>
          <w:r w:rsidR="00537FEF">
            <w:instrText xml:space="preserve"> CITATION DIN103 \l 1031 </w:instrText>
          </w:r>
          <w:r w:rsidR="00537FEF">
            <w:fldChar w:fldCharType="separate"/>
          </w:r>
          <w:r w:rsidR="009737A6">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ins w:id="2245" w:author="Carsten Hein" w:date="2022-04-19T11:00:00Z">
        <w:r w:rsidR="00A2726B" w:rsidRPr="00E81B1B">
          <w:t xml:space="preserve">Abbildung </w:t>
        </w:r>
        <w:r w:rsidR="00A2726B">
          <w:rPr>
            <w:noProof/>
          </w:rPr>
          <w:t>25</w:t>
        </w:r>
      </w:ins>
      <w:del w:id="2246" w:author="Carsten Hein" w:date="2022-04-19T11:00:00Z">
        <w:r w:rsidR="009737A6" w:rsidRPr="00E81B1B" w:rsidDel="00A2726B">
          <w:delText xml:space="preserve">Abbildung </w:delText>
        </w:r>
        <w:r w:rsidR="009737A6" w:rsidDel="00A2726B">
          <w:rPr>
            <w:noProof/>
          </w:rPr>
          <w:delText>30</w:delText>
        </w:r>
      </w:del>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5"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p>
    <w:p w14:paraId="79061CB7" w14:textId="5C9E270A" w:rsidR="00D979E8" w:rsidRPr="00E81B1B" w:rsidRDefault="00D979E8" w:rsidP="00D979E8">
      <w:pPr>
        <w:pStyle w:val="Beschriftung"/>
      </w:pPr>
      <w:bookmarkStart w:id="2247" w:name="_Ref83843019"/>
      <w:bookmarkStart w:id="2248" w:name="_Toc92091803"/>
      <w:r w:rsidRPr="00E81B1B">
        <w:t xml:space="preserve">Abbildung </w:t>
      </w:r>
      <w:r>
        <w:fldChar w:fldCharType="begin"/>
      </w:r>
      <w:r>
        <w:instrText>SEQ Abbildung \* ARABIC</w:instrText>
      </w:r>
      <w:r>
        <w:fldChar w:fldCharType="separate"/>
      </w:r>
      <w:r w:rsidR="00A2726B">
        <w:rPr>
          <w:noProof/>
        </w:rPr>
        <w:t>25</w:t>
      </w:r>
      <w:r>
        <w:fldChar w:fldCharType="end"/>
      </w:r>
      <w:bookmarkEnd w:id="2247"/>
      <w:r w:rsidRPr="00E81B1B">
        <w:t xml:space="preserve"> Scherversuchskörper in der Prüfeinrichtung</w:t>
      </w:r>
      <w:bookmarkEnd w:id="2248"/>
    </w:p>
    <w:p w14:paraId="1B8652E2" w14:textId="0856059F" w:rsidR="06D714A2" w:rsidRPr="00E81B1B" w:rsidRDefault="19023B21" w:rsidP="00F4193D">
      <w:pPr>
        <w:pStyle w:val="berschrift3"/>
        <w:numPr>
          <w:ilvl w:val="2"/>
          <w:numId w:val="43"/>
        </w:numPr>
        <w:rPr>
          <w:lang w:val="de-DE"/>
        </w:rPr>
      </w:pPr>
      <w:bookmarkStart w:id="2249" w:name="_Ref93171604"/>
      <w:bookmarkStart w:id="2250" w:name="_Toc101333827"/>
      <w:r w:rsidRPr="64B3F377">
        <w:rPr>
          <w:noProof w:val="0"/>
          <w:lang w:val="de-DE"/>
        </w:rPr>
        <w:t xml:space="preserve">Beobachtungen </w:t>
      </w:r>
      <w:bookmarkStart w:id="2251" w:name="_Toc92091745"/>
      <w:bookmarkStart w:id="2252" w:name="_Toc92092187"/>
      <w:bookmarkStart w:id="2253" w:name="_Toc92092299"/>
      <w:r w:rsidRPr="64B3F377">
        <w:rPr>
          <w:noProof w:val="0"/>
          <w:lang w:val="de-DE"/>
        </w:rPr>
        <w:t>und Ergebnisse</w:t>
      </w:r>
      <w:bookmarkEnd w:id="2249"/>
      <w:bookmarkEnd w:id="2250"/>
      <w:bookmarkEnd w:id="2251"/>
      <w:bookmarkEnd w:id="2252"/>
      <w:bookmarkEnd w:id="2253"/>
    </w:p>
    <w:p w14:paraId="718B132C" w14:textId="1DFAA841" w:rsidR="006A4AC2" w:rsidRPr="00E81B1B" w:rsidRDefault="006C0D6D" w:rsidP="760CF52A">
      <w:pPr>
        <w:spacing w:after="240"/>
      </w:pPr>
      <w:r>
        <w:rPr>
          <w:rFonts w:eastAsia="Calibri"/>
          <w:szCs w:val="20"/>
        </w:rPr>
        <w:t>Infolge der fertigungsbedingt</w:t>
      </w:r>
      <w:r w:rsidR="003843E9">
        <w:rPr>
          <w:rFonts w:eastAsia="Calibri"/>
          <w:szCs w:val="20"/>
        </w:rPr>
        <w:t xml:space="preserve"> unterschiedlichen Kleb</w:t>
      </w:r>
      <w:r w:rsidR="00EB6898">
        <w:rPr>
          <w:rFonts w:eastAsia="Calibri"/>
          <w:szCs w:val="20"/>
        </w:rPr>
        <w:t>e</w:t>
      </w:r>
      <w:r w:rsidR="003843E9">
        <w:rPr>
          <w:rFonts w:eastAsia="Calibri"/>
          <w:szCs w:val="20"/>
        </w:rPr>
        <w:t>fugen</w:t>
      </w:r>
      <w:r w:rsidR="00EB6898">
        <w:rPr>
          <w:rFonts w:eastAsia="Calibri"/>
          <w:szCs w:val="20"/>
        </w:rPr>
        <w:t>flächen</w:t>
      </w:r>
      <w:r w:rsidR="003843E9">
        <w:rPr>
          <w:rFonts w:eastAsia="Calibri"/>
          <w:szCs w:val="20"/>
        </w:rPr>
        <w:t xml:space="preserve"> wurde</w:t>
      </w:r>
      <w:r w:rsidR="002A7168">
        <w:rPr>
          <w:rFonts w:eastAsia="Calibri"/>
          <w:szCs w:val="20"/>
        </w:rPr>
        <w:t xml:space="preserve">n die Bruchlasten </w:t>
      </w:r>
      <w:r w:rsidR="00707993">
        <w:rPr>
          <w:rFonts w:eastAsia="Calibri"/>
          <w:szCs w:val="20"/>
        </w:rPr>
        <w:t xml:space="preserve">auf die </w:t>
      </w:r>
      <w:r w:rsidR="008E6382">
        <w:rPr>
          <w:rFonts w:eastAsia="Calibri"/>
          <w:szCs w:val="20"/>
        </w:rPr>
        <w:t>vorhandene Klebefuge</w:t>
      </w:r>
      <w:r w:rsidR="00EB6898">
        <w:rPr>
          <w:rFonts w:eastAsia="Calibri"/>
          <w:szCs w:val="20"/>
        </w:rPr>
        <w:t>nfläche</w:t>
      </w:r>
      <w:r w:rsidR="008E6382">
        <w:rPr>
          <w:rFonts w:eastAsia="Calibri"/>
          <w:szCs w:val="20"/>
        </w:rPr>
        <w:t xml:space="preserve"> bezogen und als </w:t>
      </w:r>
      <w:r w:rsidR="003843E9">
        <w:rPr>
          <w:rFonts w:eastAsia="Calibri"/>
          <w:szCs w:val="20"/>
        </w:rPr>
        <w:t xml:space="preserve">Spannung </w:t>
      </w:r>
      <w:r w:rsidR="008E6382">
        <w:rPr>
          <w:rFonts w:eastAsia="Calibri"/>
          <w:szCs w:val="20"/>
        </w:rPr>
        <w:t>angegeben</w:t>
      </w:r>
      <w:r w:rsidR="00EB6898">
        <w:rPr>
          <w:rFonts w:eastAsia="Calibri"/>
          <w:szCs w:val="20"/>
        </w:rPr>
        <w:t xml:space="preserve"> (siehe </w:t>
      </w:r>
      <w:r w:rsidR="00EB6898">
        <w:rPr>
          <w:rFonts w:eastAsia="Calibri"/>
          <w:szCs w:val="20"/>
        </w:rPr>
        <w:fldChar w:fldCharType="begin"/>
      </w:r>
      <w:r w:rsidR="00EB6898">
        <w:rPr>
          <w:rFonts w:eastAsia="Calibri"/>
          <w:szCs w:val="20"/>
        </w:rPr>
        <w:instrText xml:space="preserve"> REF _Ref93225776 \h </w:instrText>
      </w:r>
      <w:r w:rsidR="00EB6898">
        <w:rPr>
          <w:rFonts w:eastAsia="Calibri"/>
          <w:szCs w:val="20"/>
        </w:rPr>
      </w:r>
      <w:r w:rsidR="00EB6898">
        <w:rPr>
          <w:rFonts w:eastAsia="Calibri"/>
          <w:szCs w:val="20"/>
        </w:rPr>
        <w:fldChar w:fldCharType="separate"/>
      </w:r>
      <w:ins w:id="2254" w:author="Carsten Hein" w:date="2022-04-19T11:00:00Z">
        <w:r w:rsidR="00A2726B" w:rsidRPr="00E81B1B">
          <w:t xml:space="preserve">Gl. </w:t>
        </w:r>
        <w:r w:rsidR="00A2726B">
          <w:rPr>
            <w:noProof/>
          </w:rPr>
          <w:t>13</w:t>
        </w:r>
      </w:ins>
      <w:del w:id="2255" w:author="Carsten Hein" w:date="2022-04-19T11:00:00Z">
        <w:r w:rsidR="00EB6898" w:rsidRPr="00E81B1B" w:rsidDel="00A2726B">
          <w:delText xml:space="preserve">Gl. </w:delText>
        </w:r>
        <w:r w:rsidR="00EB6898" w:rsidDel="00A2726B">
          <w:rPr>
            <w:noProof/>
          </w:rPr>
          <w:delText>15</w:delText>
        </w:r>
      </w:del>
      <w:r w:rsidR="00EB6898">
        <w:rPr>
          <w:rFonts w:eastAsia="Calibri"/>
          <w:szCs w:val="20"/>
        </w:rPr>
        <w:fldChar w:fldCharType="end"/>
      </w:r>
      <w:r w:rsidR="008E6382">
        <w:rPr>
          <w:rFonts w:eastAsia="Calibri"/>
          <w:szCs w:val="20"/>
        </w:rPr>
        <w:t>.</w:t>
      </w:r>
      <w:r w:rsidR="00EB6898">
        <w:rPr>
          <w:rFonts w:eastAsia="Calibri"/>
          <w:szCs w:val="20"/>
        </w:rPr>
        <w:t xml:space="preserve">). Dadurch </w:t>
      </w:r>
      <w:r w:rsidR="00ED0918">
        <w:rPr>
          <w:rFonts w:eastAsia="Calibri"/>
          <w:szCs w:val="20"/>
        </w:rPr>
        <w:t>ist ein</w:t>
      </w:r>
      <w:r w:rsidR="00EB6898">
        <w:rPr>
          <w:rFonts w:eastAsia="Calibri"/>
          <w:szCs w:val="20"/>
        </w:rPr>
        <w:t>e</w:t>
      </w:r>
      <w:r w:rsidR="00ED0918">
        <w:rPr>
          <w:rFonts w:eastAsia="Calibri"/>
          <w:szCs w:val="20"/>
        </w:rPr>
        <w:t xml:space="preserve"> Vergleich</w:t>
      </w:r>
      <w:r w:rsidR="00EB6898">
        <w:rPr>
          <w:rFonts w:eastAsia="Calibri"/>
          <w:szCs w:val="20"/>
        </w:rPr>
        <w:t>barkeit der Ergebnisse gewährleistet.</w:t>
      </w:r>
      <w:r w:rsidR="00ED0918">
        <w:rPr>
          <w:rFonts w:eastAsia="Calibri"/>
          <w:szCs w:val="20"/>
        </w:rPr>
        <w:t xml:space="preserve"> </w:t>
      </w:r>
    </w:p>
    <w:p w14:paraId="7C223654" w14:textId="310673EF" w:rsidR="000D75C2" w:rsidRDefault="000D75C2" w:rsidP="760CF52A">
      <w:pPr>
        <w:spacing w:after="240"/>
      </w:pPr>
      <w:r w:rsidRPr="00E81B1B">
        <w:t xml:space="preserve">Die Versagensmodi wurden angelehnt an </w:t>
      </w:r>
      <w:sdt>
        <w:sdtPr>
          <w:id w:val="-56323671"/>
          <w:citation/>
        </w:sdtPr>
        <w:sdtEndPr/>
        <w:sdtContent>
          <w:r w:rsidRPr="00E81B1B">
            <w:fldChar w:fldCharType="begin"/>
          </w:r>
          <w:r w:rsidRPr="00E81B1B">
            <w:instrText xml:space="preserve">CITATION ENI95 \l 1031 </w:instrText>
          </w:r>
          <w:r w:rsidRPr="00E81B1B">
            <w:fldChar w:fldCharType="separate"/>
          </w:r>
          <w:r w:rsidR="009737A6">
            <w:rPr>
              <w:noProof/>
            </w:rPr>
            <w:t>(EN ISO 10365:1995, 1995)</w:t>
          </w:r>
          <w:r w:rsidRPr="00E81B1B">
            <w:fldChar w:fldCharType="end"/>
          </w:r>
        </w:sdtContent>
      </w:sdt>
      <w:r w:rsidRPr="00E81B1B">
        <w:t xml:space="preserve"> in Kategorien eingeteilt. Dabei wurde wie folgt vorgegangen: Versagte ein Probekörper ausschließlich durch Fügeteilversagen (</w:t>
      </w:r>
      <w:proofErr w:type="spellStart"/>
      <w:r w:rsidR="00F8756C">
        <w:rPr>
          <w:u w:val="single"/>
        </w:rPr>
        <w:t>s</w:t>
      </w:r>
      <w:r w:rsidRPr="00E81B1B">
        <w:t>ubstrate</w:t>
      </w:r>
      <w:proofErr w:type="spellEnd"/>
      <w:r w:rsidRPr="00E81B1B">
        <w:t xml:space="preserve"> </w:t>
      </w:r>
      <w:proofErr w:type="spellStart"/>
      <w:r w:rsidR="00F8756C">
        <w:rPr>
          <w:u w:val="single"/>
        </w:rPr>
        <w:t>f</w:t>
      </w:r>
      <w:r w:rsidRPr="00E81B1B">
        <w:t>ailure</w:t>
      </w:r>
      <w:proofErr w:type="spellEnd"/>
      <w:r w:rsidRPr="00E81B1B">
        <w:t xml:space="preserve">), erhielt dieser die Kennzeichnung SF. Der </w:t>
      </w:r>
      <w:r w:rsidR="00EB6898">
        <w:t>darauf</w:t>
      </w:r>
      <w:r w:rsidRPr="00E81B1B">
        <w:t xml:space="preserve">folgende Buchstabe bezeichnet das </w:t>
      </w:r>
      <w:proofErr w:type="spellStart"/>
      <w:r w:rsidRPr="00E81B1B">
        <w:t>Fügeteil</w:t>
      </w:r>
      <w:proofErr w:type="spellEnd"/>
      <w:r w:rsidRPr="00E81B1B">
        <w:t xml:space="preserve">, welches </w:t>
      </w:r>
      <w:r w:rsidR="00F8756C">
        <w:t>den</w:t>
      </w:r>
      <w:r w:rsidRPr="00E81B1B">
        <w:t xml:space="preserve"> Bruch dominierte</w:t>
      </w:r>
      <w:r w:rsidR="00FF489B">
        <w:t>.</w:t>
      </w:r>
      <w:r w:rsidRPr="00E81B1B">
        <w:t xml:space="preserve"> </w:t>
      </w:r>
      <w:r w:rsidR="00FF489B">
        <w:t xml:space="preserve">Dabei </w:t>
      </w:r>
      <w:r w:rsidR="00FF489B" w:rsidRPr="00E81B1B">
        <w:t xml:space="preserve">steht </w:t>
      </w:r>
      <w:r w:rsidRPr="00E81B1B">
        <w:t>t (</w:t>
      </w:r>
      <w:proofErr w:type="spellStart"/>
      <w:r w:rsidRPr="00E81B1B">
        <w:t>timber</w:t>
      </w:r>
      <w:proofErr w:type="spellEnd"/>
      <w:r w:rsidRPr="00E81B1B">
        <w:t>) für Holz und c (</w:t>
      </w:r>
      <w:proofErr w:type="spellStart"/>
      <w:r w:rsidRPr="00E81B1B">
        <w:t>concrete</w:t>
      </w:r>
      <w:proofErr w:type="spellEnd"/>
      <w:r w:rsidRPr="00E81B1B">
        <w:t>) für Beton. Im Beton wird von Fügeteil</w:t>
      </w:r>
      <w:r w:rsidR="00F8756C">
        <w:t>versagen</w:t>
      </w:r>
      <w:r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ins w:id="2256" w:author="Carsten Hein" w:date="2022-04-19T11:00:00Z">
        <w:r w:rsidR="00A2726B" w:rsidRPr="00E81B1B">
          <w:t xml:space="preserve">Abbildung </w:t>
        </w:r>
        <w:r w:rsidR="00A2726B">
          <w:rPr>
            <w:noProof/>
          </w:rPr>
          <w:t>26</w:t>
        </w:r>
      </w:ins>
      <w:del w:id="2257" w:author="Carsten Hein" w:date="2022-04-19T11:00:00Z">
        <w:r w:rsidR="009737A6" w:rsidRPr="00E81B1B" w:rsidDel="00A2726B">
          <w:delText xml:space="preserve">Abbildung </w:delText>
        </w:r>
        <w:r w:rsidR="009737A6" w:rsidDel="00A2726B">
          <w:rPr>
            <w:noProof/>
          </w:rPr>
          <w:delText>34</w:delText>
        </w:r>
      </w:del>
      <w:r w:rsidR="00DE177B" w:rsidRPr="00E81B1B">
        <w:fldChar w:fldCharType="end"/>
      </w:r>
      <w:r w:rsidR="00DE177B" w:rsidRPr="00E81B1B">
        <w:t xml:space="preserve"> </w:t>
      </w:r>
      <w:commentRangeStart w:id="2258"/>
      <w:r w:rsidR="00DE177B" w:rsidRPr="00E81B1B">
        <w:t>bis</w:t>
      </w:r>
      <w:commentRangeEnd w:id="2258"/>
      <w:r w:rsidR="00E4220D">
        <w:rPr>
          <w:rStyle w:val="Kommentarzeichen"/>
        </w:rPr>
        <w:commentReference w:id="2258"/>
      </w:r>
      <w:r w:rsidR="00DE177B" w:rsidRPr="00E81B1B">
        <w:t xml:space="preserve"> </w:t>
      </w:r>
      <w:r w:rsidR="00DE177B" w:rsidRPr="00E81B1B">
        <w:fldChar w:fldCharType="begin"/>
      </w:r>
      <w:r w:rsidR="00DE177B" w:rsidRPr="00E81B1B">
        <w:instrText xml:space="preserve"> REF _Ref82266870 \h </w:instrText>
      </w:r>
      <w:r w:rsidR="00DE177B" w:rsidRPr="00E81B1B">
        <w:fldChar w:fldCharType="separate"/>
      </w:r>
      <w:ins w:id="2259" w:author="Carsten Hein" w:date="2022-04-19T11:00:00Z">
        <w:r w:rsidR="00A2726B" w:rsidRPr="00E81B1B">
          <w:t xml:space="preserve">Abbildung </w:t>
        </w:r>
        <w:r w:rsidR="00A2726B">
          <w:rPr>
            <w:noProof/>
          </w:rPr>
          <w:t>29</w:t>
        </w:r>
      </w:ins>
      <w:del w:id="2260" w:author="Carsten Hein" w:date="2022-04-19T11:00:00Z">
        <w:r w:rsidR="009737A6" w:rsidRPr="00E81B1B" w:rsidDel="00A2726B">
          <w:delText xml:space="preserve">Abbildung </w:delText>
        </w:r>
        <w:r w:rsidR="009737A6" w:rsidDel="00A2726B">
          <w:rPr>
            <w:noProof/>
          </w:rPr>
          <w:delText>37</w:delText>
        </w:r>
      </w:del>
      <w:r w:rsidR="00DE177B" w:rsidRPr="00E81B1B">
        <w:fldChar w:fldCharType="end"/>
      </w:r>
      <w:r w:rsidR="00DE177B" w:rsidRPr="00E81B1B">
        <w:t>.</w:t>
      </w:r>
    </w:p>
    <w:p w14:paraId="443A462C" w14:textId="36D027A7" w:rsidR="00EF2050" w:rsidRPr="00E81B1B" w:rsidRDefault="00EF2050" w:rsidP="760CF52A">
      <w:pPr>
        <w:spacing w:after="240"/>
      </w:pPr>
      <w:r w:rsidRPr="00E81B1B">
        <w:rPr>
          <w:rFonts w:eastAsia="Calibri"/>
          <w:szCs w:val="20"/>
        </w:rPr>
        <w:t>Die Ergebnisse aus den Scherversuchen sowie die</w:t>
      </w:r>
      <w:r>
        <w:rPr>
          <w:rFonts w:eastAsia="Calibri"/>
          <w:szCs w:val="20"/>
        </w:rPr>
        <w:t xml:space="preserve"> zugehörigen</w:t>
      </w:r>
      <w:r w:rsidRPr="00E81B1B">
        <w:rPr>
          <w:rFonts w:eastAsia="Calibri"/>
          <w:szCs w:val="20"/>
        </w:rPr>
        <w:t xml:space="preserve"> Versagensmodi sind in</w:t>
      </w:r>
      <w:r w:rsidRPr="00E81B1B">
        <w:t xml:space="preserve"> </w:t>
      </w:r>
      <w:r w:rsidRPr="00E81B1B">
        <w:fldChar w:fldCharType="begin"/>
      </w:r>
      <w:r w:rsidRPr="00E81B1B">
        <w:instrText xml:space="preserve"> REF _Ref82266702 \h </w:instrText>
      </w:r>
      <w:r w:rsidRPr="00E81B1B">
        <w:fldChar w:fldCharType="separate"/>
      </w:r>
      <w:ins w:id="2261" w:author="Carsten Hein" w:date="2022-04-19T11:00:00Z">
        <w:r w:rsidR="00A2726B" w:rsidRPr="00E81B1B">
          <w:t xml:space="preserve">Tabelle </w:t>
        </w:r>
        <w:r w:rsidR="00A2726B">
          <w:rPr>
            <w:noProof/>
          </w:rPr>
          <w:t>8</w:t>
        </w:r>
      </w:ins>
      <w:del w:id="2262" w:author="Carsten Hein" w:date="2022-04-19T11:00:00Z">
        <w:r w:rsidR="009737A6" w:rsidRPr="00E81B1B" w:rsidDel="00A2726B">
          <w:delText xml:space="preserve">Tabelle </w:delText>
        </w:r>
        <w:r w:rsidR="009737A6" w:rsidDel="00A2726B">
          <w:rPr>
            <w:noProof/>
          </w:rPr>
          <w:delText>14</w:delText>
        </w:r>
      </w:del>
      <w:r w:rsidRPr="00E81B1B">
        <w:fldChar w:fldCharType="end"/>
      </w:r>
      <w:r w:rsidRPr="00E81B1B">
        <w:t xml:space="preserve"> zusammengefasst.</w:t>
      </w:r>
    </w:p>
    <w:p w14:paraId="5F6CA995" w14:textId="13C1C36F" w:rsidR="00D979E8" w:rsidRPr="00E81B1B" w:rsidRDefault="00D979E8" w:rsidP="00D979E8">
      <w:pPr>
        <w:pStyle w:val="Beschriftung"/>
        <w:rPr>
          <w:rFonts w:eastAsia="Calibri"/>
          <w:szCs w:val="20"/>
        </w:rPr>
      </w:pPr>
      <w:bookmarkStart w:id="2263" w:name="_Ref82266702"/>
      <w:bookmarkStart w:id="2264" w:name="_Toc92091860"/>
      <w:r w:rsidRPr="00E81B1B">
        <w:t xml:space="preserve">Tabelle </w:t>
      </w:r>
      <w:r>
        <w:fldChar w:fldCharType="begin"/>
      </w:r>
      <w:r>
        <w:instrText>SEQ Tabelle \* ARABIC</w:instrText>
      </w:r>
      <w:r>
        <w:fldChar w:fldCharType="separate"/>
      </w:r>
      <w:ins w:id="2265" w:author="Carsten Hein" w:date="2022-04-19T11:00:00Z">
        <w:r w:rsidR="00A2726B">
          <w:rPr>
            <w:noProof/>
          </w:rPr>
          <w:t>8</w:t>
        </w:r>
      </w:ins>
      <w:del w:id="2266" w:author="Carsten Hein" w:date="2022-04-19T11:00:00Z">
        <w:r w:rsidR="009737A6" w:rsidDel="00A2726B">
          <w:rPr>
            <w:noProof/>
          </w:rPr>
          <w:delText>14</w:delText>
        </w:r>
      </w:del>
      <w:r>
        <w:fldChar w:fldCharType="end"/>
      </w:r>
      <w:bookmarkEnd w:id="2263"/>
      <w:r w:rsidRPr="00E81B1B">
        <w:t xml:space="preserve"> Bruch</w:t>
      </w:r>
      <w:r w:rsidR="00523393" w:rsidRPr="00E81B1B">
        <w:t>spannunge</w:t>
      </w:r>
      <w:r w:rsidRPr="00E81B1B">
        <w:t xml:space="preserve">n und </w:t>
      </w:r>
      <w:commentRangeStart w:id="2267"/>
      <w:r w:rsidRPr="00E81B1B">
        <w:t>Versagensmodi</w:t>
      </w:r>
      <w:commentRangeEnd w:id="2267"/>
      <w:r w:rsidR="00C87D9E">
        <w:rPr>
          <w:rStyle w:val="Kommentarzeichen"/>
          <w:iCs w:val="0"/>
        </w:rPr>
        <w:commentReference w:id="2267"/>
      </w:r>
      <w:r w:rsidRPr="00E81B1B">
        <w:t xml:space="preserve"> der Scherversuche</w:t>
      </w:r>
      <w:bookmarkEnd w:id="2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2268"/>
            <w:proofErr w:type="spellStart"/>
            <w:r w:rsidRPr="00E81B1B">
              <w:rPr>
                <w:rFonts w:ascii="Calibri" w:eastAsia="Times New Roman" w:hAnsi="Calibri" w:cs="Calibri"/>
                <w:color w:val="000000"/>
                <w:szCs w:val="20"/>
                <w:lang w:eastAsia="de-DE"/>
              </w:rPr>
              <w:t>Stabw</w:t>
            </w:r>
            <w:commentRangeEnd w:id="2268"/>
            <w:proofErr w:type="spellEnd"/>
            <w:r w:rsidR="008D4665">
              <w:rPr>
                <w:rStyle w:val="Kommentarzeichen"/>
              </w:rPr>
              <w:commentReference w:id="2268"/>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2269"/>
            <w:commentRangeEnd w:id="2269"/>
            <w:r w:rsidRPr="00E81B1B">
              <w:rPr>
                <w:rStyle w:val="Kommentarzeichen"/>
              </w:rPr>
              <w:commentReference w:id="2269"/>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517A2B" w:rsidRPr="00E81B1B" w14:paraId="0AB0A04D" w14:textId="77777777" w:rsidTr="000002CE">
        <w:tc>
          <w:tcPr>
            <w:tcW w:w="4305" w:type="dxa"/>
          </w:tcPr>
          <w:p w14:paraId="1B538B3D" w14:textId="77777777" w:rsidR="00517A2B" w:rsidRPr="00E81B1B" w:rsidRDefault="00517A2B" w:rsidP="000002CE">
            <w:r>
              <w:rPr>
                <w:noProof/>
                <w:lang w:eastAsia="de-DE"/>
              </w:rPr>
              <w:drawing>
                <wp:inline distT="0" distB="0" distL="0" distR="0" wp14:anchorId="6DE2FB0C" wp14:editId="37C5F08C">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6">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6F116DDD" w14:textId="77777777" w:rsidR="00517A2B" w:rsidRPr="00E81B1B" w:rsidRDefault="00517A2B" w:rsidP="000002CE">
            <w:pPr>
              <w:rPr>
                <w:rFonts w:eastAsia="Calibri"/>
              </w:rPr>
            </w:pPr>
            <w:r>
              <w:rPr>
                <w:noProof/>
                <w:lang w:eastAsia="de-DE"/>
              </w:rPr>
              <w:drawing>
                <wp:inline distT="0" distB="0" distL="0" distR="0" wp14:anchorId="3FAA07FF" wp14:editId="79019301">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7">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517A2B" w:rsidRPr="00E81B1B" w14:paraId="2D61B73B" w14:textId="77777777" w:rsidTr="000002CE">
        <w:tc>
          <w:tcPr>
            <w:tcW w:w="4305" w:type="dxa"/>
          </w:tcPr>
          <w:p w14:paraId="35026026" w14:textId="5B44E33D" w:rsidR="00517A2B" w:rsidRPr="00E81B1B" w:rsidRDefault="00517A2B" w:rsidP="000002CE">
            <w:pPr>
              <w:pStyle w:val="Beschriftung"/>
            </w:pPr>
            <w:bookmarkStart w:id="2270" w:name="_Ref82266758"/>
            <w:bookmarkStart w:id="2271" w:name="_Toc92091807"/>
            <w:r w:rsidRPr="00E81B1B">
              <w:t xml:space="preserve">Abbildung </w:t>
            </w:r>
            <w:r>
              <w:fldChar w:fldCharType="begin"/>
            </w:r>
            <w:r>
              <w:instrText>SEQ Abbildung \* ARABIC</w:instrText>
            </w:r>
            <w:r>
              <w:fldChar w:fldCharType="separate"/>
            </w:r>
            <w:r w:rsidR="00A2726B">
              <w:rPr>
                <w:noProof/>
              </w:rPr>
              <w:t>26</w:t>
            </w:r>
            <w:r>
              <w:fldChar w:fldCharType="end"/>
            </w:r>
            <w:bookmarkEnd w:id="2270"/>
            <w:r w:rsidRPr="00E81B1B">
              <w:t xml:space="preserve"> Typisches </w:t>
            </w:r>
            <w:commentRangeStart w:id="2272"/>
            <w:commentRangeStart w:id="2273"/>
            <w:r w:rsidRPr="00E81B1B">
              <w:t>Versagensbild</w:t>
            </w:r>
            <w:commentRangeEnd w:id="2272"/>
            <w:r>
              <w:rPr>
                <w:rStyle w:val="Kommentarzeichen"/>
                <w:iCs w:val="0"/>
              </w:rPr>
              <w:commentReference w:id="2272"/>
            </w:r>
            <w:commentRangeEnd w:id="2273"/>
            <w:r>
              <w:rPr>
                <w:rStyle w:val="Kommentarzeichen"/>
                <w:iCs w:val="0"/>
              </w:rPr>
              <w:commentReference w:id="2273"/>
            </w:r>
            <w:r w:rsidRPr="00E81B1B">
              <w:t xml:space="preserve"> bei Holzversagen (</w:t>
            </w:r>
            <w:proofErr w:type="spellStart"/>
            <w:r w:rsidRPr="00E81B1B">
              <w:t>SF_t</w:t>
            </w:r>
            <w:proofErr w:type="spellEnd"/>
            <w:r w:rsidRPr="00E81B1B">
              <w:t>)</w:t>
            </w:r>
            <w:bookmarkEnd w:id="2271"/>
          </w:p>
        </w:tc>
        <w:tc>
          <w:tcPr>
            <w:tcW w:w="4755" w:type="dxa"/>
          </w:tcPr>
          <w:p w14:paraId="372F51CB" w14:textId="2DD2B19F" w:rsidR="00517A2B" w:rsidRPr="00E81B1B" w:rsidRDefault="00517A2B" w:rsidP="000002CE">
            <w:pPr>
              <w:pStyle w:val="Beschriftung"/>
            </w:pPr>
            <w:bookmarkStart w:id="2274" w:name="_Ref82266867"/>
            <w:bookmarkStart w:id="2275" w:name="_Toc92091808"/>
            <w:r w:rsidRPr="00E81B1B">
              <w:t xml:space="preserve">Abbildung </w:t>
            </w:r>
            <w:r>
              <w:fldChar w:fldCharType="begin"/>
            </w:r>
            <w:r>
              <w:instrText>SEQ Abbildung \* ARABIC</w:instrText>
            </w:r>
            <w:r>
              <w:fldChar w:fldCharType="separate"/>
            </w:r>
            <w:r w:rsidR="00A2726B">
              <w:rPr>
                <w:noProof/>
              </w:rPr>
              <w:t>27</w:t>
            </w:r>
            <w:r>
              <w:fldChar w:fldCharType="end"/>
            </w:r>
            <w:bookmarkEnd w:id="2274"/>
            <w:r w:rsidRPr="00E81B1B">
              <w:t xml:space="preserve"> Gemischtes Versagen mit Anteilen von Holz- und Beton- sowie Adhäsionsversagen (M1)</w:t>
            </w:r>
            <w:bookmarkEnd w:id="2275"/>
          </w:p>
        </w:tc>
      </w:tr>
      <w:tr w:rsidR="00517A2B" w:rsidRPr="00E81B1B" w14:paraId="12B8551B" w14:textId="77777777" w:rsidTr="000002CE">
        <w:trPr>
          <w:trHeight w:val="3015"/>
        </w:trPr>
        <w:tc>
          <w:tcPr>
            <w:tcW w:w="4305" w:type="dxa"/>
          </w:tcPr>
          <w:p w14:paraId="18BF2E26" w14:textId="77777777" w:rsidR="00517A2B" w:rsidRPr="00E81B1B" w:rsidRDefault="00517A2B" w:rsidP="000002CE">
            <w:r w:rsidRPr="00E81B1B">
              <w:rPr>
                <w:noProof/>
                <w:lang w:eastAsia="de-DE"/>
              </w:rPr>
              <w:drawing>
                <wp:inline distT="0" distB="0" distL="0" distR="0" wp14:anchorId="4C71979B" wp14:editId="3CD1F418">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795A27DD" w14:textId="77777777" w:rsidR="00517A2B" w:rsidRPr="00E81B1B" w:rsidRDefault="00517A2B" w:rsidP="000002CE">
            <w:r w:rsidRPr="00E81B1B">
              <w:rPr>
                <w:noProof/>
                <w:lang w:eastAsia="de-DE"/>
              </w:rPr>
              <w:drawing>
                <wp:inline distT="0" distB="0" distL="0" distR="0" wp14:anchorId="5D8E0DF1" wp14:editId="2DB9AC7F">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517A2B" w:rsidRPr="00E81B1B" w14:paraId="76F8B640" w14:textId="77777777" w:rsidTr="000002CE">
        <w:tc>
          <w:tcPr>
            <w:tcW w:w="4305" w:type="dxa"/>
          </w:tcPr>
          <w:p w14:paraId="44A59E30" w14:textId="5CC04DAD" w:rsidR="00517A2B" w:rsidRPr="00E81B1B" w:rsidRDefault="00517A2B" w:rsidP="000002CE">
            <w:pPr>
              <w:pStyle w:val="Beschriftung"/>
            </w:pPr>
            <w:bookmarkStart w:id="2276" w:name="_Ref82266956"/>
            <w:bookmarkStart w:id="2277" w:name="_Toc92091809"/>
            <w:r w:rsidRPr="00E81B1B">
              <w:t xml:space="preserve">Abbildung </w:t>
            </w:r>
            <w:r>
              <w:fldChar w:fldCharType="begin"/>
            </w:r>
            <w:r>
              <w:instrText>SEQ Abbildung \* ARABIC</w:instrText>
            </w:r>
            <w:r>
              <w:fldChar w:fldCharType="separate"/>
            </w:r>
            <w:r w:rsidR="00A2726B">
              <w:rPr>
                <w:noProof/>
              </w:rPr>
              <w:t>28</w:t>
            </w:r>
            <w:r>
              <w:fldChar w:fldCharType="end"/>
            </w:r>
            <w:bookmarkEnd w:id="2276"/>
            <w:r w:rsidRPr="00E81B1B">
              <w:t xml:space="preserve"> Typisches Versagensbild bei vorwiegendem Betonversagen (</w:t>
            </w:r>
            <w:proofErr w:type="spellStart"/>
            <w:r w:rsidRPr="00E81B1B">
              <w:t>SF_c</w:t>
            </w:r>
            <w:proofErr w:type="spellEnd"/>
            <w:r w:rsidRPr="00E81B1B">
              <w:t>)</w:t>
            </w:r>
            <w:bookmarkEnd w:id="2277"/>
          </w:p>
        </w:tc>
        <w:tc>
          <w:tcPr>
            <w:tcW w:w="4755" w:type="dxa"/>
          </w:tcPr>
          <w:p w14:paraId="20B265D1" w14:textId="75450BD7" w:rsidR="00517A2B" w:rsidRPr="00E81B1B" w:rsidRDefault="00517A2B" w:rsidP="000002CE">
            <w:pPr>
              <w:pStyle w:val="Beschriftung"/>
            </w:pPr>
            <w:bookmarkStart w:id="2278" w:name="_Ref82266870"/>
            <w:bookmarkStart w:id="2279" w:name="_Toc92091810"/>
            <w:r w:rsidRPr="00E81B1B">
              <w:t xml:space="preserve">Abbildung </w:t>
            </w:r>
            <w:r>
              <w:fldChar w:fldCharType="begin"/>
            </w:r>
            <w:r>
              <w:instrText>SEQ Abbildung \* ARABIC</w:instrText>
            </w:r>
            <w:r>
              <w:fldChar w:fldCharType="separate"/>
            </w:r>
            <w:r w:rsidR="00A2726B">
              <w:rPr>
                <w:noProof/>
              </w:rPr>
              <w:t>29</w:t>
            </w:r>
            <w:r>
              <w:fldChar w:fldCharType="end"/>
            </w:r>
            <w:bookmarkEnd w:id="2278"/>
            <w:r w:rsidRPr="00E81B1B">
              <w:t xml:space="preserve"> Typisches Versagensbild bei vorwiegendem Adhäsionsversagen (M2)</w:t>
            </w:r>
            <w:bookmarkEnd w:id="2279"/>
          </w:p>
        </w:tc>
      </w:tr>
      <w:tr w:rsidR="00517A2B" w:rsidRPr="00E81B1B" w14:paraId="1BD5A335" w14:textId="77777777" w:rsidTr="000002CE">
        <w:tc>
          <w:tcPr>
            <w:tcW w:w="4305" w:type="dxa"/>
          </w:tcPr>
          <w:p w14:paraId="3E749F59" w14:textId="77777777" w:rsidR="00517A2B" w:rsidRPr="00E81B1B" w:rsidRDefault="00517A2B" w:rsidP="000002CE">
            <w:pPr>
              <w:pStyle w:val="Beschriftung"/>
            </w:pPr>
          </w:p>
        </w:tc>
        <w:tc>
          <w:tcPr>
            <w:tcW w:w="4755" w:type="dxa"/>
          </w:tcPr>
          <w:p w14:paraId="1B11FAF7" w14:textId="77777777" w:rsidR="00517A2B" w:rsidRPr="00E81B1B" w:rsidRDefault="00517A2B" w:rsidP="000002CE">
            <w:pPr>
              <w:pStyle w:val="Beschriftung"/>
            </w:pPr>
          </w:p>
        </w:tc>
      </w:tr>
    </w:tbl>
    <w:p w14:paraId="649467BE" w14:textId="77777777" w:rsidR="0084406D" w:rsidRPr="00E81B1B" w:rsidRDefault="0084406D" w:rsidP="0084406D">
      <w:pPr>
        <w:spacing w:before="240"/>
      </w:pPr>
      <w:r w:rsidRPr="00E81B1B">
        <w:t xml:space="preserve">In allen Fällen trat das Versagen spröde ein und wurde zum Teil durch Knistern und Knacken im Holz angekündigt. </w:t>
      </w:r>
    </w:p>
    <w:p w14:paraId="48C09091" w14:textId="170DDDA5" w:rsidR="009C12A5" w:rsidRPr="00E81B1B" w:rsidRDefault="00742BFD" w:rsidP="760CF52A">
      <w:pPr>
        <w:spacing w:before="240"/>
      </w:pPr>
      <w:r w:rsidRPr="00E81B1B">
        <w:t xml:space="preserve">Bei Verklebung der mit Trennmittel geschalten Fertigteile (S1 </w:t>
      </w:r>
      <w:commentRangeStart w:id="2280"/>
      <w:r w:rsidRPr="00E81B1B">
        <w:t>und</w:t>
      </w:r>
      <w:commentRangeEnd w:id="2280"/>
      <w:r w:rsidR="005B068F">
        <w:rPr>
          <w:rStyle w:val="Kommentarzeichen"/>
        </w:rPr>
        <w:commentReference w:id="2280"/>
      </w:r>
      <w:r w:rsidRPr="00E81B1B">
        <w:t xml:space="preserve"> S2)</w:t>
      </w:r>
      <w:r w:rsidR="00F8756C">
        <w:t xml:space="preserve"> </w:t>
      </w:r>
      <w:r w:rsidRPr="00E81B1B">
        <w:t>wurde</w:t>
      </w:r>
      <w:r w:rsidR="00F8756C">
        <w:t xml:space="preserve">, </w:t>
      </w:r>
      <w:r w:rsidRPr="00E81B1B">
        <w:t xml:space="preserve">unabhängig vom Klebstoff, ein Versagen der Fügeteile, mehrheitlich des Holzes beobachtet. Dieses Versagensbild dominierte auch bei der Verwendung der Matrizenschalung (FM). Im </w:t>
      </w:r>
      <w:r w:rsidR="005977F0">
        <w:t>Fall</w:t>
      </w:r>
      <w:r w:rsidRPr="00E81B1B">
        <w:t xml:space="preserve"> der Verklebung der </w:t>
      </w:r>
      <w:commentRangeStart w:id="2281"/>
      <w:r w:rsidRPr="00E81B1B">
        <w:t>unbehandelten</w:t>
      </w:r>
      <w:commentRangeEnd w:id="2281"/>
      <w:r w:rsidR="009555AF">
        <w:rPr>
          <w:rStyle w:val="Kommentarzeichen"/>
        </w:rPr>
        <w:commentReference w:id="2281"/>
      </w:r>
      <w:r w:rsidR="00485BBD">
        <w:t xml:space="preserve"> Plattenoberseite</w:t>
      </w:r>
      <w:r w:rsidRPr="00E81B1B">
        <w:t xml:space="preserve"> (LU) wurde entweder ein Fügeteilversagen des Holzes oder ein Versagen innerhalb der obersten Zementschicht des Betons beobachtet.</w:t>
      </w:r>
    </w:p>
    <w:p w14:paraId="667166CC" w14:textId="6CD74115" w:rsidR="004569FC" w:rsidRPr="00E81B1B" w:rsidRDefault="00742BFD" w:rsidP="760CF52A">
      <w:pPr>
        <w:spacing w:before="240"/>
      </w:pPr>
      <w:r w:rsidRPr="00E81B1B">
        <w:t xml:space="preserve">Die Probekörper, bei denen eine Filmschalung ohne Trennmittel </w:t>
      </w:r>
      <w:r w:rsidR="00D16EB9">
        <w:t xml:space="preserve">(FU) </w:t>
      </w:r>
      <w:r w:rsidRPr="00E81B1B">
        <w:t xml:space="preserve">zur Herstellung der Fertigteile verwendet wurde, wiesen zumeist ein gemischtes Versagensbild auf (M1 </w:t>
      </w:r>
      <w:commentRangeStart w:id="2282"/>
      <w:r w:rsidRPr="00E81B1B">
        <w:t>oder</w:t>
      </w:r>
      <w:commentRangeEnd w:id="2282"/>
      <w:r w:rsidR="00CE777D">
        <w:rPr>
          <w:rStyle w:val="Kommentarzeichen"/>
        </w:rPr>
        <w:commentReference w:id="2282"/>
      </w:r>
      <w:r w:rsidRPr="00E81B1B">
        <w:t xml:space="preserve"> M2). </w:t>
      </w:r>
      <w:r w:rsidR="004569FC" w:rsidRPr="00E81B1B">
        <w:t xml:space="preserve">Ein typisches </w:t>
      </w:r>
      <w:commentRangeStart w:id="2283"/>
      <w:r w:rsidR="004569FC" w:rsidRPr="00E81B1B">
        <w:t>Bruchbild zeig</w:t>
      </w:r>
      <w:r w:rsidR="00485BBD">
        <w:t>en</w:t>
      </w:r>
      <w:r w:rsidR="004569FC" w:rsidRPr="00E81B1B">
        <w:t xml:space="preserve"> </w:t>
      </w:r>
      <w:r w:rsidR="00485BBD">
        <w:fldChar w:fldCharType="begin"/>
      </w:r>
      <w:r w:rsidR="00485BBD">
        <w:instrText xml:space="preserve"> REF _Ref82266867 \h </w:instrText>
      </w:r>
      <w:r w:rsidR="00485BBD">
        <w:fldChar w:fldCharType="separate"/>
      </w:r>
      <w:ins w:id="2284" w:author="Carsten Hein" w:date="2022-04-19T11:00:00Z">
        <w:r w:rsidR="00A2726B" w:rsidRPr="00E81B1B">
          <w:t xml:space="preserve">Abbildung </w:t>
        </w:r>
        <w:r w:rsidR="00A2726B">
          <w:rPr>
            <w:noProof/>
          </w:rPr>
          <w:t>27</w:t>
        </w:r>
      </w:ins>
      <w:del w:id="2285" w:author="Carsten Hein" w:date="2022-04-19T11:00:00Z">
        <w:r w:rsidR="00485BBD" w:rsidRPr="00E81B1B" w:rsidDel="00A2726B">
          <w:delText xml:space="preserve">Abbildung </w:delText>
        </w:r>
        <w:r w:rsidR="00485BBD" w:rsidDel="00A2726B">
          <w:rPr>
            <w:noProof/>
          </w:rPr>
          <w:delText>35</w:delText>
        </w:r>
      </w:del>
      <w:r w:rsidR="00485BBD">
        <w:fldChar w:fldCharType="end"/>
      </w:r>
      <w:r w:rsidR="00485BBD">
        <w:t xml:space="preserve"> und </w:t>
      </w:r>
      <w:r w:rsidR="00485BBD">
        <w:fldChar w:fldCharType="begin"/>
      </w:r>
      <w:r w:rsidR="00485BBD">
        <w:instrText xml:space="preserve"> REF _Ref82266870 \h </w:instrText>
      </w:r>
      <w:r w:rsidR="00485BBD">
        <w:fldChar w:fldCharType="separate"/>
      </w:r>
      <w:ins w:id="2286" w:author="Carsten Hein" w:date="2022-04-19T11:00:00Z">
        <w:r w:rsidR="00A2726B" w:rsidRPr="00E81B1B">
          <w:t xml:space="preserve">Abbildung </w:t>
        </w:r>
        <w:r w:rsidR="00A2726B">
          <w:rPr>
            <w:noProof/>
          </w:rPr>
          <w:t>29</w:t>
        </w:r>
      </w:ins>
      <w:del w:id="2287" w:author="Carsten Hein" w:date="2022-04-19T11:00:00Z">
        <w:r w:rsidR="00485BBD" w:rsidRPr="00E81B1B" w:rsidDel="00A2726B">
          <w:delText xml:space="preserve">Abbildung </w:delText>
        </w:r>
        <w:r w:rsidR="00485BBD" w:rsidDel="00A2726B">
          <w:rPr>
            <w:noProof/>
          </w:rPr>
          <w:delText>37</w:delText>
        </w:r>
      </w:del>
      <w:r w:rsidR="00485BBD">
        <w:fldChar w:fldCharType="end"/>
      </w:r>
      <w:r w:rsidR="004569FC" w:rsidRPr="00E81B1B">
        <w:t xml:space="preserve">). </w:t>
      </w:r>
      <w:r w:rsidRPr="00E81B1B">
        <w:t>In se</w:t>
      </w:r>
      <w:commentRangeEnd w:id="2283"/>
      <w:r w:rsidR="0075044F">
        <w:rPr>
          <w:rStyle w:val="Kommentarzeichen"/>
        </w:rPr>
        <w:commentReference w:id="2283"/>
      </w:r>
      <w:r w:rsidRPr="00E81B1B">
        <w:t xml:space="preserve">ltenen Fällen trat ein Fügeteilversagen auf und in einigen Fällen ein rein adhäsives Versagen. Im Allgemeinen ist das Versagensbild </w:t>
      </w:r>
      <w:r w:rsidR="009F61D0" w:rsidRPr="00E81B1B">
        <w:t xml:space="preserve">geprägt </w:t>
      </w:r>
      <w:r w:rsidRPr="00E81B1B">
        <w:t xml:space="preserve">von adhäsivem Versagen </w:t>
      </w:r>
      <w:r w:rsidR="00D16EB9">
        <w:t xml:space="preserve">gemischt mit </w:t>
      </w:r>
      <w:r w:rsidRPr="00E81B1B">
        <w:t>Versagen innerhalb der ersten Zementschicht des Betons.</w:t>
      </w:r>
      <w:r w:rsidR="004569FC" w:rsidRPr="00E81B1B">
        <w:t xml:space="preserve"> Dabei ist nicht entscheidend, welcher Klebstoff verwendet wurde.</w:t>
      </w:r>
      <w:r w:rsidRPr="00E81B1B">
        <w:t xml:space="preserve"> </w:t>
      </w:r>
      <w:r w:rsidR="0078355D" w:rsidRPr="00E81B1B">
        <w:t>Ein vorheriges Primern der Betonoberfläche (FP) führte zu keiner Verbesserung. Die Bruchflächen enthielten</w:t>
      </w:r>
      <w:r w:rsidR="00D16EB9">
        <w:t xml:space="preserve"> trotz der Vorbehandlung mit dem Primer</w:t>
      </w:r>
      <w:r w:rsidR="0078355D" w:rsidRPr="00E81B1B">
        <w:t xml:space="preserve"> große Anteile von </w:t>
      </w:r>
      <w:commentRangeStart w:id="2288"/>
      <w:r w:rsidR="0078355D" w:rsidRPr="00E81B1B">
        <w:t>adhäsivem</w:t>
      </w:r>
      <w:commentRangeEnd w:id="2288"/>
      <w:r w:rsidR="000237B9">
        <w:rPr>
          <w:rStyle w:val="Kommentarzeichen"/>
        </w:rPr>
        <w:commentReference w:id="2288"/>
      </w:r>
      <w:r w:rsidR="0078355D" w:rsidRPr="00E81B1B">
        <w:t xml:space="preserve"> Versagen. </w:t>
      </w:r>
    </w:p>
    <w:p w14:paraId="15F6753A" w14:textId="2824A6D8" w:rsidR="00517A2B" w:rsidRDefault="00742BFD" w:rsidP="00517A2B">
      <w:pPr>
        <w:spacing w:before="240"/>
        <w:rPr>
          <w:rFonts w:eastAsia="Calibri"/>
        </w:rPr>
      </w:pPr>
      <w:r w:rsidRPr="00E81B1B">
        <w:t xml:space="preserve">Probekörper </w:t>
      </w:r>
      <w:r w:rsidR="00801E12">
        <w:t>mit</w:t>
      </w:r>
      <w:r w:rsidR="00801E12" w:rsidRPr="00E81B1B">
        <w:t xml:space="preserve"> </w:t>
      </w:r>
      <w:r w:rsidRPr="00E81B1B">
        <w:t xml:space="preserve">geschliffenen Betonfertigteilen wiesen </w:t>
      </w:r>
      <w:r w:rsidR="00D16EB9">
        <w:t xml:space="preserve">fast ausschließlich einen Bruch der Fügeteile auf. Mehrheitlich verlief die Bruchfläche </w:t>
      </w:r>
      <w:r w:rsidR="00354D63" w:rsidRPr="00E81B1B">
        <w:t xml:space="preserve">durch die </w:t>
      </w:r>
      <w:r w:rsidRPr="00E81B1B">
        <w:t>Gesteinsk</w:t>
      </w:r>
      <w:r w:rsidR="00597FA6">
        <w:t>örnung</w:t>
      </w:r>
      <w:r w:rsidR="00354D63" w:rsidRPr="00E81B1B">
        <w:t xml:space="preserve"> der Betonmatrix</w:t>
      </w:r>
      <w:r w:rsidR="0078355D" w:rsidRPr="00E81B1B">
        <w:t xml:space="preserve"> </w:t>
      </w:r>
      <w:r w:rsidR="0078355D" w:rsidRPr="00E81B1B">
        <w:rPr>
          <w:rFonts w:eastAsia="Calibri"/>
        </w:rPr>
        <w:t>(</w:t>
      </w:r>
      <w:r w:rsidR="0078355D" w:rsidRPr="00E81B1B">
        <w:rPr>
          <w:rFonts w:eastAsia="Calibri"/>
        </w:rPr>
        <w:fldChar w:fldCharType="begin"/>
      </w:r>
      <w:r w:rsidR="0078355D" w:rsidRPr="00E81B1B">
        <w:rPr>
          <w:rFonts w:eastAsia="Calibri"/>
        </w:rPr>
        <w:instrText xml:space="preserve"> REF _Ref82266956 \h </w:instrText>
      </w:r>
      <w:r w:rsidR="0078355D" w:rsidRPr="00E81B1B">
        <w:rPr>
          <w:rFonts w:eastAsia="Calibri"/>
        </w:rPr>
      </w:r>
      <w:r w:rsidR="0078355D" w:rsidRPr="00E81B1B">
        <w:rPr>
          <w:rFonts w:eastAsia="Calibri"/>
        </w:rPr>
        <w:fldChar w:fldCharType="separate"/>
      </w:r>
      <w:ins w:id="2289" w:author="Carsten Hein" w:date="2022-04-19T11:00:00Z">
        <w:r w:rsidR="00A2726B" w:rsidRPr="00E81B1B">
          <w:t xml:space="preserve">Abbildung </w:t>
        </w:r>
        <w:r w:rsidR="00A2726B">
          <w:rPr>
            <w:noProof/>
          </w:rPr>
          <w:t>28</w:t>
        </w:r>
      </w:ins>
      <w:del w:id="2290" w:author="Carsten Hein" w:date="2022-04-19T11:00:00Z">
        <w:r w:rsidR="009737A6" w:rsidRPr="00E81B1B" w:rsidDel="00A2726B">
          <w:delText xml:space="preserve">Abbildung </w:delText>
        </w:r>
        <w:r w:rsidR="009737A6" w:rsidDel="00A2726B">
          <w:rPr>
            <w:noProof/>
          </w:rPr>
          <w:delText>36</w:delText>
        </w:r>
      </w:del>
      <w:r w:rsidR="0078355D" w:rsidRPr="00E81B1B">
        <w:rPr>
          <w:rFonts w:eastAsia="Calibri"/>
        </w:rPr>
        <w:fldChar w:fldCharType="end"/>
      </w:r>
      <w:r w:rsidR="0078355D" w:rsidRPr="00E81B1B">
        <w:rPr>
          <w:rFonts w:eastAsia="Calibri"/>
        </w:rPr>
        <w:t>)</w:t>
      </w:r>
      <w:r w:rsidR="00354D63" w:rsidRPr="00E81B1B">
        <w:t>.</w:t>
      </w:r>
      <w:r w:rsidR="004569FC" w:rsidRPr="00E81B1B">
        <w:t xml:space="preserve"> </w:t>
      </w:r>
      <w:r w:rsidR="0078355D" w:rsidRPr="00E81B1B">
        <w:rPr>
          <w:rFonts w:eastAsia="Calibri"/>
        </w:rPr>
        <w:t xml:space="preserve">In keinem Fall wurde adhäsives Versagen beobachtet. </w:t>
      </w:r>
    </w:p>
    <w:p w14:paraId="06766774" w14:textId="161CD599" w:rsidR="00517A2B" w:rsidRPr="00517A2B" w:rsidRDefault="00354D63" w:rsidP="00517A2B">
      <w:pPr>
        <w:spacing w:before="240"/>
        <w:rPr>
          <w:rFonts w:eastAsia="Calibri"/>
        </w:rPr>
      </w:pPr>
      <w:r w:rsidRPr="00E81B1B">
        <w:lastRenderedPageBreak/>
        <w:t>Die nassgeklebten Probekörper versagten ausschließlich durch ein Fügeteilversagen des Holzes.</w:t>
      </w:r>
      <w:r w:rsidR="00517A2B" w:rsidRPr="00E81B1B">
        <w:rPr>
          <w:rFonts w:eastAsia="Calibri"/>
        </w:rPr>
        <w:t xml:space="preserve"> Allerdings wurde</w:t>
      </w:r>
      <w:r w:rsidR="00517A2B">
        <w:rPr>
          <w:rFonts w:eastAsia="Calibri"/>
        </w:rPr>
        <w:t>n</w:t>
      </w:r>
      <w:r w:rsidR="00517A2B" w:rsidRPr="00E81B1B">
        <w:rPr>
          <w:rFonts w:eastAsia="Calibri"/>
        </w:rPr>
        <w:t xml:space="preserve"> bei Verwendung des Klebstoffs C3 weiße Ausblühungen an der Grenzschicht zwischen Klebstoff und Beton beobachtet (</w:t>
      </w:r>
      <w:r w:rsidR="00517A2B" w:rsidRPr="00E81B1B">
        <w:rPr>
          <w:rFonts w:eastAsia="Calibri"/>
        </w:rPr>
        <w:fldChar w:fldCharType="begin"/>
      </w:r>
      <w:r w:rsidR="00517A2B" w:rsidRPr="00E81B1B">
        <w:rPr>
          <w:rFonts w:eastAsia="Calibri"/>
        </w:rPr>
        <w:instrText xml:space="preserve"> REF _Ref82266870 \h </w:instrText>
      </w:r>
      <w:r w:rsidR="00517A2B" w:rsidRPr="00E81B1B">
        <w:rPr>
          <w:rFonts w:eastAsia="Calibri"/>
        </w:rPr>
      </w:r>
      <w:r w:rsidR="00517A2B" w:rsidRPr="00E81B1B">
        <w:rPr>
          <w:rFonts w:eastAsia="Calibri"/>
        </w:rPr>
        <w:fldChar w:fldCharType="separate"/>
      </w:r>
      <w:ins w:id="2291" w:author="Carsten Hein" w:date="2022-04-19T11:00:00Z">
        <w:r w:rsidR="00A2726B" w:rsidRPr="00E81B1B">
          <w:t xml:space="preserve">Abbildung </w:t>
        </w:r>
        <w:r w:rsidR="00A2726B">
          <w:rPr>
            <w:noProof/>
          </w:rPr>
          <w:t>29</w:t>
        </w:r>
      </w:ins>
      <w:del w:id="2292" w:author="Carsten Hein" w:date="2022-04-19T11:00:00Z">
        <w:r w:rsidR="00517A2B" w:rsidRPr="00E81B1B" w:rsidDel="00A2726B">
          <w:delText xml:space="preserve">Abbildung </w:delText>
        </w:r>
        <w:r w:rsidR="00517A2B" w:rsidDel="00A2726B">
          <w:rPr>
            <w:noProof/>
          </w:rPr>
          <w:delText>37</w:delText>
        </w:r>
      </w:del>
      <w:r w:rsidR="00517A2B" w:rsidRPr="00E81B1B">
        <w:rPr>
          <w:rFonts w:eastAsia="Calibri"/>
        </w:rPr>
        <w:fldChar w:fldCharType="end"/>
      </w:r>
      <w:r w:rsidR="00517A2B" w:rsidRPr="00E81B1B">
        <w:rPr>
          <w:rFonts w:eastAsia="Calibri"/>
        </w:rPr>
        <w:t xml:space="preserve">). Es wird vermutet, dass es sich dabei um eine Reaktion zwischen Wasser und Epoxidharz handelt. Bei der Verwendung des Klebstoffs E3 trat dieser Effekt nicht auf, wie </w:t>
      </w:r>
      <w:r w:rsidR="00517A2B" w:rsidRPr="00E81B1B">
        <w:rPr>
          <w:rFonts w:eastAsia="Calibri"/>
        </w:rPr>
        <w:fldChar w:fldCharType="begin"/>
      </w:r>
      <w:r w:rsidR="00517A2B" w:rsidRPr="00E81B1B">
        <w:rPr>
          <w:rFonts w:eastAsia="Calibri"/>
        </w:rPr>
        <w:instrText xml:space="preserve"> REF _Ref82377409 \h </w:instrText>
      </w:r>
      <w:r w:rsidR="00517A2B" w:rsidRPr="00E81B1B">
        <w:rPr>
          <w:rFonts w:eastAsia="Calibri"/>
        </w:rPr>
      </w:r>
      <w:r w:rsidR="00517A2B" w:rsidRPr="00E81B1B">
        <w:rPr>
          <w:rFonts w:eastAsia="Calibri"/>
        </w:rPr>
        <w:fldChar w:fldCharType="separate"/>
      </w:r>
      <w:ins w:id="2293" w:author="Carsten Hein" w:date="2022-04-19T11:00:00Z">
        <w:r w:rsidR="00A2726B" w:rsidRPr="00E81B1B">
          <w:t xml:space="preserve">Abbildung </w:t>
        </w:r>
        <w:r w:rsidR="00A2726B">
          <w:rPr>
            <w:noProof/>
          </w:rPr>
          <w:t>31</w:t>
        </w:r>
      </w:ins>
      <w:del w:id="2294" w:author="Carsten Hein" w:date="2022-04-19T11:00:00Z">
        <w:r w:rsidR="00517A2B" w:rsidRPr="00E81B1B" w:rsidDel="00A2726B">
          <w:delText xml:space="preserve">Abbildung </w:delText>
        </w:r>
        <w:r w:rsidR="00517A2B" w:rsidDel="00A2726B">
          <w:rPr>
            <w:noProof/>
          </w:rPr>
          <w:delText>39</w:delText>
        </w:r>
      </w:del>
      <w:r w:rsidR="00517A2B" w:rsidRPr="00E81B1B">
        <w:rPr>
          <w:rFonts w:eastAsia="Calibri"/>
        </w:rPr>
        <w:fldChar w:fldCharType="end"/>
      </w:r>
      <w:r w:rsidR="00517A2B"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17A2B" w:rsidRPr="00E81B1B" w14:paraId="597D12F0" w14:textId="77777777" w:rsidTr="000002CE">
        <w:tc>
          <w:tcPr>
            <w:tcW w:w="4530" w:type="dxa"/>
          </w:tcPr>
          <w:p w14:paraId="076B93CD" w14:textId="77777777" w:rsidR="00517A2B" w:rsidRPr="00E81B1B" w:rsidRDefault="00517A2B" w:rsidP="000002CE">
            <w:r w:rsidRPr="00E81B1B">
              <w:rPr>
                <w:noProof/>
                <w:lang w:eastAsia="de-DE"/>
              </w:rPr>
              <w:drawing>
                <wp:inline distT="0" distB="0" distL="0" distR="0" wp14:anchorId="0CA91F38" wp14:editId="4F1F68AE">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0"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4511DDF6" w14:textId="77777777" w:rsidR="00517A2B" w:rsidRPr="00E81B1B" w:rsidRDefault="00517A2B" w:rsidP="000002CE">
            <w:r w:rsidRPr="00E81B1B">
              <w:rPr>
                <w:noProof/>
                <w:lang w:eastAsia="de-DE"/>
              </w:rPr>
              <w:drawing>
                <wp:inline distT="0" distB="0" distL="0" distR="0" wp14:anchorId="02FFC40A" wp14:editId="29106B88">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1" cstate="print">
                            <a:extLst>
                              <a:ext uri="{BEBA8EAE-BF5A-486C-A8C5-ECC9F3942E4B}">
                                <a14:imgProps xmlns:a14="http://schemas.microsoft.com/office/drawing/2010/main">
                                  <a14:imgLayer r:embed="rId72">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17A2B" w:rsidRPr="00E81B1B" w14:paraId="1DFCF754" w14:textId="77777777" w:rsidTr="000002CE">
        <w:tc>
          <w:tcPr>
            <w:tcW w:w="4530" w:type="dxa"/>
          </w:tcPr>
          <w:p w14:paraId="2E4C6298" w14:textId="108E4F7B" w:rsidR="00517A2B" w:rsidRPr="00E81B1B" w:rsidRDefault="00517A2B" w:rsidP="000002CE">
            <w:pPr>
              <w:pStyle w:val="Beschriftung"/>
            </w:pPr>
            <w:bookmarkStart w:id="2295" w:name="_Toc92091811"/>
            <w:r w:rsidRPr="00E81B1B">
              <w:t xml:space="preserve">Abbildung </w:t>
            </w:r>
            <w:r>
              <w:fldChar w:fldCharType="begin"/>
            </w:r>
            <w:r>
              <w:instrText>SEQ Abbildung \* ARABIC</w:instrText>
            </w:r>
            <w:r>
              <w:fldChar w:fldCharType="separate"/>
            </w:r>
            <w:r w:rsidR="00A2726B">
              <w:rPr>
                <w:noProof/>
              </w:rPr>
              <w:t>30</w:t>
            </w:r>
            <w:r>
              <w:fldChar w:fldCharType="end"/>
            </w:r>
            <w:r w:rsidRPr="00E81B1B">
              <w:t xml:space="preserve"> Ausblühungen an der Grenzschicht der zwischen Klebstoff C3 und Beton bei der Nassklebung</w:t>
            </w:r>
            <w:bookmarkEnd w:id="2295"/>
          </w:p>
        </w:tc>
        <w:tc>
          <w:tcPr>
            <w:tcW w:w="4530" w:type="dxa"/>
          </w:tcPr>
          <w:p w14:paraId="436F4027" w14:textId="0F6EE811" w:rsidR="00517A2B" w:rsidRPr="00E81B1B" w:rsidRDefault="00517A2B" w:rsidP="000002CE">
            <w:pPr>
              <w:pStyle w:val="Beschriftung"/>
            </w:pPr>
            <w:bookmarkStart w:id="2296" w:name="_Ref82377409"/>
            <w:bookmarkStart w:id="2297" w:name="_Toc92091812"/>
            <w:r w:rsidRPr="00E81B1B">
              <w:t xml:space="preserve">Abbildung </w:t>
            </w:r>
            <w:r>
              <w:fldChar w:fldCharType="begin"/>
            </w:r>
            <w:r>
              <w:instrText>SEQ Abbildung \* ARABIC</w:instrText>
            </w:r>
            <w:r>
              <w:fldChar w:fldCharType="separate"/>
            </w:r>
            <w:r w:rsidR="00A2726B">
              <w:rPr>
                <w:noProof/>
              </w:rPr>
              <w:t>31</w:t>
            </w:r>
            <w:r>
              <w:fldChar w:fldCharType="end"/>
            </w:r>
            <w:bookmarkEnd w:id="2296"/>
            <w:r w:rsidRPr="00E81B1B">
              <w:t xml:space="preserve"> Nassklebung von Klebstoff E3 ohne Ausblühungen</w:t>
            </w:r>
            <w:bookmarkEnd w:id="2297"/>
          </w:p>
        </w:tc>
      </w:tr>
    </w:tbl>
    <w:p w14:paraId="190EF82C" w14:textId="048DBFB3" w:rsidR="00485BBD" w:rsidRDefault="00517A2B" w:rsidP="000002CE">
      <w:pPr>
        <w:spacing w:before="240"/>
      </w:pPr>
      <w:commentRangeStart w:id="2298"/>
      <w:r>
        <w:t>Die Schubspannungen bei Bruch liegen in einem Bereich zwischen 3,5 N/mm² und 7,5 N/mm²</w:t>
      </w:r>
      <w:r w:rsidR="002A222B">
        <w:t>.</w:t>
      </w:r>
      <w:r w:rsidR="000002CE">
        <w:t xml:space="preserve"> Sie sind in </w:t>
      </w:r>
      <w:r w:rsidR="000002CE">
        <w:fldChar w:fldCharType="begin"/>
      </w:r>
      <w:r w:rsidR="000002CE">
        <w:instrText xml:space="preserve"> REF _Ref93228857 \h </w:instrText>
      </w:r>
      <w:r w:rsidR="000002CE">
        <w:fldChar w:fldCharType="separate"/>
      </w:r>
      <w:ins w:id="2299" w:author="Carsten Hein" w:date="2022-04-19T11:00:00Z">
        <w:r w:rsidR="00A2726B" w:rsidRPr="00E81B1B">
          <w:t xml:space="preserve">Abbildung </w:t>
        </w:r>
        <w:r w:rsidR="00A2726B">
          <w:rPr>
            <w:noProof/>
          </w:rPr>
          <w:t>32</w:t>
        </w:r>
      </w:ins>
      <w:del w:id="2300" w:author="Carsten Hein" w:date="2022-04-19T11:00:00Z">
        <w:r w:rsidR="000002CE" w:rsidRPr="00E81B1B" w:rsidDel="00A2726B">
          <w:delText xml:space="preserve">Abbildung </w:delText>
        </w:r>
        <w:r w:rsidR="000002CE" w:rsidDel="00A2726B">
          <w:rPr>
            <w:noProof/>
          </w:rPr>
          <w:delText>32</w:delText>
        </w:r>
      </w:del>
      <w:r w:rsidR="000002CE">
        <w:fldChar w:fldCharType="end"/>
      </w:r>
      <w:r w:rsidR="000002CE">
        <w:t xml:space="preserve"> </w:t>
      </w:r>
      <w:r w:rsidR="00A149E0">
        <w:t>unter Einbeziehung der Versagensmodi dargestellt. Auffällig ist, dass vollständiges oder anteiliges adhäsives Versagen (AF, M1, M2) zum Teil bei höheren Bruchspannungen auftritt als reines Fügeteilversagen.</w:t>
      </w:r>
      <w:commentRangeEnd w:id="2298"/>
      <w:r w:rsidR="0020514B">
        <w:rPr>
          <w:rStyle w:val="Kommentarzeichen"/>
        </w:rPr>
        <w:commentReference w:id="2298"/>
      </w:r>
    </w:p>
    <w:p w14:paraId="40A991B3" w14:textId="6EA07495" w:rsidR="0067646D" w:rsidRPr="00E81B1B" w:rsidRDefault="0051654E" w:rsidP="0067646D">
      <w:pPr>
        <w:rPr>
          <w:rFonts w:eastAsia="Calibri"/>
          <w:szCs w:val="20"/>
        </w:rPr>
      </w:pPr>
      <w:commentRangeStart w:id="2301"/>
      <w:commentRangeEnd w:id="2301"/>
      <w:r>
        <w:rPr>
          <w:rStyle w:val="Kommentarzeichen"/>
        </w:rPr>
        <w:commentReference w:id="2301"/>
      </w:r>
    </w:p>
    <w:p w14:paraId="1926AF84" w14:textId="24A67E92" w:rsidR="0067646D" w:rsidRPr="00E81B1B" w:rsidRDefault="00DA0D06" w:rsidP="760CF52A">
      <w:pPr>
        <w:rPr>
          <w:rFonts w:eastAsia="Calibri"/>
          <w:szCs w:val="20"/>
        </w:rPr>
      </w:pPr>
      <w:r w:rsidRPr="00E81B1B">
        <w:rPr>
          <w:rFonts w:eastAsia="Calibri"/>
          <w:noProof/>
          <w:szCs w:val="20"/>
          <w:lang w:eastAsia="de-DE"/>
        </w:rPr>
        <w:drawing>
          <wp:inline distT="0" distB="0" distL="0" distR="0" wp14:anchorId="22526B60" wp14:editId="474E5D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17890231" w14:textId="750DF390" w:rsidR="00A149E0" w:rsidRPr="00E81B1B" w:rsidRDefault="00A149E0" w:rsidP="00A149E0">
      <w:pPr>
        <w:pStyle w:val="Beschriftung"/>
      </w:pPr>
      <w:bookmarkStart w:id="2302" w:name="_Ref93228857"/>
      <w:bookmarkStart w:id="2303" w:name="_Toc92091804"/>
      <w:r w:rsidRPr="00E81B1B">
        <w:t xml:space="preserve">Abbildung </w:t>
      </w:r>
      <w:r>
        <w:fldChar w:fldCharType="begin"/>
      </w:r>
      <w:r>
        <w:instrText>SEQ Abbildung \* ARABIC</w:instrText>
      </w:r>
      <w:r>
        <w:fldChar w:fldCharType="separate"/>
      </w:r>
      <w:r w:rsidR="00A2726B">
        <w:rPr>
          <w:noProof/>
        </w:rPr>
        <w:t>32</w:t>
      </w:r>
      <w:r>
        <w:fldChar w:fldCharType="end"/>
      </w:r>
      <w:bookmarkEnd w:id="2302"/>
      <w:r w:rsidRPr="00E81B1B">
        <w:t xml:space="preserve"> Bruchspannungen der Scherversuche nach Oberflächenbehandlung</w:t>
      </w:r>
      <w:r>
        <w:t>,</w:t>
      </w:r>
      <w:r w:rsidRPr="00E81B1B">
        <w:t xml:space="preserve"> Klebtechnik </w:t>
      </w:r>
      <w:r>
        <w:t xml:space="preserve">und Versagensmodus </w:t>
      </w:r>
      <w:r w:rsidRPr="00E81B1B">
        <w:t xml:space="preserve">getrennt (FG=geschliffen, FM= Matrizenschalung, FP =  Filmschalung mit Primer, FU= Filmschalung unbehandelt, LU = Luftseite unbehandelt, NK = Nassklebung, S1 = </w:t>
      </w:r>
      <w:proofErr w:type="spellStart"/>
      <w:r w:rsidRPr="00E81B1B">
        <w:t>Schalöl</w:t>
      </w:r>
      <w:proofErr w:type="spellEnd"/>
      <w:r w:rsidRPr="00E81B1B">
        <w:t>, S2 = Schalölemulsion)</w:t>
      </w:r>
      <w:bookmarkEnd w:id="2303"/>
    </w:p>
    <w:p w14:paraId="70C521F9" w14:textId="6EA2C8E9" w:rsidR="00F041F4" w:rsidRDefault="0020514B" w:rsidP="0020514B">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ins w:id="2304" w:author="Carsten Hein" w:date="2022-04-19T11:00:00Z">
        <w:r w:rsidR="00A2726B">
          <w:t xml:space="preserve">Abbildung </w:t>
        </w:r>
        <w:r w:rsidR="00A2726B">
          <w:rPr>
            <w:noProof/>
          </w:rPr>
          <w:t>34</w:t>
        </w:r>
      </w:ins>
      <w:del w:id="2305" w:author="Carsten Hein" w:date="2022-04-19T11:00:00Z">
        <w:r w:rsidDel="00A2726B">
          <w:delText xml:space="preserve">Abbildung </w:delText>
        </w:r>
        <w:r w:rsidDel="00A2726B">
          <w:rPr>
            <w:noProof/>
          </w:rPr>
          <w:delText>33</w:delText>
        </w:r>
      </w:del>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2306"/>
      <w:r w:rsidRPr="00E81B1B">
        <w:t xml:space="preserve">Die wiesen offenbar große </w:t>
      </w:r>
      <w:ins w:id="2307" w:author="Jan Wenker" w:date="2021-12-14T15:51:00Z">
        <w:r>
          <w:t>Festigkeits</w:t>
        </w:r>
      </w:ins>
      <w:del w:id="2308" w:author="Jan Wenker" w:date="2021-12-14T15:51:00Z">
        <w:r w:rsidRPr="00E81B1B" w:rsidDel="00560BBC">
          <w:delText>Qualitäts</w:delText>
        </w:r>
      </w:del>
      <w:r w:rsidRPr="00E81B1B">
        <w:t xml:space="preserve">unterschiede auf, obwohl stets C24 bzw. Gl24h bestellt wurde. </w:t>
      </w:r>
      <w:commentRangeEnd w:id="2306"/>
      <w:r>
        <w:rPr>
          <w:rStyle w:val="Kommentarzeichen"/>
        </w:rPr>
        <w:commentReference w:id="2306"/>
      </w:r>
      <w:r w:rsidRPr="00E81B1B">
        <w:rPr>
          <w:rFonts w:eastAsia="Calibri"/>
          <w:szCs w:val="20"/>
        </w:rPr>
        <w:t xml:space="preserve">Die mittlere Bruchlast der Charge SB1 übersteigt die der </w:t>
      </w:r>
      <w:commentRangeStart w:id="2309"/>
      <w:r w:rsidRPr="00E81B1B">
        <w:rPr>
          <w:rFonts w:eastAsia="Calibri"/>
          <w:szCs w:val="20"/>
        </w:rPr>
        <w:t xml:space="preserve">Charge SB2 und SB3 um 10 </w:t>
      </w:r>
      <w:ins w:id="2310" w:author="Jan Wenker" w:date="2021-12-14T15:52:00Z">
        <w:r>
          <w:rPr>
            <w:rFonts w:eastAsia="Calibri"/>
            <w:szCs w:val="20"/>
          </w:rPr>
          <w:t xml:space="preserve">% </w:t>
        </w:r>
      </w:ins>
      <w:r w:rsidRPr="00E81B1B">
        <w:rPr>
          <w:rFonts w:eastAsia="Calibri"/>
          <w:szCs w:val="20"/>
        </w:rPr>
        <w:t xml:space="preserve">bzw. 20%. </w:t>
      </w:r>
      <w:commentRangeEnd w:id="2309"/>
      <w:r>
        <w:rPr>
          <w:rStyle w:val="Kommentarzeichen"/>
        </w:rPr>
        <w:commentReference w:id="2309"/>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w:t>
      </w:r>
      <w:r w:rsidRPr="00E81B1B">
        <w:rPr>
          <w:rFonts w:eastAsia="Calibri"/>
          <w:szCs w:val="20"/>
        </w:rPr>
        <w:lastRenderedPageBreak/>
        <w:t>in die Wertung einzubeziehen.</w:t>
      </w:r>
      <w:r w:rsidR="002A222B">
        <w:rPr>
          <w:rFonts w:eastAsia="Calibri"/>
          <w:szCs w:val="20"/>
        </w:rPr>
        <w:t xml:space="preserve"> Die mittlere Scherfestigkeit von Fichtenholz liegt etwa bei 10 N/mm² </w:t>
      </w:r>
      <w:sdt>
        <w:sdtPr>
          <w:rPr>
            <w:rFonts w:eastAsia="Calibri"/>
            <w:szCs w:val="20"/>
          </w:rPr>
          <w:id w:val="-347641456"/>
          <w:citation/>
        </w:sdtPr>
        <w:sdtEndPr/>
        <w:sdtContent>
          <w:r w:rsidR="00B5214D">
            <w:rPr>
              <w:rFonts w:eastAsia="Calibri"/>
              <w:szCs w:val="20"/>
            </w:rPr>
            <w:fldChar w:fldCharType="begin"/>
          </w:r>
          <w:r w:rsidR="00B5214D">
            <w:rPr>
              <w:rFonts w:eastAsia="Calibri"/>
              <w:szCs w:val="20"/>
            </w:rPr>
            <w:instrText xml:space="preserve"> CITATION Nie17 \l 1031 </w:instrText>
          </w:r>
          <w:r w:rsidR="00B5214D">
            <w:rPr>
              <w:rFonts w:eastAsia="Calibri"/>
              <w:szCs w:val="20"/>
            </w:rPr>
            <w:fldChar w:fldCharType="separate"/>
          </w:r>
          <w:r w:rsidR="00B5214D" w:rsidRPr="00B5214D">
            <w:rPr>
              <w:rFonts w:eastAsia="Calibri"/>
              <w:noProof/>
              <w:szCs w:val="20"/>
            </w:rPr>
            <w:t>(Niemz &amp; Sonderegger, 2017)</w:t>
          </w:r>
          <w:r w:rsidR="00B5214D">
            <w:rPr>
              <w:rFonts w:eastAsia="Calibri"/>
              <w:szCs w:val="20"/>
            </w:rPr>
            <w:fldChar w:fldCharType="end"/>
          </w:r>
        </w:sdtContent>
      </w:sdt>
      <w:r w:rsidR="00B5214D">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EndPr/>
        <w:sdtContent>
          <w:r w:rsidR="00B5214D">
            <w:rPr>
              <w:rFonts w:eastAsia="Calibri"/>
              <w:szCs w:val="20"/>
            </w:rPr>
            <w:fldChar w:fldCharType="begin"/>
          </w:r>
          <w:r w:rsidR="00F041F4">
            <w:rPr>
              <w:rFonts w:eastAsia="Calibri"/>
              <w:szCs w:val="20"/>
            </w:rPr>
            <w:instrText xml:space="preserve">CITATION DIN13 \y  \l 1031 </w:instrText>
          </w:r>
          <w:r w:rsidR="00B5214D">
            <w:rPr>
              <w:rFonts w:eastAsia="Calibri"/>
              <w:szCs w:val="20"/>
            </w:rPr>
            <w:fldChar w:fldCharType="separate"/>
          </w:r>
          <w:r w:rsidR="00F041F4" w:rsidRPr="00F041F4">
            <w:rPr>
              <w:rFonts w:eastAsia="Calibri"/>
              <w:noProof/>
              <w:szCs w:val="20"/>
            </w:rPr>
            <w:t>(DIN EN 14080:2013-09)</w:t>
          </w:r>
          <w:r w:rsidR="00B5214D">
            <w:rPr>
              <w:rFonts w:eastAsia="Calibri"/>
              <w:szCs w:val="20"/>
            </w:rPr>
            <w:fldChar w:fldCharType="end"/>
          </w:r>
        </w:sdtContent>
      </w:sdt>
      <w:r w:rsidR="00B5214D">
        <w:rPr>
          <w:rFonts w:eastAsia="Calibri"/>
          <w:szCs w:val="20"/>
        </w:rPr>
        <w:t xml:space="preserve">. Die charakteristische Scherfestigkeit von C24 liegt </w:t>
      </w:r>
      <w:r w:rsidR="00F041F4">
        <w:rPr>
          <w:rFonts w:eastAsia="Calibri"/>
          <w:szCs w:val="20"/>
        </w:rPr>
        <w:t xml:space="preserve">bei 4,0 N/mm² </w:t>
      </w:r>
      <w:sdt>
        <w:sdtPr>
          <w:rPr>
            <w:rFonts w:eastAsia="Calibri"/>
            <w:szCs w:val="20"/>
          </w:rPr>
          <w:id w:val="197215079"/>
          <w:citation/>
        </w:sdtPr>
        <w:sdtEndPr/>
        <w:sdtContent>
          <w:r w:rsidR="00F041F4">
            <w:rPr>
              <w:rFonts w:eastAsia="Calibri"/>
              <w:szCs w:val="20"/>
            </w:rPr>
            <w:fldChar w:fldCharType="begin"/>
          </w:r>
          <w:r w:rsidR="00F041F4">
            <w:rPr>
              <w:rFonts w:eastAsia="Calibri"/>
              <w:szCs w:val="20"/>
            </w:rPr>
            <w:instrText xml:space="preserve">CITATION DIN162 \n  \y  \l 1031 </w:instrText>
          </w:r>
          <w:r w:rsidR="00F041F4">
            <w:rPr>
              <w:rFonts w:eastAsia="Calibri"/>
              <w:szCs w:val="20"/>
            </w:rPr>
            <w:fldChar w:fldCharType="separate"/>
          </w:r>
          <w:r w:rsidR="00F041F4" w:rsidRPr="00F041F4">
            <w:rPr>
              <w:rFonts w:eastAsia="Calibri"/>
              <w:noProof/>
              <w:szCs w:val="20"/>
            </w:rPr>
            <w:t>(DIN EN 338:2016-07)</w:t>
          </w:r>
          <w:r w:rsidR="00F041F4">
            <w:rPr>
              <w:rFonts w:eastAsia="Calibri"/>
              <w:szCs w:val="20"/>
            </w:rPr>
            <w:fldChar w:fldCharType="end"/>
          </w:r>
        </w:sdtContent>
      </w:sdt>
      <w:r w:rsidR="00F041F4">
        <w:rPr>
          <w:rFonts w:eastAsia="Calibri"/>
          <w:szCs w:val="20"/>
        </w:rPr>
        <w:t xml:space="preserve">. In </w:t>
      </w:r>
      <w:sdt>
        <w:sdtPr>
          <w:rPr>
            <w:rFonts w:eastAsia="Calibri"/>
            <w:szCs w:val="20"/>
          </w:rPr>
          <w:id w:val="235751822"/>
          <w:citation/>
        </w:sdtPr>
        <w:sdtEndPr/>
        <w:sdtContent>
          <w:r w:rsidR="00F041F4">
            <w:rPr>
              <w:rFonts w:eastAsia="Calibri"/>
              <w:szCs w:val="20"/>
            </w:rPr>
            <w:fldChar w:fldCharType="begin"/>
          </w:r>
          <w:r w:rsidR="00F041F4">
            <w:rPr>
              <w:rFonts w:eastAsia="Calibri"/>
              <w:szCs w:val="20"/>
            </w:rPr>
            <w:instrText xml:space="preserve"> CITATION DIN162 \l 1031 </w:instrText>
          </w:r>
          <w:r w:rsidR="00F041F4">
            <w:rPr>
              <w:rFonts w:eastAsia="Calibri"/>
              <w:szCs w:val="20"/>
            </w:rPr>
            <w:fldChar w:fldCharType="separate"/>
          </w:r>
          <w:r w:rsidR="00F041F4" w:rsidRPr="00F041F4">
            <w:rPr>
              <w:rFonts w:eastAsia="Calibri"/>
              <w:noProof/>
              <w:szCs w:val="20"/>
            </w:rPr>
            <w:t>(DIN EN 338:2016-07, 2016)</w:t>
          </w:r>
          <w:r w:rsidR="00F041F4">
            <w:rPr>
              <w:rFonts w:eastAsia="Calibri"/>
              <w:szCs w:val="20"/>
            </w:rPr>
            <w:fldChar w:fldCharType="end"/>
          </w:r>
        </w:sdtContent>
      </w:sdt>
      <w:r w:rsidR="00F041F4">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EndPr/>
        <w:sdtContent>
          <w:r w:rsidR="00F041F4">
            <w:rPr>
              <w:rFonts w:eastAsia="Calibri"/>
              <w:szCs w:val="20"/>
            </w:rPr>
            <w:fldChar w:fldCharType="begin"/>
          </w:r>
          <w:r w:rsidR="00F041F4">
            <w:rPr>
              <w:rFonts w:eastAsia="Calibri"/>
              <w:szCs w:val="20"/>
            </w:rPr>
            <w:instrText xml:space="preserve"> CITATION Nie17 \l 1031 </w:instrText>
          </w:r>
          <w:r w:rsidR="00F041F4">
            <w:rPr>
              <w:rFonts w:eastAsia="Calibri"/>
              <w:szCs w:val="20"/>
            </w:rPr>
            <w:fldChar w:fldCharType="separate"/>
          </w:r>
          <w:r w:rsidR="00F041F4" w:rsidRPr="00F041F4">
            <w:rPr>
              <w:rFonts w:eastAsia="Calibri"/>
              <w:noProof/>
              <w:szCs w:val="20"/>
            </w:rPr>
            <w:t>(Niemz &amp; Sonderegger, 2017)</w:t>
          </w:r>
          <w:r w:rsidR="00F041F4">
            <w:rPr>
              <w:rFonts w:eastAsia="Calibri"/>
              <w:szCs w:val="20"/>
            </w:rPr>
            <w:fldChar w:fldCharType="end"/>
          </w:r>
        </w:sdtContent>
      </w:sdt>
      <w:r w:rsidR="00F041F4">
        <w:rPr>
          <w:rFonts w:eastAsia="Calibri"/>
          <w:szCs w:val="20"/>
        </w:rPr>
        <w:t xml:space="preserve">. </w:t>
      </w:r>
    </w:p>
    <w:p w14:paraId="5AFB8E53" w14:textId="391E2352" w:rsidR="0020514B" w:rsidRDefault="00F041F4" w:rsidP="0020514B">
      <w:pPr>
        <w:rPr>
          <w:rFonts w:eastAsia="Calibri"/>
          <w:szCs w:val="20"/>
        </w:rPr>
      </w:pPr>
      <w:r>
        <w:rPr>
          <w:rFonts w:eastAsia="Calibri"/>
          <w:noProof/>
          <w:szCs w:val="20"/>
        </w:rPr>
        <w:drawing>
          <wp:inline distT="0" distB="0" distL="0" distR="0" wp14:anchorId="187468C2" wp14:editId="67818BA0">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4"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szCs w:val="20"/>
        </w:rPr>
        <w:t xml:space="preserve"> </w:t>
      </w:r>
    </w:p>
    <w:p w14:paraId="543DC772" w14:textId="7F33602B" w:rsidR="00F041F4" w:rsidRPr="00517A2B" w:rsidRDefault="00F041F4" w:rsidP="00F041F4">
      <w:pPr>
        <w:pStyle w:val="Beschriftung"/>
      </w:pPr>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2726B">
        <w:rPr>
          <w:noProof/>
        </w:rPr>
        <w:t>33</w:t>
      </w:r>
      <w:r w:rsidR="00FC7192">
        <w:rPr>
          <w:noProof/>
        </w:rPr>
        <w:fldChar w:fldCharType="end"/>
      </w:r>
      <w:r>
        <w:t xml:space="preserve"> Vergleich der Jahrringbreiten der Holzchargen (von links nach rechts: SB3, SB2, SB1, SB1)</w:t>
      </w:r>
    </w:p>
    <w:p w14:paraId="7F8FFCFC" w14:textId="77777777" w:rsidR="0020514B" w:rsidRPr="00E81B1B" w:rsidRDefault="0020514B" w:rsidP="0020514B">
      <w:pPr>
        <w:rPr>
          <w:rFonts w:eastAsia="Calibri"/>
          <w:szCs w:val="20"/>
        </w:rPr>
      </w:pPr>
      <w:r w:rsidRPr="00E81B1B">
        <w:rPr>
          <w:rFonts w:eastAsia="Calibri"/>
          <w:szCs w:val="20"/>
        </w:rPr>
        <w:t>So weist die Serie SB-TK-E3-FG eine sehr niedrige Bruchlast auf und zeigt große Anteile von Betonversagen, welches auf eine niedere Betongüte vermuten lässt. Die Bruchfläche verläuft jedoch in allen Fällen vom Holz in den Beton, sodass nicht ausgeschlossen werden kann, dass das Betonversagen erst nach Versagen des Holzes und die plötzliche Lastumlagerung auftrat. Diese These wird unter anderem dadurch gestützt, dass die Fertigteile der Serie SB-TK-C3-FG zu großen Teilen der gleichen Betoncharge entstammen wie die der Serie SB-TK-C3-FG. Hier wurden bei</w:t>
      </w:r>
      <w:r>
        <w:rPr>
          <w:rFonts w:eastAsia="Calibri"/>
          <w:szCs w:val="20"/>
        </w:rPr>
        <w:t xml:space="preserve"> gleichem Versagensbild wesentlich</w:t>
      </w:r>
      <w:r w:rsidRPr="00E81B1B">
        <w:rPr>
          <w:rFonts w:eastAsia="Calibri"/>
          <w:szCs w:val="20"/>
        </w:rPr>
        <w:t xml:space="preserve"> höhere Bruchlasten verzeichnet. </w:t>
      </w:r>
    </w:p>
    <w:p w14:paraId="34C1FEF2" w14:textId="33A9238F" w:rsidR="0020514B" w:rsidRDefault="0020514B" w:rsidP="006E7341">
      <w:pPr>
        <w:rPr>
          <w:rFonts w:eastAsia="Calibri"/>
        </w:rPr>
      </w:pPr>
      <w:r w:rsidRPr="00E81B1B">
        <w:rPr>
          <w:noProof/>
          <w:lang w:eastAsia="de-DE"/>
        </w:rPr>
        <w:drawing>
          <wp:inline distT="0" distB="0" distL="0" distR="0" wp14:anchorId="4C8EF7F2" wp14:editId="23CAD6F5">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7AC5F319" w14:textId="48F693B7" w:rsidR="0020514B" w:rsidRDefault="0020514B" w:rsidP="0020514B">
      <w:pPr>
        <w:pStyle w:val="Beschriftung"/>
        <w:rPr>
          <w:rFonts w:eastAsia="Calibri"/>
        </w:rPr>
      </w:pPr>
      <w:bookmarkStart w:id="2311" w:name="_Ref9323027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2726B">
        <w:rPr>
          <w:noProof/>
        </w:rPr>
        <w:t>34</w:t>
      </w:r>
      <w:r w:rsidR="00FC7192">
        <w:rPr>
          <w:noProof/>
        </w:rPr>
        <w:fldChar w:fldCharType="end"/>
      </w:r>
      <w:bookmarkEnd w:id="2311"/>
      <w:r>
        <w:t xml:space="preserve"> Bruchspannungen der im Holz versagten Scherversuchskörper nach Holzchargen getrennt</w:t>
      </w:r>
    </w:p>
    <w:p w14:paraId="221826F7" w14:textId="77777777" w:rsidR="0020514B" w:rsidRDefault="0020514B" w:rsidP="006E7341">
      <w:pPr>
        <w:rPr>
          <w:rFonts w:eastAsia="Calibri"/>
        </w:rPr>
      </w:pPr>
    </w:p>
    <w:p w14:paraId="34A8880A" w14:textId="0828D8F7" w:rsidR="006E7341" w:rsidRPr="00E81B1B" w:rsidRDefault="00D9341B" w:rsidP="006E7341">
      <w:pPr>
        <w:rPr>
          <w:rFonts w:eastAsia="Calibri"/>
        </w:rPr>
      </w:pPr>
      <w:r w:rsidRPr="00E81B1B">
        <w:rPr>
          <w:rFonts w:eastAsia="Calibri"/>
        </w:rPr>
        <w:t>Insbesondere die Bruchbilder</w:t>
      </w:r>
      <w:r w:rsidR="00D16EB9">
        <w:rPr>
          <w:rFonts w:eastAsia="Calibri"/>
        </w:rPr>
        <w:t xml:space="preserve"> verdeutlichen</w:t>
      </w:r>
      <w:r w:rsidR="006E7341" w:rsidRPr="00E81B1B">
        <w:rPr>
          <w:rFonts w:eastAsia="Calibri"/>
        </w:rPr>
        <w:t>, dass die Beschaffenheit der Beton</w:t>
      </w:r>
      <w:r w:rsidR="00C454A2">
        <w:rPr>
          <w:rFonts w:eastAsia="Calibri"/>
        </w:rPr>
        <w:t>ober</w:t>
      </w:r>
      <w:r w:rsidR="006E7341" w:rsidRPr="00E81B1B">
        <w:rPr>
          <w:rFonts w:eastAsia="Calibri"/>
        </w:rPr>
        <w:t xml:space="preserve">fläche einen großen Einfluss auf die Tragfähigkeit der Fuge hat. Ebenso hat sich bei der Herstellung der Probekörper gezeigt, dass die Verarbeitungseigenschaften des Klebstoffs eine wichtige Rolle spielen, da nur so eine sichere Verarbeitung innerhalb der offenen Zeit ermöglicht werden kann. Des Weiteren können vorbereitende Arbeiten, wie seitliches Abdichten mit Fugenband vermieden werden, wenn der Klebstoff eine ausreichend </w:t>
      </w:r>
      <w:r w:rsidR="002F1C20">
        <w:rPr>
          <w:rFonts w:eastAsia="Calibri"/>
        </w:rPr>
        <w:t>hohe Viskosität</w:t>
      </w:r>
      <w:r w:rsidR="006E7341" w:rsidRPr="00E81B1B">
        <w:rPr>
          <w:rFonts w:eastAsia="Calibri"/>
        </w:rPr>
        <w:t xml:space="preserve"> hat.</w:t>
      </w:r>
    </w:p>
    <w:p w14:paraId="4995EAEC" w14:textId="5F7C5839" w:rsidR="00517A2B" w:rsidRDefault="006E7341" w:rsidP="00517A2B">
      <w:del w:id="2312" w:author="Stefan Behring [2]" w:date="2021-12-21T22:39:00Z">
        <w:r w:rsidRPr="00E81B1B" w:rsidDel="00E45092">
          <w:rPr>
            <w:rFonts w:eastAsia="Calibri"/>
          </w:rPr>
          <w:delText xml:space="preserve">Insgesamt lassen die positiven Ergebnisse mit der Oberfläche S1 </w:delText>
        </w:r>
        <w:r w:rsidR="00D9341B" w:rsidRPr="00E81B1B" w:rsidDel="00E45092">
          <w:rPr>
            <w:rFonts w:eastAsia="Calibri"/>
          </w:rPr>
          <w:delText xml:space="preserve">und S2 </w:delText>
        </w:r>
        <w:r w:rsidRPr="00E81B1B" w:rsidDel="00E45092">
          <w:rPr>
            <w:rFonts w:eastAsia="Calibri"/>
          </w:rPr>
          <w:delText>schließen, dass</w:delText>
        </w:r>
        <w:r w:rsidR="00D9341B" w:rsidRPr="00E81B1B" w:rsidDel="00E45092">
          <w:rPr>
            <w:rFonts w:eastAsia="Calibri"/>
          </w:rPr>
          <w:delText xml:space="preserve"> die Verwendung von Schalöl nicht notwendigerweise </w:delText>
        </w:r>
      </w:del>
      <w:ins w:id="2313" w:author="Jan Wenker" w:date="2021-12-15T12:54:00Z">
        <w:del w:id="2314" w:author="Stefan Behring [2]" w:date="2021-12-21T22:39:00Z">
          <w:r w:rsidR="00B772EC" w:rsidDel="00E45092">
            <w:rPr>
              <w:rFonts w:eastAsia="Calibri"/>
            </w:rPr>
            <w:delText>zwangsläufig</w:delText>
          </w:r>
          <w:r w:rsidR="00B772EC" w:rsidRPr="00E81B1B" w:rsidDel="00E45092">
            <w:rPr>
              <w:rFonts w:eastAsia="Calibri"/>
            </w:rPr>
            <w:delText xml:space="preserve"> </w:delText>
          </w:r>
        </w:del>
      </w:ins>
      <w:del w:id="2315" w:author="Stefan Behring [2]" w:date="2021-12-21T22:39:00Z">
        <w:r w:rsidR="00D9341B" w:rsidRPr="00E81B1B" w:rsidDel="00E45092">
          <w:rPr>
            <w:rFonts w:eastAsia="Calibri"/>
          </w:rPr>
          <w:delText>nachteilig ist.</w:delText>
        </w:r>
      </w:del>
      <w:ins w:id="2316" w:author="Stefan Behring [2]" w:date="2021-12-21T22:39:00Z">
        <w:r w:rsidR="00E45092">
          <w:rPr>
            <w:rFonts w:eastAsia="Calibri"/>
          </w:rPr>
          <w:t xml:space="preserve">Trotz der positiven </w:t>
        </w:r>
        <w:r w:rsidR="00840F02">
          <w:rPr>
            <w:rFonts w:eastAsia="Calibri"/>
          </w:rPr>
          <w:t>Ergebnisse wird     diese nicht weiter verfolgt, da langzeitige</w:t>
        </w:r>
      </w:ins>
      <w:ins w:id="2317" w:author="Stefan Behring [2]" w:date="2021-12-21T22:40:00Z">
        <w:r w:rsidR="007B7D27">
          <w:rPr>
            <w:rFonts w:eastAsia="Calibri"/>
          </w:rPr>
          <w:t xml:space="preserve"> </w:t>
        </w:r>
      </w:ins>
      <w:ins w:id="2318" w:author="Stefan Behring [2]" w:date="2021-12-21T22:39:00Z">
        <w:r w:rsidR="007B7D27">
          <w:rPr>
            <w:rFonts w:eastAsia="Calibri"/>
          </w:rPr>
          <w:t>Wirkun</w:t>
        </w:r>
      </w:ins>
      <w:ins w:id="2319" w:author="Stefan Behring [2]" w:date="2021-12-21T22:40:00Z">
        <w:r w:rsidR="007B7D27">
          <w:rPr>
            <w:rFonts w:eastAsia="Calibri"/>
          </w:rPr>
          <w:t>gen des Trennmittels auf die Verklebung nicht ausgeschlossen werden können</w:t>
        </w:r>
      </w:ins>
      <w:ins w:id="2320" w:author="Stefan Behring [2]" w:date="2021-12-21T22:41:00Z">
        <w:r w:rsidR="007B7D27">
          <w:rPr>
            <w:rFonts w:eastAsia="Calibri"/>
          </w:rPr>
          <w:t>.</w:t>
        </w:r>
      </w:ins>
      <w:r w:rsidRPr="00E81B1B">
        <w:rPr>
          <w:rFonts w:eastAsia="Calibri"/>
        </w:rPr>
        <w:t xml:space="preserve"> Die </w:t>
      </w:r>
      <w:r w:rsidR="00D9341B" w:rsidRPr="00E81B1B">
        <w:rPr>
          <w:rFonts w:eastAsia="Calibri"/>
        </w:rPr>
        <w:t xml:space="preserve">Verklebung von schalglatten Betonoberflächen ohne Trennmittel führte entgegen der Erwartungen zu einer Verschlechterung. </w:t>
      </w:r>
      <w:r w:rsidR="00656512" w:rsidRPr="00E81B1B">
        <w:rPr>
          <w:rFonts w:eastAsia="Calibri"/>
        </w:rPr>
        <w:t>Auch d</w:t>
      </w:r>
      <w:r w:rsidR="00D9341B" w:rsidRPr="00E81B1B">
        <w:rPr>
          <w:rFonts w:eastAsia="Calibri"/>
        </w:rPr>
        <w:t xml:space="preserve">as Primern der schalglatten Oberfläche </w:t>
      </w:r>
      <w:r w:rsidR="00656512" w:rsidRPr="00E81B1B">
        <w:rPr>
          <w:rFonts w:eastAsia="Calibri"/>
        </w:rPr>
        <w:t xml:space="preserve">ohne Trennmittel </w:t>
      </w:r>
      <w:r w:rsidR="00656512" w:rsidRPr="00E81B1B">
        <w:rPr>
          <w:rFonts w:eastAsia="Calibri"/>
        </w:rPr>
        <w:lastRenderedPageBreak/>
        <w:t>führte zu keiner Verbesserung</w:t>
      </w:r>
      <w:r w:rsidR="00D9341B" w:rsidRPr="00E81B1B">
        <w:rPr>
          <w:rFonts w:eastAsia="Calibri"/>
        </w:rPr>
        <w:t xml:space="preserve">. </w:t>
      </w:r>
      <w:r w:rsidR="00656512" w:rsidRPr="00E81B1B">
        <w:rPr>
          <w:rFonts w:eastAsia="Calibri"/>
        </w:rPr>
        <w:t xml:space="preserve">Die </w:t>
      </w:r>
      <w:r w:rsidRPr="00E81B1B">
        <w:rPr>
          <w:rFonts w:eastAsia="Calibri"/>
        </w:rPr>
        <w:t>geschliffene Oberfläche ist zwar aufwändig in der Herstellung und mit Lärm- und Staubbelastung verbunden, ha</w:t>
      </w:r>
      <w:r w:rsidR="00656512" w:rsidRPr="00E81B1B">
        <w:rPr>
          <w:rFonts w:eastAsia="Calibri"/>
        </w:rPr>
        <w:t xml:space="preserve">t </w:t>
      </w:r>
      <w:r w:rsidRPr="00E81B1B">
        <w:rPr>
          <w:rFonts w:eastAsia="Calibri"/>
        </w:rPr>
        <w:t xml:space="preserve">sich jedoch als geeignet für die Verklebung erwiesen. </w:t>
      </w:r>
      <w:r w:rsidR="00656512" w:rsidRPr="00E81B1B">
        <w:rPr>
          <w:rFonts w:eastAsia="Calibri"/>
        </w:rPr>
        <w:t xml:space="preserve">Die zum Teil niedrigen Bruchlasten der Serie mit geschliffenen Fertigteilen lassen </w:t>
      </w:r>
      <w:commentRangeStart w:id="2321"/>
      <w:commentRangeStart w:id="2322"/>
      <w:r w:rsidR="00656512" w:rsidRPr="00E81B1B">
        <w:rPr>
          <w:rFonts w:eastAsia="Calibri"/>
        </w:rPr>
        <w:t>sich auf Schwankungen der Holzfestigkeit zurückführen</w:t>
      </w:r>
      <w:commentRangeEnd w:id="2321"/>
      <w:r w:rsidR="003734BE">
        <w:rPr>
          <w:rStyle w:val="Kommentarzeichen"/>
        </w:rPr>
        <w:commentReference w:id="2321"/>
      </w:r>
      <w:commentRangeEnd w:id="2322"/>
      <w:r w:rsidR="000029B0">
        <w:rPr>
          <w:rStyle w:val="Kommentarzeichen"/>
        </w:rPr>
        <w:commentReference w:id="2322"/>
      </w:r>
      <w:r w:rsidR="00656512" w:rsidRPr="00E81B1B">
        <w:rPr>
          <w:rFonts w:eastAsia="Calibri"/>
        </w:rPr>
        <w:t xml:space="preserve">. Es konnte in keinem Fall ein adhäsives Versagen beobachtet werden. </w:t>
      </w:r>
      <w:r w:rsidRPr="00E81B1B">
        <w:rPr>
          <w:rFonts w:eastAsia="Calibri"/>
        </w:rPr>
        <w:t xml:space="preserve">In Hinblick auf die Verarbeitbarkeit waren die Klebstoffe </w:t>
      </w:r>
      <w:commentRangeStart w:id="2323"/>
      <w:r w:rsidRPr="00E81B1B">
        <w:rPr>
          <w:rFonts w:eastAsia="Calibri"/>
        </w:rPr>
        <w:t>E3</w:t>
      </w:r>
      <w:commentRangeEnd w:id="2323"/>
      <w:r w:rsidR="00366BEC">
        <w:rPr>
          <w:rStyle w:val="Kommentarzeichen"/>
        </w:rPr>
        <w:commentReference w:id="2323"/>
      </w:r>
      <w:r w:rsidRPr="00E81B1B">
        <w:rPr>
          <w:rFonts w:eastAsia="Calibri"/>
        </w:rPr>
        <w:t xml:space="preserve"> und C3 am besten geeignet</w:t>
      </w:r>
      <w:del w:id="2324" w:author="Stefan Behring [2]" w:date="2021-12-21T22:36:00Z">
        <w:r w:rsidRPr="00E81B1B" w:rsidDel="00342E79">
          <w:rPr>
            <w:rFonts w:eastAsia="Calibri"/>
          </w:rPr>
          <w:delText xml:space="preserve">, da hier ein Auftrag mittels Zahnspachtel möglich war. </w:delText>
        </w:r>
      </w:del>
      <w:ins w:id="2325" w:author="Stefan Behring [2]" w:date="2021-12-21T22:36:00Z">
        <w:r w:rsidR="00342E79">
          <w:rPr>
            <w:rFonts w:eastAsia="Calibri"/>
          </w:rPr>
          <w:t>.</w:t>
        </w:r>
      </w:ins>
      <w:r w:rsidR="00517A2B" w:rsidRPr="00517A2B">
        <w:rPr>
          <w:noProof/>
          <w:lang w:eastAsia="de-DE"/>
        </w:rPr>
        <w:t xml:space="preserve"> </w:t>
      </w:r>
    </w:p>
    <w:p w14:paraId="05819F51" w14:textId="6B16063C" w:rsidR="00124A9D" w:rsidRPr="00E81B1B" w:rsidRDefault="4C11F93A" w:rsidP="00F4193D">
      <w:pPr>
        <w:pStyle w:val="berschrift2"/>
        <w:numPr>
          <w:ilvl w:val="1"/>
          <w:numId w:val="43"/>
        </w:numPr>
      </w:pPr>
      <w:bookmarkStart w:id="2326" w:name="_Ref82263605"/>
      <w:bookmarkStart w:id="2327" w:name="_Toc92091746"/>
      <w:bookmarkStart w:id="2328" w:name="_Toc92092188"/>
      <w:bookmarkStart w:id="2329" w:name="_Toc92092300"/>
      <w:bookmarkStart w:id="2330" w:name="_Toc101333828"/>
      <w:r>
        <w:t>Schub-Biege-Versuche</w:t>
      </w:r>
      <w:bookmarkEnd w:id="2326"/>
      <w:bookmarkEnd w:id="2327"/>
      <w:bookmarkEnd w:id="2328"/>
      <w:bookmarkEnd w:id="2329"/>
      <w:bookmarkEnd w:id="2330"/>
    </w:p>
    <w:p w14:paraId="39E4FE70" w14:textId="25032DEE" w:rsidR="39052F6C" w:rsidRPr="00A51D01" w:rsidRDefault="760CF52A">
      <w:pPr>
        <w:rPr>
          <w:rFonts w:eastAsia="Calibri"/>
          <w:rPrChange w:id="2331" w:author="Jan Wenker" w:date="2021-12-15T12:56:00Z">
            <w:rPr/>
          </w:rPrChange>
        </w:rPr>
      </w:pPr>
      <w:r w:rsidRPr="00094C0F">
        <w:rPr>
          <w:rFonts w:eastAsia="Calibri"/>
        </w:rPr>
        <w:t>Bei den Schub-Biege-Versuche</w:t>
      </w:r>
      <w:ins w:id="2332" w:author="Jan Wenker" w:date="2021-12-15T12:56:00Z">
        <w:r w:rsidR="007E058F" w:rsidRPr="00094C0F">
          <w:rPr>
            <w:rFonts w:eastAsia="Calibri"/>
          </w:rPr>
          <w:t>n</w:t>
        </w:r>
      </w:ins>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w:t>
      </w:r>
      <w:proofErr w:type="spellStart"/>
      <w:r w:rsidRPr="00094C0F">
        <w:rPr>
          <w:rFonts w:eastAsia="Calibri"/>
        </w:rPr>
        <w:t>Über</w:t>
      </w:r>
      <w:r w:rsidR="00421F52">
        <w:rPr>
          <w:rFonts w:eastAsia="Calibri"/>
        </w:rPr>
        <w:t>d</w:t>
      </w:r>
      <w:r w:rsidRPr="00094C0F">
        <w:rPr>
          <w:rFonts w:eastAsia="Calibri"/>
        </w:rPr>
        <w:t>rückung</w:t>
      </w:r>
      <w:proofErr w:type="spellEnd"/>
      <w:r w:rsidRPr="00094C0F">
        <w:rPr>
          <w:rFonts w:eastAsia="Calibri"/>
        </w:rPr>
        <w:t xml:space="preserve">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51D01">
        <w:rPr>
          <w:rFonts w:eastAsia="Calibri"/>
          <w:rPrChange w:id="2333" w:author="Jan Wenker" w:date="2021-12-15T12:56:00Z">
            <w:rPr/>
          </w:rPrChange>
        </w:rPr>
        <w:t xml:space="preserve">. </w:t>
      </w:r>
    </w:p>
    <w:p w14:paraId="7745FA91" w14:textId="33778D6E" w:rsidR="00A6585D" w:rsidRPr="00094C0F" w:rsidRDefault="760CF52A" w:rsidP="009737A6">
      <w:pPr>
        <w:rPr>
          <w:rFonts w:eastAsia="Calibri"/>
        </w:rPr>
      </w:pPr>
      <w:r w:rsidRPr="00A51D01">
        <w:rPr>
          <w:rFonts w:eastAsia="Calibri"/>
          <w:rPrChange w:id="2334" w:author="Jan Wenker" w:date="2021-12-15T12:56:00Z">
            <w:rPr/>
          </w:rPrChange>
        </w:rPr>
        <w:t>Da das Versagen gezielt in der Verbundfuge auftreten sollte, wurde die Verbundfläche zwischen Holz und Beton auf eine Breite von 8</w:t>
      </w:r>
      <w:r w:rsidR="001E0BF2" w:rsidRPr="00A51D01">
        <w:rPr>
          <w:rFonts w:eastAsia="Calibri"/>
          <w:rPrChange w:id="2335" w:author="Jan Wenker" w:date="2021-12-15T12:56:00Z">
            <w:rPr/>
          </w:rPrChange>
        </w:rPr>
        <w:t>0</w:t>
      </w:r>
      <w:r w:rsidRPr="00A51D01">
        <w:rPr>
          <w:rFonts w:eastAsia="Calibri"/>
          <w:rPrChange w:id="2336" w:author="Jan Wenker" w:date="2021-12-15T12:56:00Z">
            <w:rPr/>
          </w:rPrChange>
        </w:rPr>
        <w:t xml:space="preserve"> </w:t>
      </w:r>
      <w:r w:rsidR="001E0BF2" w:rsidRPr="00A51D01">
        <w:rPr>
          <w:rFonts w:eastAsia="Calibri"/>
          <w:rPrChange w:id="2337" w:author="Jan Wenker" w:date="2021-12-15T12:56:00Z">
            <w:rPr/>
          </w:rPrChange>
        </w:rPr>
        <w:t>m</w:t>
      </w:r>
      <w:r w:rsidRPr="00A51D01">
        <w:rPr>
          <w:rFonts w:eastAsia="Calibri"/>
          <w:rPrChange w:id="2338" w:author="Jan Wenker" w:date="2021-12-15T12:56:00Z">
            <w:rPr/>
          </w:rPrChange>
        </w:rPr>
        <w:t xml:space="preserve">m reduziert. Das Holz seitlich der Verklebung wurde auf eine Tiefe von </w:t>
      </w:r>
      <w:r w:rsidR="001E0BF2" w:rsidRPr="00A51D01">
        <w:rPr>
          <w:rFonts w:eastAsia="Calibri"/>
          <w:rPrChange w:id="2339" w:author="Jan Wenker" w:date="2021-12-15T12:56:00Z">
            <w:rPr/>
          </w:rPrChange>
        </w:rPr>
        <w:t xml:space="preserve">etwa </w:t>
      </w:r>
      <w:r w:rsidRPr="00A51D01">
        <w:rPr>
          <w:rFonts w:eastAsia="Calibri"/>
          <w:rPrChange w:id="2340" w:author="Jan Wenker" w:date="2021-12-15T12:56:00Z">
            <w:rPr/>
          </w:rPrChange>
        </w:rPr>
        <w:t>3</w:t>
      </w:r>
      <w:r w:rsidR="001E0BF2" w:rsidRPr="00A51D01">
        <w:rPr>
          <w:rFonts w:eastAsia="Calibri"/>
          <w:rPrChange w:id="2341" w:author="Jan Wenker" w:date="2021-12-15T12:56:00Z">
            <w:rPr/>
          </w:rPrChange>
        </w:rPr>
        <w:t>0</w:t>
      </w:r>
      <w:r w:rsidRPr="00A51D01">
        <w:rPr>
          <w:rFonts w:eastAsia="Calibri"/>
          <w:rPrChange w:id="2342" w:author="Jan Wenker" w:date="2021-12-15T12:56:00Z">
            <w:rPr/>
          </w:rPrChange>
        </w:rPr>
        <w:t xml:space="preserve"> </w:t>
      </w:r>
      <w:r w:rsidR="001E0BF2" w:rsidRPr="00A51D01">
        <w:rPr>
          <w:rFonts w:eastAsia="Calibri"/>
          <w:rPrChange w:id="2343" w:author="Jan Wenker" w:date="2021-12-15T12:56:00Z">
            <w:rPr/>
          </w:rPrChange>
        </w:rPr>
        <w:t>m</w:t>
      </w:r>
      <w:r w:rsidRPr="00A51D01">
        <w:rPr>
          <w:rFonts w:eastAsia="Calibri"/>
          <w:rPrChange w:id="2344" w:author="Jan Wenker" w:date="2021-12-15T12:56:00Z">
            <w:rPr/>
          </w:rPrChange>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ins w:id="2345" w:author="Carsten Hein" w:date="2022-04-19T11:00:00Z">
        <w:r w:rsidR="00A2726B" w:rsidRPr="00A2726B">
          <w:rPr>
            <w:rFonts w:eastAsia="Calibri"/>
            <w:rPrChange w:id="2346" w:author="Carsten Hein" w:date="2022-04-19T11:00:00Z">
              <w:rPr/>
            </w:rPrChange>
          </w:rPr>
          <w:t xml:space="preserve">Abbildung </w:t>
        </w:r>
        <w:r w:rsidR="00A2726B" w:rsidRPr="00A2726B">
          <w:rPr>
            <w:rFonts w:eastAsia="Calibri"/>
            <w:rPrChange w:id="2347" w:author="Carsten Hein" w:date="2022-04-19T11:00:00Z">
              <w:rPr>
                <w:noProof/>
              </w:rPr>
            </w:rPrChange>
          </w:rPr>
          <w:t>35</w:t>
        </w:r>
      </w:ins>
      <w:del w:id="2348" w:author="Carsten Hein" w:date="2022-04-19T11:00:00Z">
        <w:r w:rsidR="00094C0F" w:rsidRPr="00094C0F" w:rsidDel="00A2726B">
          <w:rPr>
            <w:rFonts w:eastAsia="Calibri"/>
          </w:rPr>
          <w:delText>Abbildung 35</w:delText>
        </w:r>
      </w:del>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ins w:id="2349" w:author="Carsten Hein" w:date="2022-04-19T11:00:00Z">
        <w:r w:rsidR="00A2726B" w:rsidRPr="00A2726B">
          <w:rPr>
            <w:rFonts w:eastAsia="Calibri"/>
            <w:rPrChange w:id="2350" w:author="Carsten Hein" w:date="2022-04-19T11:00:00Z">
              <w:rPr/>
            </w:rPrChange>
          </w:rPr>
          <w:t xml:space="preserve">Tabelle </w:t>
        </w:r>
        <w:r w:rsidR="00A2726B" w:rsidRPr="00A2726B">
          <w:rPr>
            <w:rFonts w:eastAsia="Calibri"/>
            <w:rPrChange w:id="2351" w:author="Carsten Hein" w:date="2022-04-19T11:00:00Z">
              <w:rPr>
                <w:noProof/>
              </w:rPr>
            </w:rPrChange>
          </w:rPr>
          <w:t>9</w:t>
        </w:r>
      </w:ins>
      <w:del w:id="2352" w:author="Carsten Hein" w:date="2022-04-19T11:00:00Z">
        <w:r w:rsidR="009737A6" w:rsidRPr="009737A6" w:rsidDel="00A2726B">
          <w:rPr>
            <w:rFonts w:eastAsia="Calibri"/>
          </w:rPr>
          <w:delText>Tabelle 15</w:delText>
        </w:r>
      </w:del>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836D2AD">
            <wp:extent cx="5700575" cy="2507722"/>
            <wp:effectExtent l="0" t="0" r="0" b="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a:blip r:embed="rId76">
                      <a:extLst>
                        <a:ext uri="{28A0092B-C50C-407E-A947-70E740481C1C}">
                          <a14:useLocalDpi xmlns:a14="http://schemas.microsoft.com/office/drawing/2010/main" val="0"/>
                        </a:ext>
                      </a:extLst>
                    </a:blip>
                    <a:srcRect l="2916" t="10000" r="5208" b="25333"/>
                    <a:stretch>
                      <a:fillRect/>
                    </a:stretch>
                  </pic:blipFill>
                  <pic:spPr>
                    <a:xfrm>
                      <a:off x="0" y="0"/>
                      <a:ext cx="5700575" cy="2507722"/>
                    </a:xfrm>
                    <a:prstGeom prst="rect">
                      <a:avLst/>
                    </a:prstGeom>
                  </pic:spPr>
                </pic:pic>
              </a:graphicData>
            </a:graphic>
          </wp:inline>
        </w:drawing>
      </w:r>
    </w:p>
    <w:p w14:paraId="5A5AE070" w14:textId="09F849F0" w:rsidR="760CF52A" w:rsidRPr="00E81B1B" w:rsidRDefault="001076D7" w:rsidP="001076D7">
      <w:pPr>
        <w:pStyle w:val="Beschriftung"/>
        <w:spacing w:after="240"/>
        <w:rPr>
          <w:rFonts w:eastAsia="Calibri"/>
          <w:szCs w:val="20"/>
        </w:rPr>
      </w:pPr>
      <w:bookmarkStart w:id="2353" w:name="_Ref80103432"/>
      <w:bookmarkStart w:id="2354" w:name="_Ref80103349"/>
      <w:bookmarkStart w:id="2355" w:name="_Toc92091813"/>
      <w:r w:rsidRPr="00E81B1B">
        <w:t xml:space="preserve">Abbildung </w:t>
      </w:r>
      <w:r>
        <w:fldChar w:fldCharType="begin"/>
      </w:r>
      <w:r>
        <w:instrText>SEQ Abbildung \* ARABIC</w:instrText>
      </w:r>
      <w:r>
        <w:fldChar w:fldCharType="separate"/>
      </w:r>
      <w:r w:rsidR="00A2726B">
        <w:rPr>
          <w:noProof/>
        </w:rPr>
        <w:t>35</w:t>
      </w:r>
      <w:r>
        <w:fldChar w:fldCharType="end"/>
      </w:r>
      <w:bookmarkEnd w:id="2353"/>
      <w:r w:rsidRPr="00E81B1B">
        <w:t xml:space="preserve"> Aufbau der Schub-Biege-Versuche sowie Übersicht über die </w:t>
      </w:r>
      <w:commentRangeStart w:id="2356"/>
      <w:commentRangeStart w:id="2357"/>
      <w:r w:rsidRPr="00E81B1B">
        <w:t>Messstellen</w:t>
      </w:r>
      <w:bookmarkEnd w:id="2354"/>
      <w:commentRangeEnd w:id="2356"/>
      <w:r w:rsidR="00EF0B58">
        <w:rPr>
          <w:rStyle w:val="Kommentarzeichen"/>
          <w:iCs w:val="0"/>
        </w:rPr>
        <w:commentReference w:id="2356"/>
      </w:r>
      <w:bookmarkEnd w:id="2355"/>
      <w:commentRangeEnd w:id="2357"/>
      <w:r w:rsidR="0012306D">
        <w:rPr>
          <w:rStyle w:val="Kommentarzeichen"/>
          <w:iCs w:val="0"/>
        </w:rPr>
        <w:commentReference w:id="2357"/>
      </w:r>
    </w:p>
    <w:p w14:paraId="5EBCB5C9" w14:textId="2336C74B" w:rsidR="00A6585D" w:rsidRPr="00E81B1B" w:rsidRDefault="357BF186" w:rsidP="001076D7">
      <w:pPr>
        <w:pStyle w:val="Beschriftung"/>
      </w:pPr>
      <w:bookmarkStart w:id="2358" w:name="_Ref80103385"/>
      <w:bookmarkStart w:id="2359" w:name="_Toc92091861"/>
      <w:r w:rsidRPr="00E81B1B">
        <w:t xml:space="preserve">Tabelle </w:t>
      </w:r>
      <w:r>
        <w:fldChar w:fldCharType="begin"/>
      </w:r>
      <w:r>
        <w:instrText>SEQ Tabelle \* ARABIC</w:instrText>
      </w:r>
      <w:r>
        <w:fldChar w:fldCharType="separate"/>
      </w:r>
      <w:ins w:id="2360" w:author="Carsten Hein" w:date="2022-04-19T11:00:00Z">
        <w:r w:rsidR="00A2726B">
          <w:rPr>
            <w:noProof/>
          </w:rPr>
          <w:t>9</w:t>
        </w:r>
      </w:ins>
      <w:del w:id="2361" w:author="Carsten Hein" w:date="2022-04-19T11:00:00Z">
        <w:r w:rsidR="009737A6" w:rsidDel="00A2726B">
          <w:rPr>
            <w:noProof/>
          </w:rPr>
          <w:delText>15</w:delText>
        </w:r>
      </w:del>
      <w:r>
        <w:fldChar w:fldCharType="end"/>
      </w:r>
      <w:bookmarkEnd w:id="2358"/>
      <w:r w:rsidRPr="00E81B1B">
        <w:t xml:space="preserve"> Übersicht über d</w:t>
      </w:r>
      <w:r w:rsidR="001E0BF2">
        <w:t>as Versuchsprogramm</w:t>
      </w:r>
      <w:r w:rsidRPr="00E81B1B">
        <w:t xml:space="preserve"> Schub-Biege-Versuche</w:t>
      </w:r>
      <w:bookmarkEnd w:id="2359"/>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1E1C3F68" w:rsidR="00A6585D" w:rsidRPr="00E81B1B" w:rsidRDefault="00A6585D" w:rsidP="00B014B3">
            <w:pPr>
              <w:jc w:val="center"/>
            </w:pPr>
            <w:r w:rsidRPr="00E81B1B">
              <w:t>Betonoberfläch</w:t>
            </w:r>
            <w:r w:rsidR="00094C0F">
              <w:rPr>
                <w:color w:val="FF0000"/>
              </w:rPr>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lastRenderedPageBreak/>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4200E013" w:rsidR="00A6585D" w:rsidRPr="00E81B1B" w:rsidRDefault="00A6585D" w:rsidP="00B014B3">
            <w:pPr>
              <w:jc w:val="center"/>
            </w:pPr>
            <w:del w:id="2362" w:author="Stefan Behring [2]" w:date="2021-12-21T22:47:00Z">
              <w:r w:rsidRPr="00E81B1B" w:rsidDel="00B80F7D">
                <w:delText>Filmschalung</w:delText>
              </w:r>
            </w:del>
            <w:r w:rsidRPr="00E81B1B">
              <w:t>, G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2363" w:name="_Toc92091747"/>
      <w:bookmarkStart w:id="2364" w:name="_Toc92092189"/>
      <w:bookmarkStart w:id="2365" w:name="_Toc92092301"/>
      <w:bookmarkStart w:id="2366" w:name="_Toc101333829"/>
      <w:r w:rsidRPr="64B3F377">
        <w:rPr>
          <w:noProof w:val="0"/>
          <w:lang w:val="de-DE"/>
        </w:rPr>
        <w:t>Hers</w:t>
      </w:r>
      <w:r w:rsidR="186701E2" w:rsidRPr="64B3F377">
        <w:rPr>
          <w:noProof w:val="0"/>
          <w:lang w:val="de-DE"/>
        </w:rPr>
        <w:t>t</w:t>
      </w:r>
      <w:r w:rsidRPr="64B3F377">
        <w:rPr>
          <w:noProof w:val="0"/>
          <w:lang w:val="de-DE"/>
        </w:rPr>
        <w:t>ellung der Probekörper</w:t>
      </w:r>
      <w:bookmarkEnd w:id="2363"/>
      <w:bookmarkEnd w:id="2364"/>
      <w:bookmarkEnd w:id="2365"/>
      <w:bookmarkEnd w:id="2366"/>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275C31AD"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2367"/>
      <w:commentRangeStart w:id="2368"/>
      <w:r w:rsidR="760CF52A" w:rsidRPr="00E81B1B">
        <w:t>Peter-Behrens-Halle</w:t>
      </w:r>
      <w:r>
        <w:t xml:space="preserve"> </w:t>
      </w:r>
      <w:commentRangeEnd w:id="2367"/>
      <w:r>
        <w:rPr>
          <w:rStyle w:val="Kommentarzeichen"/>
        </w:rPr>
        <w:commentReference w:id="2367"/>
      </w:r>
      <w:commentRangeEnd w:id="2368"/>
      <w:r w:rsidR="00120055">
        <w:rPr>
          <w:rStyle w:val="Kommentarzeichen"/>
        </w:rPr>
        <w:commentReference w:id="2368"/>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2369"/>
      <w:r w:rsidR="00C838A4" w:rsidRPr="00E81B1B">
        <w:t>Spalte</w:t>
      </w:r>
      <w:commentRangeEnd w:id="2369"/>
      <w:r w:rsidR="0011102E">
        <w:rPr>
          <w:rStyle w:val="Kommentarzeichen"/>
        </w:rPr>
        <w:commentReference w:id="2369"/>
      </w:r>
      <w:r w:rsidR="00C838A4" w:rsidRPr="00E81B1B">
        <w:t xml:space="preserve"> wie bei der Trockenklebung sichtbar. </w:t>
      </w:r>
      <w:r w:rsidR="760CF52A" w:rsidRPr="00E81B1B">
        <w:t xml:space="preserve">Eine </w:t>
      </w:r>
      <w:commentRangeStart w:id="2370"/>
      <w:r w:rsidR="760CF52A" w:rsidRPr="00E81B1B">
        <w:t>Betrachtung</w:t>
      </w:r>
      <w:commentRangeEnd w:id="2370"/>
      <w:r w:rsidR="00975866">
        <w:rPr>
          <w:rStyle w:val="Kommentarzeichen"/>
        </w:rPr>
        <w:commentReference w:id="2370"/>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ins w:id="2371" w:author="Carsten Hein" w:date="2022-04-19T11:00:00Z">
        <w:r w:rsidR="00A2726B" w:rsidRPr="64B3F377">
          <w:t>Beobachtungen und Ergebnisse</w:t>
        </w:r>
      </w:ins>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ins w:id="2372" w:author="Carsten Hein" w:date="2022-04-19T11:00:00Z">
        <w:r w:rsidR="00A2726B">
          <w:t>6.6.3</w:t>
        </w:r>
      </w:ins>
      <w:del w:id="2373" w:author="Carsten Hein" w:date="2022-04-19T11:00:00Z">
        <w:r w:rsidR="009737A6" w:rsidDel="00A2726B">
          <w:delText>9.6.3</w:delText>
        </w:r>
      </w:del>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6303C37D" w:rsidR="760CF52A" w:rsidRDefault="760CF52A" w:rsidP="760CF52A">
      <w:r w:rsidRPr="00E81B1B">
        <w:t>Bei den Trockenklebungen wurde der Klebstoff stets mit eine</w:t>
      </w:r>
      <w:r w:rsidR="006718C3">
        <w:t>r</w:t>
      </w:r>
      <w:r w:rsidRPr="00E81B1B">
        <w:t xml:space="preserve"> </w:t>
      </w:r>
      <w:proofErr w:type="spellStart"/>
      <w:r w:rsidR="006718C3" w:rsidRPr="00E81B1B">
        <w:t>Zahn</w:t>
      </w:r>
      <w:r w:rsidR="006718C3">
        <w:t>traufel</w:t>
      </w:r>
      <w:proofErr w:type="spellEnd"/>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ins w:id="2374" w:author="Carsten Hein" w:date="2022-04-19T11:00:00Z">
        <w:r w:rsidR="00A2726B" w:rsidRPr="00E81B1B">
          <w:t xml:space="preserve">Abbildung </w:t>
        </w:r>
        <w:r w:rsidR="00A2726B">
          <w:rPr>
            <w:noProof/>
          </w:rPr>
          <w:t>36</w:t>
        </w:r>
      </w:ins>
      <w:del w:id="2375" w:author="Carsten Hein" w:date="2022-04-19T11:00:00Z">
        <w:r w:rsidR="009737A6" w:rsidRPr="00E81B1B" w:rsidDel="00A2726B">
          <w:delText xml:space="preserve">Abbildung </w:delText>
        </w:r>
        <w:r w:rsidR="009737A6" w:rsidDel="00A2726B">
          <w:rPr>
            <w:noProof/>
          </w:rPr>
          <w:delText>41</w:delText>
        </w:r>
      </w:del>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ins w:id="2376" w:author="Carsten Hein" w:date="2022-04-19T11:00:00Z">
        <w:r w:rsidR="00A2726B" w:rsidRPr="00E81B1B">
          <w:t xml:space="preserve">Abbildung </w:t>
        </w:r>
        <w:r w:rsidR="00A2726B">
          <w:rPr>
            <w:noProof/>
          </w:rPr>
          <w:t>37</w:t>
        </w:r>
      </w:ins>
      <w:del w:id="2377" w:author="Carsten Hein" w:date="2022-04-19T11:00:00Z">
        <w:r w:rsidR="009737A6" w:rsidRPr="00E81B1B" w:rsidDel="00A2726B">
          <w:delText xml:space="preserve">Abbildung </w:delText>
        </w:r>
        <w:r w:rsidR="009737A6" w:rsidDel="00A2726B">
          <w:rPr>
            <w:noProof/>
          </w:rPr>
          <w:delText>42</w:delText>
        </w:r>
      </w:del>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00666E35" w:rsidR="00817F6D" w:rsidRPr="00E81B1B" w:rsidRDefault="00817F6D" w:rsidP="00817F6D">
            <w:pPr>
              <w:pStyle w:val="Beschriftung"/>
              <w:rPr>
                <w:rFonts w:eastAsia="Calibri"/>
                <w:szCs w:val="20"/>
              </w:rPr>
            </w:pPr>
            <w:bookmarkStart w:id="2378" w:name="_Ref82341842"/>
            <w:bookmarkStart w:id="2379" w:name="_Toc92091814"/>
            <w:r w:rsidRPr="00E81B1B">
              <w:lastRenderedPageBreak/>
              <w:t xml:space="preserve">Abbildung </w:t>
            </w:r>
            <w:r>
              <w:fldChar w:fldCharType="begin"/>
            </w:r>
            <w:r>
              <w:instrText>SEQ Abbildung \* ARABIC</w:instrText>
            </w:r>
            <w:r>
              <w:fldChar w:fldCharType="separate"/>
            </w:r>
            <w:r w:rsidR="00A2726B">
              <w:rPr>
                <w:noProof/>
              </w:rPr>
              <w:t>36</w:t>
            </w:r>
            <w:r>
              <w:fldChar w:fldCharType="end"/>
            </w:r>
            <w:bookmarkEnd w:id="2378"/>
            <w:r w:rsidRPr="00E81B1B">
              <w:t xml:space="preserve"> </w:t>
            </w:r>
            <w:r w:rsidR="001A2394">
              <w:t>Holzba</w:t>
            </w:r>
            <w:r w:rsidRPr="00E81B1B">
              <w:t>lken</w:t>
            </w:r>
            <w:r w:rsidR="001A2394">
              <w:t xml:space="preserve"> mit Klebstoff </w:t>
            </w:r>
            <w:r w:rsidRPr="00E81B1B">
              <w:t>vor Auflegen des Betonfertigteils (hier Prüfserie SBB-TK-E3-FG)</w:t>
            </w:r>
            <w:bookmarkEnd w:id="2379"/>
          </w:p>
        </w:tc>
        <w:tc>
          <w:tcPr>
            <w:tcW w:w="4954" w:type="dxa"/>
          </w:tcPr>
          <w:p w14:paraId="0FA99F65" w14:textId="1FB0D8C7" w:rsidR="00817F6D" w:rsidRPr="00E81B1B" w:rsidRDefault="00817F6D" w:rsidP="00817F6D">
            <w:pPr>
              <w:pStyle w:val="Beschriftung"/>
            </w:pPr>
            <w:bookmarkStart w:id="2380" w:name="_Ref82341846"/>
            <w:bookmarkStart w:id="2381" w:name="_Toc92091815"/>
            <w:r w:rsidRPr="00E81B1B">
              <w:t xml:space="preserve">Abbildung </w:t>
            </w:r>
            <w:r>
              <w:fldChar w:fldCharType="begin"/>
            </w:r>
            <w:r>
              <w:instrText>SEQ Abbildung \* ARABIC</w:instrText>
            </w:r>
            <w:r>
              <w:fldChar w:fldCharType="separate"/>
            </w:r>
            <w:r w:rsidR="00A2726B">
              <w:rPr>
                <w:noProof/>
              </w:rPr>
              <w:t>37</w:t>
            </w:r>
            <w:r>
              <w:fldChar w:fldCharType="end"/>
            </w:r>
            <w:bookmarkEnd w:id="2380"/>
            <w:r w:rsidRPr="00E81B1B">
              <w:t xml:space="preserve"> </w:t>
            </w:r>
            <w:proofErr w:type="spellStart"/>
            <w:r w:rsidRPr="00E81B1B">
              <w:t>Betonagevorgang</w:t>
            </w:r>
            <w:proofErr w:type="spellEnd"/>
            <w:r w:rsidRPr="00E81B1B">
              <w:t xml:space="preserve"> bei der Nassklebung (hier SBB-NK-E3)</w:t>
            </w:r>
            <w:bookmarkEnd w:id="2381"/>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2382" w:name="_Toc92091748"/>
      <w:bookmarkStart w:id="2383" w:name="_Toc92092190"/>
      <w:bookmarkStart w:id="2384" w:name="_Toc92092302"/>
      <w:bookmarkStart w:id="2385" w:name="_Toc101333830"/>
      <w:r w:rsidRPr="64B3F377">
        <w:rPr>
          <w:noProof w:val="0"/>
          <w:lang w:val="de-DE"/>
        </w:rPr>
        <w:t>Versuchsdurchführung</w:t>
      </w:r>
      <w:bookmarkEnd w:id="2382"/>
      <w:bookmarkEnd w:id="2383"/>
      <w:bookmarkEnd w:id="2384"/>
      <w:bookmarkEnd w:id="2385"/>
    </w:p>
    <w:p w14:paraId="5A55AEB5" w14:textId="6D483B63"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w:t>
      </w:r>
      <w:commentRangeStart w:id="2386"/>
      <w:commentRangeStart w:id="2387"/>
      <w:r w:rsidRPr="00E81B1B">
        <w:t xml:space="preserve">Plattenbiegemaschine </w:t>
      </w:r>
      <w:commentRangeEnd w:id="2386"/>
      <w:r w:rsidR="00D162AB">
        <w:rPr>
          <w:rStyle w:val="Kommentarzeichen"/>
        </w:rPr>
        <w:commentReference w:id="2386"/>
      </w:r>
      <w:commentRangeEnd w:id="2387"/>
      <w:r w:rsidR="00120055">
        <w:rPr>
          <w:rStyle w:val="Kommentarzeichen"/>
        </w:rPr>
        <w:commentReference w:id="2387"/>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EndPr/>
        <w:sdtContent>
          <w:r w:rsidR="00ED7154" w:rsidRPr="00E81B1B">
            <w:fldChar w:fldCharType="begin"/>
          </w:r>
          <w:r w:rsidR="00ED7154" w:rsidRPr="00E81B1B">
            <w:instrText xml:space="preserve"> CITATION DIN91 \l 1031 </w:instrText>
          </w:r>
          <w:r w:rsidR="00ED7154" w:rsidRPr="00E81B1B">
            <w:fldChar w:fldCharType="separate"/>
          </w:r>
          <w:r w:rsidR="009737A6">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ins w:id="2388" w:author="Carsten Hein" w:date="2022-04-19T11:00:00Z">
        <w:r w:rsidR="00A2726B" w:rsidRPr="00E81B1B">
          <w:t xml:space="preserve">Abbildung </w:t>
        </w:r>
        <w:r w:rsidR="00A2726B">
          <w:rPr>
            <w:noProof/>
          </w:rPr>
          <w:t>38</w:t>
        </w:r>
      </w:ins>
      <w:del w:id="2389" w:author="Carsten Hein" w:date="2022-04-19T11:00:00Z">
        <w:r w:rsidR="009737A6" w:rsidRPr="00E81B1B" w:rsidDel="00A2726B">
          <w:delText xml:space="preserve">Abbildung </w:delText>
        </w:r>
        <w:r w:rsidR="009737A6" w:rsidDel="00A2726B">
          <w:rPr>
            <w:noProof/>
          </w:rPr>
          <w:delText>43</w:delText>
        </w:r>
      </w:del>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A2726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ins w:id="2390" w:author="Carsten Hein" w:date="2022-04-19T11:00:00Z">
        <w:r w:rsidR="00A2726B" w:rsidRPr="00E81B1B">
          <w:t xml:space="preserve">Abbildung </w:t>
        </w:r>
        <w:r w:rsidR="00A2726B">
          <w:rPr>
            <w:noProof/>
          </w:rPr>
          <w:t>35</w:t>
        </w:r>
      </w:ins>
      <w:del w:id="2391" w:author="Carsten Hein" w:date="2022-04-19T11:00:00Z">
        <w:r w:rsidR="001A2394" w:rsidRPr="00E81B1B" w:rsidDel="00A2726B">
          <w:delText xml:space="preserve">Abbildung </w:delText>
        </w:r>
        <w:r w:rsidR="001A2394" w:rsidDel="00A2726B">
          <w:rPr>
            <w:noProof/>
          </w:rPr>
          <w:delText>35</w:delText>
        </w:r>
      </w:del>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0" cstate="print">
                            <a:extLst>
                              <a:ext uri="{BEBA8EAE-BF5A-486C-A8C5-ECC9F3942E4B}">
                                <a14:imgProps xmlns:a14="http://schemas.microsoft.com/office/drawing/2010/main">
                                  <a14:imgLayer r:embed="rId81">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43289DE" w:rsidR="00105B09" w:rsidRPr="00E81B1B" w:rsidRDefault="004034EF" w:rsidP="004034EF">
            <w:pPr>
              <w:pStyle w:val="Beschriftung"/>
            </w:pPr>
            <w:bookmarkStart w:id="2392" w:name="_Ref77342018"/>
            <w:bookmarkStart w:id="2393" w:name="_Toc92091816"/>
            <w:r w:rsidRPr="00E81B1B">
              <w:t xml:space="preserve">Abbildung </w:t>
            </w:r>
            <w:r w:rsidRPr="00E81B1B">
              <w:fldChar w:fldCharType="begin"/>
            </w:r>
            <w:r w:rsidRPr="00E81B1B">
              <w:instrText>SEQ Abbildung \* ARABIC</w:instrText>
            </w:r>
            <w:r w:rsidRPr="00E81B1B">
              <w:fldChar w:fldCharType="separate"/>
            </w:r>
            <w:r w:rsidR="00A2726B">
              <w:rPr>
                <w:noProof/>
              </w:rPr>
              <w:t>38</w:t>
            </w:r>
            <w:r w:rsidRPr="00E81B1B">
              <w:fldChar w:fldCharType="end"/>
            </w:r>
            <w:bookmarkEnd w:id="2392"/>
            <w:r w:rsidRPr="00E81B1B">
              <w:t xml:space="preserve"> Belastungsschema der Schub-Biege-Balken</w:t>
            </w:r>
            <w:bookmarkEnd w:id="2393"/>
          </w:p>
        </w:tc>
        <w:tc>
          <w:tcPr>
            <w:tcW w:w="4530" w:type="dxa"/>
          </w:tcPr>
          <w:p w14:paraId="16E15545" w14:textId="12C2A3FD" w:rsidR="00105B09" w:rsidRPr="00E81B1B" w:rsidRDefault="004034EF" w:rsidP="004034EF">
            <w:pPr>
              <w:pStyle w:val="Beschriftung"/>
            </w:pPr>
            <w:bookmarkStart w:id="2394" w:name="_Toc92091817"/>
            <w:r w:rsidRPr="00E81B1B">
              <w:t xml:space="preserve">Abbildung </w:t>
            </w:r>
            <w:r w:rsidRPr="00E81B1B">
              <w:fldChar w:fldCharType="begin"/>
            </w:r>
            <w:r w:rsidRPr="00E81B1B">
              <w:instrText>SEQ Abbildung \* ARABIC</w:instrText>
            </w:r>
            <w:r w:rsidRPr="00E81B1B">
              <w:fldChar w:fldCharType="separate"/>
            </w:r>
            <w:r w:rsidR="00A2726B">
              <w:rPr>
                <w:noProof/>
              </w:rPr>
              <w:t>39</w:t>
            </w:r>
            <w:r w:rsidRPr="00E81B1B">
              <w:fldChar w:fldCharType="end"/>
            </w:r>
            <w:r w:rsidRPr="00E81B1B">
              <w:t xml:space="preserve"> Schub-Biege-Balken in der Prüfeinrichtung</w:t>
            </w:r>
            <w:bookmarkEnd w:id="2394"/>
          </w:p>
        </w:tc>
      </w:tr>
    </w:tbl>
    <w:p w14:paraId="70FE3815" w14:textId="6B816F6A" w:rsidR="00C60957" w:rsidRPr="00E81B1B" w:rsidRDefault="53845AB7" w:rsidP="00F4193D">
      <w:pPr>
        <w:pStyle w:val="berschrift3"/>
        <w:numPr>
          <w:ilvl w:val="2"/>
          <w:numId w:val="43"/>
        </w:numPr>
        <w:rPr>
          <w:noProof w:val="0"/>
          <w:lang w:val="de-DE"/>
        </w:rPr>
      </w:pPr>
      <w:bookmarkStart w:id="2395" w:name="_Ref82336901"/>
      <w:bookmarkStart w:id="2396" w:name="_Toc101333831"/>
      <w:r w:rsidRPr="64B3F377">
        <w:rPr>
          <w:noProof w:val="0"/>
          <w:lang w:val="de-DE"/>
        </w:rPr>
        <w:t xml:space="preserve">Beobachtungen </w:t>
      </w:r>
      <w:bookmarkStart w:id="2397" w:name="_Toc92091749"/>
      <w:bookmarkStart w:id="2398" w:name="_Toc92092191"/>
      <w:bookmarkStart w:id="2399" w:name="_Toc92092303"/>
      <w:r w:rsidRPr="64B3F377">
        <w:rPr>
          <w:noProof w:val="0"/>
          <w:lang w:val="de-DE"/>
        </w:rPr>
        <w:t>und Ergebnisse</w:t>
      </w:r>
      <w:bookmarkEnd w:id="2395"/>
      <w:bookmarkEnd w:id="2396"/>
      <w:bookmarkEnd w:id="2397"/>
      <w:bookmarkEnd w:id="2398"/>
      <w:bookmarkEnd w:id="2399"/>
    </w:p>
    <w:p w14:paraId="4C7E9ED6" w14:textId="6E94CE50"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A2726B">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3F96F358"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ins w:id="2400" w:author="Carsten Hein" w:date="2022-04-19T11:00:00Z">
        <w:r w:rsidR="00A2726B" w:rsidRPr="00E81B1B">
          <w:t xml:space="preserve">Abbildung </w:t>
        </w:r>
        <w:r w:rsidR="00A2726B">
          <w:rPr>
            <w:noProof/>
          </w:rPr>
          <w:t>41</w:t>
        </w:r>
      </w:ins>
      <w:del w:id="2401" w:author="Carsten Hein" w:date="2022-04-19T11:00:00Z">
        <w:r w:rsidR="009737A6" w:rsidRPr="00E81B1B" w:rsidDel="00A2726B">
          <w:delText xml:space="preserve">Abbildung </w:delText>
        </w:r>
        <w:r w:rsidR="009737A6" w:rsidDel="00A2726B">
          <w:rPr>
            <w:noProof/>
          </w:rPr>
          <w:delText>49</w:delText>
        </w:r>
      </w:del>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ins w:id="2402" w:author="Carsten Hein" w:date="2022-04-19T11:00:00Z">
        <w:r w:rsidR="00A2726B" w:rsidRPr="00A0040C">
          <w:t xml:space="preserve">Abbildung </w:t>
        </w:r>
        <w:r w:rsidR="00A2726B">
          <w:rPr>
            <w:noProof/>
          </w:rPr>
          <w:t>40</w:t>
        </w:r>
      </w:ins>
      <w:del w:id="2403" w:author="Carsten Hein" w:date="2022-04-19T11:00:00Z">
        <w:r w:rsidR="009E2294" w:rsidRPr="00E81B1B" w:rsidDel="00A2726B">
          <w:delText xml:space="preserve">Abbildung </w:delText>
        </w:r>
        <w:r w:rsidR="009E2294" w:rsidDel="00A2726B">
          <w:rPr>
            <w:noProof/>
          </w:rPr>
          <w:delText>48</w:delText>
        </w:r>
      </w:del>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19204DC2"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ins w:id="2404" w:author="Carsten Hein" w:date="2022-04-19T11:00:00Z">
        <w:r w:rsidR="00A2726B" w:rsidRPr="00E81B1B">
          <w:t xml:space="preserve">Abbildung </w:t>
        </w:r>
        <w:r w:rsidR="00A2726B">
          <w:rPr>
            <w:noProof/>
          </w:rPr>
          <w:t>43</w:t>
        </w:r>
      </w:ins>
      <w:del w:id="2405" w:author="Carsten Hein" w:date="2022-04-19T11:00:00Z">
        <w:r w:rsidR="009737A6" w:rsidRPr="00E81B1B" w:rsidDel="00A2726B">
          <w:delText xml:space="preserve">Abbildung </w:delText>
        </w:r>
        <w:r w:rsidR="009737A6" w:rsidDel="00A2726B">
          <w:rPr>
            <w:noProof/>
          </w:rPr>
          <w:delText>51</w:delText>
        </w:r>
      </w:del>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lastRenderedPageBreak/>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2"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3"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7723A6E7" w:rsidR="00070845" w:rsidRPr="00A0040C" w:rsidRDefault="00070845" w:rsidP="00A0040C">
            <w:pPr>
              <w:pStyle w:val="Beschriftung"/>
            </w:pPr>
            <w:bookmarkStart w:id="2406" w:name="_Ref77341373"/>
            <w:bookmarkStart w:id="2407" w:name="_Toc92091821"/>
            <w:r w:rsidRPr="00A0040C">
              <w:t xml:space="preserve">Abbildung </w:t>
            </w:r>
            <w:r w:rsidRPr="00A0040C">
              <w:fldChar w:fldCharType="begin"/>
            </w:r>
            <w:r w:rsidRPr="00A0040C">
              <w:instrText>SEQ Abbildung \* ARABIC</w:instrText>
            </w:r>
            <w:r w:rsidRPr="00A0040C">
              <w:fldChar w:fldCharType="separate"/>
            </w:r>
            <w:r w:rsidR="00A2726B">
              <w:rPr>
                <w:noProof/>
              </w:rPr>
              <w:t>40</w:t>
            </w:r>
            <w:r w:rsidRPr="00A0040C">
              <w:fldChar w:fldCharType="end"/>
            </w:r>
            <w:bookmarkEnd w:id="2406"/>
            <w:r w:rsidRPr="00A0040C">
              <w:t xml:space="preserve"> Adhäsives Versagen einer Nassklebung mit Klebstoff C3 (Serie SBB-NK-C3)</w:t>
            </w:r>
            <w:bookmarkEnd w:id="2407"/>
          </w:p>
        </w:tc>
        <w:tc>
          <w:tcPr>
            <w:tcW w:w="5022" w:type="dxa"/>
          </w:tcPr>
          <w:p w14:paraId="2B64B7B3" w14:textId="34945F4B" w:rsidR="00070845" w:rsidRPr="00E81B1B" w:rsidRDefault="00070845" w:rsidP="009E2294">
            <w:pPr>
              <w:pStyle w:val="AbbildungQuelle"/>
            </w:pPr>
            <w:bookmarkStart w:id="2408" w:name="_Ref82343228"/>
            <w:bookmarkStart w:id="2409" w:name="_Toc92091822"/>
            <w:r w:rsidRPr="00E81B1B">
              <w:t xml:space="preserve">Abbildung </w:t>
            </w:r>
            <w:r w:rsidRPr="00E81B1B">
              <w:fldChar w:fldCharType="begin"/>
            </w:r>
            <w:r w:rsidRPr="00E81B1B">
              <w:instrText>SEQ Abbildung \* ARABIC</w:instrText>
            </w:r>
            <w:r w:rsidRPr="00E81B1B">
              <w:fldChar w:fldCharType="separate"/>
            </w:r>
            <w:r w:rsidR="00A2726B">
              <w:rPr>
                <w:noProof/>
              </w:rPr>
              <w:t>41</w:t>
            </w:r>
            <w:r w:rsidRPr="00E81B1B">
              <w:fldChar w:fldCharType="end"/>
            </w:r>
            <w:bookmarkEnd w:id="2408"/>
            <w:r w:rsidRPr="00E81B1B">
              <w:t xml:space="preserve"> Adhäsives Verhalten mit leichten Restanhaftungen von Beton bei einer Trockenklebung mit C3 (Serie SBB-TK-C3-FU)</w:t>
            </w:r>
            <w:bookmarkEnd w:id="2409"/>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4"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5"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0031F1F7" w:rsidR="00070845" w:rsidRPr="00E81B1B" w:rsidRDefault="00070845" w:rsidP="00A0040C">
            <w:pPr>
              <w:pStyle w:val="Beschriftung"/>
              <w:rPr>
                <w:sz w:val="20"/>
              </w:rPr>
            </w:pPr>
            <w:bookmarkStart w:id="2410" w:name="_Ref77341346"/>
            <w:bookmarkStart w:id="2411" w:name="_Ref77341339"/>
            <w:bookmarkStart w:id="2412" w:name="_Toc92091823"/>
            <w:r w:rsidRPr="00E81B1B">
              <w:t xml:space="preserve">Abbildung </w:t>
            </w:r>
            <w:r w:rsidRPr="00E81B1B">
              <w:fldChar w:fldCharType="begin"/>
            </w:r>
            <w:r w:rsidRPr="00E81B1B">
              <w:instrText>SEQ Abbildung \* ARABIC</w:instrText>
            </w:r>
            <w:r w:rsidRPr="00E81B1B">
              <w:fldChar w:fldCharType="separate"/>
            </w:r>
            <w:r w:rsidR="00A2726B">
              <w:rPr>
                <w:noProof/>
              </w:rPr>
              <w:t>42</w:t>
            </w:r>
            <w:r w:rsidRPr="00E81B1B">
              <w:fldChar w:fldCharType="end"/>
            </w:r>
            <w:bookmarkEnd w:id="2410"/>
            <w:r w:rsidRPr="00E81B1B">
              <w:t xml:space="preserve"> Bruchbild bei Holzversagen (hier am Beispiel einer Probe aus der Serie SBB-NK-C3)</w:t>
            </w:r>
            <w:bookmarkEnd w:id="2411"/>
            <w:bookmarkEnd w:id="2412"/>
          </w:p>
        </w:tc>
        <w:tc>
          <w:tcPr>
            <w:tcW w:w="5022" w:type="dxa"/>
          </w:tcPr>
          <w:p w14:paraId="261463BB" w14:textId="3EB3D71C" w:rsidR="00070845" w:rsidRPr="00E81B1B" w:rsidRDefault="00070845" w:rsidP="00A0040C">
            <w:pPr>
              <w:pStyle w:val="Beschriftung"/>
              <w:rPr>
                <w:sz w:val="20"/>
              </w:rPr>
            </w:pPr>
            <w:bookmarkStart w:id="2413" w:name="_Ref82343897"/>
            <w:bookmarkStart w:id="2414" w:name="_Toc92091824"/>
            <w:r w:rsidRPr="00E81B1B">
              <w:t xml:space="preserve">Abbildung </w:t>
            </w:r>
            <w:r w:rsidRPr="00E81B1B">
              <w:fldChar w:fldCharType="begin"/>
            </w:r>
            <w:r w:rsidRPr="00E81B1B">
              <w:instrText>SEQ Abbildung \* ARABIC</w:instrText>
            </w:r>
            <w:r w:rsidRPr="00E81B1B">
              <w:fldChar w:fldCharType="separate"/>
            </w:r>
            <w:r w:rsidR="00A2726B">
              <w:rPr>
                <w:noProof/>
              </w:rPr>
              <w:t>43</w:t>
            </w:r>
            <w:r w:rsidRPr="00E81B1B">
              <w:fldChar w:fldCharType="end"/>
            </w:r>
            <w:bookmarkEnd w:id="2413"/>
            <w:r w:rsidRPr="00E81B1B">
              <w:t xml:space="preserve"> Versagen von Holz und anfängliche Risse im Beton (hier am Beispiel einer Probe aus der Serie SBB-TK-C3-FP)</w:t>
            </w:r>
            <w:bookmarkEnd w:id="2414"/>
          </w:p>
        </w:tc>
      </w:tr>
    </w:tbl>
    <w:p w14:paraId="6FFFE547" w14:textId="5924F0E6" w:rsidR="00A0040C" w:rsidRDefault="00385AC2" w:rsidP="00C60957">
      <w:pPr>
        <w:spacing w:after="240"/>
      </w:pPr>
      <w:r>
        <w:fldChar w:fldCharType="begin"/>
      </w:r>
      <w:r>
        <w:instrText xml:space="preserve"> REF _Ref93344842 \h </w:instrText>
      </w:r>
      <w:r>
        <w:fldChar w:fldCharType="separate"/>
      </w:r>
      <w:ins w:id="2415" w:author="Carsten Hein" w:date="2022-04-19T11:00:00Z">
        <w:r w:rsidR="00A2726B" w:rsidRPr="00E81B1B">
          <w:t xml:space="preserve">Abbildung </w:t>
        </w:r>
        <w:r w:rsidR="00A2726B">
          <w:rPr>
            <w:noProof/>
          </w:rPr>
          <w:t>44</w:t>
        </w:r>
      </w:ins>
      <w:del w:id="2416" w:author="Carsten Hein" w:date="2022-04-19T11:00:00Z">
        <w:r w:rsidRPr="00E81B1B" w:rsidDel="00A2726B">
          <w:delText xml:space="preserve">Abbildung </w:delText>
        </w:r>
        <w:r w:rsidDel="00A2726B">
          <w:rPr>
            <w:noProof/>
          </w:rPr>
          <w:delText>40</w:delText>
        </w:r>
      </w:del>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Gemischte </w:t>
      </w:r>
      <w:proofErr w:type="spellStart"/>
      <w:r w:rsidR="007D061B">
        <w:t>Versagenmod</w:t>
      </w:r>
      <w:proofErr w:type="spellEnd"/>
    </w:p>
    <w:p w14:paraId="4B44F71C" w14:textId="249ABFF2"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ins w:id="2417" w:author="Carsten Hein" w:date="2022-04-19T11:00:00Z">
        <w:r w:rsidR="00A2726B" w:rsidRPr="00E81B1B">
          <w:t xml:space="preserve">Tabelle </w:t>
        </w:r>
        <w:r w:rsidR="00A2726B">
          <w:rPr>
            <w:noProof/>
          </w:rPr>
          <w:t>10</w:t>
        </w:r>
      </w:ins>
      <w:del w:id="2418" w:author="Carsten Hein" w:date="2022-04-19T11:00:00Z">
        <w:r w:rsidRPr="00E81B1B" w:rsidDel="00A2726B">
          <w:delText xml:space="preserve">Tabelle </w:delText>
        </w:r>
        <w:r w:rsidDel="00A2726B">
          <w:rPr>
            <w:noProof/>
          </w:rPr>
          <w:delText>16</w:delText>
        </w:r>
      </w:del>
      <w:r w:rsidRPr="00E81B1B">
        <w:fldChar w:fldCharType="end"/>
      </w:r>
      <w:r w:rsidRPr="00E81B1B">
        <w:t xml:space="preserve"> bietet zunächst einen Überblick über die Versagensmodi und die Versagenslasten.</w:t>
      </w:r>
    </w:p>
    <w:p w14:paraId="0909D467" w14:textId="370E9840" w:rsidR="0067646D" w:rsidRPr="00E81B1B" w:rsidRDefault="0067646D" w:rsidP="00C60957">
      <w:pPr>
        <w:spacing w:after="240"/>
      </w:pPr>
      <w:commentRangeStart w:id="2419"/>
      <w:r w:rsidRPr="00E81B1B">
        <w:t>Platzhalter Boxplots</w:t>
      </w:r>
    </w:p>
    <w:p w14:paraId="45F3AB90" w14:textId="38EB7304" w:rsidR="0067646D" w:rsidRPr="00E81B1B" w:rsidRDefault="0067646D" w:rsidP="00C60957">
      <w:pPr>
        <w:spacing w:after="240"/>
      </w:pPr>
      <w:r w:rsidRPr="00E81B1B">
        <w:t>Platzhalter Last-Verformung</w:t>
      </w:r>
    </w:p>
    <w:p w14:paraId="05ADBD05" w14:textId="6EBE06BA" w:rsidR="000F1616" w:rsidRDefault="000F1616" w:rsidP="0067646D">
      <w:pPr>
        <w:pStyle w:val="Beschriftung"/>
      </w:pPr>
      <w:bookmarkStart w:id="2420" w:name="_Ref82378176"/>
      <w:bookmarkStart w:id="2421" w:name="_Ref82378169"/>
      <w:bookmarkStart w:id="2422" w:name="_Toc92091818"/>
      <w:r>
        <w:rPr>
          <w:noProof/>
        </w:rPr>
        <w:lastRenderedPageBreak/>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3E51D9CE" w:rsidR="0067646D" w:rsidRPr="00E81B1B" w:rsidRDefault="0067646D" w:rsidP="0067646D">
      <w:pPr>
        <w:pStyle w:val="Beschriftung"/>
      </w:pPr>
      <w:bookmarkStart w:id="2423" w:name="_Ref93344842"/>
      <w:bookmarkStart w:id="2424" w:name="_Ref93344834"/>
      <w:r w:rsidRPr="00E81B1B">
        <w:t xml:space="preserve">Abbildung </w:t>
      </w:r>
      <w:r>
        <w:fldChar w:fldCharType="begin"/>
      </w:r>
      <w:r>
        <w:instrText>SEQ Abbildung \* ARABIC</w:instrText>
      </w:r>
      <w:r>
        <w:fldChar w:fldCharType="separate"/>
      </w:r>
      <w:r w:rsidR="00A2726B">
        <w:rPr>
          <w:noProof/>
        </w:rPr>
        <w:t>44</w:t>
      </w:r>
      <w:r>
        <w:fldChar w:fldCharType="end"/>
      </w:r>
      <w:bookmarkEnd w:id="2420"/>
      <w:bookmarkEnd w:id="2423"/>
      <w:r w:rsidRPr="00E81B1B">
        <w:t xml:space="preserve"> </w:t>
      </w:r>
      <w:bookmarkEnd w:id="2421"/>
      <w:bookmarkEnd w:id="2422"/>
      <w:r w:rsidR="00385AC2">
        <w:t>Vergleich der Bruchlasten der Schub-Biege-Versuche getrennt nach Klebstoff, Klebtechnik und Betonoberfläche</w:t>
      </w:r>
      <w:bookmarkEnd w:id="2424"/>
      <w:r w:rsidR="00385AC2">
        <w:t>, unter Einbeziehung der Versagensmodi</w:t>
      </w:r>
    </w:p>
    <w:p w14:paraId="41600737" w14:textId="7B86F678" w:rsidR="0067646D" w:rsidRPr="00E81B1B" w:rsidRDefault="0067646D" w:rsidP="0067646D"/>
    <w:p w14:paraId="03AA5B4C" w14:textId="16F03CC1" w:rsidR="0067646D" w:rsidRPr="00E81B1B" w:rsidRDefault="0067646D" w:rsidP="0067646D">
      <w:pPr>
        <w:pStyle w:val="Beschriftung"/>
      </w:pPr>
      <w:bookmarkStart w:id="2425" w:name="_Ref82378179"/>
      <w:bookmarkStart w:id="2426" w:name="_Toc92091819"/>
      <w:r w:rsidRPr="00E81B1B">
        <w:t xml:space="preserve">Abbildung </w:t>
      </w:r>
      <w:r>
        <w:fldChar w:fldCharType="begin"/>
      </w:r>
      <w:r>
        <w:instrText>SEQ Abbildung \* ARABIC</w:instrText>
      </w:r>
      <w:r>
        <w:fldChar w:fldCharType="separate"/>
      </w:r>
      <w:r w:rsidR="00A2726B">
        <w:rPr>
          <w:noProof/>
        </w:rPr>
        <w:t>45</w:t>
      </w:r>
      <w:r>
        <w:fldChar w:fldCharType="end"/>
      </w:r>
      <w:bookmarkEnd w:id="2425"/>
      <w:r w:rsidRPr="00E81B1B">
        <w:t xml:space="preserve"> Platzhalter2</w:t>
      </w:r>
      <w:bookmarkEnd w:id="2426"/>
    </w:p>
    <w:p w14:paraId="4DE3CD56" w14:textId="6FBA3A1A" w:rsidR="0067646D" w:rsidRPr="00E81B1B" w:rsidRDefault="0067646D" w:rsidP="0067646D"/>
    <w:p w14:paraId="5653ECA2" w14:textId="1D97B88A" w:rsidR="0067646D" w:rsidRPr="00E81B1B" w:rsidRDefault="0067646D" w:rsidP="0067646D">
      <w:pPr>
        <w:pStyle w:val="Beschriftung"/>
      </w:pPr>
      <w:bookmarkStart w:id="2427" w:name="_Ref82378183"/>
      <w:bookmarkStart w:id="2428" w:name="_Toc92091820"/>
      <w:r w:rsidRPr="00E81B1B">
        <w:t xml:space="preserve">Abbildung </w:t>
      </w:r>
      <w:r>
        <w:fldChar w:fldCharType="begin"/>
      </w:r>
      <w:r>
        <w:instrText>SEQ Abbildung \* ARABIC</w:instrText>
      </w:r>
      <w:r>
        <w:fldChar w:fldCharType="separate"/>
      </w:r>
      <w:r w:rsidR="00A2726B">
        <w:rPr>
          <w:noProof/>
        </w:rPr>
        <w:t>46</w:t>
      </w:r>
      <w:r>
        <w:fldChar w:fldCharType="end"/>
      </w:r>
      <w:bookmarkEnd w:id="2427"/>
      <w:r w:rsidRPr="00E81B1B">
        <w:t xml:space="preserve"> </w:t>
      </w:r>
      <w:proofErr w:type="spellStart"/>
      <w:r w:rsidRPr="00E81B1B">
        <w:t>PLatzhalter</w:t>
      </w:r>
      <w:proofErr w:type="spellEnd"/>
      <w:r w:rsidRPr="00E81B1B">
        <w:t xml:space="preserve"> 3</w:t>
      </w:r>
      <w:bookmarkEnd w:id="2428"/>
    </w:p>
    <w:p w14:paraId="47AD3E3F" w14:textId="2D447516" w:rsidR="0039347C" w:rsidRPr="00E81B1B" w:rsidRDefault="0039347C" w:rsidP="0039347C">
      <w:pPr>
        <w:pStyle w:val="Beschriftung"/>
      </w:pPr>
      <w:bookmarkStart w:id="2429" w:name="_Ref82378074"/>
      <w:bookmarkStart w:id="2430" w:name="_Ref82378059"/>
      <w:bookmarkStart w:id="2431" w:name="_Toc92091862"/>
      <w:r w:rsidRPr="00E81B1B">
        <w:t xml:space="preserve">Tabelle </w:t>
      </w:r>
      <w:r>
        <w:fldChar w:fldCharType="begin"/>
      </w:r>
      <w:r>
        <w:instrText>SEQ Tabelle \* ARABIC</w:instrText>
      </w:r>
      <w:r>
        <w:fldChar w:fldCharType="separate"/>
      </w:r>
      <w:ins w:id="2432" w:author="Carsten Hein" w:date="2022-04-19T11:00:00Z">
        <w:r w:rsidR="00A2726B">
          <w:rPr>
            <w:noProof/>
          </w:rPr>
          <w:t>10</w:t>
        </w:r>
      </w:ins>
      <w:del w:id="2433" w:author="Carsten Hein" w:date="2022-04-19T11:00:00Z">
        <w:r w:rsidR="009737A6" w:rsidDel="00A2726B">
          <w:rPr>
            <w:noProof/>
          </w:rPr>
          <w:delText>16</w:delText>
        </w:r>
      </w:del>
      <w:r>
        <w:fldChar w:fldCharType="end"/>
      </w:r>
      <w:bookmarkEnd w:id="2429"/>
      <w:r w:rsidRPr="00E81B1B">
        <w:t xml:space="preserve"> Tabellenplatzhalter</w:t>
      </w:r>
      <w:bookmarkEnd w:id="2430"/>
      <w:commentRangeEnd w:id="2419"/>
      <w:r w:rsidRPr="00E81B1B">
        <w:rPr>
          <w:rStyle w:val="Kommentarzeichen"/>
          <w:iCs w:val="0"/>
        </w:rPr>
        <w:commentReference w:id="2419"/>
      </w:r>
      <w:bookmarkEnd w:id="2431"/>
    </w:p>
    <w:p w14:paraId="381BE4B2" w14:textId="77777777" w:rsidR="0039347C" w:rsidRPr="00E81B1B" w:rsidRDefault="0039347C" w:rsidP="760CF52A"/>
    <w:p w14:paraId="48F5B016" w14:textId="77777777" w:rsidR="00A2726B" w:rsidRDefault="0039347C" w:rsidP="0067646D">
      <w:pPr>
        <w:pStyle w:val="Beschriftung"/>
        <w:rPr>
          <w:ins w:id="2434" w:author="Carsten Hein" w:date="2022-04-19T11:00:00Z"/>
        </w:rPr>
      </w:pPr>
      <w:commentRangeStart w:id="2435"/>
      <w:r w:rsidRPr="00E81B1B">
        <w:lastRenderedPageBreak/>
        <w:t xml:space="preserve">Ein Vergleich der Bruchlasten in </w:t>
      </w:r>
      <w:r w:rsidRPr="00E81B1B">
        <w:fldChar w:fldCharType="begin"/>
      </w:r>
      <w:r w:rsidRPr="00E81B1B">
        <w:instrText xml:space="preserve"> REF _Ref82378176 \h </w:instrText>
      </w:r>
      <w:r w:rsidRPr="00E81B1B">
        <w:fldChar w:fldCharType="separate"/>
      </w:r>
      <w:ins w:id="2436" w:author="Carsten Hein" w:date="2022-04-19T11:00:00Z">
        <w:r w:rsidR="00A2726B">
          <w:rPr>
            <w:noProof/>
          </w:rPr>
          <w:drawing>
            <wp:inline distT="0" distB="0" distL="0" distR="0" wp14:anchorId="512E8040" wp14:editId="7FFAE9F8">
              <wp:extent cx="5018400" cy="3585600"/>
              <wp:effectExtent l="0" t="0" r="0" b="0"/>
              <wp:docPr id="46"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ins>
    </w:p>
    <w:p w14:paraId="36AA9E16" w14:textId="7588441A" w:rsidR="0039347C" w:rsidRPr="00E81B1B" w:rsidRDefault="00A2726B" w:rsidP="760CF52A">
      <w:ins w:id="2437" w:author="Carsten Hein" w:date="2022-04-19T11:00:00Z">
        <w:r w:rsidRPr="00E81B1B">
          <w:t xml:space="preserve">Abbildung </w:t>
        </w:r>
        <w:r>
          <w:rPr>
            <w:noProof/>
          </w:rPr>
          <w:t>44</w:t>
        </w:r>
      </w:ins>
      <w:del w:id="2438" w:author="Carsten Hein" w:date="2022-04-19T11:00:00Z">
        <w:r w:rsidR="009737A6" w:rsidRPr="00E81B1B" w:rsidDel="00A2726B">
          <w:delText xml:space="preserve">Abbildung </w:delText>
        </w:r>
        <w:r w:rsidR="009737A6" w:rsidDel="00A2726B">
          <w:rPr>
            <w:noProof/>
          </w:rPr>
          <w:delText>45</w:delText>
        </w:r>
      </w:del>
      <w:r w:rsidR="0039347C" w:rsidRPr="00E81B1B">
        <w:fldChar w:fldCharType="end"/>
      </w:r>
      <w:r w:rsidR="0039347C" w:rsidRPr="00E81B1B">
        <w:t xml:space="preserve"> </w:t>
      </w:r>
      <w:r w:rsidR="0039347C" w:rsidRPr="00E81B1B">
        <w:fldChar w:fldCharType="begin"/>
      </w:r>
      <w:r w:rsidR="0039347C" w:rsidRPr="00E81B1B">
        <w:instrText xml:space="preserve"> REF _Ref82378179 \h </w:instrText>
      </w:r>
      <w:r w:rsidR="0039347C" w:rsidRPr="00E81B1B">
        <w:fldChar w:fldCharType="separate"/>
      </w:r>
      <w:ins w:id="2439" w:author="Carsten Hein" w:date="2022-04-19T11:00:00Z">
        <w:r w:rsidRPr="00E81B1B">
          <w:t xml:space="preserve">Abbildung </w:t>
        </w:r>
        <w:r>
          <w:rPr>
            <w:noProof/>
          </w:rPr>
          <w:t>45</w:t>
        </w:r>
      </w:ins>
      <w:del w:id="2440" w:author="Carsten Hein" w:date="2022-04-19T11:00:00Z">
        <w:r w:rsidR="009737A6" w:rsidRPr="00E81B1B" w:rsidDel="00A2726B">
          <w:delText xml:space="preserve">Abbildung </w:delText>
        </w:r>
        <w:r w:rsidR="009737A6" w:rsidDel="00A2726B">
          <w:rPr>
            <w:noProof/>
          </w:rPr>
          <w:delText>46</w:delText>
        </w:r>
      </w:del>
      <w:r w:rsidR="0039347C" w:rsidRPr="00E81B1B">
        <w:fldChar w:fldCharType="end"/>
      </w:r>
      <w:r w:rsidR="0039347C" w:rsidRPr="00E81B1B">
        <w:t xml:space="preserve"> </w:t>
      </w:r>
      <w:r w:rsidR="0039347C" w:rsidRPr="00E81B1B">
        <w:fldChar w:fldCharType="begin"/>
      </w:r>
      <w:r w:rsidR="0039347C" w:rsidRPr="00E81B1B">
        <w:instrText xml:space="preserve"> REF _Ref82378183 \h </w:instrText>
      </w:r>
      <w:r w:rsidR="0039347C" w:rsidRPr="00E81B1B">
        <w:fldChar w:fldCharType="separate"/>
      </w:r>
      <w:ins w:id="2441" w:author="Carsten Hein" w:date="2022-04-19T11:00:00Z">
        <w:r w:rsidRPr="00E81B1B">
          <w:t xml:space="preserve">Abbildung </w:t>
        </w:r>
        <w:r>
          <w:rPr>
            <w:noProof/>
          </w:rPr>
          <w:t>46</w:t>
        </w:r>
      </w:ins>
      <w:del w:id="2442" w:author="Carsten Hein" w:date="2022-04-19T11:00:00Z">
        <w:r w:rsidR="009737A6" w:rsidRPr="00E81B1B" w:rsidDel="00A2726B">
          <w:delText xml:space="preserve">Abbildung </w:delText>
        </w:r>
        <w:r w:rsidR="009737A6" w:rsidDel="00A2726B">
          <w:rPr>
            <w:noProof/>
          </w:rPr>
          <w:delText>47</w:delText>
        </w:r>
      </w:del>
      <w:r w:rsidR="0039347C" w:rsidRPr="00E81B1B">
        <w:fldChar w:fldCharType="end"/>
      </w:r>
      <w:r w:rsidR="0039347C" w:rsidRPr="00E81B1B">
        <w:t xml:space="preserve"> ….</w:t>
      </w:r>
      <w:commentRangeEnd w:id="2435"/>
      <w:r w:rsidR="0039347C" w:rsidRPr="00E81B1B">
        <w:rPr>
          <w:rStyle w:val="Kommentarzeichen"/>
        </w:rPr>
        <w:commentReference w:id="2435"/>
      </w:r>
    </w:p>
    <w:p w14:paraId="03EB03FF" w14:textId="77777777" w:rsidR="0039347C" w:rsidRPr="00E81B1B" w:rsidRDefault="0039347C" w:rsidP="760CF52A"/>
    <w:p w14:paraId="2911620F" w14:textId="45EEC938" w:rsidR="00124A9D" w:rsidRPr="00E81B1B" w:rsidDel="003F5364" w:rsidRDefault="760CF52A" w:rsidP="760CF52A">
      <w:pPr>
        <w:rPr>
          <w:del w:id="2443" w:author="Stefan Behring [2]" w:date="2021-12-21T23:30:00Z"/>
        </w:rPr>
      </w:pPr>
      <w:del w:id="2444" w:author="Stefan Behring [2]" w:date="2021-12-21T23:30:00Z">
        <w:r w:rsidRPr="00E81B1B" w:rsidDel="003F5364">
          <w:delText>Als mögliche Gründe für</w:delText>
        </w:r>
        <w:r w:rsidR="007E15C0" w:rsidRPr="00E81B1B" w:rsidDel="003F5364">
          <w:delText xml:space="preserve"> die Schäden an den Probekörpern 1-6 der Serie SBB-TK-C3-FU</w:delText>
        </w:r>
        <w:r w:rsidRPr="00E81B1B" w:rsidDel="003F5364">
          <w:delTex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delText>
        </w:r>
        <w:commentRangeStart w:id="2445"/>
        <w:r w:rsidRPr="00E81B1B" w:rsidDel="003F5364">
          <w:delText>definierte</w:delText>
        </w:r>
        <w:commentRangeEnd w:id="2445"/>
        <w:r w:rsidR="00D7032C" w:rsidDel="003F5364">
          <w:rPr>
            <w:rStyle w:val="Kommentarzeichen"/>
          </w:rPr>
          <w:commentReference w:id="2445"/>
        </w:r>
        <w:r w:rsidRPr="00E81B1B" w:rsidDel="003F5364">
          <w:delText xml:space="preserve"> Menge des Klebstoffs </w:delText>
        </w:r>
        <w:r w:rsidR="007E15C0" w:rsidRPr="00E81B1B" w:rsidDel="003F5364">
          <w:delText>und eine Umgebungstemperatur von 20</w:delText>
        </w:r>
      </w:del>
      <w:ins w:id="2446" w:author="Jan Wenker" w:date="2021-12-15T13:07:00Z">
        <w:del w:id="2447" w:author="Stefan Behring [2]" w:date="2021-12-21T23:30:00Z">
          <w:r w:rsidR="00C349FE" w:rsidDel="003F5364">
            <w:delText xml:space="preserve"> </w:delText>
          </w:r>
        </w:del>
      </w:ins>
      <w:del w:id="2448" w:author="Stefan Behring [2]" w:date="2021-12-21T23:30:00Z">
        <w:r w:rsidR="007E15C0" w:rsidRPr="00E81B1B" w:rsidDel="003F5364">
          <w:delText>°</w:delText>
        </w:r>
      </w:del>
      <w:ins w:id="2449" w:author="Jan Wenker" w:date="2021-12-15T13:07:00Z">
        <w:del w:id="2450" w:author="Stefan Behring [2]" w:date="2021-12-21T23:30:00Z">
          <w:r w:rsidR="00C349FE" w:rsidDel="003F5364">
            <w:delText>C</w:delText>
          </w:r>
        </w:del>
      </w:ins>
      <w:del w:id="2451" w:author="Stefan Behring [2]" w:date="2021-12-21T23:30:00Z">
        <w:r w:rsidR="007E15C0" w:rsidRPr="00E81B1B" w:rsidDel="003F5364">
          <w:delText xml:space="preserve"> </w:delText>
        </w:r>
        <w:r w:rsidRPr="00E81B1B" w:rsidDel="003F5364">
          <w:delText>bezogen</w:delText>
        </w:r>
        <w:r w:rsidR="007E15C0" w:rsidRPr="00E81B1B" w:rsidDel="003F5364">
          <w:delText>. E</w:delText>
        </w:r>
        <w:r w:rsidRPr="00E81B1B" w:rsidDel="003F5364">
          <w:delText>ine größere Menge des Klebstoffs</w:delText>
        </w:r>
        <w:r w:rsidR="00C5032E" w:rsidRPr="00E81B1B" w:rsidDel="003F5364">
          <w:delText xml:space="preserve"> reagiert deutlich schneller</w:delText>
        </w:r>
        <w:r w:rsidRPr="00E81B1B" w:rsidDel="003F5364">
          <w:delText xml:space="preserve">, da durch die Reaktion entstehende Wärme schlechter abfließen </w:delText>
        </w:r>
        <w:r w:rsidR="007E15C0" w:rsidRPr="00E81B1B" w:rsidDel="003F5364">
          <w:delText>kann. Durch die sich entwickelnde Wärme wird die weitere Reaktion des Klebstoffs beschleunigt</w:delText>
        </w:r>
        <w:r w:rsidRPr="00E81B1B" w:rsidDel="003F5364">
          <w:delText xml:space="preserve">. Eine bereits vorangeschrittene </w:delText>
        </w:r>
        <w:commentRangeStart w:id="2452"/>
        <w:r w:rsidRPr="00E81B1B" w:rsidDel="003F5364">
          <w:delText>Reaktion</w:delText>
        </w:r>
      </w:del>
      <w:bookmarkStart w:id="2453" w:name="_Toc92091638"/>
      <w:bookmarkStart w:id="2454" w:name="_Toc92091750"/>
      <w:bookmarkStart w:id="2455" w:name="_Toc92092192"/>
      <w:bookmarkStart w:id="2456" w:name="_Toc92092304"/>
      <w:bookmarkStart w:id="2457" w:name="_Toc92102663"/>
      <w:bookmarkStart w:id="2458" w:name="_Toc101333832"/>
      <w:commentRangeEnd w:id="2452"/>
      <w:r w:rsidR="003F5364">
        <w:rPr>
          <w:rStyle w:val="Kommentarzeichen"/>
        </w:rPr>
        <w:commentReference w:id="2452"/>
      </w:r>
      <w:bookmarkEnd w:id="2453"/>
      <w:bookmarkEnd w:id="2454"/>
      <w:bookmarkEnd w:id="2455"/>
      <w:bookmarkEnd w:id="2456"/>
      <w:bookmarkEnd w:id="2457"/>
      <w:bookmarkEnd w:id="2458"/>
      <w:del w:id="2459" w:author="Stefan Behring [2]" w:date="2021-12-21T23:30:00Z">
        <w:r w:rsidRPr="00E81B1B" w:rsidDel="003F5364">
          <w:delText xml:space="preserve"> des Klebstoffs</w:delText>
        </w:r>
        <w:r w:rsidR="00C5032E" w:rsidRPr="00E81B1B" w:rsidDel="003F5364">
          <w:delText xml:space="preserve"> wirkt sich negativ auf die Adhäsion aus. Besonders kritisch ist dieser Effekt</w:delText>
        </w:r>
        <w:r w:rsidRPr="00E81B1B" w:rsidDel="003F5364">
          <w:delText xml:space="preserve">, wenn eines der Fügeteile kalt ist, in diesem Fall das Betonfertigteil, da der </w:delText>
        </w:r>
        <w:r w:rsidR="00C5032E" w:rsidRPr="00E81B1B" w:rsidDel="003F5364">
          <w:delText xml:space="preserve">erwärmte </w:delText>
        </w:r>
        <w:r w:rsidRPr="00E81B1B" w:rsidDel="003F5364">
          <w:delText>Klebstoff spontan abgekühlt wird</w:delText>
        </w:r>
        <w:r w:rsidR="00C5032E" w:rsidRPr="00E81B1B" w:rsidDel="003F5364">
          <w:delText xml:space="preserve"> und die Vernetzung der Moleküle abrupt abgebrochen wird</w:delText>
        </w:r>
        <w:r w:rsidR="00DD0A01" w:rsidDel="003F5364">
          <w:delText xml:space="preserve"> </w:delText>
        </w:r>
      </w:del>
      <w:customXmlDelRangeStart w:id="2460" w:author="Stefan Behring [2]" w:date="2021-12-21T23:30:00Z"/>
      <w:sdt>
        <w:sdtPr>
          <w:id w:val="-3439035"/>
          <w:citation/>
        </w:sdtPr>
        <w:sdtEndPr/>
        <w:sdtContent>
          <w:customXmlDelRangeEnd w:id="2460"/>
          <w:del w:id="2461" w:author="Stefan Behring [2]" w:date="2021-12-21T23:30:00Z">
            <w:r w:rsidR="006E4A88" w:rsidDel="003F5364">
              <w:fldChar w:fldCharType="begin"/>
            </w:r>
            <w:r w:rsidR="006E4A88" w:rsidDel="003F5364">
              <w:delInstrText xml:space="preserve"> CITATION Hab09 \l 1031 </w:delInstrText>
            </w:r>
            <w:r w:rsidR="006E4A88" w:rsidDel="003F5364">
              <w:fldChar w:fldCharType="separate"/>
            </w:r>
            <w:r w:rsidR="006E4A88" w:rsidDel="003F5364">
              <w:rPr>
                <w:noProof/>
              </w:rPr>
              <w:delText>(Habenicht, 2009)</w:delText>
            </w:r>
            <w:r w:rsidR="006E4A88" w:rsidDel="003F5364">
              <w:fldChar w:fldCharType="end"/>
            </w:r>
          </w:del>
          <w:customXmlDelRangeStart w:id="2462" w:author="Stefan Behring [2]" w:date="2021-12-21T23:30:00Z"/>
        </w:sdtContent>
      </w:sdt>
      <w:customXmlDelRangeEnd w:id="2462"/>
      <w:del w:id="2463" w:author="Stefan Behring [2]" w:date="2021-12-21T23:30:00Z">
        <w:r w:rsidRPr="00E81B1B" w:rsidDel="003F5364">
          <w:delText>. Da die Fertigteile in der zweite</w:delText>
        </w:r>
        <w:r w:rsidR="00C5032E" w:rsidRPr="00E81B1B" w:rsidDel="003F5364">
          <w:delText>n</w:delText>
        </w:r>
        <w:r w:rsidRPr="00E81B1B" w:rsidDel="003F5364">
          <w:delText xml:space="preserve"> Oktoberhälfte gefertigt wurden und das Tor der </w:delText>
        </w:r>
        <w:r w:rsidR="00C5032E" w:rsidRPr="00E81B1B" w:rsidDel="003F5364">
          <w:delText>Werksh</w:delText>
        </w:r>
        <w:r w:rsidRPr="00E81B1B" w:rsidDel="003F5364">
          <w:delText>alle des Öfteren geöffnet wurde, ist dies</w:delText>
        </w:r>
        <w:r w:rsidR="006E4A88" w:rsidDel="003F5364">
          <w:delText xml:space="preserve"> </w:delText>
        </w:r>
        <w:r w:rsidRPr="00E81B1B" w:rsidDel="003F5364">
          <w:delText>nicht auszuschließen.</w:delText>
        </w:r>
      </w:del>
    </w:p>
    <w:p w14:paraId="4D2E0696" w14:textId="44D563BC" w:rsidR="00124A9D" w:rsidRPr="00E81B1B" w:rsidDel="003F5364" w:rsidRDefault="760CF52A" w:rsidP="00124A9D">
      <w:pPr>
        <w:rPr>
          <w:del w:id="2464" w:author="Stefan Behring [2]" w:date="2021-12-21T23:30:00Z"/>
        </w:rPr>
      </w:pPr>
      <w:del w:id="2465" w:author="Stefan Behring [2]" w:date="2021-12-21T23:30:00Z">
        <w:r w:rsidRPr="00E81B1B" w:rsidDel="003F5364">
          <w:delText xml:space="preserve">Zur </w:delText>
        </w:r>
        <w:r w:rsidR="00537E73" w:rsidRPr="00E81B1B" w:rsidDel="003F5364">
          <w:delText>Überprüfung dieser Hypothese</w:delText>
        </w:r>
        <w:r w:rsidRPr="00E81B1B" w:rsidDel="003F5364">
          <w:delText xml:space="preserve"> wurden die Versuche unter Laborbedingungen und unter Einhaltung der Topfzeit wiederholt.</w:delText>
        </w:r>
        <w:r w:rsidR="00537E73" w:rsidRPr="00E81B1B" w:rsidDel="003F5364">
          <w:delText xml:space="preserve"> An diesen Probekörpern wurde weiterhin ein adhäsives Versagen beobachtet, lediglich mit einem größeren Anteil von restlichen Betonanhaftungen</w:delText>
        </w:r>
        <w:r w:rsidRPr="00E81B1B" w:rsidDel="003F5364">
          <w:delText>. Dies spiegelt sich auch in höheren Bruchlasten als zuvor wieder</w:delText>
        </w:r>
      </w:del>
      <w:ins w:id="2466" w:author="Jan Wenker" w:date="2021-12-15T13:08:00Z">
        <w:del w:id="2467" w:author="Stefan Behring [2]" w:date="2021-12-21T23:30:00Z">
          <w:r w:rsidR="00A47E09" w:rsidRPr="00E81B1B" w:rsidDel="003F5364">
            <w:delText>wider</w:delText>
          </w:r>
        </w:del>
      </w:ins>
      <w:del w:id="2468" w:author="Stefan Behring [2]" w:date="2021-12-21T23:30:00Z">
        <w:r w:rsidRPr="00E81B1B" w:rsidDel="003F5364">
          <w:delText xml:space="preserve">. </w:delText>
        </w:r>
        <w:r w:rsidR="00C5032E" w:rsidRPr="00E81B1B" w:rsidDel="003F5364">
          <w:delText>Ebenso versagte e</w:delText>
        </w:r>
        <w:r w:rsidRPr="00E81B1B" w:rsidDel="003F5364">
          <w:delText>in Teil der Probekörper</w:delText>
        </w:r>
        <w:r w:rsidR="00C5032E" w:rsidRPr="00E81B1B" w:rsidDel="003F5364">
          <w:delText xml:space="preserve"> durch ein Schubversagen im Holz</w:delText>
        </w:r>
        <w:r w:rsidRPr="00E81B1B" w:rsidDel="003F5364">
          <w:delText>. Es wird daher geschlossen, dass bei den ersten Versuchen möglicherweise ein</w:delText>
        </w:r>
        <w:r w:rsidR="00C5032E" w:rsidRPr="00E81B1B" w:rsidDel="003F5364">
          <w:delText>e</w:delText>
        </w:r>
        <w:r w:rsidRPr="00E81B1B" w:rsidDel="003F5364">
          <w:delText xml:space="preserve"> leichte Überschreit</w:delText>
        </w:r>
        <w:r w:rsidR="00C5032E" w:rsidRPr="00E81B1B" w:rsidDel="003F5364">
          <w:delText xml:space="preserve">ung </w:delText>
        </w:r>
        <w:r w:rsidRPr="00E81B1B" w:rsidDel="003F5364">
          <w:delText>der Topfzeit vorgelegen hat, die</w:delText>
        </w:r>
        <w:r w:rsidR="00C5032E" w:rsidRPr="00E81B1B" w:rsidDel="003F5364">
          <w:delText xml:space="preserve"> </w:delText>
        </w:r>
        <w:r w:rsidRPr="00E81B1B" w:rsidDel="003F5364">
          <w:delText>jedoch nicht allein</w:delText>
        </w:r>
        <w:r w:rsidR="00C5032E" w:rsidRPr="00E81B1B" w:rsidDel="003F5364">
          <w:delText xml:space="preserve"> u</w:delText>
        </w:r>
        <w:r w:rsidRPr="00E81B1B" w:rsidDel="003F5364">
          <w:delText>rs</w:delText>
        </w:r>
        <w:r w:rsidR="00C5032E" w:rsidRPr="00E81B1B" w:rsidDel="003F5364">
          <w:delText xml:space="preserve">ächlich </w:delText>
        </w:r>
        <w:r w:rsidRPr="00E81B1B" w:rsidDel="003F5364">
          <w:delText>für das adhäsive Versagen is</w:delText>
        </w:r>
        <w:r w:rsidR="00C5032E" w:rsidRPr="00E81B1B" w:rsidDel="003F5364">
          <w:delText xml:space="preserve">t. Stattdessen wird die ungeeignete </w:delText>
        </w:r>
        <w:r w:rsidRPr="00E81B1B" w:rsidDel="003F5364">
          <w:delText>Betonoberfläche</w:delText>
        </w:r>
        <w:r w:rsidR="00C5032E" w:rsidRPr="00E81B1B" w:rsidDel="003F5364">
          <w:delText xml:space="preserve"> als Grund für den mangelhaften Verbund identifiziert</w:delText>
        </w:r>
        <w:r w:rsidRPr="00E81B1B" w:rsidDel="003F5364">
          <w:delText xml:space="preserve">. </w:delText>
        </w:r>
        <w:r w:rsidR="00537E73" w:rsidRPr="00E81B1B" w:rsidDel="003F5364">
          <w:delText>Die Scherversuche untermauern diese Hypothese.</w:delText>
        </w:r>
        <w:bookmarkStart w:id="2469" w:name="_Toc92091639"/>
        <w:bookmarkStart w:id="2470" w:name="_Toc92091751"/>
        <w:bookmarkStart w:id="2471" w:name="_Toc92092193"/>
        <w:bookmarkStart w:id="2472" w:name="_Toc92092305"/>
        <w:bookmarkStart w:id="2473" w:name="_Toc92102664"/>
        <w:bookmarkStart w:id="2474" w:name="_Toc101333833"/>
        <w:bookmarkEnd w:id="2469"/>
        <w:bookmarkEnd w:id="2470"/>
        <w:bookmarkEnd w:id="2471"/>
        <w:bookmarkEnd w:id="2472"/>
        <w:bookmarkEnd w:id="2473"/>
        <w:bookmarkEnd w:id="2474"/>
      </w:del>
    </w:p>
    <w:p w14:paraId="1168F273" w14:textId="334E8FAF" w:rsidR="00124A9D" w:rsidRPr="00E81B1B" w:rsidDel="005D2C5C" w:rsidRDefault="760CF52A" w:rsidP="760CF52A">
      <w:pPr>
        <w:rPr>
          <w:del w:id="2475" w:author="Stefan Behring [2]" w:date="2021-12-21T23:34:00Z"/>
        </w:rPr>
      </w:pPr>
      <w:del w:id="2476" w:author="Stefan Behring [2]" w:date="2021-12-21T23:34:00Z">
        <w:r w:rsidRPr="00E81B1B" w:rsidDel="005D2C5C">
          <w:delText xml:space="preserve">In Hinblick auf die </w:delText>
        </w:r>
        <w:r w:rsidR="00537E73" w:rsidRPr="00E81B1B" w:rsidDel="005D2C5C">
          <w:delText>Vors</w:delText>
        </w:r>
        <w:r w:rsidRPr="00E81B1B" w:rsidDel="005D2C5C">
          <w:delText>chädigung der Fuge</w:delText>
        </w:r>
        <w:r w:rsidR="00C5032E" w:rsidRPr="00E81B1B" w:rsidDel="005D2C5C">
          <w:delText xml:space="preserve"> der </w:delText>
        </w:r>
        <w:r w:rsidR="00537E73" w:rsidRPr="00E81B1B" w:rsidDel="005D2C5C">
          <w:delText xml:space="preserve">ersten Probekörper (SBB-TK-C3-FU Proben 1-6) </w:delText>
        </w:r>
        <w:r w:rsidRPr="00E81B1B" w:rsidDel="005D2C5C">
          <w:delText>wird davon ausgegangen, dass</w:delText>
        </w:r>
        <w:r w:rsidR="00537E73" w:rsidRPr="00E81B1B" w:rsidDel="005D2C5C">
          <w:delText xml:space="preserve">, wie oben erläutert, </w:delText>
        </w:r>
        <w:r w:rsidRPr="00E81B1B" w:rsidDel="005D2C5C">
          <w:delText>eine mangelhafte Adhäsion</w:delText>
        </w:r>
        <w:r w:rsidR="00537E73" w:rsidRPr="00E81B1B" w:rsidDel="005D2C5C">
          <w:delText xml:space="preserve"> vorlag und</w:delText>
        </w:r>
        <w:r w:rsidRPr="00E81B1B" w:rsidDel="005D2C5C">
          <w:delText xml:space="preserve"> Zwangsbeanspruchungen in der Fuge </w:delText>
        </w:r>
        <w:r w:rsidR="00537E73" w:rsidRPr="00E81B1B" w:rsidDel="005D2C5C">
          <w:delText xml:space="preserve">das </w:delText>
        </w:r>
        <w:r w:rsidRPr="00E81B1B" w:rsidDel="005D2C5C">
          <w:delText xml:space="preserve">Ablösen des Betons </w:delText>
        </w:r>
        <w:commentRangeStart w:id="2477"/>
        <w:r w:rsidRPr="00E81B1B" w:rsidDel="005D2C5C">
          <w:delText>hervorgerufen</w:delText>
        </w:r>
      </w:del>
      <w:bookmarkStart w:id="2478" w:name="_Toc92091640"/>
      <w:bookmarkStart w:id="2479" w:name="_Toc92091752"/>
      <w:bookmarkStart w:id="2480" w:name="_Toc92092194"/>
      <w:bookmarkStart w:id="2481" w:name="_Toc92092306"/>
      <w:bookmarkStart w:id="2482" w:name="_Toc92102665"/>
      <w:bookmarkStart w:id="2483" w:name="_Toc101333834"/>
      <w:commentRangeEnd w:id="2477"/>
      <w:r w:rsidR="00C07627">
        <w:rPr>
          <w:rStyle w:val="Kommentarzeichen"/>
        </w:rPr>
        <w:commentReference w:id="2477"/>
      </w:r>
      <w:bookmarkEnd w:id="2478"/>
      <w:bookmarkEnd w:id="2479"/>
      <w:bookmarkEnd w:id="2480"/>
      <w:bookmarkEnd w:id="2481"/>
      <w:bookmarkEnd w:id="2482"/>
      <w:bookmarkEnd w:id="2483"/>
      <w:del w:id="2484" w:author="Stefan Behring [2]" w:date="2021-12-21T23:34:00Z">
        <w:r w:rsidRPr="00E81B1B" w:rsidDel="005D2C5C">
          <w:delText xml:space="preserve"> haben. Diese können beispielsweise durch Quell- und Schwindprozesse i</w:delText>
        </w:r>
        <w:r w:rsidR="00537E73" w:rsidRPr="00E81B1B" w:rsidDel="005D2C5C">
          <w:delText xml:space="preserve">m Holz sowie das Betonschwinden </w:delText>
        </w:r>
        <w:r w:rsidRPr="00E81B1B" w:rsidDel="005D2C5C">
          <w:delText xml:space="preserve">hervorgerufen werden. Da die Schäden erst nach etwa </w:delText>
        </w:r>
        <w:r w:rsidRPr="00E81B1B" w:rsidDel="005D2C5C">
          <w:lastRenderedPageBreak/>
          <w:delText xml:space="preserve">zwei Monaten auftraten und das Schwinden des Betons oder Arbeiten </w:delText>
        </w:r>
      </w:del>
      <w:ins w:id="2485" w:author="Jan Wenker" w:date="2021-12-15T13:09:00Z">
        <w:del w:id="2486" w:author="Stefan Behring [2]" w:date="2021-12-21T23:34:00Z">
          <w:r w:rsidR="00021E7A" w:rsidDel="005D2C5C">
            <w:delText>Quell- und Schwindprozesse</w:delText>
          </w:r>
          <w:r w:rsidR="00021E7A" w:rsidRPr="00E81B1B" w:rsidDel="005D2C5C">
            <w:delText xml:space="preserve"> </w:delText>
          </w:r>
        </w:del>
      </w:ins>
      <w:del w:id="2487" w:author="Stefan Behring [2]" w:date="2021-12-21T23:34:00Z">
        <w:r w:rsidRPr="00E81B1B" w:rsidDel="005D2C5C">
          <w:delText xml:space="preserve">des Holzes langfristige Prozesse sind, liegt diese Überlegung nahe. Hinzu kommt ein sehr </w:delText>
        </w:r>
        <w:commentRangeStart w:id="2488"/>
        <w:r w:rsidRPr="00E81B1B" w:rsidDel="005D2C5C">
          <w:delText xml:space="preserve">trockenes Klima </w:delText>
        </w:r>
        <w:commentRangeEnd w:id="2488"/>
        <w:r w:rsidR="00021E7A" w:rsidDel="005D2C5C">
          <w:rPr>
            <w:rStyle w:val="Kommentarzeichen"/>
          </w:rPr>
          <w:commentReference w:id="2488"/>
        </w:r>
        <w:r w:rsidRPr="00E81B1B" w:rsidDel="005D2C5C">
          <w:delText xml:space="preserve">in der Peter-Behrens-Halle, insbesondere in den Wintermonaten, das derartiges Verhalten begünstigen könnte. </w:delText>
        </w:r>
        <w:r w:rsidR="00537E73" w:rsidRPr="00E81B1B" w:rsidDel="005D2C5C">
          <w:delText xml:space="preserve"> </w:delText>
        </w:r>
      </w:del>
    </w:p>
    <w:p w14:paraId="396D543C" w14:textId="69FA70B3" w:rsidR="00366E41" w:rsidRPr="00E81B1B" w:rsidDel="00AE0C65" w:rsidRDefault="00687760" w:rsidP="00124A9D">
      <w:pPr>
        <w:rPr>
          <w:del w:id="2489" w:author="Stefan Behring [2]" w:date="2021-12-21T23:40:00Z"/>
        </w:rPr>
      </w:pPr>
      <w:del w:id="2490" w:author="Stefan Behring [2]" w:date="2021-12-21T23:40:00Z">
        <w:r w:rsidRPr="00E81B1B" w:rsidDel="00AE0C65">
          <w:delText xml:space="preserve">Aufgrund der negativen Ergebnisse mit der unbehandelten Filmschalungsoberfläche (FU) werden die weiteren Versuche an Trockenklebungen mit geschliffenen Oberflächen durchgeführt. </w:delText>
        </w:r>
        <w:r w:rsidR="006E4A88" w:rsidDel="00AE0C65">
          <w:delText xml:space="preserve">Für die Trockenklebung kommen weiterhin der Klebstoff C3 und E3 in Betracht. </w:delText>
        </w:r>
        <w:r w:rsidRPr="00E81B1B" w:rsidDel="00AE0C65">
          <w:delText>Für die Nassklebungen wird trotz der positiven Ergebnisse sowohl mit Klebstoff C3 als auch</w:delText>
        </w:r>
        <w:r w:rsidR="006E4A88" w:rsidDel="00AE0C65">
          <w:delText xml:space="preserve"> mit </w:delText>
        </w:r>
        <w:r w:rsidRPr="00E81B1B" w:rsidDel="00AE0C65">
          <w:delText xml:space="preserve">E3 </w:delText>
        </w:r>
        <w:r w:rsidR="006E4A88" w:rsidDel="00AE0C65">
          <w:delText xml:space="preserve">nur der Klebstoff E3 </w:delText>
        </w:r>
        <w:r w:rsidRPr="00E81B1B" w:rsidDel="00AE0C65">
          <w:delText xml:space="preserve">weiterverwendet. </w:delText>
        </w:r>
      </w:del>
      <w:del w:id="2491" w:author="Stefan Behring [2]" w:date="2021-12-21T23:37:00Z">
        <w:r w:rsidR="006E4A88" w:rsidDel="002F72D5">
          <w:delText>Die Verarbeitbarkeit des Klebstoffs ist günstiger, sodass eine Verklebung innerhalb der Topfzeit mit mehr Sicherheit gewährleistet werden kann.</w:delText>
        </w:r>
      </w:del>
      <w:del w:id="2492" w:author="Stefan Behring [2]" w:date="2021-12-21T23:40:00Z">
        <w:r w:rsidR="006E4A88" w:rsidDel="00AE0C65">
          <w:delText xml:space="preserve"> </w:delText>
        </w:r>
        <w:r w:rsidRPr="00E81B1B" w:rsidDel="00AE0C65">
          <w:delText>Weiterhin sind die Auswirkungen der hellen Ausblühungen an der Grenzschicht zwischen Klebstoff und Beton bei Verwendung des Klebstoffs C3 ungeklärt. Diese wurden bei dem Klebstoff E3 nicht beobachtet.</w:delText>
        </w:r>
        <w:bookmarkStart w:id="2493" w:name="_Toc92091641"/>
        <w:bookmarkStart w:id="2494" w:name="_Toc92091753"/>
        <w:bookmarkStart w:id="2495" w:name="_Toc92092195"/>
        <w:bookmarkStart w:id="2496" w:name="_Toc92092307"/>
        <w:bookmarkStart w:id="2497" w:name="_Toc92102666"/>
        <w:bookmarkStart w:id="2498" w:name="_Toc101333835"/>
        <w:bookmarkEnd w:id="2493"/>
        <w:bookmarkEnd w:id="2494"/>
        <w:bookmarkEnd w:id="2495"/>
        <w:bookmarkEnd w:id="2496"/>
        <w:bookmarkEnd w:id="2497"/>
        <w:bookmarkEnd w:id="2498"/>
      </w:del>
    </w:p>
    <w:p w14:paraId="59E15544" w14:textId="5E7A7BFE" w:rsidR="00124A9D" w:rsidRPr="00E81B1B" w:rsidRDefault="4C11F93A" w:rsidP="00F4193D">
      <w:pPr>
        <w:pStyle w:val="berschrift2"/>
        <w:numPr>
          <w:ilvl w:val="1"/>
          <w:numId w:val="43"/>
        </w:numPr>
      </w:pPr>
      <w:bookmarkStart w:id="2499" w:name="_Toc92091754"/>
      <w:bookmarkStart w:id="2500" w:name="_Toc92092196"/>
      <w:bookmarkStart w:id="2501" w:name="_Toc92092308"/>
      <w:bookmarkStart w:id="2502" w:name="_Ref93831596"/>
      <w:bookmarkStart w:id="2503" w:name="_Toc101333836"/>
      <w:r>
        <w:t>Biegeversuche</w:t>
      </w:r>
      <w:bookmarkEnd w:id="2499"/>
      <w:bookmarkEnd w:id="2500"/>
      <w:bookmarkEnd w:id="2501"/>
      <w:bookmarkEnd w:id="2502"/>
      <w:bookmarkEnd w:id="2503"/>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04C35D2D"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ins w:id="2504" w:author="Carsten Hein" w:date="2022-04-19T11:00:00Z">
        <w:r w:rsidR="00A2726B" w:rsidRPr="00E81B1B">
          <w:t xml:space="preserve">Abbildung </w:t>
        </w:r>
        <w:r w:rsidR="00A2726B">
          <w:rPr>
            <w:noProof/>
          </w:rPr>
          <w:t>47</w:t>
        </w:r>
      </w:ins>
      <w:del w:id="2505" w:author="Carsten Hein" w:date="2022-04-19T11:00:00Z">
        <w:r w:rsidRPr="00E81B1B" w:rsidDel="00A2726B">
          <w:delText xml:space="preserve">Abbildung </w:delText>
        </w:r>
        <w:r w:rsidDel="00A2726B">
          <w:rPr>
            <w:noProof/>
          </w:rPr>
          <w:delText>52</w:delText>
        </w:r>
      </w:del>
      <w:r w:rsidRPr="00E81B1B">
        <w:fldChar w:fldCharType="end"/>
      </w:r>
      <w:r w:rsidRPr="00E81B1B">
        <w:t xml:space="preserve"> dargestellt.</w:t>
      </w:r>
    </w:p>
    <w:p w14:paraId="6BA2B7D8" w14:textId="54DC3B97" w:rsidR="00604B0E" w:rsidRPr="00E81B1B" w:rsidRDefault="00AE0C65" w:rsidP="00604B0E">
      <w:r w:rsidRPr="00AE0C65">
        <w:t xml:space="preserve">Aufgrund der </w:t>
      </w:r>
      <w:commentRangeStart w:id="2506"/>
      <w:r w:rsidRPr="00AE0C65">
        <w:t>negativen Ergebnisse m</w:t>
      </w:r>
      <w:commentRangeEnd w:id="2506"/>
      <w:r w:rsidR="00E9518D">
        <w:rPr>
          <w:rStyle w:val="Kommentarzeichen"/>
        </w:rPr>
        <w:commentReference w:id="2506"/>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w:t>
      </w:r>
      <w:proofErr w:type="spellStart"/>
      <w:r w:rsidR="00D92ADE">
        <w:t>Topfzeit</w:t>
      </w:r>
      <w:proofErr w:type="spellEnd"/>
      <w:r w:rsidR="00D92ADE">
        <w:t xml:space="preserve"> des Klebstoffs E3 ist besser gewährleistet, dass die </w:t>
      </w:r>
      <w:proofErr w:type="spellStart"/>
      <w:r w:rsidR="00D92ADE">
        <w:t>Topfzeit</w:t>
      </w:r>
      <w:proofErr w:type="spellEnd"/>
      <w:r w:rsidR="00D92ADE">
        <w:t xml:space="preserve">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A2726B">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A2726B">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ins w:id="2507" w:author="Carsten Hein" w:date="2022-04-19T11:00:00Z">
        <w:r w:rsidR="00A2726B" w:rsidRPr="00E81B1B">
          <w:t xml:space="preserve">Tabelle </w:t>
        </w:r>
        <w:r w:rsidR="00A2726B">
          <w:rPr>
            <w:noProof/>
          </w:rPr>
          <w:t>11</w:t>
        </w:r>
      </w:ins>
      <w:del w:id="2508" w:author="Carsten Hein" w:date="2022-04-19T11:00:00Z">
        <w:r w:rsidR="009737A6" w:rsidRPr="00E81B1B" w:rsidDel="00A2726B">
          <w:delText xml:space="preserve">Tabelle </w:delText>
        </w:r>
        <w:r w:rsidR="009737A6" w:rsidDel="00A2726B">
          <w:rPr>
            <w:noProof/>
          </w:rPr>
          <w:delText>17</w:delText>
        </w:r>
      </w:del>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7"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F0B934D" w:rsidR="480AC438" w:rsidRPr="00E81B1B" w:rsidRDefault="00657DD5" w:rsidP="00687760">
      <w:pPr>
        <w:pStyle w:val="Beschriftung"/>
        <w:spacing w:after="240"/>
        <w:rPr>
          <w:rFonts w:eastAsia="Calibri"/>
          <w:szCs w:val="20"/>
        </w:rPr>
      </w:pPr>
      <w:bookmarkStart w:id="2509" w:name="_Ref82344906"/>
      <w:bookmarkStart w:id="2510" w:name="_Toc92091825"/>
      <w:r w:rsidRPr="00E81B1B">
        <w:t xml:space="preserve">Abbildung </w:t>
      </w:r>
      <w:r>
        <w:fldChar w:fldCharType="begin"/>
      </w:r>
      <w:r>
        <w:instrText>SEQ Abbildung \* ARABIC</w:instrText>
      </w:r>
      <w:r>
        <w:fldChar w:fldCharType="separate"/>
      </w:r>
      <w:r w:rsidR="00A2726B">
        <w:rPr>
          <w:noProof/>
        </w:rPr>
        <w:t>47</w:t>
      </w:r>
      <w:r>
        <w:fldChar w:fldCharType="end"/>
      </w:r>
      <w:bookmarkEnd w:id="2509"/>
      <w:r w:rsidRPr="00E81B1B">
        <w:t xml:space="preserve"> Aufbau der </w:t>
      </w:r>
      <w:r w:rsidR="00A61546" w:rsidRPr="00E81B1B">
        <w:t>4-Punkt-</w:t>
      </w:r>
      <w:r w:rsidRPr="00E81B1B">
        <w:t>Biegeversuche</w:t>
      </w:r>
      <w:bookmarkEnd w:id="2510"/>
    </w:p>
    <w:p w14:paraId="773077B4" w14:textId="70EC8B66" w:rsidR="00897A43" w:rsidRPr="00E81B1B" w:rsidRDefault="00897A43" w:rsidP="00897A43">
      <w:pPr>
        <w:pStyle w:val="Beschriftung"/>
      </w:pPr>
      <w:bookmarkStart w:id="2511" w:name="_Ref83846708"/>
      <w:bookmarkStart w:id="2512" w:name="_Toc92091863"/>
      <w:r w:rsidRPr="00E81B1B">
        <w:t xml:space="preserve">Tabelle </w:t>
      </w:r>
      <w:r w:rsidRPr="00E81B1B">
        <w:fldChar w:fldCharType="begin"/>
      </w:r>
      <w:r w:rsidRPr="00E81B1B">
        <w:instrText>SEQ Tabelle \* ARABIC</w:instrText>
      </w:r>
      <w:r w:rsidRPr="00E81B1B">
        <w:fldChar w:fldCharType="separate"/>
      </w:r>
      <w:ins w:id="2513" w:author="Carsten Hein" w:date="2022-04-19T11:00:00Z">
        <w:r w:rsidR="00A2726B">
          <w:rPr>
            <w:noProof/>
          </w:rPr>
          <w:t>11</w:t>
        </w:r>
      </w:ins>
      <w:del w:id="2514" w:author="Carsten Hein" w:date="2022-04-19T11:00:00Z">
        <w:r w:rsidR="009737A6" w:rsidDel="00A2726B">
          <w:rPr>
            <w:noProof/>
          </w:rPr>
          <w:delText>17</w:delText>
        </w:r>
      </w:del>
      <w:r w:rsidRPr="00E81B1B">
        <w:fldChar w:fldCharType="end"/>
      </w:r>
      <w:bookmarkEnd w:id="2511"/>
      <w:r w:rsidRPr="00E81B1B">
        <w:t xml:space="preserve"> </w:t>
      </w:r>
      <w:commentRangeStart w:id="2515"/>
      <w:r w:rsidRPr="00E81B1B">
        <w:t>Prüfprogramm</w:t>
      </w:r>
      <w:commentRangeEnd w:id="2515"/>
      <w:r w:rsidR="00F15EA2">
        <w:rPr>
          <w:rStyle w:val="Kommentarzeichen"/>
          <w:iCs w:val="0"/>
        </w:rPr>
        <w:commentReference w:id="2515"/>
      </w:r>
      <w:r w:rsidRPr="00E81B1B">
        <w:t xml:space="preserve"> der Biegeversuche</w:t>
      </w:r>
      <w:bookmarkEnd w:id="2512"/>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6B963FE8" w:rsidR="00BF06DF" w:rsidRPr="00E81B1B" w:rsidRDefault="00BF06DF" w:rsidP="005C2A58">
            <w:pPr>
              <w:jc w:val="center"/>
            </w:pPr>
            <w:r w:rsidRPr="00E81B1B">
              <w:t>Betonde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2516" w:name="_Toc92091755"/>
      <w:bookmarkStart w:id="2517" w:name="_Toc92092197"/>
      <w:bookmarkStart w:id="2518" w:name="_Toc92092309"/>
      <w:bookmarkStart w:id="2519" w:name="_Toc101333837"/>
      <w:r w:rsidRPr="64B3F377">
        <w:rPr>
          <w:noProof w:val="0"/>
          <w:lang w:val="de-DE"/>
        </w:rPr>
        <w:t>Herstellung der Probekörper</w:t>
      </w:r>
      <w:bookmarkEnd w:id="2516"/>
      <w:bookmarkEnd w:id="2517"/>
      <w:bookmarkEnd w:id="2518"/>
      <w:bookmarkEnd w:id="2519"/>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7B1DD9A7"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ins w:id="2520" w:author="Carsten Hein" w:date="2022-04-19T11:00:00Z">
        <w:r w:rsidR="00A2726B" w:rsidRPr="00E81B1B">
          <w:t xml:space="preserve">Abbildung </w:t>
        </w:r>
        <w:r w:rsidR="00A2726B">
          <w:rPr>
            <w:noProof/>
          </w:rPr>
          <w:t>51</w:t>
        </w:r>
      </w:ins>
      <w:del w:id="2521" w:author="Carsten Hein" w:date="2022-04-19T11:00:00Z">
        <w:r w:rsidR="009737A6" w:rsidRPr="00E81B1B" w:rsidDel="00A2726B">
          <w:delText xml:space="preserve">Abbildung </w:delText>
        </w:r>
        <w:r w:rsidR="009737A6" w:rsidDel="00A2726B">
          <w:rPr>
            <w:noProof/>
          </w:rPr>
          <w:delText>56</w:delText>
        </w:r>
      </w:del>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ins w:id="2522" w:author="Carsten Hein" w:date="2022-04-19T11:00:00Z">
        <w:r w:rsidR="00A2726B" w:rsidRPr="00E81B1B">
          <w:t xml:space="preserve">Abbildung </w:t>
        </w:r>
        <w:r w:rsidR="00A2726B">
          <w:rPr>
            <w:noProof/>
          </w:rPr>
          <w:t>49</w:t>
        </w:r>
      </w:ins>
      <w:del w:id="2523" w:author="Carsten Hein" w:date="2022-04-19T11:00:00Z">
        <w:r w:rsidR="009737A6" w:rsidRPr="00E81B1B" w:rsidDel="00A2726B">
          <w:delText xml:space="preserve">Abbildung </w:delText>
        </w:r>
        <w:r w:rsidR="009737A6" w:rsidDel="00A2726B">
          <w:rPr>
            <w:noProof/>
          </w:rPr>
          <w:delText>54</w:delText>
        </w:r>
      </w:del>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30F98FA2"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ins w:id="2524" w:author="Carsten Hein" w:date="2022-04-19T11:00:00Z">
        <w:r w:rsidR="00A2726B" w:rsidRPr="00E81B1B">
          <w:t xml:space="preserve">Abbildung </w:t>
        </w:r>
        <w:r w:rsidR="00A2726B">
          <w:rPr>
            <w:noProof/>
          </w:rPr>
          <w:t>50</w:t>
        </w:r>
      </w:ins>
      <w:del w:id="2525" w:author="Carsten Hein" w:date="2022-04-19T11:00:00Z">
        <w:r w:rsidR="009737A6" w:rsidRPr="00E81B1B" w:rsidDel="00A2726B">
          <w:delText xml:space="preserve">Abbildung </w:delText>
        </w:r>
        <w:r w:rsidR="009737A6" w:rsidDel="00A2726B">
          <w:rPr>
            <w:noProof/>
          </w:rPr>
          <w:delText>55</w:delText>
        </w:r>
      </w:del>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1F7F3656"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ins w:id="2526" w:author="Carsten Hein" w:date="2022-04-19T11:00:00Z">
        <w:r w:rsidR="00A2726B" w:rsidRPr="00E81B1B">
          <w:t xml:space="preserve">Abbildung </w:t>
        </w:r>
        <w:r w:rsidR="00A2726B">
          <w:rPr>
            <w:noProof/>
          </w:rPr>
          <w:t>48</w:t>
        </w:r>
      </w:ins>
      <w:del w:id="2527" w:author="Carsten Hein" w:date="2022-04-19T11:00:00Z">
        <w:r w:rsidR="009737A6" w:rsidRPr="00E81B1B" w:rsidDel="00A2726B">
          <w:delText xml:space="preserve">Abbildung </w:delText>
        </w:r>
        <w:r w:rsidR="009737A6" w:rsidDel="00A2726B">
          <w:rPr>
            <w:noProof/>
          </w:rPr>
          <w:delText>53</w:delText>
        </w:r>
      </w:del>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8"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89"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55DB0D77" w:rsidR="00604B0E" w:rsidRPr="00E81B1B" w:rsidRDefault="00BF06DF" w:rsidP="00BF06DF">
            <w:pPr>
              <w:pStyle w:val="Beschriftung"/>
            </w:pPr>
            <w:bookmarkStart w:id="2528" w:name="_Ref82346193"/>
            <w:bookmarkStart w:id="2529" w:name="_Toc92091826"/>
            <w:r w:rsidRPr="00E81B1B">
              <w:t xml:space="preserve">Abbildung </w:t>
            </w:r>
            <w:r>
              <w:fldChar w:fldCharType="begin"/>
            </w:r>
            <w:r>
              <w:instrText>SEQ Abbildung \* ARABIC</w:instrText>
            </w:r>
            <w:r>
              <w:fldChar w:fldCharType="separate"/>
            </w:r>
            <w:r w:rsidR="00A2726B">
              <w:rPr>
                <w:noProof/>
              </w:rPr>
              <w:t>48</w:t>
            </w:r>
            <w:r>
              <w:fldChar w:fldCharType="end"/>
            </w:r>
            <w:bookmarkEnd w:id="2528"/>
            <w:r w:rsidRPr="00E81B1B">
              <w:t xml:space="preserve"> Risse im Beton an den Probekörpern der Serie B-TK-C3-FG</w:t>
            </w:r>
            <w:bookmarkEnd w:id="2529"/>
          </w:p>
        </w:tc>
        <w:tc>
          <w:tcPr>
            <w:tcW w:w="4530" w:type="dxa"/>
          </w:tcPr>
          <w:p w14:paraId="50A30821" w14:textId="503567CA" w:rsidR="00604B0E" w:rsidRPr="00E81B1B" w:rsidRDefault="00BF06DF" w:rsidP="00604B0E">
            <w:pPr>
              <w:pStyle w:val="Beschriftung"/>
            </w:pPr>
            <w:bookmarkStart w:id="2530" w:name="_Ref82345992"/>
            <w:bookmarkStart w:id="2531" w:name="_Toc92091827"/>
            <w:r w:rsidRPr="00E81B1B">
              <w:t xml:space="preserve">Abbildung </w:t>
            </w:r>
            <w:r>
              <w:fldChar w:fldCharType="begin"/>
            </w:r>
            <w:r>
              <w:instrText>SEQ Abbildung \* ARABIC</w:instrText>
            </w:r>
            <w:r>
              <w:fldChar w:fldCharType="separate"/>
            </w:r>
            <w:r w:rsidR="00A2726B">
              <w:rPr>
                <w:noProof/>
              </w:rPr>
              <w:t>49</w:t>
            </w:r>
            <w:r>
              <w:fldChar w:fldCharType="end"/>
            </w:r>
            <w:bookmarkEnd w:id="2530"/>
            <w:r w:rsidRPr="00E81B1B">
              <w:t xml:space="preserve"> Verschieben des Klebstoffs durch den Beton bei den Prüfkörpern der Serie B-NK-E3</w:t>
            </w:r>
            <w:bookmarkEnd w:id="2531"/>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3F0CAA5" w:rsidR="00C91E5D" w:rsidRPr="00E81B1B" w:rsidRDefault="00BF06DF" w:rsidP="00C91E5D">
            <w:pPr>
              <w:pStyle w:val="Beschriftung"/>
            </w:pPr>
            <w:bookmarkStart w:id="2532" w:name="_Ref82346029"/>
            <w:bookmarkStart w:id="2533" w:name="_Toc92091828"/>
            <w:r w:rsidRPr="00E81B1B">
              <w:t xml:space="preserve">Abbildung </w:t>
            </w:r>
            <w:r>
              <w:fldChar w:fldCharType="begin"/>
            </w:r>
            <w:r>
              <w:instrText>SEQ Abbildung \* ARABIC</w:instrText>
            </w:r>
            <w:r>
              <w:fldChar w:fldCharType="separate"/>
            </w:r>
            <w:r w:rsidR="00A2726B">
              <w:rPr>
                <w:noProof/>
              </w:rPr>
              <w:t>50</w:t>
            </w:r>
            <w:r>
              <w:fldChar w:fldCharType="end"/>
            </w:r>
            <w:bookmarkEnd w:id="2532"/>
            <w:r w:rsidRPr="00E81B1B">
              <w:t xml:space="preserve"> Auftrag des Klebstoffs E3 für die Trockenklebung (Serie B-TK-E3-FG)</w:t>
            </w:r>
            <w:bookmarkEnd w:id="2533"/>
          </w:p>
        </w:tc>
        <w:tc>
          <w:tcPr>
            <w:tcW w:w="4515" w:type="dxa"/>
          </w:tcPr>
          <w:p w14:paraId="67CBA91F" w14:textId="13D2876F" w:rsidR="00C91E5D" w:rsidRPr="00E81B1B" w:rsidRDefault="00BF06DF" w:rsidP="00BF06DF">
            <w:pPr>
              <w:pStyle w:val="Beschriftung"/>
            </w:pPr>
            <w:bookmarkStart w:id="2534" w:name="_Ref82345963"/>
            <w:bookmarkStart w:id="2535" w:name="_Toc92091829"/>
            <w:r w:rsidRPr="00E81B1B">
              <w:t xml:space="preserve">Abbildung </w:t>
            </w:r>
            <w:r>
              <w:fldChar w:fldCharType="begin"/>
            </w:r>
            <w:r>
              <w:instrText>SEQ Abbildung \* ARABIC</w:instrText>
            </w:r>
            <w:r>
              <w:fldChar w:fldCharType="separate"/>
            </w:r>
            <w:r w:rsidR="00A2726B">
              <w:rPr>
                <w:noProof/>
              </w:rPr>
              <w:t>51</w:t>
            </w:r>
            <w:r>
              <w:fldChar w:fldCharType="end"/>
            </w:r>
            <w:bookmarkEnd w:id="2534"/>
            <w:r w:rsidRPr="00E81B1B">
              <w:t xml:space="preserve"> Vertiefungen in den Balken für den flächigen Auftrag des Klebstoffs für die Nassklebung (B-NK-E3)</w:t>
            </w:r>
            <w:bookmarkEnd w:id="2535"/>
          </w:p>
        </w:tc>
      </w:tr>
    </w:tbl>
    <w:p w14:paraId="1A259EDC" w14:textId="600DC80E" w:rsidR="008E3F0D" w:rsidRPr="00E81B1B" w:rsidRDefault="19023B21" w:rsidP="00F4193D">
      <w:pPr>
        <w:pStyle w:val="berschrift3"/>
        <w:numPr>
          <w:ilvl w:val="2"/>
          <w:numId w:val="43"/>
        </w:numPr>
        <w:rPr>
          <w:noProof w:val="0"/>
          <w:lang w:val="de-DE"/>
        </w:rPr>
      </w:pPr>
      <w:bookmarkStart w:id="2536" w:name="_Toc92091756"/>
      <w:bookmarkStart w:id="2537" w:name="_Toc92092198"/>
      <w:bookmarkStart w:id="2538" w:name="_Toc92092310"/>
      <w:bookmarkStart w:id="2539" w:name="_Toc101333838"/>
      <w:commentRangeStart w:id="2540"/>
      <w:r w:rsidRPr="64B3F377">
        <w:rPr>
          <w:noProof w:val="0"/>
          <w:lang w:val="de-DE"/>
        </w:rPr>
        <w:t>Versuchsdurchführung und Messtechnik</w:t>
      </w:r>
      <w:bookmarkEnd w:id="2536"/>
      <w:bookmarkEnd w:id="2537"/>
      <w:bookmarkEnd w:id="2538"/>
      <w:bookmarkEnd w:id="2539"/>
    </w:p>
    <w:p w14:paraId="44357339" w14:textId="77777777" w:rsidR="00A2726B" w:rsidRPr="00E81B1B" w:rsidRDefault="760CF52A">
      <w:pPr>
        <w:rPr>
          <w:ins w:id="2541" w:author="Carsten Hein" w:date="2022-04-19T11:00:00Z"/>
        </w:rPr>
        <w:pPrChange w:id="2542" w:author="Carsten Hein" w:date="2022-04-19T11:00:00Z">
          <w:pPr>
            <w:pStyle w:val="Beschriftung"/>
          </w:pPr>
        </w:pPrChange>
      </w:pPr>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ins w:id="2543" w:author="Carsten Hein" w:date="2022-04-19T11:00:00Z">
        <w:r w:rsidR="00A2726B" w:rsidRPr="00E81B1B">
          <w:t xml:space="preserve">Abbildung </w:t>
        </w:r>
        <w:r w:rsidR="00A2726B">
          <w:t>54</w:t>
        </w:r>
      </w:ins>
      <w:del w:id="2544" w:author="Carsten Hein" w:date="2022-04-19T11:00:00Z">
        <w:r w:rsidR="009737A6" w:rsidRPr="00E81B1B" w:rsidDel="00A2726B">
          <w:delText xml:space="preserve">Abbildung </w:delText>
        </w:r>
        <w:r w:rsidR="009737A6" w:rsidDel="00A2726B">
          <w:delText>59</w:delText>
        </w:r>
      </w:del>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EndPr/>
        <w:sdtContent>
          <w:r w:rsidR="003450A9" w:rsidRPr="00E81B1B">
            <w:fldChar w:fldCharType="begin"/>
          </w:r>
          <w:r w:rsidR="003450A9" w:rsidRPr="00E81B1B">
            <w:instrText xml:space="preserve"> CITATION DIN91 \l 1031 </w:instrText>
          </w:r>
          <w:r w:rsidR="003450A9" w:rsidRPr="00E81B1B">
            <w:fldChar w:fldCharType="separate"/>
          </w:r>
          <w:r w:rsidR="009737A6">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p>
    <w:p w14:paraId="28BBA9ED" w14:textId="519235CF" w:rsidR="00604B0E" w:rsidRPr="00E81B1B" w:rsidRDefault="00A2726B" w:rsidP="009737A6">
      <w:ins w:id="2545" w:author="Carsten Hein" w:date="2022-04-19T11:00:00Z">
        <w:r w:rsidRPr="00E81B1B">
          <w:t>Abbildung</w:t>
        </w:r>
        <w:r w:rsidRPr="00E81B1B">
          <w:rPr>
            <w:noProof/>
          </w:rPr>
          <w:t xml:space="preserve"> </w:t>
        </w:r>
        <w:r>
          <w:rPr>
            <w:noProof/>
          </w:rPr>
          <w:t>53</w:t>
        </w:r>
      </w:ins>
      <w:del w:id="2546" w:author="Carsten Hein" w:date="2022-04-19T11:00:00Z">
        <w:r w:rsidR="009737A6" w:rsidRPr="00E81B1B" w:rsidDel="00A2726B">
          <w:delText xml:space="preserve">Abbildung </w:delText>
        </w:r>
        <w:r w:rsidR="009737A6" w:rsidDel="00A2726B">
          <w:rPr>
            <w:noProof/>
          </w:rPr>
          <w:delText>58</w:delText>
        </w:r>
      </w:del>
      <w:r w:rsidR="00B80CAF" w:rsidRPr="00E81B1B">
        <w:fldChar w:fldCharType="end"/>
      </w:r>
      <w:r w:rsidR="760CF52A" w:rsidRPr="00E81B1B">
        <w:t xml:space="preserve"> dargestellt. Die geschätzte Bruchlast beträgt 250 kN. </w:t>
      </w:r>
      <w:commentRangeEnd w:id="2540"/>
      <w:r w:rsidR="00124A9D" w:rsidRPr="00552AFE">
        <w:commentReference w:id="2540"/>
      </w:r>
    </w:p>
    <w:p w14:paraId="06CF1578" w14:textId="4515BD20"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w:t>
      </w:r>
      <w:proofErr w:type="spellStart"/>
      <w:r w:rsidR="00340D8A">
        <w:t>Eindrückung</w:t>
      </w:r>
      <w:proofErr w:type="spellEnd"/>
      <w:r w:rsidR="00340D8A">
        <w:t xml:space="preserve">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lastRenderedPageBreak/>
        <w:fldChar w:fldCharType="begin"/>
      </w:r>
      <w:r w:rsidR="00B80CAF" w:rsidRPr="00E81B1B">
        <w:instrText xml:space="preserve"> REF _Ref82353620 \h </w:instrText>
      </w:r>
      <w:r w:rsidR="006E4A88">
        <w:instrText xml:space="preserve"> \* MERGEFORMAT </w:instrText>
      </w:r>
      <w:r w:rsidR="00B80CAF" w:rsidRPr="00E81B1B">
        <w:fldChar w:fldCharType="separate"/>
      </w:r>
      <w:ins w:id="2547" w:author="Carsten Hein" w:date="2022-04-19T11:00:00Z">
        <w:r w:rsidR="00A2726B">
          <w:rPr>
            <w:noProof/>
          </w:rPr>
          <w:drawing>
            <wp:inline distT="0" distB="0" distL="0" distR="0" wp14:anchorId="6E054B51" wp14:editId="5C274255">
              <wp:extent cx="5784850" cy="3916621"/>
              <wp:effectExtent l="0" t="0" r="6350" b="8255"/>
              <wp:docPr id="47"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2"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A2726B" w:rsidRPr="00E81B1B">
          <w:t xml:space="preserve">Abbildung </w:t>
        </w:r>
        <w:r w:rsidR="00A2726B">
          <w:rPr>
            <w:noProof/>
          </w:rPr>
          <w:t>52</w:t>
        </w:r>
      </w:ins>
      <w:del w:id="2548" w:author="Carsten Hein" w:date="2022-04-19T11:00:00Z">
        <w:r w:rsidR="009737A6" w:rsidRPr="00E81B1B" w:rsidDel="00A2726B">
          <w:delText xml:space="preserve">Abbildung </w:delText>
        </w:r>
        <w:r w:rsidR="009737A6" w:rsidDel="00A2726B">
          <w:delText>57</w:delText>
        </w:r>
      </w:del>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6BC83149" w:rsidR="00B80CAF" w:rsidRPr="00E81B1B" w:rsidRDefault="00340D8A" w:rsidP="00B80CAF">
      <w:pPr>
        <w:pStyle w:val="Beschriftung"/>
        <w:spacing w:after="240"/>
        <w:rPr>
          <w:rFonts w:eastAsia="Calibri"/>
          <w:szCs w:val="20"/>
        </w:rPr>
      </w:pPr>
      <w:bookmarkStart w:id="2549" w:name="_Ref82353620"/>
      <w:bookmarkStart w:id="2550" w:name="_Toc92091830"/>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2"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A2726B">
        <w:rPr>
          <w:noProof/>
        </w:rPr>
        <w:t>52</w:t>
      </w:r>
      <w:r w:rsidR="00B80CAF">
        <w:fldChar w:fldCharType="end"/>
      </w:r>
      <w:bookmarkEnd w:id="2549"/>
      <w:r w:rsidR="00B80CAF" w:rsidRPr="00E81B1B">
        <w:t xml:space="preserve"> Übersicht über die </w:t>
      </w:r>
      <w:commentRangeStart w:id="2551"/>
      <w:r w:rsidR="00B80CAF" w:rsidRPr="00E81B1B">
        <w:t>Positionen</w:t>
      </w:r>
      <w:commentRangeEnd w:id="2551"/>
      <w:r w:rsidR="00416E37">
        <w:rPr>
          <w:rStyle w:val="Kommentarzeichen"/>
          <w:iCs w:val="0"/>
        </w:rPr>
        <w:commentReference w:id="2551"/>
      </w:r>
      <w:r w:rsidR="00B80CAF" w:rsidRPr="00E81B1B">
        <w:t xml:space="preserve"> der Messpunkte an den Biegeversuchsprobekörpern</w:t>
      </w:r>
      <w:bookmarkEnd w:id="2550"/>
    </w:p>
    <w:p w14:paraId="60CEE463" w14:textId="77777777" w:rsidR="009E17AE" w:rsidRPr="00E81B1B" w:rsidRDefault="009E17AE" w:rsidP="00B80CAF">
      <w:pPr>
        <w:pStyle w:val="Beschriftung"/>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2552" w:name="_Ref82353466"/>
    </w:p>
    <w:p w14:paraId="61C25AA2" w14:textId="5CACB2FA" w:rsidR="6E7E6C3D" w:rsidRPr="00E81B1B" w:rsidRDefault="009E17AE" w:rsidP="00B80CAF">
      <w:pPr>
        <w:pStyle w:val="Beschriftung"/>
      </w:pPr>
      <w:bookmarkStart w:id="2553" w:name="_Toc92091831"/>
      <w:r w:rsidRPr="00E81B1B">
        <w:t xml:space="preserve">Abbildung </w:t>
      </w:r>
      <w:r>
        <w:fldChar w:fldCharType="begin"/>
      </w:r>
      <w:r>
        <w:instrText>SEQ Abbildung \* ARABIC</w:instrText>
      </w:r>
      <w:r>
        <w:fldChar w:fldCharType="separate"/>
      </w:r>
      <w:r w:rsidR="00A2726B">
        <w:rPr>
          <w:noProof/>
        </w:rPr>
        <w:t>53</w:t>
      </w:r>
      <w:r>
        <w:fldChar w:fldCharType="end"/>
      </w:r>
      <w:bookmarkEnd w:id="2552"/>
      <w:r w:rsidRPr="00E81B1B">
        <w:t xml:space="preserve"> Lastregime der </w:t>
      </w:r>
      <w:r w:rsidR="00027B2E" w:rsidRPr="00E81B1B">
        <w:t>4-Punkt-</w:t>
      </w:r>
      <w:r w:rsidRPr="00E81B1B">
        <w:t>Biegeversuche</w:t>
      </w:r>
      <w:bookmarkEnd w:id="2553"/>
    </w:p>
    <w:p w14:paraId="3E04E734" w14:textId="628D13AA" w:rsidR="009E17AE" w:rsidRPr="00E81B1B" w:rsidRDefault="00AC5B40" w:rsidP="009E17AE">
      <w:r w:rsidRPr="00E81B1B">
        <w:rPr>
          <w:rFonts w:eastAsia="Calibri"/>
          <w:noProof/>
          <w:szCs w:val="20"/>
          <w:lang w:eastAsia="de-DE"/>
        </w:rPr>
        <w:lastRenderedPageBreak/>
        <w:drawing>
          <wp:inline distT="0" distB="0" distL="0" distR="0" wp14:anchorId="59385BB7" wp14:editId="36987AAF">
            <wp:extent cx="4286250" cy="283875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4" cstate="print">
                      <a:extLst>
                        <a:ext uri="{BEBA8EAE-BF5A-486C-A8C5-ECC9F3942E4B}">
                          <a14:imgProps xmlns:a14="http://schemas.microsoft.com/office/drawing/2010/main">
                            <a14:imgLayer r:embed="rId95">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4305256" cy="2851341"/>
                    </a:xfrm>
                    <a:prstGeom prst="rect">
                      <a:avLst/>
                    </a:prstGeom>
                  </pic:spPr>
                </pic:pic>
              </a:graphicData>
            </a:graphic>
          </wp:inline>
        </w:drawing>
      </w:r>
    </w:p>
    <w:p w14:paraId="5DBF7648" w14:textId="12A5C959" w:rsidR="009E17AE" w:rsidRPr="00E81B1B" w:rsidRDefault="00AC5B40" w:rsidP="00AC5B40">
      <w:pPr>
        <w:pStyle w:val="Beschriftung"/>
      </w:pPr>
      <w:bookmarkStart w:id="2554" w:name="_Ref82353643"/>
      <w:bookmarkStart w:id="2555" w:name="_Toc92091832"/>
      <w:r w:rsidRPr="00E81B1B">
        <w:t xml:space="preserve">Abbildung </w:t>
      </w:r>
      <w:r>
        <w:fldChar w:fldCharType="begin"/>
      </w:r>
      <w:r>
        <w:instrText>SEQ Abbildung \* ARABIC</w:instrText>
      </w:r>
      <w:r>
        <w:fldChar w:fldCharType="separate"/>
      </w:r>
      <w:r w:rsidR="00A2726B">
        <w:rPr>
          <w:noProof/>
        </w:rPr>
        <w:t>54</w:t>
      </w:r>
      <w:r>
        <w:fldChar w:fldCharType="end"/>
      </w:r>
      <w:bookmarkEnd w:id="2554"/>
      <w:r w:rsidRPr="00E81B1B">
        <w:t xml:space="preserve"> </w:t>
      </w:r>
      <w:r w:rsidR="00027B2E" w:rsidRPr="00E81B1B">
        <w:t xml:space="preserve">Biegeversuchskörper </w:t>
      </w:r>
      <w:r w:rsidRPr="00E81B1B">
        <w:t>in der Prüfeinrichtung</w:t>
      </w:r>
      <w:bookmarkEnd w:id="2555"/>
    </w:p>
    <w:p w14:paraId="47D2844C" w14:textId="07806FFE" w:rsidR="6E7E6C3D" w:rsidRPr="00E81B1B" w:rsidRDefault="35DB3432" w:rsidP="00F4193D">
      <w:pPr>
        <w:pStyle w:val="berschrift3"/>
        <w:numPr>
          <w:ilvl w:val="2"/>
          <w:numId w:val="43"/>
        </w:numPr>
        <w:rPr>
          <w:lang w:val="de-DE"/>
        </w:rPr>
      </w:pPr>
      <w:bookmarkStart w:id="2556" w:name="_Toc101333839"/>
      <w:r w:rsidRPr="64B3F377">
        <w:rPr>
          <w:lang w:val="de-DE"/>
        </w:rPr>
        <w:t xml:space="preserve">Beobachtungen </w:t>
      </w:r>
      <w:bookmarkStart w:id="2557" w:name="_Toc92091757"/>
      <w:bookmarkStart w:id="2558" w:name="_Toc92092199"/>
      <w:bookmarkStart w:id="2559" w:name="_Toc92092311"/>
      <w:r w:rsidRPr="64B3F377">
        <w:rPr>
          <w:lang w:val="de-DE"/>
        </w:rPr>
        <w:t>und Ergebnisse</w:t>
      </w:r>
      <w:bookmarkEnd w:id="2556"/>
      <w:bookmarkEnd w:id="2557"/>
      <w:bookmarkEnd w:id="2558"/>
      <w:bookmarkEnd w:id="2559"/>
    </w:p>
    <w:p w14:paraId="13699154" w14:textId="77777777" w:rsidR="00A2726B" w:rsidRPr="00E81B1B" w:rsidRDefault="009D6F6F">
      <w:pPr>
        <w:rPr>
          <w:ins w:id="2560" w:author="Carsten Hein" w:date="2022-04-19T11:00:00Z"/>
        </w:rPr>
        <w:pPrChange w:id="2561" w:author="Carsten Hein" w:date="2022-04-19T11:00:00Z">
          <w:pPr>
            <w:jc w:val="center"/>
          </w:pPr>
        </w:pPrChange>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p>
    <w:p w14:paraId="5213BC6C" w14:textId="59153334" w:rsidR="00807B5B" w:rsidRPr="00E81B1B" w:rsidRDefault="00A2726B" w:rsidP="00BF59C3">
      <w:ins w:id="2562" w:author="Carsten Hein" w:date="2022-04-19T11:00:00Z">
        <w:r w:rsidRPr="00E81B1B">
          <w:t>Abbildung</w:t>
        </w:r>
        <w:r w:rsidRPr="00E81B1B">
          <w:rPr>
            <w:noProof/>
          </w:rPr>
          <w:t xml:space="preserve"> </w:t>
        </w:r>
        <w:r>
          <w:rPr>
            <w:noProof/>
          </w:rPr>
          <w:t>55</w:t>
        </w:r>
      </w:ins>
      <w:del w:id="2563" w:author="Carsten Hein" w:date="2022-04-19T11:00:00Z">
        <w:r w:rsidR="009737A6" w:rsidRPr="00E81B1B" w:rsidDel="00A2726B">
          <w:delText xml:space="preserve">Abbildung </w:delText>
        </w:r>
        <w:r w:rsidR="009737A6" w:rsidDel="00A2726B">
          <w:rPr>
            <w:noProof/>
          </w:rPr>
          <w:delText>60</w:delText>
        </w:r>
      </w:del>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760CF52A" w:rsidRPr="00E81B1B">
        <w:t xml:space="preserve">. Die mittlere Bruchlast aller Serien </w:t>
      </w:r>
      <w:r w:rsidR="009D6F6F">
        <w:t xml:space="preserve">zusammengefasst </w:t>
      </w:r>
      <w:r w:rsidR="760CF52A" w:rsidRPr="00E81B1B">
        <w:t xml:space="preserve">beträgt </w:t>
      </w:r>
      <w:r w:rsidR="00807B5B" w:rsidRPr="00E81B1B">
        <w:t>151,4</w:t>
      </w:r>
      <w:r w:rsidR="760CF52A" w:rsidRPr="00E81B1B">
        <w:t xml:space="preserve"> kN</w:t>
      </w:r>
      <w:ins w:id="2564" w:author="Stefan Behring [2]" w:date="2021-12-22T00:08:00Z">
        <w:r w:rsidR="00D5684A">
          <w:t xml:space="preserve">, das entspricht einer Spannung am unteren </w:t>
        </w:r>
        <w:proofErr w:type="spellStart"/>
        <w:r w:rsidR="00D5684A">
          <w:t>Holzrand</w:t>
        </w:r>
        <w:proofErr w:type="spellEnd"/>
        <w:r w:rsidR="00D5684A">
          <w:t xml:space="preserve"> von </w:t>
        </w:r>
      </w:ins>
      <w:ins w:id="2565" w:author="Stefan Behring [2]" w:date="2021-12-22T00:09:00Z">
        <w:r w:rsidR="00D03419">
          <w:t>???</w:t>
        </w:r>
      </w:ins>
      <w:r w:rsidR="760CF52A" w:rsidRPr="00E81B1B">
        <w:t xml:space="preserve">. Zwischen den einzelnen Serien traten </w:t>
      </w:r>
      <w:r w:rsidR="000F5D08" w:rsidRPr="00E81B1B">
        <w:t xml:space="preserve">große </w:t>
      </w:r>
      <w:r w:rsidR="760CF52A" w:rsidRPr="00E81B1B">
        <w:t xml:space="preserve">Unterschiede zwischen den Bruchlasten auf (siehe </w:t>
      </w:r>
      <w:r w:rsidR="000F5D08" w:rsidRPr="00E81B1B">
        <w:fldChar w:fldCharType="begin"/>
      </w:r>
      <w:r w:rsidR="000F5D08" w:rsidRPr="00E81B1B">
        <w:instrText xml:space="preserve"> REF _Ref82354405 \h </w:instrText>
      </w:r>
      <w:r w:rsidR="00BF59C3">
        <w:instrText xml:space="preserve"> \* MERGEFORMAT </w:instrText>
      </w:r>
      <w:r w:rsidR="000F5D08" w:rsidRPr="00E81B1B">
        <w:fldChar w:fldCharType="separate"/>
      </w:r>
      <w:ins w:id="2566" w:author="Carsten Hein" w:date="2022-04-19T11:00:00Z">
        <w:r w:rsidRPr="00E81B1B">
          <w:t xml:space="preserve">Abbildung </w:t>
        </w:r>
        <w:r>
          <w:rPr>
            <w:noProof/>
          </w:rPr>
          <w:t>56</w:t>
        </w:r>
      </w:ins>
      <w:del w:id="2567" w:author="Carsten Hein" w:date="2022-04-19T11:00:00Z">
        <w:r w:rsidR="009737A6" w:rsidRPr="00E81B1B" w:rsidDel="00A2726B">
          <w:delText xml:space="preserve">Abbildung </w:delText>
        </w:r>
        <w:r w:rsidR="009737A6" w:rsidDel="00A2726B">
          <w:rPr>
            <w:noProof/>
          </w:rPr>
          <w:delText>61</w:delText>
        </w:r>
      </w:del>
      <w:r w:rsidR="000F5D08" w:rsidRPr="00E81B1B">
        <w:fldChar w:fldCharType="end"/>
      </w:r>
      <w:r w:rsidR="760CF52A" w:rsidRPr="00E81B1B">
        <w:t>)</w:t>
      </w:r>
      <w:r w:rsidR="00807B5B" w:rsidRPr="00E81B1B">
        <w:t xml:space="preserve">. Die mittleren Bruchlasten der einzelnen Serien weichen </w:t>
      </w:r>
      <w:commentRangeStart w:id="2568"/>
      <w:r w:rsidR="00807B5B" w:rsidRPr="00E81B1B">
        <w:t xml:space="preserve">etwa 20 </w:t>
      </w:r>
      <w:ins w:id="2569" w:author="Jan Wenker" w:date="2021-12-15T13:25:00Z">
        <w:r w:rsidR="00271DA3">
          <w:t xml:space="preserve">kN </w:t>
        </w:r>
      </w:ins>
      <w:r w:rsidR="00807B5B" w:rsidRPr="00E81B1B">
        <w:t xml:space="preserve">bzw. 25 kN </w:t>
      </w:r>
      <w:commentRangeEnd w:id="2568"/>
      <w:r w:rsidR="00271DA3">
        <w:rPr>
          <w:rStyle w:val="Kommentarzeichen"/>
        </w:rPr>
        <w:commentReference w:id="2568"/>
      </w:r>
      <w:r w:rsidR="00807B5B" w:rsidRPr="00E81B1B">
        <w:t>voneinander ab. I</w:t>
      </w:r>
      <w:r w:rsidR="760CF52A" w:rsidRPr="00E81B1B">
        <w:t xml:space="preserve">nsbesondere die Probekörper der </w:t>
      </w:r>
      <w:commentRangeStart w:id="2570"/>
      <w:commentRangeStart w:id="2571"/>
      <w:r w:rsidR="760CF52A" w:rsidRPr="00E81B1B">
        <w:t>Serie</w:t>
      </w:r>
      <w:commentRangeEnd w:id="2570"/>
      <w:r w:rsidR="00F62314">
        <w:rPr>
          <w:rStyle w:val="Kommentarzeichen"/>
        </w:rPr>
        <w:commentReference w:id="2570"/>
      </w:r>
      <w:commentRangeEnd w:id="2571"/>
      <w:r w:rsidR="00AE250C">
        <w:rPr>
          <w:rStyle w:val="Kommentarzeichen"/>
        </w:rPr>
        <w:commentReference w:id="2571"/>
      </w:r>
      <w:r w:rsidR="760CF52A" w:rsidRPr="00E81B1B">
        <w:t xml:space="preserve"> B-NK-E3 versagten bei deutlich geringeren Lasten als die Proben der übrigen Serien. </w:t>
      </w:r>
    </w:p>
    <w:p w14:paraId="14710263" w14:textId="119CAA5F" w:rsidR="00401E66" w:rsidRPr="00E81B1B" w:rsidRDefault="00401E66" w:rsidP="6E7E6C3D">
      <w:pPr>
        <w:rPr>
          <w:rFonts w:eastAsia="Calibri"/>
          <w:szCs w:val="20"/>
        </w:rPr>
      </w:pP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6">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2572" w:name="_Ref82354518"/>
    </w:p>
    <w:p w14:paraId="5D256464" w14:textId="002C0E8A" w:rsidR="00401E66" w:rsidRPr="00E81B1B" w:rsidRDefault="00401E66" w:rsidP="00401E66">
      <w:pPr>
        <w:pStyle w:val="Beschriftung"/>
        <w:jc w:val="center"/>
        <w:rPr>
          <w:rFonts w:eastAsia="Calibri"/>
          <w:szCs w:val="20"/>
        </w:rPr>
      </w:pPr>
      <w:bookmarkStart w:id="2573" w:name="_Toc92091833"/>
      <w:r w:rsidRPr="00E81B1B">
        <w:lastRenderedPageBreak/>
        <w:t xml:space="preserve">Abbildung </w:t>
      </w:r>
      <w:r>
        <w:fldChar w:fldCharType="begin"/>
      </w:r>
      <w:r>
        <w:instrText>SEQ Abbildung \* ARABIC</w:instrText>
      </w:r>
      <w:r>
        <w:fldChar w:fldCharType="separate"/>
      </w:r>
      <w:r w:rsidR="00A2726B">
        <w:rPr>
          <w:noProof/>
        </w:rPr>
        <w:t>55</w:t>
      </w:r>
      <w:r>
        <w:fldChar w:fldCharType="end"/>
      </w:r>
      <w:bookmarkEnd w:id="2572"/>
      <w:r w:rsidRPr="00E81B1B">
        <w:t xml:space="preserve"> </w:t>
      </w:r>
      <w:r w:rsidR="00027B2E" w:rsidRPr="00E81B1B">
        <w:t>Biegeversuchs</w:t>
      </w:r>
      <w:r w:rsidRPr="00E81B1B">
        <w:t>körper nach Biegezugversagen des Holzes</w:t>
      </w:r>
      <w:bookmarkEnd w:id="2573"/>
    </w:p>
    <w:p w14:paraId="1AEE9777" w14:textId="125E71C4" w:rsidR="00401E66" w:rsidRPr="00E81B1B" w:rsidRDefault="00401E66" w:rsidP="00401E66">
      <w:pPr>
        <w:jc w:val="center"/>
        <w:rPr>
          <w:rFonts w:eastAsia="Calibri"/>
          <w:szCs w:val="20"/>
        </w:rPr>
      </w:pPr>
      <w:r w:rsidRPr="00E81B1B">
        <w:rPr>
          <w:noProof/>
          <w:lang w:eastAsia="de-DE"/>
        </w:rPr>
        <w:drawing>
          <wp:inline distT="0" distB="0" distL="0" distR="0" wp14:anchorId="5B2B46B7" wp14:editId="2644AFE7">
            <wp:extent cx="4572000" cy="3048000"/>
            <wp:effectExtent l="0" t="0" r="0" b="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E356641" w14:textId="37996426" w:rsidR="00401E66" w:rsidRPr="00E81B1B" w:rsidRDefault="00401E66" w:rsidP="00401E66">
      <w:pPr>
        <w:pStyle w:val="Beschriftung"/>
        <w:spacing w:after="240"/>
        <w:jc w:val="center"/>
      </w:pPr>
      <w:bookmarkStart w:id="2574" w:name="_Ref82354405"/>
      <w:bookmarkStart w:id="2575" w:name="_Toc92091834"/>
      <w:r w:rsidRPr="00E81B1B">
        <w:t xml:space="preserve">Abbildung </w:t>
      </w:r>
      <w:r>
        <w:fldChar w:fldCharType="begin"/>
      </w:r>
      <w:r>
        <w:instrText>SEQ Abbildung \* ARABIC</w:instrText>
      </w:r>
      <w:r>
        <w:fldChar w:fldCharType="separate"/>
      </w:r>
      <w:r w:rsidR="00A2726B">
        <w:rPr>
          <w:noProof/>
        </w:rPr>
        <w:t>56</w:t>
      </w:r>
      <w:r>
        <w:fldChar w:fldCharType="end"/>
      </w:r>
      <w:bookmarkEnd w:id="2574"/>
      <w:r w:rsidRPr="00E81B1B">
        <w:t xml:space="preserve"> Vergleich der Bruchlasten der </w:t>
      </w:r>
      <w:r w:rsidR="00027B2E" w:rsidRPr="00E81B1B">
        <w:t>4-Punkt-</w:t>
      </w:r>
      <w:r w:rsidRPr="00E81B1B">
        <w:t>Biegeversuche</w:t>
      </w:r>
      <w:bookmarkEnd w:id="2575"/>
    </w:p>
    <w:p w14:paraId="61DEC6E3" w14:textId="4F824E01" w:rsidR="00401E66" w:rsidRPr="00E81B1B" w:rsidRDefault="00401E66" w:rsidP="009D6F6F">
      <w:pPr>
        <w:pStyle w:val="Beschriftung"/>
        <w:spacing w:after="240"/>
      </w:pPr>
      <w:bookmarkStart w:id="2576" w:name="_Toc92091864"/>
      <w:r w:rsidRPr="00E81B1B">
        <w:t xml:space="preserve">Tabelle </w:t>
      </w:r>
      <w:r>
        <w:fldChar w:fldCharType="begin"/>
      </w:r>
      <w:r>
        <w:instrText>SEQ Tabelle \* ARABIC</w:instrText>
      </w:r>
      <w:r>
        <w:fldChar w:fldCharType="separate"/>
      </w:r>
      <w:ins w:id="2577" w:author="Carsten Hein" w:date="2022-04-19T11:00:00Z">
        <w:r w:rsidR="00A2726B">
          <w:rPr>
            <w:noProof/>
          </w:rPr>
          <w:t>12</w:t>
        </w:r>
      </w:ins>
      <w:del w:id="2578" w:author="Carsten Hein" w:date="2022-04-19T11:00:00Z">
        <w:r w:rsidR="009737A6" w:rsidDel="00A2726B">
          <w:rPr>
            <w:noProof/>
          </w:rPr>
          <w:delText>18</w:delText>
        </w:r>
      </w:del>
      <w:r>
        <w:fldChar w:fldCharType="end"/>
      </w:r>
      <w:r w:rsidRPr="00E81B1B">
        <w:t xml:space="preserve"> Bruchlasten der </w:t>
      </w:r>
      <w:r w:rsidR="00027B2E" w:rsidRPr="00E81B1B">
        <w:t>4-Punkt-</w:t>
      </w:r>
      <w:r w:rsidRPr="00E81B1B">
        <w:t>Biegeversuche</w:t>
      </w:r>
      <w:bookmarkEnd w:id="2576"/>
    </w:p>
    <w:tbl>
      <w:tblPr>
        <w:tblStyle w:val="Tabellenraster"/>
        <w:tblW w:w="5033" w:type="pct"/>
        <w:tblLook w:val="06A0" w:firstRow="1" w:lastRow="0" w:firstColumn="1" w:lastColumn="0" w:noHBand="1" w:noVBand="1"/>
      </w:tblPr>
      <w:tblGrid>
        <w:gridCol w:w="2540"/>
        <w:gridCol w:w="1417"/>
        <w:gridCol w:w="1414"/>
        <w:gridCol w:w="1414"/>
        <w:gridCol w:w="2335"/>
      </w:tblGrid>
      <w:tr w:rsidR="00855B6A" w:rsidRPr="00E81B1B" w14:paraId="6A8994D1" w14:textId="77777777" w:rsidTr="00855B6A">
        <w:trPr>
          <w:trHeight w:val="375"/>
        </w:trPr>
        <w:tc>
          <w:tcPr>
            <w:tcW w:w="1393" w:type="pct"/>
          </w:tcPr>
          <w:p w14:paraId="0CDE1898" w14:textId="77777777" w:rsidR="00401E66" w:rsidRPr="00E81B1B" w:rsidRDefault="00401E66" w:rsidP="00566EAD">
            <w:pPr>
              <w:rPr>
                <w:rFonts w:eastAsia="Calibri"/>
                <w:szCs w:val="20"/>
              </w:rPr>
            </w:pPr>
          </w:p>
        </w:tc>
        <w:tc>
          <w:tcPr>
            <w:tcW w:w="777" w:type="pct"/>
          </w:tcPr>
          <w:p w14:paraId="3F622D60" w14:textId="77777777" w:rsidR="00401E66" w:rsidRPr="00E81B1B" w:rsidRDefault="00401E66" w:rsidP="00566EAD">
            <w:pPr>
              <w:jc w:val="center"/>
              <w:rPr>
                <w:rFonts w:eastAsia="Calibri"/>
                <w:szCs w:val="20"/>
              </w:rPr>
            </w:pPr>
            <w:r w:rsidRPr="00E81B1B">
              <w:rPr>
                <w:rFonts w:eastAsia="Calibri"/>
                <w:szCs w:val="20"/>
              </w:rPr>
              <w:t>B-NK-E3</w:t>
            </w:r>
          </w:p>
        </w:tc>
        <w:tc>
          <w:tcPr>
            <w:tcW w:w="775" w:type="pct"/>
          </w:tcPr>
          <w:p w14:paraId="34739185" w14:textId="77777777" w:rsidR="00401E66" w:rsidRPr="00E81B1B" w:rsidRDefault="00401E66" w:rsidP="00566EAD">
            <w:pPr>
              <w:jc w:val="center"/>
              <w:rPr>
                <w:rFonts w:eastAsia="Calibri"/>
                <w:szCs w:val="20"/>
              </w:rPr>
            </w:pPr>
            <w:r w:rsidRPr="00E81B1B">
              <w:rPr>
                <w:rFonts w:eastAsia="Calibri"/>
                <w:szCs w:val="20"/>
              </w:rPr>
              <w:t>B-TK-C3-FG</w:t>
            </w:r>
          </w:p>
        </w:tc>
        <w:tc>
          <w:tcPr>
            <w:tcW w:w="775" w:type="pct"/>
          </w:tcPr>
          <w:p w14:paraId="50A26665" w14:textId="77777777" w:rsidR="00401E66" w:rsidRPr="00E81B1B" w:rsidRDefault="00401E66" w:rsidP="00566EAD">
            <w:pPr>
              <w:jc w:val="center"/>
              <w:rPr>
                <w:rFonts w:eastAsia="Calibri"/>
                <w:szCs w:val="20"/>
              </w:rPr>
            </w:pPr>
            <w:r w:rsidRPr="00E81B1B">
              <w:rPr>
                <w:rFonts w:eastAsia="Calibri"/>
                <w:szCs w:val="20"/>
              </w:rPr>
              <w:t>B-TK-E3-FG</w:t>
            </w:r>
          </w:p>
        </w:tc>
        <w:tc>
          <w:tcPr>
            <w:tcW w:w="1280" w:type="pct"/>
          </w:tcPr>
          <w:p w14:paraId="013F0AAF" w14:textId="77777777" w:rsidR="00401E66" w:rsidRPr="00E81B1B" w:rsidRDefault="00401E66" w:rsidP="00566EAD">
            <w:pPr>
              <w:jc w:val="center"/>
              <w:rPr>
                <w:rFonts w:eastAsia="Calibri"/>
                <w:szCs w:val="20"/>
              </w:rPr>
            </w:pPr>
            <w:r w:rsidRPr="00E81B1B">
              <w:rPr>
                <w:rFonts w:eastAsia="Calibri"/>
                <w:szCs w:val="20"/>
              </w:rPr>
              <w:t>Serien zusammengefasst</w:t>
            </w:r>
          </w:p>
        </w:tc>
      </w:tr>
      <w:tr w:rsidR="00855B6A" w:rsidRPr="00E81B1B" w14:paraId="009C13DE" w14:textId="77777777" w:rsidTr="00855B6A">
        <w:tc>
          <w:tcPr>
            <w:tcW w:w="1393" w:type="pct"/>
          </w:tcPr>
          <w:p w14:paraId="3B1F0D70" w14:textId="77777777" w:rsidR="00401E66" w:rsidRPr="00E81B1B" w:rsidRDefault="00401E66" w:rsidP="00566EAD">
            <w:pPr>
              <w:rPr>
                <w:rFonts w:eastAsia="Calibri"/>
                <w:szCs w:val="20"/>
              </w:rPr>
            </w:pPr>
            <w:r w:rsidRPr="00E81B1B">
              <w:rPr>
                <w:rFonts w:eastAsia="Calibri"/>
                <w:szCs w:val="20"/>
              </w:rPr>
              <w:t>Bruchlast 1 [kN]</w:t>
            </w:r>
          </w:p>
        </w:tc>
        <w:tc>
          <w:tcPr>
            <w:tcW w:w="777" w:type="pct"/>
          </w:tcPr>
          <w:p w14:paraId="31535C21" w14:textId="77777777" w:rsidR="00401E66" w:rsidRPr="00E81B1B" w:rsidRDefault="00401E66" w:rsidP="00566EAD">
            <w:pPr>
              <w:jc w:val="center"/>
              <w:rPr>
                <w:rFonts w:eastAsia="Calibri"/>
                <w:szCs w:val="20"/>
              </w:rPr>
            </w:pPr>
            <w:r w:rsidRPr="00E81B1B">
              <w:rPr>
                <w:rFonts w:eastAsia="Calibri"/>
                <w:szCs w:val="20"/>
              </w:rPr>
              <w:t>116,2</w:t>
            </w:r>
          </w:p>
        </w:tc>
        <w:tc>
          <w:tcPr>
            <w:tcW w:w="775" w:type="pct"/>
          </w:tcPr>
          <w:p w14:paraId="66021AAE" w14:textId="77777777" w:rsidR="00401E66" w:rsidRPr="00E81B1B" w:rsidRDefault="00401E66" w:rsidP="00566EAD">
            <w:pPr>
              <w:jc w:val="center"/>
              <w:rPr>
                <w:rFonts w:eastAsia="Calibri"/>
                <w:szCs w:val="20"/>
              </w:rPr>
            </w:pPr>
            <w:r w:rsidRPr="00E81B1B">
              <w:rPr>
                <w:rFonts w:eastAsia="Calibri"/>
                <w:szCs w:val="20"/>
              </w:rPr>
              <w:t>156,0</w:t>
            </w:r>
          </w:p>
        </w:tc>
        <w:tc>
          <w:tcPr>
            <w:tcW w:w="775" w:type="pct"/>
          </w:tcPr>
          <w:p w14:paraId="79C663FE" w14:textId="77777777" w:rsidR="00401E66" w:rsidRPr="00E81B1B" w:rsidRDefault="00401E66" w:rsidP="00566EAD">
            <w:pPr>
              <w:jc w:val="center"/>
              <w:rPr>
                <w:rFonts w:eastAsia="Calibri"/>
                <w:szCs w:val="20"/>
              </w:rPr>
            </w:pPr>
            <w:r w:rsidRPr="00E81B1B">
              <w:rPr>
                <w:rFonts w:eastAsia="Calibri"/>
                <w:szCs w:val="20"/>
              </w:rPr>
              <w:t>153,3</w:t>
            </w:r>
          </w:p>
        </w:tc>
        <w:tc>
          <w:tcPr>
            <w:tcW w:w="1280" w:type="pct"/>
          </w:tcPr>
          <w:p w14:paraId="4AF6FEDC" w14:textId="77777777" w:rsidR="00401E66" w:rsidRPr="00E81B1B" w:rsidRDefault="00401E66" w:rsidP="00566EAD">
            <w:pPr>
              <w:jc w:val="center"/>
              <w:rPr>
                <w:rFonts w:eastAsia="Calibri"/>
                <w:szCs w:val="20"/>
              </w:rPr>
            </w:pPr>
          </w:p>
        </w:tc>
      </w:tr>
      <w:tr w:rsidR="00855B6A" w:rsidRPr="00E81B1B" w14:paraId="49AC51AF" w14:textId="77777777" w:rsidTr="00855B6A">
        <w:tc>
          <w:tcPr>
            <w:tcW w:w="1393" w:type="pct"/>
          </w:tcPr>
          <w:p w14:paraId="7EB2EC3C" w14:textId="77777777" w:rsidR="00401E66" w:rsidRPr="00E81B1B" w:rsidRDefault="00401E66" w:rsidP="00566EAD">
            <w:pPr>
              <w:rPr>
                <w:rFonts w:eastAsia="Calibri"/>
                <w:szCs w:val="20"/>
              </w:rPr>
            </w:pPr>
            <w:r w:rsidRPr="00E81B1B">
              <w:rPr>
                <w:rFonts w:eastAsia="Calibri"/>
                <w:szCs w:val="20"/>
              </w:rPr>
              <w:t>Bruchlast 3 [kN]</w:t>
            </w:r>
          </w:p>
        </w:tc>
        <w:tc>
          <w:tcPr>
            <w:tcW w:w="777" w:type="pct"/>
          </w:tcPr>
          <w:p w14:paraId="311DA9AB" w14:textId="77777777" w:rsidR="00401E66" w:rsidRPr="00E81B1B" w:rsidRDefault="00401E66" w:rsidP="00566EAD">
            <w:pPr>
              <w:jc w:val="center"/>
              <w:rPr>
                <w:rFonts w:eastAsia="Calibri"/>
                <w:szCs w:val="20"/>
              </w:rPr>
            </w:pPr>
            <w:r w:rsidRPr="00E81B1B">
              <w:rPr>
                <w:rFonts w:eastAsia="Calibri"/>
                <w:szCs w:val="20"/>
              </w:rPr>
              <w:t>160,7</w:t>
            </w:r>
          </w:p>
        </w:tc>
        <w:tc>
          <w:tcPr>
            <w:tcW w:w="775" w:type="pct"/>
          </w:tcPr>
          <w:p w14:paraId="5A02CB7A" w14:textId="77777777" w:rsidR="00401E66" w:rsidRPr="00E81B1B" w:rsidRDefault="00401E66" w:rsidP="00566EAD">
            <w:pPr>
              <w:jc w:val="center"/>
              <w:rPr>
                <w:rFonts w:eastAsia="Calibri"/>
                <w:szCs w:val="20"/>
              </w:rPr>
            </w:pPr>
            <w:r w:rsidRPr="00E81B1B">
              <w:rPr>
                <w:rFonts w:eastAsia="Calibri"/>
                <w:szCs w:val="20"/>
              </w:rPr>
              <w:t>151,1</w:t>
            </w:r>
          </w:p>
        </w:tc>
        <w:tc>
          <w:tcPr>
            <w:tcW w:w="775" w:type="pct"/>
          </w:tcPr>
          <w:p w14:paraId="3844F6AA" w14:textId="77777777" w:rsidR="00401E66" w:rsidRPr="00E81B1B" w:rsidRDefault="00401E66" w:rsidP="00566EAD">
            <w:pPr>
              <w:jc w:val="center"/>
              <w:rPr>
                <w:rFonts w:eastAsia="Calibri"/>
                <w:szCs w:val="20"/>
              </w:rPr>
            </w:pPr>
            <w:r w:rsidRPr="00E81B1B">
              <w:rPr>
                <w:rFonts w:eastAsia="Calibri"/>
                <w:szCs w:val="20"/>
              </w:rPr>
              <w:t>162,2</w:t>
            </w:r>
          </w:p>
        </w:tc>
        <w:tc>
          <w:tcPr>
            <w:tcW w:w="1280" w:type="pct"/>
          </w:tcPr>
          <w:p w14:paraId="48B7AE73" w14:textId="77777777" w:rsidR="00401E66" w:rsidRPr="00E81B1B" w:rsidRDefault="00401E66" w:rsidP="00566EAD">
            <w:pPr>
              <w:jc w:val="center"/>
              <w:rPr>
                <w:rFonts w:eastAsia="Calibri"/>
                <w:szCs w:val="20"/>
              </w:rPr>
            </w:pPr>
          </w:p>
        </w:tc>
      </w:tr>
      <w:tr w:rsidR="00855B6A" w:rsidRPr="00E81B1B" w14:paraId="04563799" w14:textId="77777777" w:rsidTr="00855B6A">
        <w:tc>
          <w:tcPr>
            <w:tcW w:w="1393" w:type="pct"/>
            <w:tcBorders>
              <w:bottom w:val="single" w:sz="4" w:space="0" w:color="000000" w:themeColor="text1"/>
            </w:tcBorders>
          </w:tcPr>
          <w:p w14:paraId="72C69398" w14:textId="77777777" w:rsidR="00401E66" w:rsidRPr="00E81B1B" w:rsidRDefault="00401E66" w:rsidP="00566EAD">
            <w:pPr>
              <w:rPr>
                <w:rFonts w:eastAsia="Calibri"/>
                <w:szCs w:val="20"/>
              </w:rPr>
            </w:pPr>
            <w:r w:rsidRPr="00E81B1B">
              <w:rPr>
                <w:rFonts w:eastAsia="Calibri"/>
                <w:szCs w:val="20"/>
              </w:rPr>
              <w:t>Bruchlast 2 [kN]</w:t>
            </w:r>
          </w:p>
        </w:tc>
        <w:tc>
          <w:tcPr>
            <w:tcW w:w="777" w:type="pct"/>
            <w:tcBorders>
              <w:bottom w:val="single" w:sz="4" w:space="0" w:color="000000" w:themeColor="text1"/>
            </w:tcBorders>
          </w:tcPr>
          <w:p w14:paraId="47191312" w14:textId="77777777" w:rsidR="00401E66" w:rsidRPr="00E81B1B" w:rsidRDefault="00401E66" w:rsidP="00566EAD">
            <w:pPr>
              <w:jc w:val="center"/>
              <w:rPr>
                <w:rFonts w:eastAsia="Calibri"/>
                <w:szCs w:val="20"/>
              </w:rPr>
            </w:pPr>
            <w:r w:rsidRPr="00E81B1B">
              <w:rPr>
                <w:rFonts w:eastAsia="Calibri"/>
                <w:szCs w:val="20"/>
              </w:rPr>
              <w:t>111,8</w:t>
            </w:r>
          </w:p>
        </w:tc>
        <w:tc>
          <w:tcPr>
            <w:tcW w:w="775" w:type="pct"/>
            <w:tcBorders>
              <w:bottom w:val="single" w:sz="4" w:space="0" w:color="000000" w:themeColor="text1"/>
            </w:tcBorders>
          </w:tcPr>
          <w:p w14:paraId="27FD8643" w14:textId="77777777" w:rsidR="00401E66" w:rsidRPr="00E81B1B" w:rsidRDefault="00401E66" w:rsidP="00566EAD">
            <w:pPr>
              <w:jc w:val="center"/>
              <w:rPr>
                <w:rFonts w:eastAsia="Calibri"/>
                <w:szCs w:val="20"/>
              </w:rPr>
            </w:pPr>
            <w:r w:rsidRPr="00E81B1B">
              <w:rPr>
                <w:rFonts w:eastAsia="Calibri"/>
                <w:szCs w:val="20"/>
              </w:rPr>
              <w:t>140,4</w:t>
            </w:r>
          </w:p>
        </w:tc>
        <w:tc>
          <w:tcPr>
            <w:tcW w:w="775" w:type="pct"/>
            <w:tcBorders>
              <w:bottom w:val="single" w:sz="4" w:space="0" w:color="000000" w:themeColor="text1"/>
            </w:tcBorders>
          </w:tcPr>
          <w:p w14:paraId="44148152" w14:textId="77777777" w:rsidR="00401E66" w:rsidRPr="00E81B1B" w:rsidRDefault="00401E66" w:rsidP="00566EAD">
            <w:pPr>
              <w:jc w:val="center"/>
              <w:rPr>
                <w:rFonts w:eastAsia="Calibri"/>
                <w:szCs w:val="20"/>
              </w:rPr>
            </w:pPr>
            <w:r w:rsidRPr="00E81B1B">
              <w:rPr>
                <w:rFonts w:eastAsia="Calibri"/>
                <w:szCs w:val="20"/>
              </w:rPr>
              <w:t>211,3</w:t>
            </w:r>
          </w:p>
        </w:tc>
        <w:tc>
          <w:tcPr>
            <w:tcW w:w="1280" w:type="pct"/>
            <w:tcBorders>
              <w:bottom w:val="single" w:sz="4" w:space="0" w:color="000000" w:themeColor="text1"/>
            </w:tcBorders>
          </w:tcPr>
          <w:p w14:paraId="61B1FD7B" w14:textId="77777777" w:rsidR="00401E66" w:rsidRPr="00E81B1B" w:rsidRDefault="00401E66" w:rsidP="00566EAD">
            <w:pPr>
              <w:jc w:val="center"/>
              <w:rPr>
                <w:rFonts w:eastAsia="Calibri"/>
                <w:szCs w:val="20"/>
              </w:rPr>
            </w:pPr>
          </w:p>
        </w:tc>
      </w:tr>
      <w:tr w:rsidR="00855B6A" w:rsidRPr="00E81B1B" w14:paraId="1B422B53" w14:textId="77777777" w:rsidTr="00855B6A">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401E66" w:rsidRPr="00E81B1B" w:rsidRDefault="00401E66" w:rsidP="00566EAD">
            <w:pPr>
              <w:rPr>
                <w:rFonts w:eastAsia="Calibri"/>
                <w:szCs w:val="20"/>
              </w:rPr>
            </w:pPr>
            <w:r w:rsidRPr="00E81B1B">
              <w:rPr>
                <w:rFonts w:eastAsia="Calibri"/>
                <w:szCs w:val="20"/>
              </w:rPr>
              <w:t>Mittelwert [k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77777777" w:rsidR="00401E66" w:rsidRPr="00E81B1B" w:rsidRDefault="00401E66" w:rsidP="00566EAD">
            <w:pPr>
              <w:jc w:val="center"/>
              <w:rPr>
                <w:rFonts w:eastAsia="Calibri"/>
                <w:szCs w:val="20"/>
              </w:rPr>
            </w:pPr>
            <w:r w:rsidRPr="00E81B1B">
              <w:rPr>
                <w:rFonts w:eastAsia="Calibri"/>
                <w:szCs w:val="20"/>
              </w:rPr>
              <w:t>129,5</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401E66" w:rsidRPr="00E81B1B" w:rsidRDefault="00401E66" w:rsidP="00566EAD">
            <w:pPr>
              <w:jc w:val="center"/>
              <w:rPr>
                <w:rFonts w:eastAsia="Calibri"/>
                <w:szCs w:val="20"/>
              </w:rPr>
            </w:pPr>
            <w:r w:rsidRPr="00E81B1B">
              <w:rPr>
                <w:rFonts w:eastAsia="Calibri"/>
                <w:szCs w:val="20"/>
              </w:rPr>
              <w:t>149,1</w:t>
            </w:r>
          </w:p>
        </w:tc>
        <w:tc>
          <w:tcPr>
            <w:tcW w:w="77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401E66" w:rsidRPr="00E81B1B" w:rsidRDefault="00401E66" w:rsidP="00566EAD">
            <w:pPr>
              <w:jc w:val="center"/>
              <w:rPr>
                <w:rFonts w:eastAsia="Calibri"/>
                <w:szCs w:val="20"/>
              </w:rPr>
            </w:pPr>
            <w:r w:rsidRPr="00E81B1B">
              <w:rPr>
                <w:rFonts w:eastAsia="Calibri"/>
                <w:szCs w:val="20"/>
              </w:rPr>
              <w:t>175,6</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823544" w14:textId="77777777" w:rsidR="00401E66" w:rsidRPr="00E81B1B" w:rsidRDefault="00401E66" w:rsidP="00566EAD">
            <w:pPr>
              <w:jc w:val="center"/>
              <w:rPr>
                <w:rFonts w:eastAsia="Calibri"/>
                <w:szCs w:val="20"/>
              </w:rPr>
            </w:pPr>
            <w:r w:rsidRPr="00E81B1B">
              <w:rPr>
                <w:rFonts w:eastAsia="Calibri"/>
                <w:szCs w:val="20"/>
              </w:rPr>
              <w:t>151,4</w:t>
            </w:r>
          </w:p>
        </w:tc>
      </w:tr>
      <w:tr w:rsidR="00855B6A" w:rsidRPr="00E81B1B" w14:paraId="79099666" w14:textId="77777777" w:rsidTr="00855B6A">
        <w:tc>
          <w:tcPr>
            <w:tcW w:w="1393" w:type="pct"/>
            <w:tcBorders>
              <w:top w:val="single" w:sz="4" w:space="0" w:color="000000" w:themeColor="text1"/>
            </w:tcBorders>
          </w:tcPr>
          <w:p w14:paraId="5484DCC7" w14:textId="5BDDCFD7" w:rsidR="00401E66" w:rsidRPr="00E81B1B" w:rsidRDefault="003A2934" w:rsidP="00566EAD">
            <w:pPr>
              <w:rPr>
                <w:rFonts w:eastAsia="Calibri"/>
                <w:szCs w:val="20"/>
              </w:rPr>
            </w:pPr>
            <w:r>
              <w:rPr>
                <w:rFonts w:eastAsia="Calibri"/>
                <w:szCs w:val="20"/>
              </w:rPr>
              <w:t>Standardabweichung</w:t>
            </w:r>
            <w:r w:rsidR="00401E66" w:rsidRPr="00E81B1B">
              <w:rPr>
                <w:rFonts w:eastAsia="Calibri"/>
                <w:szCs w:val="20"/>
              </w:rPr>
              <w:t xml:space="preserve"> [kN]</w:t>
            </w:r>
          </w:p>
        </w:tc>
        <w:tc>
          <w:tcPr>
            <w:tcW w:w="777" w:type="pct"/>
            <w:tcBorders>
              <w:top w:val="single" w:sz="4" w:space="0" w:color="000000" w:themeColor="text1"/>
            </w:tcBorders>
          </w:tcPr>
          <w:p w14:paraId="08169F07" w14:textId="77777777" w:rsidR="00401E66" w:rsidRPr="00E81B1B" w:rsidRDefault="00401E66" w:rsidP="00566EAD">
            <w:pPr>
              <w:jc w:val="center"/>
              <w:rPr>
                <w:rFonts w:eastAsia="Calibri"/>
                <w:szCs w:val="20"/>
              </w:rPr>
            </w:pPr>
            <w:r w:rsidRPr="00E81B1B">
              <w:rPr>
                <w:rFonts w:eastAsia="Calibri"/>
                <w:szCs w:val="20"/>
              </w:rPr>
              <w:t>27,1</w:t>
            </w:r>
          </w:p>
        </w:tc>
        <w:tc>
          <w:tcPr>
            <w:tcW w:w="775" w:type="pct"/>
            <w:tcBorders>
              <w:top w:val="single" w:sz="4" w:space="0" w:color="000000" w:themeColor="text1"/>
            </w:tcBorders>
          </w:tcPr>
          <w:p w14:paraId="66DF9620" w14:textId="77777777" w:rsidR="00401E66" w:rsidRPr="00E81B1B" w:rsidRDefault="00401E66" w:rsidP="00566EAD">
            <w:pPr>
              <w:jc w:val="center"/>
              <w:rPr>
                <w:rFonts w:eastAsia="Calibri"/>
                <w:szCs w:val="20"/>
              </w:rPr>
            </w:pPr>
            <w:r w:rsidRPr="00E81B1B">
              <w:rPr>
                <w:rFonts w:eastAsia="Calibri"/>
                <w:szCs w:val="20"/>
              </w:rPr>
              <w:t>8,0</w:t>
            </w:r>
          </w:p>
        </w:tc>
        <w:tc>
          <w:tcPr>
            <w:tcW w:w="775" w:type="pct"/>
            <w:tcBorders>
              <w:top w:val="single" w:sz="4" w:space="0" w:color="000000" w:themeColor="text1"/>
            </w:tcBorders>
          </w:tcPr>
          <w:p w14:paraId="2A8F2783" w14:textId="77777777" w:rsidR="00401E66" w:rsidRPr="00E81B1B" w:rsidRDefault="00401E66" w:rsidP="00566EAD">
            <w:pPr>
              <w:jc w:val="center"/>
              <w:rPr>
                <w:rFonts w:eastAsia="Calibri"/>
                <w:szCs w:val="20"/>
              </w:rPr>
            </w:pPr>
            <w:r w:rsidRPr="00E81B1B">
              <w:rPr>
                <w:rFonts w:eastAsia="Calibri"/>
                <w:szCs w:val="20"/>
              </w:rPr>
              <w:t>31,2</w:t>
            </w:r>
          </w:p>
        </w:tc>
        <w:tc>
          <w:tcPr>
            <w:tcW w:w="1280" w:type="pct"/>
            <w:tcBorders>
              <w:top w:val="single" w:sz="4" w:space="0" w:color="000000" w:themeColor="text1"/>
            </w:tcBorders>
          </w:tcPr>
          <w:p w14:paraId="50EB96EB" w14:textId="77777777" w:rsidR="00401E66" w:rsidRPr="00E81B1B" w:rsidRDefault="00401E66" w:rsidP="00566EAD">
            <w:pPr>
              <w:jc w:val="center"/>
              <w:rPr>
                <w:rFonts w:eastAsia="Calibri"/>
                <w:szCs w:val="20"/>
              </w:rPr>
            </w:pPr>
            <w:r w:rsidRPr="00E81B1B">
              <w:rPr>
                <w:rFonts w:eastAsia="Calibri"/>
                <w:szCs w:val="20"/>
              </w:rPr>
              <w:t>29,0</w:t>
            </w:r>
          </w:p>
        </w:tc>
      </w:tr>
      <w:tr w:rsidR="00855B6A" w:rsidRPr="00E81B1B" w14:paraId="6987B207" w14:textId="77777777" w:rsidTr="00855B6A">
        <w:tc>
          <w:tcPr>
            <w:tcW w:w="1393" w:type="pct"/>
          </w:tcPr>
          <w:p w14:paraId="7FDBCFDF" w14:textId="0584D35E" w:rsidR="00401E66" w:rsidRPr="00E81B1B" w:rsidRDefault="00401E66" w:rsidP="00566EAD">
            <w:pPr>
              <w:rPr>
                <w:rFonts w:eastAsia="Calibri"/>
                <w:szCs w:val="20"/>
              </w:rPr>
            </w:pPr>
            <w:r w:rsidRPr="00E81B1B">
              <w:rPr>
                <w:rFonts w:eastAsia="Calibri"/>
                <w:szCs w:val="20"/>
              </w:rPr>
              <w:t>Var</w:t>
            </w:r>
            <w:r w:rsidR="00167010">
              <w:rPr>
                <w:rFonts w:eastAsia="Calibri"/>
                <w:szCs w:val="20"/>
              </w:rPr>
              <w:t>iations-K.</w:t>
            </w:r>
            <w:r w:rsidRPr="00E81B1B">
              <w:rPr>
                <w:rFonts w:eastAsia="Calibri"/>
                <w:szCs w:val="20"/>
              </w:rPr>
              <w:t xml:space="preserve"> [%]</w:t>
            </w:r>
          </w:p>
        </w:tc>
        <w:tc>
          <w:tcPr>
            <w:tcW w:w="777" w:type="pct"/>
          </w:tcPr>
          <w:p w14:paraId="2EC291ED" w14:textId="77777777" w:rsidR="00401E66" w:rsidRPr="00E81B1B" w:rsidRDefault="00401E66" w:rsidP="00566EAD">
            <w:pPr>
              <w:jc w:val="center"/>
              <w:rPr>
                <w:rFonts w:eastAsia="Calibri"/>
                <w:szCs w:val="20"/>
              </w:rPr>
            </w:pPr>
            <w:r w:rsidRPr="00E81B1B">
              <w:rPr>
                <w:rFonts w:eastAsia="Calibri"/>
                <w:szCs w:val="20"/>
              </w:rPr>
              <w:t>20,9</w:t>
            </w:r>
          </w:p>
        </w:tc>
        <w:tc>
          <w:tcPr>
            <w:tcW w:w="775" w:type="pct"/>
          </w:tcPr>
          <w:p w14:paraId="79650AEF" w14:textId="77777777" w:rsidR="00401E66" w:rsidRPr="00E81B1B" w:rsidRDefault="00401E66" w:rsidP="00566EAD">
            <w:pPr>
              <w:jc w:val="center"/>
              <w:rPr>
                <w:rFonts w:eastAsia="Calibri"/>
                <w:szCs w:val="20"/>
              </w:rPr>
            </w:pPr>
            <w:r w:rsidRPr="00E81B1B">
              <w:rPr>
                <w:rFonts w:eastAsia="Calibri"/>
                <w:szCs w:val="20"/>
              </w:rPr>
              <w:t>5,4</w:t>
            </w:r>
          </w:p>
        </w:tc>
        <w:tc>
          <w:tcPr>
            <w:tcW w:w="775" w:type="pct"/>
          </w:tcPr>
          <w:p w14:paraId="34616ADC" w14:textId="77777777" w:rsidR="00401E66" w:rsidRPr="00E81B1B" w:rsidRDefault="00401E66" w:rsidP="00566EAD">
            <w:pPr>
              <w:jc w:val="center"/>
              <w:rPr>
                <w:rFonts w:eastAsia="Calibri"/>
                <w:szCs w:val="20"/>
              </w:rPr>
            </w:pPr>
            <w:r w:rsidRPr="00E81B1B">
              <w:rPr>
                <w:rFonts w:eastAsia="Calibri"/>
                <w:szCs w:val="20"/>
              </w:rPr>
              <w:t>17,8</w:t>
            </w:r>
          </w:p>
        </w:tc>
        <w:tc>
          <w:tcPr>
            <w:tcW w:w="1280" w:type="pct"/>
          </w:tcPr>
          <w:p w14:paraId="184D5377" w14:textId="77777777" w:rsidR="00401E66" w:rsidRPr="00E81B1B" w:rsidRDefault="00401E66" w:rsidP="00566EAD">
            <w:pPr>
              <w:jc w:val="center"/>
              <w:rPr>
                <w:rFonts w:eastAsia="Calibri"/>
                <w:szCs w:val="20"/>
              </w:rPr>
            </w:pPr>
            <w:r w:rsidRPr="00E81B1B">
              <w:rPr>
                <w:rFonts w:eastAsia="Calibri"/>
                <w:szCs w:val="20"/>
              </w:rPr>
              <w:t>19,2</w:t>
            </w:r>
          </w:p>
        </w:tc>
      </w:tr>
    </w:tbl>
    <w:p w14:paraId="0862361E" w14:textId="35F154A3" w:rsidR="00566EAD" w:rsidRDefault="00401E66" w:rsidP="008D1757">
      <w:pPr>
        <w:rPr>
          <w:rFonts w:eastAsia="Calibri"/>
          <w:szCs w:val="20"/>
        </w:rPr>
      </w:pPr>
      <w:r w:rsidRPr="00E81B1B">
        <w:rPr>
          <w:rFonts w:eastAsia="Calibri"/>
          <w:szCs w:val="20"/>
        </w:rPr>
        <w:t xml:space="preserve">Neben den geringen Bruchlasten </w:t>
      </w:r>
      <w:r w:rsidR="00807B5B" w:rsidRPr="00E81B1B">
        <w:rPr>
          <w:rFonts w:eastAsia="Calibri"/>
          <w:szCs w:val="20"/>
        </w:rPr>
        <w:t xml:space="preserve">weisen die Probekörper </w:t>
      </w:r>
      <w:r w:rsidR="760CF52A" w:rsidRPr="00E81B1B">
        <w:rPr>
          <w:rFonts w:eastAsia="Calibri"/>
          <w:szCs w:val="20"/>
        </w:rPr>
        <w:t xml:space="preserve">der Serie B-NK-E3 bei gleichem Lastniveau </w:t>
      </w:r>
      <w:r w:rsidR="00807B5B" w:rsidRPr="00E81B1B">
        <w:rPr>
          <w:rFonts w:eastAsia="Calibri"/>
          <w:szCs w:val="20"/>
        </w:rPr>
        <w:t xml:space="preserve">größere </w:t>
      </w:r>
      <w:commentRangeStart w:id="2579"/>
      <w:r w:rsidR="00807B5B" w:rsidRPr="00E81B1B">
        <w:rPr>
          <w:rFonts w:eastAsia="Calibri"/>
          <w:szCs w:val="20"/>
        </w:rPr>
        <w:t>Verformungen</w:t>
      </w:r>
      <w:commentRangeEnd w:id="2579"/>
      <w:r w:rsidR="00D56512">
        <w:rPr>
          <w:rStyle w:val="Kommentarzeichen"/>
        </w:rPr>
        <w:commentReference w:id="2579"/>
      </w:r>
      <w:r w:rsidR="00855B6A">
        <w:rPr>
          <w:rFonts w:eastAsia="Calibri"/>
          <w:szCs w:val="20"/>
        </w:rPr>
        <w:t xml:space="preserve"> in Feldmitte</w:t>
      </w:r>
      <w:r w:rsidR="00807B5B" w:rsidRPr="00E81B1B">
        <w:rPr>
          <w:rFonts w:eastAsia="Calibri"/>
          <w:szCs w:val="20"/>
        </w:rPr>
        <w:t xml:space="preserve"> </w:t>
      </w:r>
      <w:r w:rsidR="760CF52A" w:rsidRPr="00E81B1B">
        <w:rPr>
          <w:rFonts w:eastAsia="Calibri"/>
          <w:szCs w:val="20"/>
        </w:rPr>
        <w:t>als die anderen Serien</w:t>
      </w:r>
      <w:r w:rsidRPr="00E81B1B">
        <w:rPr>
          <w:rFonts w:eastAsia="Calibri"/>
          <w:szCs w:val="20"/>
        </w:rPr>
        <w:t xml:space="preserve"> auf</w:t>
      </w:r>
      <w:r w:rsidR="00807B5B" w:rsidRPr="00E81B1B">
        <w:rPr>
          <w:rFonts w:eastAsia="Calibri"/>
          <w:szCs w:val="20"/>
        </w:rPr>
        <w:t xml:space="preserve">. Dies wird in </w:t>
      </w:r>
      <w:r w:rsidR="009D6F6F">
        <w:rPr>
          <w:rFonts w:eastAsia="Calibri"/>
          <w:szCs w:val="20"/>
        </w:rPr>
        <w:fldChar w:fldCharType="begin"/>
      </w:r>
      <w:r w:rsidR="009D6F6F">
        <w:rPr>
          <w:rFonts w:eastAsia="Calibri"/>
          <w:szCs w:val="20"/>
        </w:rPr>
        <w:instrText xml:space="preserve"> REF _Ref83847138 \h </w:instrText>
      </w:r>
      <w:r w:rsidR="009D6F6F">
        <w:rPr>
          <w:rFonts w:eastAsia="Calibri"/>
          <w:szCs w:val="20"/>
        </w:rPr>
      </w:r>
      <w:r w:rsidR="009D6F6F">
        <w:rPr>
          <w:rFonts w:eastAsia="Calibri"/>
          <w:szCs w:val="20"/>
        </w:rPr>
        <w:fldChar w:fldCharType="separate"/>
      </w:r>
      <w:ins w:id="2580" w:author="Carsten Hein" w:date="2022-04-19T11:00:00Z">
        <w:r w:rsidR="00A2726B" w:rsidRPr="00783E1C">
          <w:rPr>
            <w:rFonts w:eastAsia="Calibri"/>
            <w:b/>
            <w:bCs/>
            <w:szCs w:val="20"/>
            <w:rPrChange w:id="2581" w:author="Carsten Hein" w:date="2022-04-20T07:57:00Z">
              <w:rPr>
                <w:rFonts w:eastAsia="Calibri"/>
                <w:b/>
                <w:bCs/>
                <w:szCs w:val="20"/>
                <w:lang w:val="en-US"/>
              </w:rPr>
            </w:rPrChange>
          </w:rPr>
          <w:t xml:space="preserve">Error! Reference source not </w:t>
        </w:r>
        <w:proofErr w:type="spellStart"/>
        <w:r w:rsidR="00A2726B" w:rsidRPr="00783E1C">
          <w:rPr>
            <w:rFonts w:eastAsia="Calibri"/>
            <w:b/>
            <w:bCs/>
            <w:szCs w:val="20"/>
            <w:rPrChange w:id="2582" w:author="Carsten Hein" w:date="2022-04-20T07:57:00Z">
              <w:rPr>
                <w:rFonts w:eastAsia="Calibri"/>
                <w:b/>
                <w:bCs/>
                <w:szCs w:val="20"/>
                <w:lang w:val="en-US"/>
              </w:rPr>
            </w:rPrChange>
          </w:rPr>
          <w:t>found</w:t>
        </w:r>
        <w:proofErr w:type="spellEnd"/>
        <w:r w:rsidR="00A2726B" w:rsidRPr="00783E1C">
          <w:rPr>
            <w:rFonts w:eastAsia="Calibri"/>
            <w:b/>
            <w:bCs/>
            <w:szCs w:val="20"/>
            <w:rPrChange w:id="2583" w:author="Carsten Hein" w:date="2022-04-20T07:57:00Z">
              <w:rPr>
                <w:rFonts w:eastAsia="Calibri"/>
                <w:b/>
                <w:bCs/>
                <w:szCs w:val="20"/>
                <w:lang w:val="en-US"/>
              </w:rPr>
            </w:rPrChange>
          </w:rPr>
          <w:t>.</w:t>
        </w:r>
      </w:ins>
      <w:del w:id="2584" w:author="Carsten Hein" w:date="2022-04-19T11:00:00Z">
        <w:r w:rsidR="009737A6" w:rsidRPr="00E81B1B" w:rsidDel="00A2726B">
          <w:delText xml:space="preserve">Abbildung </w:delText>
        </w:r>
        <w:r w:rsidR="009737A6" w:rsidDel="00A2726B">
          <w:rPr>
            <w:noProof/>
          </w:rPr>
          <w:delText>62</w:delText>
        </w:r>
      </w:del>
      <w:r w:rsidR="009D6F6F">
        <w:rPr>
          <w:rFonts w:eastAsia="Calibri"/>
          <w:szCs w:val="20"/>
        </w:rPr>
        <w:fldChar w:fldCharType="end"/>
      </w:r>
      <w:r w:rsidR="00855B6A">
        <w:rPr>
          <w:rFonts w:eastAsia="Calibri"/>
          <w:szCs w:val="20"/>
        </w:rPr>
        <w:t xml:space="preserve"> </w:t>
      </w:r>
      <w:r w:rsidR="00807B5B" w:rsidRPr="00E81B1B">
        <w:rPr>
          <w:rFonts w:eastAsia="Calibri"/>
          <w:szCs w:val="20"/>
        </w:rPr>
        <w:t>deutlich</w:t>
      </w:r>
      <w:r w:rsidR="760CF52A" w:rsidRPr="00E81B1B">
        <w:rPr>
          <w:rFonts w:eastAsia="Calibri"/>
          <w:szCs w:val="20"/>
        </w:rPr>
        <w:t xml:space="preserve">. </w:t>
      </w:r>
      <w:r w:rsidR="008D1757" w:rsidRPr="00E81B1B">
        <w:rPr>
          <w:rFonts w:eastAsia="Calibri"/>
          <w:szCs w:val="20"/>
        </w:rPr>
        <w:t xml:space="preserve">Die </w:t>
      </w:r>
      <w:commentRangeStart w:id="2585"/>
      <w:r w:rsidR="008D1757" w:rsidRPr="00E81B1B">
        <w:rPr>
          <w:rFonts w:eastAsia="Calibri"/>
          <w:szCs w:val="20"/>
        </w:rPr>
        <w:t>horizontalen</w:t>
      </w:r>
      <w:commentRangeEnd w:id="2585"/>
      <w:r w:rsidR="000A2686">
        <w:rPr>
          <w:rStyle w:val="Kommentarzeichen"/>
        </w:rPr>
        <w:commentReference w:id="2585"/>
      </w:r>
      <w:r w:rsidR="008D1757" w:rsidRPr="00E81B1B">
        <w:rPr>
          <w:rFonts w:eastAsia="Calibri"/>
          <w:szCs w:val="20"/>
        </w:rPr>
        <w:t xml:space="preserve"> Verschiebungen zwischen den Bauteilkomponenten </w:t>
      </w:r>
      <w:r w:rsidR="00C51DC5" w:rsidRPr="00E81B1B">
        <w:rPr>
          <w:rFonts w:eastAsia="Calibri"/>
          <w:szCs w:val="20"/>
        </w:rPr>
        <w:t>bei</w:t>
      </w:r>
      <w:r w:rsidR="008D1757" w:rsidRPr="00E81B1B">
        <w:rPr>
          <w:rFonts w:eastAsia="Calibri"/>
          <w:szCs w:val="20"/>
        </w:rPr>
        <w:t xml:space="preserve"> de</w:t>
      </w:r>
      <w:r w:rsidR="00C51DC5" w:rsidRPr="00E81B1B">
        <w:rPr>
          <w:rFonts w:eastAsia="Calibri"/>
          <w:szCs w:val="20"/>
        </w:rPr>
        <w:t xml:space="preserve">n </w:t>
      </w:r>
      <w:r w:rsidR="008D1757" w:rsidRPr="00E81B1B">
        <w:rPr>
          <w:rFonts w:eastAsia="Calibri"/>
          <w:szCs w:val="20"/>
        </w:rPr>
        <w:t xml:space="preserve">Serien </w:t>
      </w:r>
      <w:r w:rsidR="760CF52A" w:rsidRPr="00E81B1B">
        <w:rPr>
          <w:rFonts w:eastAsia="Calibri"/>
          <w:szCs w:val="20"/>
        </w:rPr>
        <w:t xml:space="preserve">B-TK-E3-FG und B-NK-E3 </w:t>
      </w:r>
      <w:r w:rsidR="008D1757"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ins w:id="2586" w:author="Carsten Hein" w:date="2022-04-19T11:00:00Z">
        <w:r w:rsidR="00A2726B" w:rsidRPr="00E81B1B">
          <w:t xml:space="preserve">Abbildung </w:t>
        </w:r>
        <w:r w:rsidR="00A2726B">
          <w:rPr>
            <w:noProof/>
          </w:rPr>
          <w:t>57</w:t>
        </w:r>
      </w:ins>
      <w:del w:id="2587" w:author="Carsten Hein" w:date="2022-04-19T11:00:00Z">
        <w:r w:rsidR="009737A6" w:rsidRPr="00E81B1B" w:rsidDel="00A2726B">
          <w:delText xml:space="preserve">Abbildung </w:delText>
        </w:r>
        <w:r w:rsidR="009737A6" w:rsidDel="00A2726B">
          <w:rPr>
            <w:noProof/>
          </w:rPr>
          <w:delText>63</w:delText>
        </w:r>
      </w:del>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2588" w:author="Stefan Behring [2]"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2589"/>
        <w:r w:rsidR="00C51DC5" w:rsidRPr="00E81B1B" w:rsidDel="00FB01AD">
          <w:rPr>
            <w:rFonts w:eastAsia="Calibri"/>
            <w:szCs w:val="20"/>
          </w:rPr>
          <w:delText>Steifigkeit</w:delText>
        </w:r>
      </w:del>
      <w:commentRangeEnd w:id="2589"/>
      <w:r w:rsidR="00FB01AD">
        <w:rPr>
          <w:rStyle w:val="Kommentarzeichen"/>
        </w:rPr>
        <w:commentReference w:id="2589"/>
      </w:r>
      <w:del w:id="2590" w:author="Stefan Behring [2]" w:date="2021-12-22T00:20:00Z">
        <w:r w:rsidR="00C51DC5" w:rsidRPr="00E81B1B" w:rsidDel="00FB01AD">
          <w:rPr>
            <w:rFonts w:eastAsia="Calibri"/>
            <w:szCs w:val="20"/>
          </w:rPr>
          <w:delText xml:space="preserve"> der </w:delText>
        </w:r>
        <w:r w:rsidR="00C51DC5" w:rsidRPr="00E81B1B" w:rsidDel="00FB01AD">
          <w:rPr>
            <w:rFonts w:eastAsia="Calibri"/>
            <w:szCs w:val="20"/>
          </w:rPr>
          <w:lastRenderedPageBreak/>
          <w:delText xml:space="preserve">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r w:rsidR="00855B6A" w:rsidRPr="00E81B1B">
        <w:rPr>
          <w:noProof/>
          <w:lang w:eastAsia="de-DE"/>
        </w:rPr>
        <w:drawing>
          <wp:inline distT="0" distB="0" distL="0" distR="0" wp14:anchorId="73251D7D" wp14:editId="71E92823">
            <wp:extent cx="5006146" cy="2857675"/>
            <wp:effectExtent l="0" t="0" r="4445"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06146" cy="2857675"/>
                    </a:xfrm>
                    <a:prstGeom prst="rect">
                      <a:avLst/>
                    </a:prstGeom>
                  </pic:spPr>
                </pic:pic>
              </a:graphicData>
            </a:graphic>
          </wp:inline>
        </w:drawing>
      </w:r>
    </w:p>
    <w:p w14:paraId="3F473D31" w14:textId="69FD2ABD" w:rsidR="00855B6A" w:rsidRPr="00E81B1B" w:rsidRDefault="00855B6A" w:rsidP="00855B6A">
      <w:pPr>
        <w:pStyle w:val="Beschriftung"/>
        <w:rPr>
          <w:rFonts w:eastAsia="Calibri"/>
          <w:szCs w:val="20"/>
        </w:rPr>
      </w:pPr>
      <w:r w:rsidRPr="00E81B1B">
        <w:t xml:space="preserve">Abbildung </w:t>
      </w:r>
      <w:r>
        <w:rPr>
          <w:noProof/>
        </w:rPr>
        <w:t>62</w:t>
      </w:r>
      <w:r w:rsidRPr="00E81B1B">
        <w:t xml:space="preserve"> Vergleich der Kraft-Verformungsdiagramme der 4-Punkt-Biegeversuche</w:t>
      </w:r>
    </w:p>
    <w:p w14:paraId="0EE2CDE5" w14:textId="24E32F70"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2591" w:author="Jan Wenker" w:date="2021-12-16T11:17:00Z">
        <w:r w:rsidR="008955C6">
          <w:rPr>
            <w:rFonts w:eastAsia="Calibri"/>
            <w:szCs w:val="20"/>
          </w:rPr>
          <w:t>,</w:t>
        </w:r>
      </w:ins>
      <w:r w:rsidRPr="00E81B1B">
        <w:rPr>
          <w:rFonts w:eastAsia="Calibri"/>
          <w:szCs w:val="20"/>
        </w:rPr>
        <w:t xml:space="preserve"> wie bereits beschrieben</w:t>
      </w:r>
      <w:ins w:id="2592"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2593"/>
      <w:commentRangeStart w:id="2594"/>
      <w:r w:rsidR="00F16B0E" w:rsidRPr="00E81B1B">
        <w:rPr>
          <w:rFonts w:eastAsia="Calibri"/>
          <w:szCs w:val="20"/>
        </w:rPr>
        <w:t>Risse</w:t>
      </w:r>
      <w:commentRangeEnd w:id="2593"/>
      <w:r w:rsidR="00491658">
        <w:rPr>
          <w:rStyle w:val="Kommentarzeichen"/>
        </w:rPr>
        <w:commentReference w:id="2593"/>
      </w:r>
      <w:commentRangeEnd w:id="2594"/>
      <w:r w:rsidR="005C6EDB">
        <w:rPr>
          <w:rStyle w:val="Kommentarzeichen"/>
        </w:rPr>
        <w:commentReference w:id="2594"/>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r w:rsidR="005C6EDB">
        <w:rPr>
          <w:rFonts w:eastAsia="Calibri"/>
          <w:szCs w:val="20"/>
        </w:rPr>
        <w:t xml:space="preserve">Während der Belastung bei der </w:t>
      </w:r>
      <w:commentRangeStart w:id="2595"/>
      <w:r w:rsidR="00F16B0E" w:rsidRPr="00E81B1B">
        <w:rPr>
          <w:rFonts w:eastAsia="Calibri"/>
          <w:szCs w:val="20"/>
        </w:rPr>
        <w:t>Versuch</w:t>
      </w:r>
      <w:r w:rsidR="005C6EDB">
        <w:rPr>
          <w:rFonts w:eastAsia="Calibri"/>
          <w:szCs w:val="20"/>
        </w:rPr>
        <w:t>sdurchführung</w:t>
      </w:r>
      <w:r w:rsidR="00F16B0E" w:rsidRPr="00E81B1B">
        <w:rPr>
          <w:rFonts w:eastAsia="Calibri"/>
          <w:szCs w:val="20"/>
        </w:rPr>
        <w:t xml:space="preserve"> wurde kein Wachsen der Risse beobachtet.</w:t>
      </w:r>
      <w:bookmarkStart w:id="2596" w:name="_Ref82354925"/>
      <w:commentRangeEnd w:id="2595"/>
      <w:r w:rsidR="00DE1296">
        <w:rPr>
          <w:rStyle w:val="Kommentarzeichen"/>
        </w:rPr>
        <w:commentReference w:id="2595"/>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2596"/>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7A1F3848" w:rsidR="00566EAD" w:rsidRPr="00E81B1B" w:rsidRDefault="00566EAD" w:rsidP="00566EAD">
      <w:pPr>
        <w:pStyle w:val="Beschriftung"/>
      </w:pPr>
      <w:bookmarkStart w:id="2597" w:name="_Ref82356955"/>
      <w:bookmarkStart w:id="2598" w:name="_Toc92091836"/>
      <w:r w:rsidRPr="00E81B1B">
        <w:t xml:space="preserve">Abbildung </w:t>
      </w:r>
      <w:r>
        <w:fldChar w:fldCharType="begin"/>
      </w:r>
      <w:r>
        <w:instrText>SEQ Abbildung \* ARABIC</w:instrText>
      </w:r>
      <w:r>
        <w:fldChar w:fldCharType="separate"/>
      </w:r>
      <w:r w:rsidR="00A2726B">
        <w:rPr>
          <w:noProof/>
        </w:rPr>
        <w:t>57</w:t>
      </w:r>
      <w:r>
        <w:fldChar w:fldCharType="end"/>
      </w:r>
      <w:bookmarkEnd w:id="2597"/>
      <w:r w:rsidRPr="00E81B1B">
        <w:t xml:space="preserve"> Horizontale Verschiebung </w:t>
      </w:r>
      <w:commentRangeStart w:id="2599"/>
      <w:r w:rsidRPr="00E81B1B">
        <w:t>zwischen</w:t>
      </w:r>
      <w:commentRangeEnd w:id="2599"/>
      <w:r w:rsidR="000555B1">
        <w:rPr>
          <w:rStyle w:val="Kommentarzeichen"/>
          <w:iCs w:val="0"/>
        </w:rPr>
        <w:commentReference w:id="2599"/>
      </w:r>
      <w:r w:rsidRPr="00E81B1B">
        <w:t xml:space="preserve"> Holz und Beton an beiden Trägerenden</w:t>
      </w:r>
      <w:r w:rsidR="00027B2E" w:rsidRPr="00E81B1B">
        <w:t xml:space="preserve"> der Biegeversuchskörper</w:t>
      </w:r>
      <w:bookmarkEnd w:id="2598"/>
    </w:p>
    <w:p w14:paraId="209D96D8" w14:textId="4BDE85F4"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End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9737A6" w:rsidRPr="00ED2E07">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End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9737A6" w:rsidRPr="00ED2E07">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End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9737A6" w:rsidRPr="00ED2E07">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End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9737A6" w:rsidRPr="00ED2E07">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ins w:id="2600" w:author="Carsten Hein" w:date="2022-04-19T11:00:00Z">
        <w:r w:rsidR="00A2726B" w:rsidRPr="00E81B1B">
          <w:t xml:space="preserve">Tabelle </w:t>
        </w:r>
        <w:r w:rsidR="00A2726B">
          <w:rPr>
            <w:noProof/>
          </w:rPr>
          <w:t>13</w:t>
        </w:r>
      </w:ins>
      <w:del w:id="2601" w:author="Carsten Hein" w:date="2022-04-19T11:00:00Z">
        <w:r w:rsidR="009737A6" w:rsidRPr="00E81B1B" w:rsidDel="00A2726B">
          <w:delText xml:space="preserve">Tabelle </w:delText>
        </w:r>
        <w:r w:rsidR="009737A6" w:rsidDel="00A2726B">
          <w:rPr>
            <w:noProof/>
          </w:rPr>
          <w:delText>19</w:delText>
        </w:r>
      </w:del>
      <w:r w:rsidR="00401E66" w:rsidRPr="00E81B1B">
        <w:rPr>
          <w:rFonts w:eastAsia="Calibri"/>
          <w:szCs w:val="20"/>
        </w:rPr>
        <w:fldChar w:fldCharType="end"/>
      </w:r>
      <w:r w:rsidR="00401E66" w:rsidRPr="00E81B1B">
        <w:rPr>
          <w:rFonts w:eastAsia="Calibri"/>
          <w:szCs w:val="20"/>
        </w:rPr>
        <w:t xml:space="preserve"> gegeben.</w:t>
      </w:r>
    </w:p>
    <w:p w14:paraId="01D484EF" w14:textId="3F49CEFA" w:rsidR="00401E66" w:rsidRPr="00E81B1B" w:rsidRDefault="00401E66" w:rsidP="00401E66">
      <w:pPr>
        <w:pStyle w:val="Beschriftung"/>
        <w:rPr>
          <w:rFonts w:eastAsia="Calibri"/>
          <w:szCs w:val="20"/>
        </w:rPr>
      </w:pPr>
      <w:bookmarkStart w:id="2602" w:name="_Ref82358706"/>
      <w:bookmarkStart w:id="2603" w:name="_Toc92091865"/>
      <w:r w:rsidRPr="00E81B1B">
        <w:t xml:space="preserve">Tabelle </w:t>
      </w:r>
      <w:r>
        <w:fldChar w:fldCharType="begin"/>
      </w:r>
      <w:r>
        <w:instrText>SEQ Tabelle \* ARABIC</w:instrText>
      </w:r>
      <w:r>
        <w:fldChar w:fldCharType="separate"/>
      </w:r>
      <w:ins w:id="2604" w:author="Carsten Hein" w:date="2022-04-19T11:00:00Z">
        <w:r w:rsidR="00A2726B">
          <w:rPr>
            <w:noProof/>
          </w:rPr>
          <w:t>13</w:t>
        </w:r>
      </w:ins>
      <w:del w:id="2605" w:author="Carsten Hein" w:date="2022-04-19T11:00:00Z">
        <w:r w:rsidR="009737A6" w:rsidDel="00A2726B">
          <w:rPr>
            <w:noProof/>
          </w:rPr>
          <w:delText>19</w:delText>
        </w:r>
      </w:del>
      <w:r>
        <w:fldChar w:fldCharType="end"/>
      </w:r>
      <w:bookmarkEnd w:id="2602"/>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ins w:id="2606" w:author="Carsten Hein" w:date="2022-04-19T11:00:00Z">
        <w:r w:rsidR="00A2726B" w:rsidRPr="00E81B1B">
          <w:t>Tabelle</w:t>
        </w:r>
        <w:proofErr w:type="spellEnd"/>
        <w:r w:rsidR="00A2726B" w:rsidRPr="00E81B1B">
          <w:t xml:space="preserve"> </w:t>
        </w:r>
        <w:r w:rsidR="00A2726B">
          <w:rPr>
            <w:noProof/>
          </w:rPr>
          <w:t>13</w:t>
        </w:r>
      </w:ins>
      <w:r w:rsidR="007D03E3" w:rsidRPr="00E81B1B">
        <w:fldChar w:fldCharType="end"/>
      </w:r>
      <w:r w:rsidRPr="00E81B1B">
        <w:t xml:space="preserve"> der Biegeversuche</w:t>
      </w:r>
      <w:bookmarkEnd w:id="2603"/>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341E178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2607"/>
      <w:r w:rsidRPr="00E81B1B">
        <w:rPr>
          <w:rFonts w:eastAsia="Calibri"/>
          <w:szCs w:val="20"/>
        </w:rPr>
        <w:t>Die nach Biegetheorie und mittels FE</w:t>
      </w:r>
      <w:ins w:id="2608" w:author="Stefan Behring [2]"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End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FF3588" w:rsidRPr="00E81B1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2609" w:author="Stefan Behring [2]" w:date="2021-12-22T00:37:00Z">
        <w:r w:rsidR="00183B17">
          <w:rPr>
            <w:rFonts w:eastAsia="Calibri"/>
            <w:szCs w:val="20"/>
          </w:rPr>
          <w:t xml:space="preserve"> bei Ansatz </w:t>
        </w:r>
      </w:ins>
      <w:ins w:id="2610" w:author="Stefan Behring [2]"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2607"/>
      <w:r w:rsidR="00D02CFB">
        <w:rPr>
          <w:rStyle w:val="Kommentarzeichen"/>
        </w:rPr>
        <w:commentReference w:id="2607"/>
      </w:r>
      <w:r w:rsidRPr="00E81B1B">
        <w:rPr>
          <w:rFonts w:eastAsia="Calibri"/>
          <w:szCs w:val="20"/>
        </w:rPr>
        <w:t>Die Verformungswerte nach</w:t>
      </w:r>
      <w:ins w:id="2611" w:author="Stefan Behring [2]" w:date="2021-12-22T00:38:00Z">
        <w:r w:rsidR="00066F56">
          <w:rPr>
            <w:rFonts w:eastAsia="Calibri"/>
            <w:szCs w:val="20"/>
          </w:rPr>
          <w:t xml:space="preserve"> der</w:t>
        </w:r>
      </w:ins>
      <w:r w:rsidRPr="00E81B1B">
        <w:rPr>
          <w:rFonts w:eastAsia="Calibri"/>
          <w:szCs w:val="20"/>
        </w:rPr>
        <w:t xml:space="preserve"> FE-Berechnung betragen</w:t>
      </w:r>
      <w:ins w:id="2612"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2613" w:author="Jan Wenker" w:date="2021-12-16T11:22:00Z">
        <w:r w:rsidR="006502F7">
          <w:rPr>
            <w:rFonts w:eastAsia="Calibri"/>
            <w:szCs w:val="20"/>
          </w:rPr>
          <w:t>,</w:t>
        </w:r>
      </w:ins>
      <w:r w:rsidR="00AD7C2D" w:rsidRPr="00E81B1B">
        <w:rPr>
          <w:rFonts w:eastAsia="Calibri"/>
          <w:szCs w:val="20"/>
        </w:rPr>
        <w:t xml:space="preserve"> </w:t>
      </w:r>
      <w:ins w:id="2614" w:author="Stefan Behring [2]"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2615"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2616" w:author="Stefan Behring [2]" w:date="2021-12-22T00:40:00Z">
        <w:r w:rsidR="00BE1984">
          <w:rPr>
            <w:rFonts w:eastAsia="Calibri"/>
            <w:szCs w:val="20"/>
          </w:rPr>
          <w:t>und für die 12er De</w:t>
        </w:r>
      </w:ins>
      <w:ins w:id="2617" w:author="Stefan Behring [2]" w:date="2021-12-22T00:41:00Z">
        <w:r w:rsidR="00BE1984">
          <w:rPr>
            <w:rFonts w:eastAsia="Calibri"/>
            <w:szCs w:val="20"/>
          </w:rPr>
          <w:t>cke</w:t>
        </w:r>
      </w:ins>
      <w:del w:id="2618" w:author="Stefan Behring [2]" w:date="2021-12-22T00:40:00Z">
        <w:r w:rsidRPr="00E81B1B" w:rsidDel="00BE1984">
          <w:rPr>
            <w:rFonts w:eastAsia="Calibri"/>
            <w:szCs w:val="20"/>
          </w:rPr>
          <w:delText>bzw</w:delText>
        </w:r>
      </w:del>
      <w:del w:id="2619" w:author="Stefan Behring [2]"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2620" w:author="Jan Wenker" w:date="2021-12-16T11:33:00Z">
        <w:del w:id="2621" w:author="Stefan Behring [2]" w:date="2021-12-22T00:41:00Z">
          <w:r w:rsidR="001C3087" w:rsidDel="00BE1984">
            <w:rPr>
              <w:rFonts w:eastAsia="Calibri"/>
              <w:szCs w:val="20"/>
            </w:rPr>
            <w:delText>m</w:delText>
          </w:r>
        </w:del>
      </w:ins>
      <w:del w:id="2622" w:author="Stefan Behring [2]" w:date="2021-12-22T00:41:00Z">
        <w:r w:rsidR="00FF3588" w:rsidRPr="00E81B1B" w:rsidDel="00BE1984">
          <w:rPr>
            <w:rFonts w:eastAsia="Calibri"/>
            <w:szCs w:val="20"/>
          </w:rPr>
          <w:delText>r 10 cm bzw. 12 cm starken Beton</w:delText>
        </w:r>
      </w:del>
      <w:ins w:id="2623" w:author="Jan Wenker" w:date="2021-12-16T11:34:00Z">
        <w:del w:id="2624" w:author="Stefan Behring [2]" w:date="2021-12-22T00:41:00Z">
          <w:r w:rsidR="001C3087" w:rsidDel="00BE1984">
            <w:rPr>
              <w:rFonts w:eastAsia="Calibri"/>
              <w:szCs w:val="20"/>
            </w:rPr>
            <w:delText>teil</w:delText>
          </w:r>
        </w:del>
      </w:ins>
      <w:del w:id="2625" w:author="Stefan Behring [2]"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2626"/>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2627" w:author="Jan Wenker" w:date="2021-12-16T11:22:00Z">
        <w:r w:rsidR="00605D81">
          <w:rPr>
            <w:rFonts w:eastAsia="Calibri"/>
            <w:szCs w:val="20"/>
          </w:rPr>
          <w:t xml:space="preserve">mm </w:t>
        </w:r>
      </w:ins>
      <w:r w:rsidR="000418EF" w:rsidRPr="00E81B1B">
        <w:rPr>
          <w:rFonts w:eastAsia="Calibri"/>
          <w:szCs w:val="20"/>
        </w:rPr>
        <w:t>bzw. 41 mm.</w:t>
      </w:r>
      <w:commentRangeEnd w:id="2626"/>
      <w:r w:rsidR="008B41AF">
        <w:rPr>
          <w:rStyle w:val="Kommentarzeichen"/>
        </w:rPr>
        <w:commentReference w:id="2626"/>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302EF4E0" w:rsidR="007D03E3" w:rsidRPr="00E81B1B" w:rsidRDefault="00655F8D" w:rsidP="00FF3588">
      <w:pPr>
        <w:rPr>
          <w:rFonts w:eastAsia="Calibri"/>
          <w:szCs w:val="20"/>
        </w:rPr>
      </w:pPr>
      <w:r w:rsidRPr="00E81B1B">
        <w:rPr>
          <w:rFonts w:eastAsia="Calibri"/>
          <w:szCs w:val="20"/>
        </w:rPr>
        <w:t xml:space="preserve">Der </w:t>
      </w:r>
      <w:commentRangeStart w:id="2628"/>
      <w:r w:rsidR="007D03E3" w:rsidRPr="00E81B1B">
        <w:rPr>
          <w:rFonts w:eastAsia="Calibri"/>
          <w:szCs w:val="20"/>
        </w:rPr>
        <w:t>Schubspannungsverlauf</w:t>
      </w:r>
      <w:commentRangeEnd w:id="2628"/>
      <w:r w:rsidR="002565F8">
        <w:rPr>
          <w:rStyle w:val="Kommentarzeichen"/>
        </w:rPr>
        <w:commentReference w:id="2628"/>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ins w:id="2629" w:author="Carsten Hein" w:date="2022-04-19T11:00:00Z">
        <w:r w:rsidR="00A2726B" w:rsidRPr="00E81B1B">
          <w:t xml:space="preserve">Tabelle </w:t>
        </w:r>
        <w:r w:rsidR="00A2726B">
          <w:rPr>
            <w:noProof/>
          </w:rPr>
          <w:t>13</w:t>
        </w:r>
      </w:ins>
      <w:del w:id="2630" w:author="Carsten Hein" w:date="2022-04-19T11:00:00Z">
        <w:r w:rsidR="007D03E3" w:rsidRPr="00E81B1B" w:rsidDel="00A2726B">
          <w:delText>Tabelle 18</w:delText>
        </w:r>
      </w:del>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commentRangeStart w:id="2631"/>
      <w:commentRangeEnd w:id="2631"/>
      <w:r w:rsidR="00D048D0">
        <w:rPr>
          <w:rStyle w:val="Kommentarzeichen"/>
        </w:rPr>
        <w:commentReference w:id="2631"/>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ins w:id="2632" w:author="Carsten Hein" w:date="2022-04-19T11:00:00Z">
        <w:r w:rsidR="00A2726B" w:rsidRPr="00E81B1B">
          <w:t xml:space="preserve">Gl. </w:t>
        </w:r>
        <w:r w:rsidR="00A2726B">
          <w:rPr>
            <w:noProof/>
          </w:rPr>
          <w:t>14</w:t>
        </w:r>
      </w:ins>
      <w:del w:id="2633" w:author="Carsten Hein" w:date="2022-04-19T11:00:00Z">
        <w:r w:rsidR="00B44B05" w:rsidRPr="00E81B1B" w:rsidDel="00A2726B">
          <w:delText>Gl. 16</w:delText>
        </w:r>
      </w:del>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ins w:id="2634" w:author="Carsten Hein" w:date="2022-04-19T11:00:00Z">
        <w:r w:rsidR="00A2726B" w:rsidRPr="00E81B1B">
          <w:t xml:space="preserve">Gl. </w:t>
        </w:r>
        <w:r w:rsidR="00A2726B">
          <w:rPr>
            <w:noProof/>
          </w:rPr>
          <w:t>15</w:t>
        </w:r>
      </w:ins>
      <w:del w:id="2635" w:author="Carsten Hein" w:date="2022-04-19T11:00:00Z">
        <w:r w:rsidR="002611A3" w:rsidRPr="00E81B1B" w:rsidDel="00A2726B">
          <w:delText>Gl. 17</w:delText>
        </w:r>
      </w:del>
      <w:r w:rsidR="002611A3" w:rsidRPr="00E81B1B">
        <w:rPr>
          <w:rFonts w:eastAsia="Calibri"/>
          <w:szCs w:val="20"/>
        </w:rPr>
        <w:fldChar w:fldCharType="end"/>
      </w:r>
      <w:r w:rsidR="007D03E3" w:rsidRPr="00E81B1B">
        <w:rPr>
          <w:rFonts w:eastAsia="Calibri"/>
          <w:szCs w:val="20"/>
        </w:rPr>
        <w:t xml:space="preserve">. Die Variable </w:t>
      </w:r>
      <w:commentRangeStart w:id="2636"/>
      <w:proofErr w:type="spellStart"/>
      <w:r w:rsidR="007D03E3" w:rsidRPr="00E81B1B">
        <w:rPr>
          <w:rFonts w:eastAsia="Calibri"/>
          <w:szCs w:val="20"/>
        </w:rPr>
        <w:t>Δx</w:t>
      </w:r>
      <w:commentRangeEnd w:id="2636"/>
      <w:proofErr w:type="spellEnd"/>
      <w:r w:rsidR="00CB7B7C">
        <w:rPr>
          <w:rStyle w:val="Kommentarzeichen"/>
        </w:rPr>
        <w:commentReference w:id="2636"/>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w:t>
      </w:r>
      <w:commentRangeStart w:id="2637"/>
      <w:r w:rsidR="002611A3" w:rsidRPr="00E81B1B">
        <w:rPr>
          <w:rFonts w:eastAsia="Calibri"/>
          <w:szCs w:val="20"/>
        </w:rPr>
        <w:t xml:space="preserve">Die resultierenden Schubspannungsverläufe </w:t>
      </w:r>
      <w:r w:rsidR="00D02CFB">
        <w:rPr>
          <w:rFonts w:eastAsia="Calibri"/>
          <w:szCs w:val="20"/>
        </w:rPr>
        <w:t xml:space="preserve">bei einem Lastniveau von 100 kN sind </w:t>
      </w:r>
      <w:commentRangeEnd w:id="2637"/>
      <w:r w:rsidR="001B4937">
        <w:rPr>
          <w:rStyle w:val="Kommentarzeichen"/>
        </w:rPr>
        <w:commentReference w:id="2637"/>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ins w:id="2638" w:author="Carsten Hein" w:date="2022-04-19T11:00:00Z">
        <w:r w:rsidR="00A2726B" w:rsidRPr="00E81B1B">
          <w:t xml:space="preserve">Abbildung </w:t>
        </w:r>
        <w:r w:rsidR="00A2726B">
          <w:rPr>
            <w:noProof/>
          </w:rPr>
          <w:t>58</w:t>
        </w:r>
      </w:ins>
      <w:del w:id="2639" w:author="Carsten Hein" w:date="2022-04-19T11:00:00Z">
        <w:r w:rsidR="00D02CFB" w:rsidRPr="00E81B1B" w:rsidDel="00A2726B">
          <w:delText xml:space="preserve">Abbildung </w:delText>
        </w:r>
        <w:r w:rsidR="00D02CFB" w:rsidDel="00A2726B">
          <w:rPr>
            <w:noProof/>
          </w:rPr>
          <w:delText>58</w:delText>
        </w:r>
      </w:del>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2640"/>
      <w:r w:rsidR="002611A3" w:rsidRPr="00E81B1B">
        <w:rPr>
          <w:rFonts w:eastAsia="Calibri"/>
          <w:szCs w:val="20"/>
        </w:rPr>
        <w:t xml:space="preserve"> lediglich die Plateaus betrachtet. </w:t>
      </w:r>
      <w:commentRangeEnd w:id="2640"/>
      <w:r w:rsidR="00CB4AAC">
        <w:rPr>
          <w:rStyle w:val="Kommentarzeichen"/>
        </w:rPr>
        <w:commentReference w:id="2640"/>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CA54A3"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7F512DB1" w:rsidR="007D03E3" w:rsidRPr="00E81B1B" w:rsidRDefault="007D03E3" w:rsidP="00A6707B">
            <w:pPr>
              <w:pStyle w:val="Beschriftung"/>
              <w:jc w:val="center"/>
            </w:pPr>
            <w:bookmarkStart w:id="2641" w:name="_Ref82372578"/>
            <w:r w:rsidRPr="00E81B1B">
              <w:t xml:space="preserve">Gl. </w:t>
            </w:r>
            <w:r>
              <w:fldChar w:fldCharType="begin"/>
            </w:r>
            <w:r>
              <w:instrText>SEQ Formel \* ARABIC</w:instrText>
            </w:r>
            <w:r>
              <w:fldChar w:fldCharType="separate"/>
            </w:r>
            <w:ins w:id="2642" w:author="Carsten Hein" w:date="2022-04-19T11:00:00Z">
              <w:r w:rsidR="00A2726B">
                <w:rPr>
                  <w:noProof/>
                </w:rPr>
                <w:t>14</w:t>
              </w:r>
            </w:ins>
            <w:del w:id="2643" w:author="Carsten Hein" w:date="2022-04-19T11:00:00Z">
              <w:r w:rsidR="009737A6" w:rsidDel="00A2726B">
                <w:rPr>
                  <w:noProof/>
                </w:rPr>
                <w:delText>16</w:delText>
              </w:r>
            </w:del>
            <w:r>
              <w:fldChar w:fldCharType="end"/>
            </w:r>
            <w:bookmarkEnd w:id="2641"/>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595BACDD" w:rsidR="007D03E3" w:rsidRPr="00E81B1B" w:rsidRDefault="007D03E3" w:rsidP="00A6707B">
            <w:pPr>
              <w:pStyle w:val="Beschriftung"/>
              <w:jc w:val="center"/>
            </w:pPr>
            <w:bookmarkStart w:id="2644" w:name="_Ref82372585"/>
            <w:r w:rsidRPr="00E81B1B">
              <w:t xml:space="preserve">Gl. </w:t>
            </w:r>
            <w:r>
              <w:fldChar w:fldCharType="begin"/>
            </w:r>
            <w:r>
              <w:instrText>SEQ Formel \* ARABIC</w:instrText>
            </w:r>
            <w:r>
              <w:fldChar w:fldCharType="separate"/>
            </w:r>
            <w:ins w:id="2645" w:author="Carsten Hein" w:date="2022-04-19T11:00:00Z">
              <w:r w:rsidR="00A2726B">
                <w:rPr>
                  <w:noProof/>
                </w:rPr>
                <w:t>15</w:t>
              </w:r>
            </w:ins>
            <w:del w:id="2646" w:author="Carsten Hein" w:date="2022-04-19T11:00:00Z">
              <w:r w:rsidR="009737A6" w:rsidDel="00A2726B">
                <w:rPr>
                  <w:noProof/>
                </w:rPr>
                <w:delText>17</w:delText>
              </w:r>
            </w:del>
            <w:r>
              <w:fldChar w:fldCharType="end"/>
            </w:r>
            <w:bookmarkEnd w:id="2644"/>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2647"/>
      <w:r w:rsidRPr="00E81B1B">
        <w:rPr>
          <w:rFonts w:eastAsia="Calibri"/>
          <w:noProof/>
          <w:szCs w:val="20"/>
          <w:lang w:eastAsia="de-DE"/>
        </w:rPr>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2647"/>
      <w:r w:rsidR="00B44B05">
        <w:rPr>
          <w:rStyle w:val="Kommentarzeichen"/>
        </w:rPr>
        <w:commentReference w:id="2647"/>
      </w:r>
    </w:p>
    <w:p w14:paraId="60957577" w14:textId="610F61DB" w:rsidR="00704811" w:rsidRPr="00E81B1B" w:rsidRDefault="002611A3" w:rsidP="009279F5">
      <w:pPr>
        <w:pStyle w:val="Beschriftung"/>
      </w:pPr>
      <w:bookmarkStart w:id="2648" w:name="_Ref93411791"/>
      <w:bookmarkStart w:id="2649" w:name="_Toc92091837"/>
      <w:r w:rsidRPr="00E81B1B">
        <w:t xml:space="preserve">Abbildung </w:t>
      </w:r>
      <w:r>
        <w:fldChar w:fldCharType="begin"/>
      </w:r>
      <w:r>
        <w:instrText>SEQ Abbildung \* ARABIC</w:instrText>
      </w:r>
      <w:r>
        <w:fldChar w:fldCharType="separate"/>
      </w:r>
      <w:r w:rsidR="00A2726B">
        <w:rPr>
          <w:noProof/>
        </w:rPr>
        <w:t>58</w:t>
      </w:r>
      <w:r>
        <w:fldChar w:fldCharType="end"/>
      </w:r>
      <w:bookmarkEnd w:id="2648"/>
      <w:r w:rsidRPr="00E81B1B">
        <w:t xml:space="preserve"> Gegenüberstellung des experimentell und des theoretisch ermittelten Schubspannungsverlauf in der Fuge der Biegeversuchsprobekörper bei einem Lastniveau von 100 kN</w:t>
      </w:r>
      <w:bookmarkEnd w:id="2649"/>
    </w:p>
    <w:p w14:paraId="2EFF06D2" w14:textId="381B6BA9"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ins w:id="2650" w:author="Carsten Hein" w:date="2022-04-19T11:00:00Z">
        <w:r w:rsidR="00A2726B" w:rsidRPr="00E81B1B">
          <w:t xml:space="preserve">Abbildung </w:t>
        </w:r>
        <w:r w:rsidR="00A2726B">
          <w:rPr>
            <w:noProof/>
          </w:rPr>
          <w:t>59</w:t>
        </w:r>
      </w:ins>
      <w:del w:id="2651" w:author="Carsten Hein" w:date="2022-04-19T11:00:00Z">
        <w:r w:rsidR="000F664C" w:rsidRPr="00E81B1B" w:rsidDel="00A2726B">
          <w:delText xml:space="preserve">Abbildung </w:delText>
        </w:r>
        <w:r w:rsidR="000F664C" w:rsidDel="00A2726B">
          <w:rPr>
            <w:noProof/>
          </w:rPr>
          <w:delText>60</w:delText>
        </w:r>
      </w:del>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 xml:space="preserve">ermittelten Spannungen an der Unterkante </w:t>
      </w:r>
      <w:commentRangeStart w:id="2652"/>
      <w:r w:rsidRPr="00E81B1B">
        <w:t>betragen 17</w:t>
      </w:r>
      <w:r w:rsidR="00BA3E40">
        <w:t>,</w:t>
      </w:r>
      <w:r w:rsidRPr="00E81B1B">
        <w:t xml:space="preserve">7 </w:t>
      </w:r>
      <w:r w:rsidR="00213170" w:rsidRPr="00E81B1B">
        <w:t xml:space="preserve">N/mm² </w:t>
      </w:r>
      <w:commentRangeStart w:id="2653"/>
      <w:commentRangeEnd w:id="2653"/>
      <w:r w:rsidR="00213170">
        <w:rPr>
          <w:rStyle w:val="Kommentarzeichen"/>
        </w:rPr>
        <w:commentReference w:id="2653"/>
      </w:r>
      <w:r w:rsidRPr="00E81B1B">
        <w:t>bzw. 16</w:t>
      </w:r>
      <w:r w:rsidR="00BA3E40">
        <w:t>,</w:t>
      </w:r>
      <w:r w:rsidRPr="00E81B1B">
        <w:t>2</w:t>
      </w:r>
      <w:r w:rsidR="00213170">
        <w:t> </w:t>
      </w:r>
      <w:r w:rsidRPr="00E81B1B">
        <w:t xml:space="preserve">N/mm² </w:t>
      </w:r>
      <w:commentRangeEnd w:id="2652"/>
      <w:r w:rsidR="006E1F31">
        <w:rPr>
          <w:rStyle w:val="Kommentarzeichen"/>
        </w:rPr>
        <w:commentReference w:id="2652"/>
      </w:r>
      <w:r w:rsidRPr="00E81B1B">
        <w:t xml:space="preserve">für eine 10 </w:t>
      </w:r>
      <w:r w:rsidR="006E1F31">
        <w:t xml:space="preserve">cm </w:t>
      </w:r>
      <w:r w:rsidRPr="00E81B1B">
        <w:t xml:space="preserve">bzw. 12 cm </w:t>
      </w:r>
      <w:r w:rsidRPr="00E81B1B">
        <w:lastRenderedPageBreak/>
        <w:t>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67B20099" w:rsidR="00EC74EF" w:rsidRPr="00E81B1B" w:rsidRDefault="00EC74EF" w:rsidP="00EC74EF">
      <w:pPr>
        <w:pStyle w:val="Beschriftung"/>
      </w:pPr>
      <w:bookmarkStart w:id="2654" w:name="_Ref83242764"/>
      <w:bookmarkStart w:id="2655" w:name="_Toc92091838"/>
      <w:r w:rsidRPr="00E81B1B">
        <w:t xml:space="preserve">Abbildung </w:t>
      </w:r>
      <w:r>
        <w:fldChar w:fldCharType="begin"/>
      </w:r>
      <w:r>
        <w:instrText>SEQ Abbildung \* ARABIC</w:instrText>
      </w:r>
      <w:r>
        <w:fldChar w:fldCharType="separate"/>
      </w:r>
      <w:r w:rsidR="00A2726B">
        <w:rPr>
          <w:noProof/>
        </w:rPr>
        <w:t>59</w:t>
      </w:r>
      <w:r>
        <w:fldChar w:fldCharType="end"/>
      </w:r>
      <w:bookmarkEnd w:id="2654"/>
      <w:r w:rsidRPr="00E81B1B">
        <w:t xml:space="preserve"> Messtechnisch ermittelte Normalspannungsverläufe über die Höhe des Verbundquerschnitts in Feldmitte</w:t>
      </w:r>
      <w:bookmarkEnd w:id="2655"/>
    </w:p>
    <w:p w14:paraId="632817F8" w14:textId="1346C8C5" w:rsidR="003A770D" w:rsidRPr="00E81B1B" w:rsidRDefault="4C11F93A" w:rsidP="009276B1">
      <w:pPr>
        <w:pStyle w:val="berschrift2"/>
        <w:numPr>
          <w:ilvl w:val="1"/>
          <w:numId w:val="43"/>
        </w:numPr>
      </w:pPr>
      <w:bookmarkStart w:id="2656" w:name="_Toc92091758"/>
      <w:bookmarkStart w:id="2657" w:name="_Toc92092200"/>
      <w:bookmarkStart w:id="2658" w:name="_Toc92092312"/>
      <w:bookmarkStart w:id="2659" w:name="_Toc101333840"/>
      <w:r>
        <w:t>Forschung und Entwicklung zu einer abgesetzten Auflagerkonstruktion</w:t>
      </w:r>
      <w:bookmarkEnd w:id="2656"/>
      <w:bookmarkEnd w:id="2657"/>
      <w:bookmarkEnd w:id="2658"/>
      <w:bookmarkEnd w:id="2659"/>
    </w:p>
    <w:p w14:paraId="2D8FEAB7" w14:textId="36B55D38" w:rsidR="00C016BF" w:rsidRDefault="00C016BF">
      <w:pPr>
        <w:ind w:left="720" w:hanging="720"/>
        <w:rPr>
          <w:ins w:id="2660" w:author="Stefan Behring [2]" w:date="2021-12-22T01:01:00Z"/>
        </w:rPr>
        <w:pPrChange w:id="2661" w:author="Stefan Behring [2]" w:date="2021-12-22T01:01:00Z">
          <w:pPr/>
        </w:pPrChange>
      </w:pPr>
      <w:ins w:id="2662" w:author="Stefan Behring [2]" w:date="2021-12-22T01:01:00Z">
        <w:r>
          <w:t>Stand der Technik</w:t>
        </w:r>
      </w:ins>
    </w:p>
    <w:p w14:paraId="52146C88" w14:textId="023352AB" w:rsidR="005A2DF7" w:rsidRPr="00E81B1B" w:rsidRDefault="00600D27" w:rsidP="6E7E6C3D">
      <w:r w:rsidRPr="00E81B1B">
        <w:t>A</w:t>
      </w:r>
      <w:r w:rsidR="760CF52A" w:rsidRPr="00E81B1B">
        <w:t>bgesetzte Auflagerkonstruktionen</w:t>
      </w:r>
      <w:ins w:id="2663" w:author="Carsten Hein" w:date="2022-04-20T09:00:00Z">
        <w:r w:rsidR="008C1E30">
          <w:t xml:space="preserve"> </w:t>
        </w:r>
        <w:r w:rsidR="008C1E30" w:rsidRPr="008C1E30">
          <w:rPr>
            <w:highlight w:val="yellow"/>
            <w:rPrChange w:id="2664" w:author="Carsten Hein" w:date="2022-04-20T09:00:00Z">
              <w:rPr/>
            </w:rPrChange>
          </w:rPr>
          <w:t xml:space="preserve">(wird häufig </w:t>
        </w:r>
      </w:ins>
      <w:ins w:id="2665" w:author="Carsten Hein" w:date="2022-04-20T09:01:00Z">
        <w:r w:rsidR="008C1E30" w:rsidRPr="008C1E30">
          <w:rPr>
            <w:highlight w:val="yellow"/>
          </w:rPr>
          <w:t>als</w:t>
        </w:r>
      </w:ins>
      <w:ins w:id="2666" w:author="Carsten Hein" w:date="2022-04-20T09:00:00Z">
        <w:r w:rsidR="008C1E30" w:rsidRPr="008C1E30">
          <w:rPr>
            <w:highlight w:val="yellow"/>
            <w:rPrChange w:id="2667" w:author="Carsten Hein" w:date="2022-04-20T09:00:00Z">
              <w:rPr/>
            </w:rPrChange>
          </w:rPr>
          <w:t xml:space="preserve"> Spiegellagerung bezeichnet)</w:t>
        </w:r>
      </w:ins>
      <w:r w:rsidRPr="00E81B1B">
        <w:t xml:space="preserve">, wie in </w:t>
      </w:r>
      <w:r w:rsidRPr="00E81B1B">
        <w:fldChar w:fldCharType="begin"/>
      </w:r>
      <w:r w:rsidRPr="00E81B1B">
        <w:instrText xml:space="preserve"> REF _Ref80096971 \h </w:instrText>
      </w:r>
      <w:r w:rsidRPr="00E81B1B">
        <w:fldChar w:fldCharType="separate"/>
      </w:r>
      <w:ins w:id="2668" w:author="Carsten Hein" w:date="2022-04-19T11:00:00Z">
        <w:r w:rsidR="00A2726B" w:rsidRPr="00E81B1B">
          <w:t xml:space="preserve">Abbildung </w:t>
        </w:r>
        <w:r w:rsidR="00A2726B">
          <w:rPr>
            <w:noProof/>
          </w:rPr>
          <w:t>60</w:t>
        </w:r>
      </w:ins>
      <w:del w:id="2669" w:author="Carsten Hein" w:date="2022-04-19T11:00:00Z">
        <w:r w:rsidR="00B44B05" w:rsidRPr="00E81B1B" w:rsidDel="00A2726B">
          <w:delText>Abbildung 63</w:delText>
        </w:r>
      </w:del>
      <w:r w:rsidRPr="00E81B1B">
        <w:fldChar w:fldCharType="end"/>
      </w:r>
      <w:r w:rsidRPr="00E81B1B">
        <w:t xml:space="preserve"> gezeigt, </w:t>
      </w:r>
      <w:commentRangeStart w:id="2670"/>
      <w:commentRangeStart w:id="2671"/>
      <w:r w:rsidRPr="00E81B1B">
        <w:t>werden</w:t>
      </w:r>
      <w:r w:rsidR="760CF52A" w:rsidRPr="00E81B1B">
        <w:t xml:space="preserve"> </w:t>
      </w:r>
      <w:r w:rsidRPr="00E81B1B">
        <w:t>im Holz-Hybridbau häufig eingesetzt</w:t>
      </w:r>
      <w:commentRangeEnd w:id="2670"/>
      <w:r w:rsidR="00FF701D">
        <w:rPr>
          <w:rStyle w:val="Kommentarzeichen"/>
        </w:rPr>
        <w:commentReference w:id="2670"/>
      </w:r>
      <w:commentRangeEnd w:id="2671"/>
      <w:r w:rsidR="00BB62B6">
        <w:rPr>
          <w:rStyle w:val="Kommentarzeichen"/>
        </w:rPr>
        <w:commentReference w:id="2671"/>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1785E75A"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Pr="00E81B1B">
        <w:rPr>
          <w:noProof/>
        </w:rPr>
        <w:t>(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EndPr/>
        <w:sdtContent>
          <w:r w:rsidR="00247282" w:rsidRPr="00E81B1B">
            <w:fldChar w:fldCharType="begin"/>
          </w:r>
          <w:r w:rsidR="00247282" w:rsidRPr="00E81B1B">
            <w:instrText xml:space="preserve"> CITATION Wed20 \l 1031 </w:instrText>
          </w:r>
          <w:r w:rsidR="00247282" w:rsidRPr="00E81B1B">
            <w:fldChar w:fldCharType="separate"/>
          </w:r>
          <w:r w:rsidR="009737A6">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2672" w:author="Stefan Behring [2]"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2673" w:author="Stefan Behring [2]" w:date="2021-12-22T01:10:00Z">
        <w:r w:rsidRPr="00E81B1B" w:rsidDel="0020343C">
          <w:delText xml:space="preserve"> und eine Auflagerkonstruktion sowie ein passendes Versuchskonzept erarbeitet. </w:delText>
        </w:r>
      </w:del>
      <w:ins w:id="2674" w:author="Stefan Behring [2]"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lastRenderedPageBreak/>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6C882AF1" w:rsidR="00145552" w:rsidRPr="00E81B1B" w:rsidRDefault="00145552" w:rsidP="00145552">
      <w:pPr>
        <w:pStyle w:val="Beschriftung"/>
        <w:rPr>
          <w:rFonts w:eastAsia="Calibri"/>
          <w:szCs w:val="20"/>
        </w:rPr>
      </w:pPr>
      <w:bookmarkStart w:id="2675" w:name="_Ref80096971"/>
      <w:bookmarkStart w:id="2676" w:name="_Toc92091839"/>
      <w:r w:rsidRPr="00E81B1B">
        <w:t xml:space="preserve">Abbildung </w:t>
      </w:r>
      <w:r>
        <w:fldChar w:fldCharType="begin"/>
      </w:r>
      <w:r>
        <w:instrText>SEQ Abbildung \* ARABIC</w:instrText>
      </w:r>
      <w:r>
        <w:fldChar w:fldCharType="separate"/>
      </w:r>
      <w:r w:rsidR="00A2726B">
        <w:rPr>
          <w:noProof/>
        </w:rPr>
        <w:t>60</w:t>
      </w:r>
      <w:r>
        <w:fldChar w:fldCharType="end"/>
      </w:r>
      <w:bookmarkEnd w:id="2675"/>
      <w:r w:rsidRPr="00E81B1B">
        <w:t xml:space="preserve"> Abgesetztes Auflager in einem hybriden Bürogebäude in Schöppingen (Quelle: </w:t>
      </w:r>
      <w:r w:rsidR="007113FC">
        <w:t>Brüninghoff Group</w:t>
      </w:r>
      <w:r w:rsidRPr="00E81B1B">
        <w:t>)</w:t>
      </w:r>
      <w:bookmarkEnd w:id="2676"/>
    </w:p>
    <w:p w14:paraId="487F947C" w14:textId="0A8F71D9"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A2726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2677"/>
      <w:commentRangeStart w:id="2678"/>
      <w:r w:rsidR="00561768" w:rsidRPr="00E81B1B">
        <w:fldChar w:fldCharType="begin"/>
      </w:r>
      <w:r w:rsidR="00561768" w:rsidRPr="00E81B1B">
        <w:instrText xml:space="preserve"> REF _Ref82361936 \h </w:instrText>
      </w:r>
      <w:r w:rsidR="00561768" w:rsidRPr="00E81B1B">
        <w:fldChar w:fldCharType="separate"/>
      </w:r>
      <w:ins w:id="2679" w:author="Carsten Hein" w:date="2022-04-19T11:00:00Z">
        <w:r w:rsidR="00A2726B" w:rsidRPr="00E81B1B">
          <w:t xml:space="preserve">Abbildung </w:t>
        </w:r>
        <w:r w:rsidR="00A2726B">
          <w:rPr>
            <w:noProof/>
          </w:rPr>
          <w:t>61</w:t>
        </w:r>
      </w:ins>
      <w:del w:id="2680" w:author="Carsten Hein" w:date="2022-04-19T11:00:00Z">
        <w:r w:rsidR="00561768" w:rsidRPr="00E81B1B" w:rsidDel="00A2726B">
          <w:delText>Abbildung 55</w:delText>
        </w:r>
      </w:del>
      <w:r w:rsidR="00561768" w:rsidRPr="00E81B1B">
        <w:fldChar w:fldCharType="end"/>
      </w:r>
      <w:commentRangeEnd w:id="2677"/>
      <w:r w:rsidR="00123FC9">
        <w:rPr>
          <w:rStyle w:val="Kommentarzeichen"/>
        </w:rPr>
        <w:commentReference w:id="2677"/>
      </w:r>
      <w:commentRangeEnd w:id="2678"/>
      <w:r w:rsidR="00C661AB">
        <w:rPr>
          <w:rStyle w:val="Kommentarzeichen"/>
        </w:rPr>
        <w:commentReference w:id="2678"/>
      </w:r>
      <w:r w:rsidR="00561768" w:rsidRPr="00E81B1B">
        <w:t xml:space="preserve"> dargestellte Stabwerkmodell.</w:t>
      </w:r>
    </w:p>
    <w:p w14:paraId="5949642C" w14:textId="76DA936C" w:rsidR="00304EA1" w:rsidRPr="00E81B1B" w:rsidRDefault="789DAE3D" w:rsidP="004B30B3">
      <w:commentRangeStart w:id="2681"/>
      <w:r w:rsidRPr="00E81B1B">
        <w:t xml:space="preserve">Die </w:t>
      </w:r>
      <w:r w:rsidR="13D50487" w:rsidRPr="00E81B1B">
        <w:t xml:space="preserve">Betrachtung erfolgte </w:t>
      </w:r>
      <w:r w:rsidRPr="00E81B1B">
        <w:t xml:space="preserve">zunächst für eine 10 cm </w:t>
      </w:r>
      <w:r w:rsidR="0B1FEE22" w:rsidRPr="00E81B1B">
        <w:t>Betonplatte</w:t>
      </w:r>
      <w:ins w:id="2682" w:author="Stefan Behring [2]"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2683" w:author="Jan Wenker" w:date="2021-12-16T11:34:00Z">
        <w:r w:rsidR="00B8217A">
          <w:t xml:space="preserve">im Folgenden </w:t>
        </w:r>
      </w:ins>
      <w:r w:rsidR="3AD2504C" w:rsidRPr="00E81B1B">
        <w:t>eine 12 cm Platte untersucht.</w:t>
      </w:r>
      <w:r w:rsidR="00794243" w:rsidRPr="00E81B1B">
        <w:t xml:space="preserve"> </w:t>
      </w:r>
      <w:commentRangeEnd w:id="2681"/>
      <w:r w:rsidR="005C7422">
        <w:rPr>
          <w:rStyle w:val="Kommentarzeichen"/>
        </w:rPr>
        <w:commentReference w:id="2681"/>
      </w:r>
    </w:p>
    <w:p w14:paraId="18A36C87" w14:textId="213035CE" w:rsidR="79C95F3E" w:rsidRPr="00E81B1B" w:rsidRDefault="1F6863E6" w:rsidP="1E305A1F">
      <w:commentRangeStart w:id="2684"/>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3">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2684"/>
      <w:r w:rsidR="00ED2E07">
        <w:rPr>
          <w:rStyle w:val="Kommentarzeichen"/>
        </w:rPr>
        <w:commentReference w:id="2684"/>
      </w:r>
    </w:p>
    <w:p w14:paraId="2DD26D40" w14:textId="5C8612CA" w:rsidR="00145552" w:rsidRPr="00E81B1B" w:rsidRDefault="00145552" w:rsidP="00145552">
      <w:pPr>
        <w:pStyle w:val="Beschriftung"/>
      </w:pPr>
      <w:bookmarkStart w:id="2685" w:name="_Ref82361936"/>
      <w:bookmarkStart w:id="2686" w:name="_Toc92091840"/>
      <w:r w:rsidRPr="00E81B1B">
        <w:t xml:space="preserve">Abbildung </w:t>
      </w:r>
      <w:r>
        <w:fldChar w:fldCharType="begin"/>
      </w:r>
      <w:r>
        <w:instrText>SEQ Abbildung \* ARABIC</w:instrText>
      </w:r>
      <w:r>
        <w:fldChar w:fldCharType="separate"/>
      </w:r>
      <w:r w:rsidR="00A2726B">
        <w:rPr>
          <w:noProof/>
        </w:rPr>
        <w:t>61</w:t>
      </w:r>
      <w:r>
        <w:fldChar w:fldCharType="end"/>
      </w:r>
      <w:bookmarkEnd w:id="2685"/>
      <w:r w:rsidRPr="00E81B1B">
        <w:t xml:space="preserve"> Abgesetzte Auflagerkonstru</w:t>
      </w:r>
      <w:r w:rsidR="00370981" w:rsidRPr="00E81B1B">
        <w:t>k</w:t>
      </w:r>
      <w:r w:rsidRPr="00E81B1B">
        <w:t>tion mit Schrauben</w:t>
      </w:r>
      <w:bookmarkEnd w:id="2686"/>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17CDD25F"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EndPr/>
        <w:sdtContent>
          <w:r w:rsidR="00145552" w:rsidRPr="00E81B1B">
            <w:fldChar w:fldCharType="begin"/>
          </w:r>
          <w:r w:rsidR="00145552" w:rsidRPr="00E81B1B">
            <w:instrText xml:space="preserve"> CITATION DIN104 \l 1031 </w:instrText>
          </w:r>
          <w:r w:rsidR="00145552" w:rsidRPr="00E81B1B">
            <w:fldChar w:fldCharType="separate"/>
          </w:r>
          <w:r w:rsidR="009737A6">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62EDDF8F"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 xml:space="preserve">Die in Achsrichtung der </w:t>
      </w:r>
      <w:commentRangeStart w:id="2687"/>
      <w:r w:rsidR="1B6DE28D" w:rsidRPr="00E81B1B">
        <w:rPr>
          <w:rFonts w:cs="ArevSans-Roman"/>
        </w:rPr>
        <w:t>Schraube</w:t>
      </w:r>
      <w:r w:rsidR="00CC2195">
        <w:rPr>
          <w:rFonts w:cs="ArevSans-Roman"/>
        </w:rPr>
        <w:t>n</w:t>
      </w:r>
      <w:commentRangeEnd w:id="2687"/>
      <w:r w:rsidR="000D4612">
        <w:rPr>
          <w:rStyle w:val="Kommentarzeichen"/>
        </w:rPr>
        <w:commentReference w:id="2687"/>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ins w:id="2688" w:author="Carsten Hein" w:date="2022-04-19T11:00:00Z">
        <w:r w:rsidR="00A2726B" w:rsidRPr="00E81B1B">
          <w:t xml:space="preserve">Tabelle </w:t>
        </w:r>
        <w:r w:rsidR="00A2726B">
          <w:rPr>
            <w:noProof/>
          </w:rPr>
          <w:t>14</w:t>
        </w:r>
      </w:ins>
      <w:del w:id="2689" w:author="Carsten Hein" w:date="2022-04-19T11:00:00Z">
        <w:r w:rsidR="00106D32" w:rsidRPr="00E81B1B" w:rsidDel="00A2726B">
          <w:delText xml:space="preserve">Tabelle </w:delText>
        </w:r>
        <w:r w:rsidR="00106D32" w:rsidDel="00A2726B">
          <w:rPr>
            <w:noProof/>
          </w:rPr>
          <w:delText>20</w:delText>
        </w:r>
      </w:del>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w:t>
      </w:r>
      <w:commentRangeStart w:id="2690"/>
      <w:r w:rsidR="4F6F9CAF" w:rsidRPr="00E81B1B">
        <w:t>. Es werden</w:t>
      </w:r>
      <w:r w:rsidR="2DFE6AFF" w:rsidRPr="00E81B1B">
        <w:t xml:space="preserve"> abschließend</w:t>
      </w:r>
      <w:r w:rsidR="4F6F9CAF" w:rsidRPr="00E81B1B">
        <w:t xml:space="preserve"> vier 10 mm Schrauben gewählt.</w:t>
      </w:r>
      <w:r w:rsidR="3E87A8C1" w:rsidRPr="00E81B1B">
        <w:t xml:space="preserve"> </w:t>
      </w:r>
      <w:commentRangeEnd w:id="2690"/>
      <w:r w:rsidR="00794243" w:rsidRPr="00E81B1B">
        <w:rPr>
          <w:rStyle w:val="Kommentarzeichen"/>
        </w:rPr>
        <w:commentReference w:id="2690"/>
      </w:r>
    </w:p>
    <w:p w14:paraId="0EE4DB62" w14:textId="000EE8FA" w:rsidR="00F33490" w:rsidRPr="00E81B1B" w:rsidRDefault="00F33490" w:rsidP="00B44B05">
      <w:pPr>
        <w:pStyle w:val="Beschriftung"/>
        <w:spacing w:after="240"/>
      </w:pPr>
      <w:bookmarkStart w:id="2691" w:name="_Ref93832154"/>
      <w:bookmarkStart w:id="2692" w:name="_Toc92091866"/>
      <w:r w:rsidRPr="00E81B1B">
        <w:t xml:space="preserve">Tabelle </w:t>
      </w:r>
      <w:r>
        <w:fldChar w:fldCharType="begin"/>
      </w:r>
      <w:r>
        <w:instrText>SEQ Tabelle \* ARABIC</w:instrText>
      </w:r>
      <w:r>
        <w:fldChar w:fldCharType="separate"/>
      </w:r>
      <w:ins w:id="2693" w:author="Carsten Hein" w:date="2022-04-19T11:00:00Z">
        <w:r w:rsidR="00A2726B">
          <w:rPr>
            <w:noProof/>
          </w:rPr>
          <w:t>14</w:t>
        </w:r>
      </w:ins>
      <w:del w:id="2694" w:author="Carsten Hein" w:date="2022-04-19T11:00:00Z">
        <w:r w:rsidR="009737A6" w:rsidDel="00A2726B">
          <w:rPr>
            <w:noProof/>
          </w:rPr>
          <w:delText>20</w:delText>
        </w:r>
      </w:del>
      <w:r>
        <w:fldChar w:fldCharType="end"/>
      </w:r>
      <w:bookmarkEnd w:id="2691"/>
      <w:r w:rsidRPr="00E81B1B">
        <w:t xml:space="preserve"> Bemessungstragfähigkeit von </w:t>
      </w:r>
      <w:proofErr w:type="spellStart"/>
      <w:r w:rsidRPr="00E81B1B">
        <w:t>Assy</w:t>
      </w:r>
      <w:proofErr w:type="spellEnd"/>
      <w:r w:rsidRPr="00E81B1B">
        <w:t xml:space="preserve"> PLUS VG Schrauben, </w:t>
      </w:r>
      <w:commentRangeStart w:id="2695"/>
      <w:r w:rsidRPr="00E81B1B">
        <w:t>eingeschraubt</w:t>
      </w:r>
      <w:commentRangeEnd w:id="2695"/>
      <w:r w:rsidR="00030797">
        <w:rPr>
          <w:rStyle w:val="Kommentarzeichen"/>
          <w:iCs w:val="0"/>
        </w:rPr>
        <w:commentReference w:id="2695"/>
      </w:r>
      <w:r w:rsidRPr="00E81B1B">
        <w:t xml:space="preserve"> in einem Winkel von 70° bei einer Einschraublänge von 300 mm, berechnet nach ETA-11/0190</w:t>
      </w:r>
      <w:bookmarkEnd w:id="2692"/>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24AFD0B7"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End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3D5475" w:rsidRPr="00E81B1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2696" w:name="_Toc92091759"/>
      <w:bookmarkStart w:id="2697" w:name="_Toc92092201"/>
      <w:bookmarkStart w:id="2698" w:name="_Toc92092313"/>
      <w:bookmarkStart w:id="2699" w:name="_Toc101333841"/>
      <w:r w:rsidRPr="4C11F93A">
        <w:rPr>
          <w:noProof w:val="0"/>
          <w:lang w:val="de-DE"/>
        </w:rPr>
        <w:t>Versuchskonzept</w:t>
      </w:r>
      <w:bookmarkEnd w:id="2696"/>
      <w:bookmarkEnd w:id="2697"/>
      <w:bookmarkEnd w:id="2698"/>
      <w:bookmarkEnd w:id="2699"/>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2700"/>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766F38D2"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ins w:id="2701" w:author="Carsten Hein" w:date="2022-04-19T11:00:00Z">
        <w:r w:rsidR="00A2726B" w:rsidRPr="00E81B1B">
          <w:t xml:space="preserve">Abbildung </w:t>
        </w:r>
        <w:r w:rsidR="00A2726B">
          <w:rPr>
            <w:noProof/>
          </w:rPr>
          <w:t>62</w:t>
        </w:r>
      </w:ins>
      <w:del w:id="2702" w:author="Carsten Hein" w:date="2022-04-19T11:00:00Z">
        <w:r w:rsidR="009C69BC" w:rsidRPr="00E81B1B" w:rsidDel="00A2726B">
          <w:delText xml:space="preserve">Abbildung </w:delText>
        </w:r>
        <w:r w:rsidR="009C69BC" w:rsidDel="00A2726B">
          <w:rPr>
            <w:noProof/>
          </w:rPr>
          <w:delText>63</w:delText>
        </w:r>
      </w:del>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w:t>
      </w:r>
      <w:proofErr w:type="spellStart"/>
      <w:r w:rsidR="00FE283C">
        <w:t>Kervenverbindungen</w:t>
      </w:r>
      <w:proofErr w:type="spellEnd"/>
      <w:r w:rsidR="00FE283C">
        <w:t xml:space="preserve">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A2726B">
        <w:t xml:space="preserve">Tabelle </w:t>
      </w:r>
      <w:r w:rsidR="00A2726B">
        <w:rPr>
          <w:noProof/>
        </w:rPr>
        <w:t>15</w:t>
      </w:r>
      <w:r w:rsidR="007C1B12">
        <w:fldChar w:fldCharType="end"/>
      </w:r>
      <w:r w:rsidR="007C1B12">
        <w:t>.</w:t>
      </w:r>
    </w:p>
    <w:commentRangeEnd w:id="2700"/>
    <w:p w14:paraId="76241471" w14:textId="0865273B" w:rsidR="001D7699" w:rsidRDefault="0058275C" w:rsidP="00BF5777">
      <w:pPr>
        <w:autoSpaceDE w:val="0"/>
        <w:autoSpaceDN w:val="0"/>
        <w:adjustRightInd w:val="0"/>
        <w:spacing w:before="0" w:line="240" w:lineRule="auto"/>
      </w:pPr>
      <w:r>
        <w:rPr>
          <w:rStyle w:val="Kommentarzeichen"/>
        </w:rPr>
        <w:commentReference w:id="2700"/>
      </w:r>
    </w:p>
    <w:p w14:paraId="2B9EA49A" w14:textId="6756249A" w:rsidR="007C1B12" w:rsidRDefault="007C1B12" w:rsidP="007C1B12">
      <w:pPr>
        <w:pStyle w:val="Beschriftung"/>
      </w:pPr>
      <w:bookmarkStart w:id="2703" w:name="_Ref93835439"/>
      <w:bookmarkStart w:id="2704" w:name="_Ref93835349"/>
      <w:r>
        <w:t xml:space="preserve">Tabelle </w:t>
      </w:r>
      <w:r>
        <w:fldChar w:fldCharType="begin"/>
      </w:r>
      <w:r>
        <w:instrText>SEQ Tabelle \* ARABIC</w:instrText>
      </w:r>
      <w:r>
        <w:fldChar w:fldCharType="separate"/>
      </w:r>
      <w:r w:rsidR="00A2726B">
        <w:rPr>
          <w:noProof/>
        </w:rPr>
        <w:t>15</w:t>
      </w:r>
      <w:r>
        <w:fldChar w:fldCharType="end"/>
      </w:r>
      <w:bookmarkEnd w:id="2703"/>
      <w:r>
        <w:t xml:space="preserve"> Versuchsprogramm zu abgesetzten Auflagern</w:t>
      </w:r>
      <w:bookmarkEnd w:id="2704"/>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4"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CC62B3">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5"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tcPr>
          <w:p w14:paraId="64151B07" w14:textId="1B62BDAC"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36133D1C" wp14:editId="544A195D">
                  <wp:extent cx="2246400" cy="684000"/>
                  <wp:effectExtent l="0" t="0" r="1905" b="190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06" cstate="print">
                            <a:extLst>
                              <a:ext uri="{28A0092B-C50C-407E-A947-70E740481C1C}">
                                <a14:useLocalDpi xmlns:a14="http://schemas.microsoft.com/office/drawing/2010/main" val="0"/>
                              </a:ext>
                            </a:extLst>
                          </a:blip>
                          <a:srcRect l="40429" t="56268" r="30631" b="29628"/>
                          <a:stretch/>
                        </pic:blipFill>
                        <pic:spPr bwMode="auto">
                          <a:xfrm>
                            <a:off x="0" y="0"/>
                            <a:ext cx="2246400" cy="68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15A9A1A4" w:rsidR="00950524" w:rsidRPr="007C1B12" w:rsidRDefault="00950524" w:rsidP="00950524">
      <w:pPr>
        <w:pStyle w:val="Beschriftung"/>
      </w:pPr>
      <w:bookmarkStart w:id="2705" w:name="_Ref83244830"/>
      <w:bookmarkStart w:id="2706" w:name="_Toc92091841"/>
      <w:r w:rsidRPr="00E81B1B">
        <w:lastRenderedPageBreak/>
        <w:t xml:space="preserve">Abbildung </w:t>
      </w:r>
      <w:r>
        <w:fldChar w:fldCharType="begin"/>
      </w:r>
      <w:r>
        <w:instrText>SEQ Abbildung \* ARABIC</w:instrText>
      </w:r>
      <w:r>
        <w:fldChar w:fldCharType="separate"/>
      </w:r>
      <w:r w:rsidR="00A2726B">
        <w:rPr>
          <w:noProof/>
        </w:rPr>
        <w:t>62</w:t>
      </w:r>
      <w:r>
        <w:fldChar w:fldCharType="end"/>
      </w:r>
      <w:bookmarkEnd w:id="2705"/>
      <w:r w:rsidRPr="00E81B1B">
        <w:t xml:space="preserve"> Aufbau und Messkonzept der Versuche an </w:t>
      </w:r>
      <w:proofErr w:type="spellStart"/>
      <w:r w:rsidRPr="00E81B1B">
        <w:t>abgesetzen</w:t>
      </w:r>
      <w:proofErr w:type="spellEnd"/>
      <w:r w:rsidRPr="00E81B1B">
        <w:t xml:space="preserve"> </w:t>
      </w:r>
      <w:commentRangeStart w:id="2707"/>
      <w:commentRangeStart w:id="2708"/>
      <w:r w:rsidRPr="00E81B1B">
        <w:t>Auflager</w:t>
      </w:r>
      <w:r w:rsidR="00B44B05">
        <w:t>konstruktionen</w:t>
      </w:r>
      <w:commentRangeEnd w:id="2707"/>
      <w:r w:rsidR="009978EE">
        <w:rPr>
          <w:rStyle w:val="Kommentarzeichen"/>
          <w:iCs w:val="0"/>
        </w:rPr>
        <w:commentReference w:id="2707"/>
      </w:r>
      <w:bookmarkEnd w:id="2706"/>
      <w:commentRangeEnd w:id="2708"/>
      <w:r w:rsidR="00CC62B3">
        <w:rPr>
          <w:rStyle w:val="Kommentarzeichen"/>
          <w:iCs w:val="0"/>
        </w:rPr>
        <w:commentReference w:id="2708"/>
      </w:r>
    </w:p>
    <w:p w14:paraId="792BE980" w14:textId="2FE5F503" w:rsidR="005668AF" w:rsidRPr="00E81B1B" w:rsidRDefault="4C11F93A" w:rsidP="009276B1">
      <w:pPr>
        <w:pStyle w:val="berschrift3"/>
        <w:numPr>
          <w:ilvl w:val="2"/>
          <w:numId w:val="43"/>
        </w:numPr>
        <w:rPr>
          <w:noProof w:val="0"/>
          <w:lang w:val="de-DE"/>
        </w:rPr>
      </w:pPr>
      <w:bookmarkStart w:id="2709" w:name="_Toc92091760"/>
      <w:bookmarkStart w:id="2710" w:name="_Toc92092202"/>
      <w:bookmarkStart w:id="2711" w:name="_Toc92092314"/>
      <w:bookmarkStart w:id="2712" w:name="_Toc101333842"/>
      <w:commentRangeStart w:id="2713"/>
      <w:r w:rsidRPr="4C11F93A">
        <w:rPr>
          <w:noProof w:val="0"/>
          <w:lang w:val="de-DE"/>
        </w:rPr>
        <w:t>Herstellung der Probekörper</w:t>
      </w:r>
      <w:commentRangeEnd w:id="2713"/>
      <w:r w:rsidR="4364C566">
        <w:rPr>
          <w:rStyle w:val="Kommentarzeichen"/>
        </w:rPr>
        <w:commentReference w:id="2713"/>
      </w:r>
      <w:bookmarkEnd w:id="2709"/>
      <w:bookmarkEnd w:id="2710"/>
      <w:bookmarkEnd w:id="2711"/>
      <w:bookmarkEnd w:id="2712"/>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49052B3B"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A2726B">
        <w:t xml:space="preserve">Abbildung </w:t>
      </w:r>
      <w:r w:rsidR="00A2726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49A6E25" w:rsidR="009A0EC3" w:rsidRPr="00E81B1B" w:rsidRDefault="00CC62B3" w:rsidP="00613F6E">
      <w:pPr>
        <w:pStyle w:val="Beschriftung"/>
      </w:pPr>
      <w:bookmarkStart w:id="2715" w:name="_Ref93835681"/>
      <w:r>
        <w:t xml:space="preserve">Abbildung </w:t>
      </w:r>
      <w:r>
        <w:fldChar w:fldCharType="begin"/>
      </w:r>
      <w:r>
        <w:instrText>SEQ Abbildung \* ARABIC</w:instrText>
      </w:r>
      <w:r>
        <w:fldChar w:fldCharType="separate"/>
      </w:r>
      <w:r w:rsidR="00A2726B">
        <w:rPr>
          <w:noProof/>
        </w:rPr>
        <w:t>63</w:t>
      </w:r>
      <w:r>
        <w:fldChar w:fldCharType="end"/>
      </w:r>
      <w:bookmarkEnd w:id="2715"/>
      <w:r>
        <w:t xml:space="preserve"> Herstellung des abgesetzten Auflagers an einem Probekörper mit Kerven</w:t>
      </w:r>
    </w:p>
    <w:p w14:paraId="4E00ABD2" w14:textId="5CF69F6A" w:rsidR="005668AF" w:rsidRPr="00E81B1B" w:rsidRDefault="4C11F93A" w:rsidP="009276B1">
      <w:pPr>
        <w:pStyle w:val="berschrift3"/>
        <w:numPr>
          <w:ilvl w:val="2"/>
          <w:numId w:val="43"/>
        </w:numPr>
        <w:rPr>
          <w:noProof w:val="0"/>
          <w:lang w:val="de-DE"/>
        </w:rPr>
      </w:pPr>
      <w:bookmarkStart w:id="2716" w:name="_Toc92091761"/>
      <w:bookmarkStart w:id="2717" w:name="_Toc92092203"/>
      <w:bookmarkStart w:id="2718" w:name="_Toc92092315"/>
      <w:bookmarkStart w:id="2719" w:name="_Toc101333843"/>
      <w:r w:rsidRPr="4C11F93A">
        <w:rPr>
          <w:noProof w:val="0"/>
          <w:lang w:val="de-DE"/>
        </w:rPr>
        <w:t>Versuchsdurchführung</w:t>
      </w:r>
      <w:bookmarkEnd w:id="2716"/>
      <w:bookmarkEnd w:id="2717"/>
      <w:bookmarkEnd w:id="2718"/>
      <w:bookmarkEnd w:id="2719"/>
    </w:p>
    <w:p w14:paraId="0106E48D" w14:textId="637BD8E7" w:rsidR="00C41FA6" w:rsidRPr="00E81B1B" w:rsidRDefault="6F43C9A4" w:rsidP="00670E51">
      <w:pPr>
        <w:spacing w:after="240"/>
      </w:pPr>
      <w:r w:rsidRPr="00E81B1B">
        <w:t xml:space="preserve">Die Versuche wurden angelehnt an die </w:t>
      </w:r>
      <w:sdt>
        <w:sdtPr>
          <w:id w:val="482516130"/>
          <w:citation/>
        </w:sdtPr>
        <w:sdtEndPr/>
        <w:sdtContent>
          <w:r w:rsidR="003D5475" w:rsidRPr="00E81B1B">
            <w:fldChar w:fldCharType="begin"/>
          </w:r>
          <w:r w:rsidR="003D5475" w:rsidRPr="00E81B1B">
            <w:instrText xml:space="preserve"> CITATION DIN91 \l 1031 </w:instrText>
          </w:r>
          <w:r w:rsidR="003D5475" w:rsidRPr="00E81B1B">
            <w:fldChar w:fldCharType="separate"/>
          </w:r>
          <w:r w:rsidR="009737A6">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ins w:id="2720" w:author="Carsten Hein" w:date="2022-04-19T11:00:00Z">
        <w:r w:rsidR="00A2726B" w:rsidRPr="00A2726B">
          <w:rPr>
            <w:b/>
            <w:bCs/>
            <w:rPrChange w:id="2721" w:author="Carsten Hein" w:date="2022-04-19T11:02:00Z">
              <w:rPr>
                <w:b/>
                <w:bCs/>
                <w:lang w:val="en-US"/>
              </w:rPr>
            </w:rPrChange>
          </w:rPr>
          <w:t xml:space="preserve">Error! Reference source not </w:t>
        </w:r>
        <w:proofErr w:type="spellStart"/>
        <w:r w:rsidR="00A2726B" w:rsidRPr="00A2726B">
          <w:rPr>
            <w:b/>
            <w:bCs/>
            <w:rPrChange w:id="2722" w:author="Carsten Hein" w:date="2022-04-19T11:02:00Z">
              <w:rPr>
                <w:b/>
                <w:bCs/>
                <w:lang w:val="en-US"/>
              </w:rPr>
            </w:rPrChange>
          </w:rPr>
          <w:t>found</w:t>
        </w:r>
        <w:proofErr w:type="spellEnd"/>
        <w:r w:rsidR="00A2726B" w:rsidRPr="00A2726B">
          <w:rPr>
            <w:b/>
            <w:bCs/>
            <w:rPrChange w:id="2723" w:author="Carsten Hein" w:date="2022-04-19T11:02:00Z">
              <w:rPr>
                <w:b/>
                <w:bCs/>
                <w:lang w:val="en-US"/>
              </w:rPr>
            </w:rPrChange>
          </w:rPr>
          <w:t>.</w:t>
        </w:r>
      </w:ins>
      <w:del w:id="2724" w:author="Carsten Hein" w:date="2022-04-19T11:00:00Z">
        <w:r w:rsidR="003D5475" w:rsidRPr="00E81B1B" w:rsidDel="00A2726B">
          <w:delText>Abbildung 38</w:delText>
        </w:r>
      </w:del>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commentRangeStart w:id="2725"/>
      <w:r w:rsidR="303EF687" w:rsidRPr="00E81B1B">
        <w:t xml:space="preserve"> </w:t>
      </w:r>
      <w:commentRangeEnd w:id="2725"/>
      <w:r w:rsidR="001803A5">
        <w:rPr>
          <w:rStyle w:val="Kommentarzeichen"/>
        </w:rPr>
        <w:commentReference w:id="2725"/>
      </w:r>
      <w:r w:rsidR="303EF687" w:rsidRPr="00E81B1B">
        <w:t xml:space="preserve">wurde das Lastregime für eine Bruchlast von 100 kN statt 200 kN ausgelegt. Da die ersten Versuchskörper durch Lasten von etwa 140 kN </w:t>
      </w:r>
      <w:r w:rsidR="61901FB5" w:rsidRPr="00E81B1B">
        <w:t>versagten</w:t>
      </w:r>
      <w:ins w:id="2726"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ins w:id="2727" w:author="Carsten Hein" w:date="2022-04-19T11:00:00Z">
        <w:r w:rsidR="00A2726B" w:rsidRPr="00E81B1B">
          <w:t xml:space="preserve">Abbildung </w:t>
        </w:r>
        <w:r w:rsidR="00A2726B">
          <w:rPr>
            <w:noProof/>
          </w:rPr>
          <w:t>64</w:t>
        </w:r>
      </w:ins>
      <w:del w:id="2728" w:author="Carsten Hein" w:date="2022-04-19T11:00:00Z">
        <w:r w:rsidR="00B44B05" w:rsidRPr="00E81B1B" w:rsidDel="00A2726B">
          <w:delText>Abbildung 66</w:delText>
        </w:r>
      </w:del>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79DC0762" w:rsidR="00B008A2" w:rsidRPr="00E81B1B" w:rsidRDefault="00B008A2" w:rsidP="00B008A2">
      <w:pPr>
        <w:pStyle w:val="Beschriftung"/>
        <w:rPr>
          <w:rFonts w:ascii="ArevSans-Roman" w:hAnsi="ArevSans-Roman" w:cs="ArevSans-Roman"/>
          <w:szCs w:val="20"/>
        </w:rPr>
      </w:pPr>
      <w:bookmarkStart w:id="2729" w:name="_Ref82366899"/>
      <w:bookmarkStart w:id="2730" w:name="_Toc92091842"/>
      <w:r w:rsidRPr="00E81B1B">
        <w:t xml:space="preserve">Abbildung </w:t>
      </w:r>
      <w:r>
        <w:fldChar w:fldCharType="begin"/>
      </w:r>
      <w:r>
        <w:instrText>SEQ Abbildung \* ARABIC</w:instrText>
      </w:r>
      <w:r>
        <w:fldChar w:fldCharType="separate"/>
      </w:r>
      <w:r w:rsidR="00A2726B">
        <w:rPr>
          <w:noProof/>
        </w:rPr>
        <w:t>64</w:t>
      </w:r>
      <w:r>
        <w:fldChar w:fldCharType="end"/>
      </w:r>
      <w:bookmarkEnd w:id="2729"/>
      <w:r w:rsidRPr="00E81B1B">
        <w:t xml:space="preserve"> </w:t>
      </w:r>
      <w:r w:rsidR="00670E51" w:rsidRPr="00E81B1B">
        <w:t xml:space="preserve">Belastungsschema </w:t>
      </w:r>
      <w:r w:rsidRPr="00E81B1B">
        <w:t>der Versuche an abgesetzten Auflagern</w:t>
      </w:r>
      <w:bookmarkEnd w:id="2730"/>
    </w:p>
    <w:p w14:paraId="535E4E82" w14:textId="4790E34C" w:rsidR="005F5F98" w:rsidRPr="00E81B1B" w:rsidRDefault="4364C566" w:rsidP="009276B1">
      <w:pPr>
        <w:pStyle w:val="berschrift3"/>
        <w:numPr>
          <w:ilvl w:val="2"/>
          <w:numId w:val="43"/>
        </w:numPr>
        <w:rPr>
          <w:noProof w:val="0"/>
          <w:lang w:val="de-DE"/>
        </w:rPr>
      </w:pPr>
      <w:bookmarkStart w:id="2731" w:name="_Toc101333844"/>
      <w:r w:rsidRPr="4C11F93A">
        <w:rPr>
          <w:noProof w:val="0"/>
          <w:lang w:val="de-DE"/>
        </w:rPr>
        <w:t xml:space="preserve">Beobachtungen </w:t>
      </w:r>
      <w:bookmarkStart w:id="2732" w:name="_Toc92091762"/>
      <w:bookmarkStart w:id="2733" w:name="_Toc92092204"/>
      <w:bookmarkStart w:id="2734" w:name="_Toc92092316"/>
      <w:r w:rsidR="4C11F93A" w:rsidRPr="4C11F93A">
        <w:rPr>
          <w:noProof w:val="0"/>
          <w:lang w:val="de-DE"/>
        </w:rPr>
        <w:t>und Ergebnisse</w:t>
      </w:r>
      <w:bookmarkEnd w:id="2731"/>
      <w:bookmarkEnd w:id="2732"/>
      <w:bookmarkEnd w:id="2733"/>
      <w:bookmarkEnd w:id="2734"/>
    </w:p>
    <w:p w14:paraId="7B15DB1C" w14:textId="4FAFE0AD"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ins w:id="2735" w:author="Carsten Hein" w:date="2022-04-19T11:00:00Z">
        <w:r w:rsidR="00A2726B" w:rsidRPr="00E81B1B">
          <w:t xml:space="preserve">Abbildung </w:t>
        </w:r>
        <w:r w:rsidR="00A2726B">
          <w:rPr>
            <w:noProof/>
          </w:rPr>
          <w:t>65</w:t>
        </w:r>
      </w:ins>
      <w:del w:id="2736" w:author="Carsten Hein" w:date="2022-04-19T11:00:00Z">
        <w:r w:rsidR="00CC62B3" w:rsidRPr="00E81B1B" w:rsidDel="00A2726B">
          <w:delText xml:space="preserve">Abbildung </w:delText>
        </w:r>
        <w:r w:rsidR="00CC62B3" w:rsidDel="00A2726B">
          <w:rPr>
            <w:noProof/>
          </w:rPr>
          <w:delText>65</w:delText>
        </w:r>
      </w:del>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09"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7D21A2DB" w:rsidR="003D5475" w:rsidRPr="00E81B1B" w:rsidRDefault="003D5475" w:rsidP="003D5475">
      <w:pPr>
        <w:pStyle w:val="Beschriftung"/>
        <w:rPr>
          <w:rFonts w:ascii="ArevSans-Roman" w:hAnsi="ArevSans-Roman" w:cs="ArevSans-Roman"/>
          <w:szCs w:val="20"/>
        </w:rPr>
      </w:pPr>
      <w:bookmarkStart w:id="2737" w:name="_Ref93834519"/>
      <w:bookmarkStart w:id="2738" w:name="_Toc92091843"/>
      <w:r w:rsidRPr="00E81B1B">
        <w:t xml:space="preserve">Abbildung </w:t>
      </w:r>
      <w:r>
        <w:fldChar w:fldCharType="begin"/>
      </w:r>
      <w:r>
        <w:instrText>SEQ Abbildung \* ARABIC</w:instrText>
      </w:r>
      <w:r>
        <w:fldChar w:fldCharType="separate"/>
      </w:r>
      <w:r w:rsidR="00A2726B">
        <w:rPr>
          <w:noProof/>
        </w:rPr>
        <w:t>65</w:t>
      </w:r>
      <w:r>
        <w:fldChar w:fldCharType="end"/>
      </w:r>
      <w:bookmarkEnd w:id="2737"/>
      <w:r w:rsidRPr="00E81B1B">
        <w:t xml:space="preserve"> Typisches Bruchbild der Versuche zu abgesetzten Auflagern</w:t>
      </w:r>
      <w:bookmarkEnd w:id="2738"/>
    </w:p>
    <w:p w14:paraId="39387506" w14:textId="208F271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ins w:id="2739" w:author="Carsten Hein" w:date="2022-04-19T11:00:00Z">
        <w:r w:rsidR="00A2726B" w:rsidRPr="00E81B1B">
          <w:t xml:space="preserve">Abbildung </w:t>
        </w:r>
        <w:r w:rsidR="00A2726B">
          <w:rPr>
            <w:noProof/>
          </w:rPr>
          <w:t>66</w:t>
        </w:r>
      </w:ins>
      <w:del w:id="2740" w:author="Carsten Hein" w:date="2022-04-19T11:00:00Z">
        <w:r w:rsidR="00B44B05" w:rsidRPr="00E81B1B" w:rsidDel="00A2726B">
          <w:delText>Abbildung 68</w:delText>
        </w:r>
      </w:del>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2741"/>
      <w:r w:rsidR="007C1B12">
        <w:t>Seitenflächen des Betons</w:t>
      </w:r>
      <w:commentRangeEnd w:id="2741"/>
      <w:r w:rsidR="007C1B12">
        <w:rPr>
          <w:rStyle w:val="Kommentarzeichen"/>
        </w:rPr>
        <w:commentReference w:id="2741"/>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5E947FA8"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ins w:id="2742" w:author="Carsten Hein" w:date="2022-04-19T11:00:00Z">
        <w:r w:rsidR="00A2726B" w:rsidRPr="00E81B1B">
          <w:t xml:space="preserve">Abbildung </w:t>
        </w:r>
        <w:r w:rsidR="00A2726B">
          <w:rPr>
            <w:noProof/>
          </w:rPr>
          <w:t>68</w:t>
        </w:r>
      </w:ins>
      <w:del w:id="2743" w:author="Carsten Hein" w:date="2022-04-19T11:00:00Z">
        <w:r w:rsidRPr="00E81B1B" w:rsidDel="00A2726B">
          <w:delText xml:space="preserve">Abbildung </w:delText>
        </w:r>
        <w:r w:rsidDel="00A2726B">
          <w:rPr>
            <w:noProof/>
          </w:rPr>
          <w:delText>68</w:delText>
        </w:r>
      </w:del>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ins w:id="2744" w:author="Carsten Hein" w:date="2022-04-19T11:00:00Z">
        <w:r w:rsidR="00A2726B" w:rsidRPr="00E81B1B">
          <w:t xml:space="preserve">Abbildung </w:t>
        </w:r>
        <w:r w:rsidR="00A2726B">
          <w:t>67</w:t>
        </w:r>
      </w:ins>
      <w:del w:id="2745" w:author="Carsten Hein" w:date="2022-04-19T11:00:00Z">
        <w:r w:rsidR="00C817CB" w:rsidRPr="00E81B1B" w:rsidDel="00A2726B">
          <w:delText>Abbildung 69</w:delText>
        </w:r>
      </w:del>
      <w:r w:rsidR="00C817CB" w:rsidRPr="00E81B1B">
        <w:fldChar w:fldCharType="end"/>
      </w:r>
      <w:r w:rsidR="00C817CB">
        <w:t xml:space="preserve"> zeigt, führ das</w:t>
      </w:r>
      <w:commentRangeStart w:id="2746"/>
      <w:commentRangeStart w:id="2747"/>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2746"/>
      <w:r w:rsidR="00D3622A">
        <w:rPr>
          <w:rStyle w:val="Kommentarzeichen"/>
        </w:rPr>
        <w:commentReference w:id="2746"/>
      </w:r>
      <w:commentRangeEnd w:id="2747"/>
      <w:r w:rsidR="00C817CB">
        <w:rPr>
          <w:rStyle w:val="Kommentarzeichen"/>
        </w:rPr>
        <w:commentReference w:id="2747"/>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3436B59" w:rsidR="00145552" w:rsidRPr="00E81B1B" w:rsidRDefault="00145552" w:rsidP="00145552">
            <w:pPr>
              <w:pStyle w:val="Beschriftung"/>
            </w:pPr>
            <w:bookmarkStart w:id="2748" w:name="_Ref82367860"/>
            <w:bookmarkStart w:id="2749" w:name="_Toc92091844"/>
            <w:r w:rsidRPr="00E81B1B">
              <w:t xml:space="preserve">Abbildung </w:t>
            </w:r>
            <w:r>
              <w:fldChar w:fldCharType="begin"/>
            </w:r>
            <w:r>
              <w:instrText>SEQ Abbildung \* ARABIC</w:instrText>
            </w:r>
            <w:r>
              <w:fldChar w:fldCharType="separate"/>
            </w:r>
            <w:r w:rsidR="00A2726B">
              <w:rPr>
                <w:noProof/>
              </w:rPr>
              <w:t>66</w:t>
            </w:r>
            <w:r>
              <w:fldChar w:fldCharType="end"/>
            </w:r>
            <w:bookmarkEnd w:id="2748"/>
            <w:r w:rsidRPr="00E81B1B">
              <w:t xml:space="preserve"> </w:t>
            </w:r>
            <w:commentRangeStart w:id="2750"/>
            <w:r w:rsidRPr="00E81B1B">
              <w:t>Bruchlasten</w:t>
            </w:r>
            <w:commentRangeEnd w:id="2750"/>
            <w:r w:rsidR="00A038D2">
              <w:rPr>
                <w:rStyle w:val="Kommentarzeichen"/>
                <w:iCs w:val="0"/>
              </w:rPr>
              <w:commentReference w:id="2750"/>
            </w:r>
            <w:r w:rsidRPr="00E81B1B">
              <w:t xml:space="preserve"> der </w:t>
            </w:r>
            <w:commentRangeStart w:id="2751"/>
            <w:r w:rsidRPr="00E81B1B">
              <w:t>Auflagerversuche</w:t>
            </w:r>
            <w:commentRangeEnd w:id="2751"/>
            <w:r w:rsidR="00581F34">
              <w:rPr>
                <w:rStyle w:val="Kommentarzeichen"/>
                <w:iCs w:val="0"/>
              </w:rPr>
              <w:commentReference w:id="2751"/>
            </w:r>
            <w:bookmarkEnd w:id="2749"/>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72022B41" w:rsidR="00145552" w:rsidRPr="00E81B1B" w:rsidRDefault="00145552" w:rsidP="00145552">
            <w:pPr>
              <w:pStyle w:val="Beschriftung"/>
              <w:rPr>
                <w:rFonts w:ascii="ArevSans-Roman" w:hAnsi="ArevSans-Roman" w:cs="ArevSans-Roman"/>
                <w:szCs w:val="20"/>
              </w:rPr>
            </w:pPr>
            <w:bookmarkStart w:id="2752" w:name="_Ref80096412"/>
            <w:bookmarkStart w:id="2753" w:name="_Ref80096407"/>
            <w:bookmarkStart w:id="2754" w:name="_Toc92091845"/>
            <w:r w:rsidRPr="00E81B1B">
              <w:t xml:space="preserve">Abbildung </w:t>
            </w:r>
            <w:r>
              <w:fldChar w:fldCharType="begin"/>
            </w:r>
            <w:r>
              <w:instrText>SEQ Abbildung \* ARABIC</w:instrText>
            </w:r>
            <w:r>
              <w:fldChar w:fldCharType="separate"/>
            </w:r>
            <w:r w:rsidR="00A2726B">
              <w:rPr>
                <w:noProof/>
              </w:rPr>
              <w:t>67</w:t>
            </w:r>
            <w:r>
              <w:fldChar w:fldCharType="end"/>
            </w:r>
            <w:bookmarkEnd w:id="2752"/>
            <w:r w:rsidRPr="00E81B1B">
              <w:t xml:space="preserve"> Last-Verformungs-Diagramm der Auflagersuche</w:t>
            </w:r>
            <w:bookmarkEnd w:id="2753"/>
            <w:bookmarkEnd w:id="2754"/>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2755"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27817147" w14:textId="7D8A4EAE" w:rsidR="00626605" w:rsidRPr="00E81B1B" w:rsidRDefault="00145552" w:rsidP="00145552">
      <w:pPr>
        <w:pStyle w:val="Beschriftung"/>
        <w:rPr>
          <w:rFonts w:ascii="ArevSans-Roman" w:hAnsi="ArevSans-Roman" w:cs="ArevSans-Roman"/>
          <w:szCs w:val="20"/>
        </w:rPr>
      </w:pPr>
      <w:bookmarkStart w:id="2756" w:name="_Ref82373008"/>
      <w:bookmarkStart w:id="2757" w:name="_Toc92091846"/>
      <w:r w:rsidRPr="00E81B1B">
        <w:t xml:space="preserve">Abbildung </w:t>
      </w:r>
      <w:r>
        <w:fldChar w:fldCharType="begin"/>
      </w:r>
      <w:r>
        <w:instrText>SEQ Abbildung \* ARABIC</w:instrText>
      </w:r>
      <w:r>
        <w:fldChar w:fldCharType="separate"/>
      </w:r>
      <w:r w:rsidR="00A2726B">
        <w:rPr>
          <w:noProof/>
        </w:rPr>
        <w:t>68</w:t>
      </w:r>
      <w:r>
        <w:fldChar w:fldCharType="end"/>
      </w:r>
      <w:bookmarkEnd w:id="2755"/>
      <w:bookmarkEnd w:id="2756"/>
      <w:r w:rsidRPr="00E81B1B">
        <w:t xml:space="preserve"> Vergleich der horizontalen und vertikalen Differentialverschiebungen zwischen Holz und Beton an den abgesetz</w:t>
      </w:r>
      <w:r w:rsidR="00B1093F" w:rsidRPr="00E81B1B">
        <w:t>t</w:t>
      </w:r>
      <w:r w:rsidRPr="00E81B1B">
        <w:t>en Auflagern</w:t>
      </w:r>
      <w:bookmarkEnd w:id="2757"/>
    </w:p>
    <w:p w14:paraId="506F29B3" w14:textId="0BB8F737" w:rsidR="760CF52A" w:rsidRPr="00E81B1B" w:rsidRDefault="4C11F93A" w:rsidP="009276B1">
      <w:pPr>
        <w:pStyle w:val="berschrift2"/>
        <w:numPr>
          <w:ilvl w:val="1"/>
          <w:numId w:val="43"/>
        </w:numPr>
      </w:pPr>
      <w:bookmarkStart w:id="2758" w:name="_Toc92091763"/>
      <w:bookmarkStart w:id="2759" w:name="_Toc92092205"/>
      <w:bookmarkStart w:id="2760" w:name="_Toc92092317"/>
      <w:bookmarkStart w:id="2761" w:name="_Toc101333845"/>
      <w:r>
        <w:t xml:space="preserve">Fazit </w:t>
      </w:r>
      <w:commentRangeStart w:id="2762"/>
      <w:r>
        <w:t>und</w:t>
      </w:r>
      <w:commentRangeEnd w:id="2762"/>
      <w:r w:rsidR="19023B21">
        <w:rPr>
          <w:rStyle w:val="Kommentarzeichen"/>
        </w:rPr>
        <w:commentReference w:id="2762"/>
      </w:r>
      <w:r>
        <w:t xml:space="preserve"> Ausblick</w:t>
      </w:r>
      <w:bookmarkEnd w:id="2758"/>
      <w:bookmarkEnd w:id="2759"/>
      <w:bookmarkEnd w:id="2760"/>
      <w:bookmarkEnd w:id="2761"/>
    </w:p>
    <w:p w14:paraId="13358408" w14:textId="6A970F0D"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w:t>
      </w:r>
      <w:r w:rsidR="004A2ADF" w:rsidRPr="00E81B1B">
        <w:rPr>
          <w:rFonts w:eastAsia="Calibri"/>
          <w:szCs w:val="20"/>
        </w:rPr>
        <w:lastRenderedPageBreak/>
        <w:t xml:space="preserve">einen hohen Anteil adhäsiver Bruchflächen. </w:t>
      </w:r>
      <w:r w:rsidRPr="00E81B1B">
        <w:rPr>
          <w:rFonts w:eastAsia="Calibri"/>
          <w:szCs w:val="20"/>
        </w:rPr>
        <w:t xml:space="preserve">In </w:t>
      </w:r>
      <w:sdt>
        <w:sdtPr>
          <w:rPr>
            <w:rFonts w:eastAsia="Calibri"/>
            <w:szCs w:val="20"/>
          </w:rPr>
          <w:id w:val="159204636"/>
          <w:citation/>
        </w:sdtPr>
        <w:sdtEnd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A2ADF" w:rsidRPr="00E81B1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proofErr w:type="spellStart"/>
      <w:r w:rsidR="760CF52A" w:rsidRPr="00E81B1B">
        <w:rPr>
          <w:rFonts w:eastAsia="Calibri"/>
          <w:szCs w:val="20"/>
        </w:rPr>
        <w:t>Rampf</w:t>
      </w:r>
      <w:proofErr w:type="spellEnd"/>
      <w:r w:rsidR="760CF52A" w:rsidRPr="00E81B1B">
        <w:rPr>
          <w:rFonts w:eastAsia="Calibri"/>
          <w:szCs w:val="20"/>
        </w:rPr>
        <w:t xml:space="preserve">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commentRangeStart w:id="2763"/>
      <w:r w:rsidR="00BA0D4B">
        <w:rPr>
          <w:rFonts w:eastAsia="Calibri"/>
          <w:szCs w:val="20"/>
        </w:rPr>
        <w:t xml:space="preserve">andererseits die geplante Klebstoffmenge nicht aufgebracht werden kann. </w:t>
      </w:r>
      <w:commentRangeEnd w:id="2763"/>
      <w:r w:rsidR="00120055">
        <w:rPr>
          <w:rStyle w:val="Kommentarzeichen"/>
        </w:rPr>
        <w:commentReference w:id="2763"/>
      </w:r>
      <w:r w:rsidR="00BA0D4B">
        <w:rPr>
          <w:rFonts w:eastAsia="Calibri"/>
          <w:szCs w:val="20"/>
        </w:rPr>
        <w:t xml:space="preserve">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w:t>
      </w:r>
      <w:r w:rsidR="009D0E0A" w:rsidRPr="00E81B1B">
        <w:rPr>
          <w:rFonts w:eastAsia="Calibri"/>
          <w:szCs w:val="20"/>
        </w:rPr>
        <w:lastRenderedPageBreak/>
        <w:t xml:space="preserve">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DBE2F1D" w14:textId="77777777" w:rsidR="007B714A" w:rsidRPr="00E81B1B" w:rsidRDefault="007B714A" w:rsidP="0075290C">
      <w:pPr>
        <w:pStyle w:val="berschrift1"/>
        <w:numPr>
          <w:ilvl w:val="0"/>
          <w:numId w:val="43"/>
        </w:numPr>
      </w:pPr>
      <w:bookmarkStart w:id="2764" w:name="_Toc101333846"/>
      <w:bookmarkStart w:id="2765" w:name="_Toc92091764"/>
      <w:bookmarkStart w:id="2766" w:name="_Toc92092206"/>
      <w:bookmarkStart w:id="2767" w:name="_Toc92092318"/>
      <w:r>
        <w:t>Schallschutz</w:t>
      </w:r>
      <w:bookmarkEnd w:id="2764"/>
    </w:p>
    <w:p w14:paraId="4D945573" w14:textId="42BD36BA" w:rsidR="00165014" w:rsidRDefault="00465495" w:rsidP="007B714A">
      <w:pPr>
        <w:rPr>
          <w:ins w:id="2768" w:author="Carsten Hein" w:date="2022-03-20T16:48:00Z"/>
        </w:rPr>
      </w:pPr>
      <w:ins w:id="2769" w:author="Carsten Hein" w:date="2022-03-20T16:43:00Z">
        <w:r>
          <w:t>D</w:t>
        </w:r>
      </w:ins>
      <w:ins w:id="2770" w:author="Carsten Hein" w:date="2022-03-20T16:44:00Z">
        <w:r w:rsidR="00544D94">
          <w:t>er</w:t>
        </w:r>
        <w:r>
          <w:t xml:space="preserve"> </w:t>
        </w:r>
        <w:r w:rsidR="00544D94">
          <w:t xml:space="preserve">Einsatz </w:t>
        </w:r>
        <w:r>
          <w:t xml:space="preserve">von Holzbetonverbundkonstruktionen </w:t>
        </w:r>
      </w:ins>
      <w:ins w:id="2771" w:author="Carsten Hein" w:date="2022-03-20T16:45:00Z">
        <w:r w:rsidR="00485426">
          <w:t xml:space="preserve">erlaubt eine Optimierung der Tragwerkskonstruktion, Vorfertigung und geringeres Gewicht machen die Konstruktion – statisch </w:t>
        </w:r>
        <w:r w:rsidR="002B4A91">
          <w:t>–</w:t>
        </w:r>
        <w:r w:rsidR="00485426">
          <w:t xml:space="preserve"> effektiver</w:t>
        </w:r>
        <w:r w:rsidR="002B4A91">
          <w:t xml:space="preserve">. </w:t>
        </w:r>
      </w:ins>
      <w:ins w:id="2772" w:author="Carsten Hein" w:date="2022-03-20T16:46:00Z">
        <w:r w:rsidR="002B4A91">
          <w:t xml:space="preserve">Das geringere Gewicht führt aber zu </w:t>
        </w:r>
        <w:r w:rsidR="00C7109C">
          <w:t>Herausforderungen im Schallschutz. Bei her</w:t>
        </w:r>
      </w:ins>
      <w:ins w:id="2773" w:author="Carsten Hein" w:date="2022-03-20T16:47:00Z">
        <w:r w:rsidR="00C7109C">
          <w:t xml:space="preserve">kömmlichen Stahlbetonflachdecken </w:t>
        </w:r>
        <w:r w:rsidR="003A698E">
          <w:t xml:space="preserve">ist </w:t>
        </w:r>
      </w:ins>
      <w:ins w:id="2774" w:author="Carsten Hein" w:date="2022-03-20T16:54:00Z">
        <w:r w:rsidR="00F472E4">
          <w:t>so viel</w:t>
        </w:r>
      </w:ins>
      <w:ins w:id="2775" w:author="Carsten Hein" w:date="2022-03-20T16:47:00Z">
        <w:r w:rsidR="003A698E">
          <w:t xml:space="preserve"> </w:t>
        </w:r>
        <w:r w:rsidR="00165014">
          <w:t>akustische</w:t>
        </w:r>
        <w:r w:rsidR="003A698E">
          <w:t xml:space="preserve"> Masse vorhanden, dass Schallschutzuntersuchungen </w:t>
        </w:r>
      </w:ins>
      <w:ins w:id="2776" w:author="Carsten Hein" w:date="2022-03-20T16:48:00Z">
        <w:r w:rsidR="00165014">
          <w:t xml:space="preserve">nicht (oder nur sehr vereinfacht) </w:t>
        </w:r>
      </w:ins>
      <w:ins w:id="2777" w:author="Carsten Hein" w:date="2022-03-20T16:54:00Z">
        <w:r w:rsidR="00F472E4">
          <w:t>erforderlich</w:t>
        </w:r>
      </w:ins>
      <w:ins w:id="2778" w:author="Carsten Hein" w:date="2022-03-20T16:48:00Z">
        <w:r w:rsidR="00165014">
          <w:t xml:space="preserve"> sind.</w:t>
        </w:r>
      </w:ins>
    </w:p>
    <w:p w14:paraId="495A7211" w14:textId="53CDB3A4" w:rsidR="0075290C" w:rsidRDefault="00D76C5A" w:rsidP="007B714A">
      <w:pPr>
        <w:rPr>
          <w:ins w:id="2779" w:author="Carsten Hein" w:date="2022-04-20T11:41:00Z"/>
        </w:rPr>
      </w:pPr>
      <w:ins w:id="2780" w:author="Carsten Hein" w:date="2022-03-20T16:48:00Z">
        <w:r w:rsidRPr="00DB0123">
          <w:t xml:space="preserve">Bei HBV Systemen muss der Schallschutz der </w:t>
        </w:r>
      </w:ins>
      <w:ins w:id="2781" w:author="Carsten Hein" w:date="2022-03-20T16:49:00Z">
        <w:r w:rsidRPr="00DB0123">
          <w:t xml:space="preserve">Deckensysteme </w:t>
        </w:r>
        <w:r w:rsidR="00DB0123" w:rsidRPr="00DB0123">
          <w:t xml:space="preserve">genauer untersucht werden. </w:t>
        </w:r>
      </w:ins>
      <w:commentRangeStart w:id="2782"/>
      <w:del w:id="2783" w:author="Carsten Hein" w:date="2022-03-20T16:51:00Z">
        <w:r w:rsidR="0075290C" w:rsidRPr="00DB0123" w:rsidDel="00387F1E">
          <w:delText>Von Seiten der Akustik</w:delText>
        </w:r>
      </w:del>
      <w:ins w:id="2784" w:author="Carsten Hein" w:date="2022-03-20T16:51:00Z">
        <w:r w:rsidR="00387F1E">
          <w:t>Im Rahmen des Forschungsprojektes</w:t>
        </w:r>
      </w:ins>
      <w:r w:rsidR="0075290C" w:rsidRPr="00DB0123">
        <w:t xml:space="preserve"> wurden die schalltechnischen Eigenschaften </w:t>
      </w:r>
      <w:del w:id="2785" w:author="Carsten Hein" w:date="2022-04-20T11:41:00Z">
        <w:r w:rsidR="0075290C" w:rsidRPr="00DB0123" w:rsidDel="00FD74EA">
          <w:delText xml:space="preserve">fünf </w:delText>
        </w:r>
      </w:del>
      <w:r w:rsidR="0075290C" w:rsidRPr="00DB0123">
        <w:t xml:space="preserve">verschiedener Holz-Beton-Verbund-Deckenkonstruktionen rechnerisch bewertet. </w:t>
      </w:r>
      <w:ins w:id="2786" w:author="Carsten Hein" w:date="2022-03-20T16:51:00Z">
        <w:r w:rsidR="00387F1E">
          <w:t xml:space="preserve">Eine messtechnische Bewertung </w:t>
        </w:r>
        <w:r w:rsidR="002E721F">
          <w:t>ist nicht möglich, da die vorgesehene</w:t>
        </w:r>
      </w:ins>
      <w:ins w:id="2787" w:author="Carsten Hein" w:date="2022-04-20T11:41:00Z">
        <w:r w:rsidR="00FD74EA">
          <w:t>n</w:t>
        </w:r>
      </w:ins>
      <w:ins w:id="2788" w:author="Carsten Hein" w:date="2022-03-20T16:51:00Z">
        <w:r w:rsidR="002E721F">
          <w:t xml:space="preserve"> </w:t>
        </w:r>
      </w:ins>
      <w:ins w:id="2789" w:author="Carsten Hein" w:date="2022-04-20T11:38:00Z">
        <w:r w:rsidR="00403709">
          <w:t>Demonstratoren</w:t>
        </w:r>
      </w:ins>
      <w:ins w:id="2790" w:author="Carsten Hein" w:date="2022-03-20T16:52:00Z">
        <w:r w:rsidR="008F1A41">
          <w:t xml:space="preserve"> </w:t>
        </w:r>
      </w:ins>
      <w:ins w:id="2791" w:author="Carsten Hein" w:date="2022-04-20T11:41:00Z">
        <w:r w:rsidR="00FD74EA">
          <w:t xml:space="preserve">für Messungen </w:t>
        </w:r>
      </w:ins>
      <w:ins w:id="2792" w:author="Carsten Hein" w:date="2022-03-20T16:52:00Z">
        <w:r w:rsidR="002E721F">
          <w:t xml:space="preserve">nicht </w:t>
        </w:r>
        <w:r w:rsidR="008F1A41">
          <w:t xml:space="preserve">ausreichen. Zur Messung des Luft- und Trittschallschutzes wären </w:t>
        </w:r>
      </w:ins>
      <w:ins w:id="2793" w:author="Carsten Hein" w:date="2022-04-20T11:39:00Z">
        <w:r w:rsidR="00DC125E">
          <w:t>zwei komplette Räume</w:t>
        </w:r>
      </w:ins>
      <w:ins w:id="2794" w:author="Carsten Hein" w:date="2022-03-20T16:53:00Z">
        <w:r w:rsidR="00D36D6C">
          <w:t xml:space="preserve"> </w:t>
        </w:r>
        <w:r w:rsidR="00192D8D">
          <w:t>erforderlich</w:t>
        </w:r>
      </w:ins>
      <w:ins w:id="2795" w:author="Carsten Hein" w:date="2022-04-20T11:39:00Z">
        <w:r w:rsidR="00DC125E">
          <w:t xml:space="preserve"> inkl. Aller Decken, Wände und Fassaden</w:t>
        </w:r>
      </w:ins>
      <w:ins w:id="2796" w:author="Carsten Hein" w:date="2022-03-20T16:54:00Z">
        <w:r w:rsidR="00192D8D">
          <w:t xml:space="preserve">. </w:t>
        </w:r>
      </w:ins>
      <w:r w:rsidR="0075290C" w:rsidRPr="00DB0123">
        <w:t xml:space="preserve">Die folgenden Kapitel fassen die Ergebnisse dieser rechnerischen Untersuchungen </w:t>
      </w:r>
      <w:ins w:id="2797" w:author="Carsten Hein" w:date="2022-04-20T11:40:00Z">
        <w:r w:rsidR="00FB3133">
          <w:t xml:space="preserve">ohne </w:t>
        </w:r>
        <w:r w:rsidR="001866D2">
          <w:t xml:space="preserve">Messungen am gebauten System </w:t>
        </w:r>
      </w:ins>
      <w:r w:rsidR="0075290C" w:rsidRPr="00DB0123">
        <w:t>sowie die zu betrachtenden konstruktiven Hinweise zusammen.</w:t>
      </w:r>
    </w:p>
    <w:p w14:paraId="1AA482EB" w14:textId="77777777" w:rsidR="00EF182D" w:rsidRDefault="00BF2B45" w:rsidP="007B714A">
      <w:pPr>
        <w:rPr>
          <w:ins w:id="2798" w:author="Carsten Hein" w:date="2022-04-20T12:10:00Z"/>
          <w:highlight w:val="yellow"/>
        </w:rPr>
      </w:pPr>
      <w:ins w:id="2799" w:author="Carsten Hein" w:date="2022-04-20T11:42:00Z">
        <w:r w:rsidRPr="00B13136">
          <w:rPr>
            <w:highlight w:val="yellow"/>
            <w:rPrChange w:id="2800" w:author="Carsten Hein" w:date="2022-04-20T11:55:00Z">
              <w:rPr/>
            </w:rPrChange>
          </w:rPr>
          <w:t>Der Ansatz für die Optimierung der Konstruktion war</w:t>
        </w:r>
        <w:r w:rsidR="00F969BA" w:rsidRPr="00B13136">
          <w:rPr>
            <w:highlight w:val="yellow"/>
            <w:rPrChange w:id="2801" w:author="Carsten Hein" w:date="2022-04-20T11:55:00Z">
              <w:rPr/>
            </w:rPrChange>
          </w:rPr>
          <w:t>, mit minimalem Materialeinsatz</w:t>
        </w:r>
      </w:ins>
      <w:ins w:id="2802" w:author="Carsten Hein" w:date="2022-04-20T11:43:00Z">
        <w:r w:rsidR="00F969BA" w:rsidRPr="00B13136">
          <w:rPr>
            <w:highlight w:val="yellow"/>
            <w:rPrChange w:id="2803" w:author="Carsten Hein" w:date="2022-04-20T11:55:00Z">
              <w:rPr/>
            </w:rPrChange>
          </w:rPr>
          <w:t xml:space="preserve"> den Schallschutz zu erreichen</w:t>
        </w:r>
        <w:r w:rsidR="00F87969" w:rsidRPr="00B13136">
          <w:rPr>
            <w:highlight w:val="yellow"/>
            <w:rPrChange w:id="2804" w:author="Carsten Hein" w:date="2022-04-20T11:55:00Z">
              <w:rPr/>
            </w:rPrChange>
          </w:rPr>
          <w:t xml:space="preserve">, der erforderlich ist. Bei der Entwicklung der zu untersuchenden Varianten </w:t>
        </w:r>
        <w:r w:rsidR="00C20B50" w:rsidRPr="00B13136">
          <w:rPr>
            <w:highlight w:val="yellow"/>
            <w:rPrChange w:id="2805" w:author="Carsten Hein" w:date="2022-04-20T11:55:00Z">
              <w:rPr/>
            </w:rPrChange>
          </w:rPr>
          <w:t>wurde schnell klar</w:t>
        </w:r>
      </w:ins>
      <w:ins w:id="2806" w:author="Carsten Hein" w:date="2022-04-20T11:44:00Z">
        <w:r w:rsidR="00C20B50" w:rsidRPr="00B13136">
          <w:rPr>
            <w:highlight w:val="yellow"/>
            <w:rPrChange w:id="2807" w:author="Carsten Hein" w:date="2022-04-20T11:55:00Z">
              <w:rPr/>
            </w:rPrChange>
          </w:rPr>
          <w:t>, dass beim Einsatz der Decke zwischen Büro</w:t>
        </w:r>
        <w:r w:rsidR="009A0B1E" w:rsidRPr="00B13136">
          <w:rPr>
            <w:highlight w:val="yellow"/>
            <w:rPrChange w:id="2808" w:author="Carsten Hein" w:date="2022-04-20T11:55:00Z">
              <w:rPr/>
            </w:rPrChange>
          </w:rPr>
          <w:t xml:space="preserve">bau und Wohnungsbau zu unterscheiden ist. </w:t>
        </w:r>
      </w:ins>
    </w:p>
    <w:p w14:paraId="7D767B3D" w14:textId="2521BEE1" w:rsidR="001866D2" w:rsidRDefault="009A0B1E" w:rsidP="007B714A">
      <w:pPr>
        <w:rPr>
          <w:ins w:id="2809" w:author="Carsten Hein" w:date="2022-04-20T11:52:00Z"/>
        </w:rPr>
      </w:pPr>
      <w:ins w:id="2810" w:author="Carsten Hein" w:date="2022-04-20T11:44:00Z">
        <w:r w:rsidRPr="00B13136">
          <w:rPr>
            <w:highlight w:val="yellow"/>
            <w:rPrChange w:id="2811" w:author="Carsten Hein" w:date="2022-04-20T11:55:00Z">
              <w:rPr/>
            </w:rPrChange>
          </w:rPr>
          <w:t>In Bürogebäuden kann davon ausge</w:t>
        </w:r>
      </w:ins>
      <w:ins w:id="2812" w:author="Carsten Hein" w:date="2022-04-20T11:45:00Z">
        <w:r w:rsidRPr="00B13136">
          <w:rPr>
            <w:highlight w:val="yellow"/>
            <w:rPrChange w:id="2813" w:author="Carsten Hein" w:date="2022-04-20T11:55:00Z">
              <w:rPr/>
            </w:rPrChange>
          </w:rPr>
          <w:t xml:space="preserve">gangen werden, dass ein </w:t>
        </w:r>
        <w:r w:rsidR="00D42A6E" w:rsidRPr="00B13136">
          <w:rPr>
            <w:highlight w:val="yellow"/>
            <w:rPrChange w:id="2814" w:author="Carsten Hein" w:date="2022-04-20T11:55:00Z">
              <w:rPr/>
            </w:rPrChange>
          </w:rPr>
          <w:t xml:space="preserve">Hohlraum- oder Doppelboden eingesetzt wird. Unterseitig ist ein TGA Register vorgesehen. </w:t>
        </w:r>
      </w:ins>
      <w:ins w:id="2815" w:author="Carsten Hein" w:date="2022-04-20T11:46:00Z">
        <w:r w:rsidR="00835B0E" w:rsidRPr="00B13136">
          <w:rPr>
            <w:highlight w:val="yellow"/>
            <w:rPrChange w:id="2816" w:author="Carsten Hein" w:date="2022-04-20T11:55:00Z">
              <w:rPr/>
            </w:rPrChange>
          </w:rPr>
          <w:t>Dies schließt eine akustisch wirksame Unterdecke aus, während das TGA Register für eine</w:t>
        </w:r>
        <w:r w:rsidR="006C3E51" w:rsidRPr="00B13136">
          <w:rPr>
            <w:highlight w:val="yellow"/>
            <w:rPrChange w:id="2817" w:author="Carsten Hein" w:date="2022-04-20T11:55:00Z">
              <w:rPr/>
            </w:rPrChange>
          </w:rPr>
          <w:t>n</w:t>
        </w:r>
        <w:r w:rsidR="00835B0E" w:rsidRPr="00B13136">
          <w:rPr>
            <w:highlight w:val="yellow"/>
            <w:rPrChange w:id="2818" w:author="Carsten Hein" w:date="2022-04-20T11:55:00Z">
              <w:rPr/>
            </w:rPrChange>
          </w:rPr>
          <w:t xml:space="preserve"> optimale</w:t>
        </w:r>
        <w:r w:rsidR="006C3E51" w:rsidRPr="00B13136">
          <w:rPr>
            <w:highlight w:val="yellow"/>
            <w:rPrChange w:id="2819" w:author="Carsten Hein" w:date="2022-04-20T11:55:00Z">
              <w:rPr/>
            </w:rPrChange>
          </w:rPr>
          <w:t>n Wirk</w:t>
        </w:r>
      </w:ins>
      <w:ins w:id="2820" w:author="Carsten Hein" w:date="2022-04-20T11:47:00Z">
        <w:r w:rsidR="006C3E51" w:rsidRPr="00B13136">
          <w:rPr>
            <w:highlight w:val="yellow"/>
            <w:rPrChange w:id="2821" w:author="Carsten Hein" w:date="2022-04-20T11:55:00Z">
              <w:rPr/>
            </w:rPrChange>
          </w:rPr>
          <w:t xml:space="preserve">ungsgrad </w:t>
        </w:r>
        <w:r w:rsidR="000B4217" w:rsidRPr="00B13136">
          <w:rPr>
            <w:highlight w:val="yellow"/>
            <w:rPrChange w:id="2822" w:author="Carsten Hein" w:date="2022-04-20T11:55:00Z">
              <w:rPr/>
            </w:rPrChange>
          </w:rPr>
          <w:t>nicht komplett geschlossen sein soll (umlaufende Fuge zur Luftumspülung)</w:t>
        </w:r>
        <w:r w:rsidR="006C768E" w:rsidRPr="00B13136">
          <w:rPr>
            <w:highlight w:val="yellow"/>
            <w:rPrChange w:id="2823" w:author="Carsten Hein" w:date="2022-04-20T11:55:00Z">
              <w:rPr/>
            </w:rPrChange>
          </w:rPr>
          <w:t xml:space="preserve">. Damit </w:t>
        </w:r>
      </w:ins>
      <w:ins w:id="2824" w:author="Carsten Hein" w:date="2022-04-20T11:48:00Z">
        <w:r w:rsidR="006C768E" w:rsidRPr="00B13136">
          <w:rPr>
            <w:highlight w:val="yellow"/>
            <w:rPrChange w:id="2825" w:author="Carsten Hein" w:date="2022-04-20T11:55:00Z">
              <w:rPr/>
            </w:rPrChange>
          </w:rPr>
          <w:t xml:space="preserve">bleibt für das </w:t>
        </w:r>
      </w:ins>
      <w:ins w:id="2826" w:author="Carsten Hein" w:date="2022-04-20T11:50:00Z">
        <w:r w:rsidR="005A3D60" w:rsidRPr="00B13136">
          <w:rPr>
            <w:highlight w:val="yellow"/>
            <w:rPrChange w:id="2827" w:author="Carsten Hein" w:date="2022-04-20T11:55:00Z">
              <w:rPr/>
            </w:rPrChange>
          </w:rPr>
          <w:t>Akustikkonzept nur eine Option (im folgenden B1 bezeichnet</w:t>
        </w:r>
      </w:ins>
      <w:ins w:id="2828" w:author="Carsten Hein" w:date="2022-04-20T11:51:00Z">
        <w:r w:rsidR="005A3D60" w:rsidRPr="00B13136">
          <w:rPr>
            <w:highlight w:val="yellow"/>
            <w:rPrChange w:id="2829" w:author="Carsten Hein" w:date="2022-04-20T11:55:00Z">
              <w:rPr/>
            </w:rPrChange>
          </w:rPr>
          <w:t>)</w:t>
        </w:r>
        <w:r w:rsidR="004F0ED5" w:rsidRPr="00B13136">
          <w:rPr>
            <w:highlight w:val="yellow"/>
            <w:rPrChange w:id="2830" w:author="Carsten Hein" w:date="2022-04-20T11:55:00Z">
              <w:rPr/>
            </w:rPrChange>
          </w:rPr>
          <w:t xml:space="preserve">. Abhängig von der Art des </w:t>
        </w:r>
        <w:proofErr w:type="spellStart"/>
        <w:r w:rsidR="004F0ED5" w:rsidRPr="00B13136">
          <w:rPr>
            <w:highlight w:val="yellow"/>
            <w:rPrChange w:id="2831" w:author="Carsten Hein" w:date="2022-04-20T11:55:00Z">
              <w:rPr/>
            </w:rPrChange>
          </w:rPr>
          <w:t>Holhlraum</w:t>
        </w:r>
        <w:proofErr w:type="spellEnd"/>
        <w:r w:rsidR="004F0ED5" w:rsidRPr="00B13136">
          <w:rPr>
            <w:highlight w:val="yellow"/>
            <w:rPrChange w:id="2832" w:author="Carsten Hein" w:date="2022-04-20T11:55:00Z">
              <w:rPr/>
            </w:rPrChange>
          </w:rPr>
          <w:t xml:space="preserve">-/Doppelbodens </w:t>
        </w:r>
        <w:r w:rsidR="0005044C" w:rsidRPr="00B13136">
          <w:rPr>
            <w:highlight w:val="yellow"/>
            <w:rPrChange w:id="2833" w:author="Carsten Hein" w:date="2022-04-20T11:55:00Z">
              <w:rPr/>
            </w:rPrChange>
          </w:rPr>
          <w:t xml:space="preserve">wird die Deckenstärke zur </w:t>
        </w:r>
      </w:ins>
      <w:ins w:id="2834" w:author="Carsten Hein" w:date="2022-04-20T11:52:00Z">
        <w:r w:rsidR="0005044C" w:rsidRPr="00B13136">
          <w:rPr>
            <w:highlight w:val="yellow"/>
            <w:rPrChange w:id="2835" w:author="Carsten Hein" w:date="2022-04-20T11:55:00Z">
              <w:rPr/>
            </w:rPrChange>
          </w:rPr>
          <w:t xml:space="preserve">Erreichung des Schallschutzes </w:t>
        </w:r>
      </w:ins>
      <w:ins w:id="2836" w:author="Carsten Hein" w:date="2022-04-20T11:55:00Z">
        <w:r w:rsidR="00F81AC6" w:rsidRPr="00B13136">
          <w:rPr>
            <w:highlight w:val="yellow"/>
            <w:rPrChange w:id="2837" w:author="Carsten Hein" w:date="2022-04-20T11:55:00Z">
              <w:rPr/>
            </w:rPrChange>
          </w:rPr>
          <w:t>variiert</w:t>
        </w:r>
      </w:ins>
      <w:ins w:id="2838" w:author="Carsten Hein" w:date="2022-04-20T11:52:00Z">
        <w:r w:rsidR="002E2ED1" w:rsidRPr="00B13136">
          <w:rPr>
            <w:highlight w:val="yellow"/>
            <w:rPrChange w:id="2839" w:author="Carsten Hein" w:date="2022-04-20T11:55:00Z">
              <w:rPr/>
            </w:rPrChange>
          </w:rPr>
          <w:t>.</w:t>
        </w:r>
      </w:ins>
    </w:p>
    <w:p w14:paraId="09F0922A" w14:textId="53AAA07A" w:rsidR="002E2ED1" w:rsidRPr="00E81B1B" w:rsidRDefault="003772C6" w:rsidP="007B714A">
      <w:ins w:id="2840" w:author="Carsten Hein" w:date="2022-04-20T12:12:00Z">
        <w:r w:rsidRPr="006422DB">
          <w:rPr>
            <w:highlight w:val="yellow"/>
            <w:rPrChange w:id="2841" w:author="Carsten Hein" w:date="2022-04-20T12:16:00Z">
              <w:rPr/>
            </w:rPrChange>
          </w:rPr>
          <w:t xml:space="preserve">Für die Wohngebäude </w:t>
        </w:r>
      </w:ins>
      <w:ins w:id="2842" w:author="Carsten Hein" w:date="2022-04-20T12:13:00Z">
        <w:r w:rsidRPr="006422DB">
          <w:rPr>
            <w:highlight w:val="yellow"/>
            <w:rPrChange w:id="2843" w:author="Carsten Hein" w:date="2022-04-20T12:16:00Z">
              <w:rPr/>
            </w:rPrChange>
          </w:rPr>
          <w:t xml:space="preserve">wurden </w:t>
        </w:r>
        <w:r w:rsidR="001E3E99" w:rsidRPr="006422DB">
          <w:rPr>
            <w:highlight w:val="yellow"/>
            <w:rPrChange w:id="2844" w:author="Carsten Hein" w:date="2022-04-20T12:16:00Z">
              <w:rPr/>
            </w:rPrChange>
          </w:rPr>
          <w:t xml:space="preserve">verschiedene Varianten entwickelt. Es wurden Varianten mit und ohne Unterdecke </w:t>
        </w:r>
        <w:r w:rsidR="00671360" w:rsidRPr="006422DB">
          <w:rPr>
            <w:highlight w:val="yellow"/>
            <w:rPrChange w:id="2845" w:author="Carsten Hein" w:date="2022-04-20T12:16:00Z">
              <w:rPr/>
            </w:rPrChange>
          </w:rPr>
          <w:t>und unterschiedlichem Aus</w:t>
        </w:r>
      </w:ins>
      <w:ins w:id="2846" w:author="Carsten Hein" w:date="2022-04-20T12:14:00Z">
        <w:r w:rsidR="00671360" w:rsidRPr="006422DB">
          <w:rPr>
            <w:highlight w:val="yellow"/>
            <w:rPrChange w:id="2847" w:author="Carsten Hein" w:date="2022-04-20T12:16:00Z">
              <w:rPr/>
            </w:rPrChange>
          </w:rPr>
          <w:t>bau untersucht.</w:t>
        </w:r>
        <w:r w:rsidR="00F738E2" w:rsidRPr="006422DB">
          <w:rPr>
            <w:highlight w:val="yellow"/>
            <w:rPrChange w:id="2848" w:author="Carsten Hein" w:date="2022-04-20T12:16:00Z">
              <w:rPr/>
            </w:rPrChange>
          </w:rPr>
          <w:t xml:space="preserve"> Alle Varianten sind in </w:t>
        </w:r>
      </w:ins>
      <w:ins w:id="2849" w:author="Carsten Hein" w:date="2022-04-20T12:15:00Z">
        <w:r w:rsidR="0090526F" w:rsidRPr="006422DB">
          <w:rPr>
            <w:highlight w:val="yellow"/>
            <w:rPrChange w:id="2850" w:author="Carsten Hein" w:date="2022-04-20T12:16:00Z">
              <w:rPr/>
            </w:rPrChange>
          </w:rPr>
          <w:fldChar w:fldCharType="begin"/>
        </w:r>
        <w:r w:rsidR="0090526F" w:rsidRPr="006422DB">
          <w:rPr>
            <w:highlight w:val="yellow"/>
            <w:rPrChange w:id="2851" w:author="Carsten Hein" w:date="2022-04-20T12:16:00Z">
              <w:rPr/>
            </w:rPrChange>
          </w:rPr>
          <w:instrText xml:space="preserve"> REF _Ref101349353 \h </w:instrText>
        </w:r>
      </w:ins>
      <w:r w:rsidR="006422DB">
        <w:rPr>
          <w:highlight w:val="yellow"/>
        </w:rPr>
        <w:instrText xml:space="preserve"> \* MERGEFORMAT </w:instrText>
      </w:r>
      <w:r w:rsidR="0090526F" w:rsidRPr="006422DB">
        <w:rPr>
          <w:highlight w:val="yellow"/>
          <w:rPrChange w:id="2852" w:author="Carsten Hein" w:date="2022-04-20T12:16:00Z">
            <w:rPr>
              <w:highlight w:val="yellow"/>
            </w:rPr>
          </w:rPrChange>
        </w:rPr>
      </w:r>
      <w:r w:rsidR="0090526F" w:rsidRPr="006422DB">
        <w:rPr>
          <w:highlight w:val="yellow"/>
          <w:rPrChange w:id="2853" w:author="Carsten Hein" w:date="2022-04-20T12:16:00Z">
            <w:rPr/>
          </w:rPrChange>
        </w:rPr>
        <w:fldChar w:fldCharType="separate"/>
      </w:r>
      <w:ins w:id="2854" w:author="Carsten Hein" w:date="2022-04-20T12:15:00Z">
        <w:r w:rsidR="0090526F" w:rsidRPr="006422DB">
          <w:rPr>
            <w:highlight w:val="yellow"/>
            <w:rPrChange w:id="2855" w:author="Carsten Hein" w:date="2022-04-20T12:16:00Z">
              <w:rPr/>
            </w:rPrChange>
          </w:rPr>
          <w:t xml:space="preserve">Tabelle </w:t>
        </w:r>
        <w:r w:rsidR="0090526F" w:rsidRPr="006422DB">
          <w:rPr>
            <w:noProof/>
            <w:highlight w:val="yellow"/>
            <w:rPrChange w:id="2856" w:author="Carsten Hein" w:date="2022-04-20T12:16:00Z">
              <w:rPr>
                <w:noProof/>
              </w:rPr>
            </w:rPrChange>
          </w:rPr>
          <w:t>16</w:t>
        </w:r>
        <w:r w:rsidR="0090526F" w:rsidRPr="006422DB">
          <w:rPr>
            <w:highlight w:val="yellow"/>
            <w:rPrChange w:id="2857" w:author="Carsten Hein" w:date="2022-04-20T12:16:00Z">
              <w:rPr/>
            </w:rPrChange>
          </w:rPr>
          <w:fldChar w:fldCharType="end"/>
        </w:r>
        <w:r w:rsidR="0090526F" w:rsidRPr="006422DB">
          <w:rPr>
            <w:highlight w:val="yellow"/>
            <w:rPrChange w:id="2858" w:author="Carsten Hein" w:date="2022-04-20T12:16:00Z">
              <w:rPr/>
            </w:rPrChange>
          </w:rPr>
          <w:t xml:space="preserve"> mit Systemskizzen</w:t>
        </w:r>
      </w:ins>
      <w:ins w:id="2859" w:author="Carsten Hein" w:date="2022-04-20T12:14:00Z">
        <w:r w:rsidR="00F738E2" w:rsidRPr="006422DB">
          <w:rPr>
            <w:highlight w:val="yellow"/>
            <w:rPrChange w:id="2860" w:author="Carsten Hein" w:date="2022-04-20T12:16:00Z">
              <w:rPr/>
            </w:rPrChange>
          </w:rPr>
          <w:t xml:space="preserve"> zusammengestellt.</w:t>
        </w:r>
      </w:ins>
    </w:p>
    <w:p w14:paraId="25B7786A" w14:textId="1F288F56" w:rsidR="007B714A" w:rsidRPr="00E81B1B" w:rsidRDefault="007B714A" w:rsidP="0075290C">
      <w:pPr>
        <w:pStyle w:val="berschrift2"/>
        <w:numPr>
          <w:ilvl w:val="1"/>
          <w:numId w:val="43"/>
        </w:numPr>
      </w:pPr>
      <w:bookmarkStart w:id="2861" w:name="_Toc101333847"/>
      <w:r>
        <w:t>Untersuchte Varianten</w:t>
      </w:r>
      <w:commentRangeEnd w:id="2782"/>
      <w:r w:rsidR="00066E5D">
        <w:rPr>
          <w:rStyle w:val="Kommentarzeichen"/>
          <w:rFonts w:ascii="Myriad Pro" w:eastAsiaTheme="minorHAnsi" w:hAnsi="Myriad Pro" w:cstheme="minorBidi"/>
          <w:b w:val="0"/>
        </w:rPr>
        <w:commentReference w:id="2782"/>
      </w:r>
      <w:bookmarkEnd w:id="2861"/>
    </w:p>
    <w:p w14:paraId="0233324A" w14:textId="44563C14"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w:t>
      </w:r>
      <w:ins w:id="2862" w:author="Carsten Hein" w:date="2022-04-20T12:06:00Z">
        <w:r w:rsidR="00037520">
          <w:t>t</w:t>
        </w:r>
      </w:ins>
      <w:r>
        <w:t xml:space="preserve"> den</w:t>
      </w:r>
      <w:r w:rsidRPr="00E81B1B">
        <w:t xml:space="preserve"> </w:t>
      </w:r>
      <w:ins w:id="2863" w:author="Carsten Hein" w:date="2022-04-20T12:06:00Z">
        <w:r w:rsidR="00BF183A">
          <w:t>Bret</w:t>
        </w:r>
      </w:ins>
      <w:ins w:id="2864" w:author="Carsten Hein" w:date="2022-04-20T12:12:00Z">
        <w:r w:rsidR="00B57433">
          <w:t>t</w:t>
        </w:r>
      </w:ins>
      <w:ins w:id="2865" w:author="Carsten Hein" w:date="2022-04-20T12:06:00Z">
        <w:r w:rsidR="00BF183A">
          <w:t>schichtho</w:t>
        </w:r>
      </w:ins>
      <w:del w:id="2866" w:author="Carsten Hein" w:date="2022-04-20T12:06:00Z">
        <w:r w:rsidRPr="00E81B1B" w:rsidDel="00BF183A">
          <w:delText>Ho</w:delText>
        </w:r>
      </w:del>
      <w:r w:rsidRPr="00E81B1B">
        <w:t xml:space="preserve">lzträgern </w:t>
      </w:r>
      <w:commentRangeStart w:id="2867"/>
      <w:r>
        <w:t>gekoppelt</w:t>
      </w:r>
      <w:r w:rsidRPr="00E81B1B">
        <w:t xml:space="preserve"> </w:t>
      </w:r>
      <w:commentRangeEnd w:id="2867"/>
      <w:r>
        <w:commentReference w:id="2867"/>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0F4B2D20" w14:textId="77777777" w:rsidR="00A83DD9" w:rsidRDefault="00A83DD9">
      <w:pPr>
        <w:spacing w:before="0" w:after="160" w:line="259" w:lineRule="auto"/>
        <w:jc w:val="left"/>
        <w:rPr>
          <w:ins w:id="2868" w:author="Carsten Hein" w:date="2022-04-20T12:04:00Z"/>
          <w:iCs/>
          <w:sz w:val="16"/>
          <w:szCs w:val="18"/>
        </w:rPr>
      </w:pPr>
      <w:ins w:id="2869" w:author="Carsten Hein" w:date="2022-04-20T12:04:00Z">
        <w:r>
          <w:br w:type="page"/>
        </w:r>
      </w:ins>
    </w:p>
    <w:p w14:paraId="4E34ED3D" w14:textId="5008681C" w:rsidR="007B714A" w:rsidRPr="00E81B1B" w:rsidRDefault="007B714A" w:rsidP="007B714A">
      <w:pPr>
        <w:pStyle w:val="Beschriftung"/>
      </w:pPr>
      <w:bookmarkStart w:id="2870" w:name="_Ref101349353"/>
      <w:r w:rsidRPr="00E81B1B">
        <w:lastRenderedPageBreak/>
        <w:t xml:space="preserve">Tabelle </w:t>
      </w:r>
      <w:r w:rsidRPr="00E81B1B">
        <w:fldChar w:fldCharType="begin"/>
      </w:r>
      <w:r w:rsidRPr="00E81B1B">
        <w:instrText>SEQ Tabelle \* ARABIC</w:instrText>
      </w:r>
      <w:r w:rsidRPr="00E81B1B">
        <w:fldChar w:fldCharType="separate"/>
      </w:r>
      <w:ins w:id="2871" w:author="Carsten Hein" w:date="2022-04-20T12:14:00Z">
        <w:r w:rsidR="00F738E2">
          <w:rPr>
            <w:noProof/>
          </w:rPr>
          <w:t>16</w:t>
        </w:r>
      </w:ins>
      <w:del w:id="2872" w:author="Carsten Hein" w:date="2022-04-19T11:00:00Z">
        <w:r w:rsidDel="00A2726B">
          <w:rPr>
            <w:noProof/>
          </w:rPr>
          <w:delText>1</w:delText>
        </w:r>
      </w:del>
      <w:r w:rsidRPr="00E81B1B">
        <w:fldChar w:fldCharType="end"/>
      </w:r>
      <w:bookmarkEnd w:id="2870"/>
      <w:r>
        <w:t xml:space="preserve"> </w:t>
      </w:r>
      <w:r w:rsidRPr="00E81B1B">
        <w:t xml:space="preserve"> Schallschutztechnisch untersuchte Deckenvarianten</w:t>
      </w:r>
    </w:p>
    <w:tbl>
      <w:tblPr>
        <w:tblStyle w:val="Tabellenraster"/>
        <w:tblW w:w="0" w:type="auto"/>
        <w:tblLook w:val="04A0" w:firstRow="1" w:lastRow="0" w:firstColumn="1" w:lastColumn="0" w:noHBand="0" w:noVBand="1"/>
      </w:tblPr>
      <w:tblGrid>
        <w:gridCol w:w="1882"/>
        <w:gridCol w:w="1765"/>
        <w:gridCol w:w="3570"/>
        <w:gridCol w:w="1833"/>
      </w:tblGrid>
      <w:tr w:rsidR="00A83DD9" w14:paraId="7E8F3187" w14:textId="77777777" w:rsidTr="00E27D64">
        <w:trPr>
          <w:ins w:id="2873" w:author="Carsten Hein" w:date="2022-04-20T12:04:00Z"/>
        </w:trPr>
        <w:tc>
          <w:tcPr>
            <w:tcW w:w="1978"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E1A4130" w14:textId="77777777" w:rsidR="00A83DD9" w:rsidRPr="00006AF9" w:rsidRDefault="00A83DD9" w:rsidP="00E27D64">
            <w:pPr>
              <w:pStyle w:val="ReportTableText"/>
              <w:jc w:val="center"/>
              <w:rPr>
                <w:ins w:id="2874" w:author="Carsten Hein" w:date="2022-04-20T12:04:00Z"/>
                <w:b/>
                <w:bCs/>
              </w:rPr>
            </w:pPr>
            <w:ins w:id="2875" w:author="Carsten Hein" w:date="2022-04-20T12:04:00Z">
              <w:r w:rsidRPr="00006AF9">
                <w:rPr>
                  <w:b/>
                  <w:bCs/>
                </w:rPr>
                <w:t>Bezeichnung der Deckenvariante</w:t>
              </w:r>
            </w:ins>
          </w:p>
        </w:tc>
        <w:tc>
          <w:tcPr>
            <w:tcW w:w="184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043CFB0" w14:textId="77777777" w:rsidR="00A83DD9" w:rsidRPr="00006AF9" w:rsidRDefault="00A83DD9" w:rsidP="00E27D64">
            <w:pPr>
              <w:pStyle w:val="ReportTableText"/>
              <w:jc w:val="center"/>
              <w:rPr>
                <w:ins w:id="2876" w:author="Carsten Hein" w:date="2022-04-20T12:04:00Z"/>
                <w:b/>
                <w:bCs/>
              </w:rPr>
            </w:pPr>
            <w:ins w:id="2877" w:author="Carsten Hein" w:date="2022-04-20T12:04:00Z">
              <w:r w:rsidRPr="00006AF9">
                <w:rPr>
                  <w:b/>
                  <w:bCs/>
                </w:rPr>
                <w:t>Vorgesehene Nutzung</w:t>
              </w:r>
            </w:ins>
          </w:p>
        </w:tc>
        <w:tc>
          <w:tcPr>
            <w:tcW w:w="3964"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4837983" w14:textId="77777777" w:rsidR="00A83DD9" w:rsidRPr="00006AF9" w:rsidRDefault="00A83DD9" w:rsidP="00E27D64">
            <w:pPr>
              <w:pStyle w:val="ReportTableText"/>
              <w:jc w:val="center"/>
              <w:rPr>
                <w:ins w:id="2878" w:author="Carsten Hein" w:date="2022-04-20T12:04:00Z"/>
                <w:b/>
                <w:bCs/>
              </w:rPr>
            </w:pPr>
            <w:ins w:id="2879" w:author="Carsten Hein" w:date="2022-04-20T12:04:00Z">
              <w:r w:rsidRPr="00006AF9">
                <w:rPr>
                  <w:b/>
                  <w:bCs/>
                </w:rPr>
                <w:t>Deckenaufbau</w:t>
              </w:r>
            </w:ins>
          </w:p>
        </w:tc>
        <w:tc>
          <w:tcPr>
            <w:tcW w:w="1837"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52D989FB" w14:textId="77777777" w:rsidR="00A83DD9" w:rsidRPr="00006AF9" w:rsidRDefault="00A83DD9" w:rsidP="00E27D64">
            <w:pPr>
              <w:pStyle w:val="ReportTableText"/>
              <w:jc w:val="center"/>
              <w:rPr>
                <w:ins w:id="2880" w:author="Carsten Hein" w:date="2022-04-20T12:04:00Z"/>
                <w:b/>
                <w:bCs/>
              </w:rPr>
            </w:pPr>
            <w:ins w:id="2881" w:author="Carsten Hein" w:date="2022-04-20T12:04:00Z">
              <w:r w:rsidRPr="00006AF9">
                <w:rPr>
                  <w:b/>
                  <w:bCs/>
                </w:rPr>
                <w:t>Bild</w:t>
              </w:r>
            </w:ins>
          </w:p>
        </w:tc>
      </w:tr>
      <w:tr w:rsidR="00A83DD9" w14:paraId="78CAF80F" w14:textId="77777777" w:rsidTr="00E27D64">
        <w:trPr>
          <w:ins w:id="2882" w:author="Carsten Hein" w:date="2022-04-20T12:04:00Z"/>
        </w:trPr>
        <w:tc>
          <w:tcPr>
            <w:tcW w:w="1978" w:type="dxa"/>
            <w:tcBorders>
              <w:top w:val="single" w:sz="8" w:space="0" w:color="auto"/>
              <w:left w:val="single" w:sz="8" w:space="0" w:color="auto"/>
            </w:tcBorders>
            <w:vAlign w:val="center"/>
          </w:tcPr>
          <w:p w14:paraId="566C15F5" w14:textId="77777777" w:rsidR="00A83DD9" w:rsidRDefault="00A83DD9" w:rsidP="00E27D64">
            <w:pPr>
              <w:pStyle w:val="ReportTableText"/>
              <w:jc w:val="center"/>
              <w:rPr>
                <w:ins w:id="2883" w:author="Carsten Hein" w:date="2022-04-20T12:04:00Z"/>
              </w:rPr>
            </w:pPr>
            <w:ins w:id="2884" w:author="Carsten Hein" w:date="2022-04-20T12:04:00Z">
              <w:r>
                <w:t>B1</w:t>
              </w:r>
            </w:ins>
          </w:p>
        </w:tc>
        <w:tc>
          <w:tcPr>
            <w:tcW w:w="1840" w:type="dxa"/>
            <w:tcBorders>
              <w:top w:val="single" w:sz="8" w:space="0" w:color="auto"/>
            </w:tcBorders>
            <w:vAlign w:val="center"/>
          </w:tcPr>
          <w:p w14:paraId="0B93330C" w14:textId="77777777" w:rsidR="00A83DD9" w:rsidRDefault="00A83DD9" w:rsidP="00E27D64">
            <w:pPr>
              <w:pStyle w:val="ReportTableText"/>
              <w:rPr>
                <w:ins w:id="2885" w:author="Carsten Hein" w:date="2022-04-20T12:04:00Z"/>
              </w:rPr>
            </w:pPr>
            <w:ins w:id="2886" w:author="Carsten Hein" w:date="2022-04-20T12:04:00Z">
              <w:r>
                <w:t>Trenndecke zwischen fremden Büroräumen</w:t>
              </w:r>
            </w:ins>
          </w:p>
        </w:tc>
        <w:tc>
          <w:tcPr>
            <w:tcW w:w="3964" w:type="dxa"/>
            <w:tcBorders>
              <w:top w:val="single" w:sz="8" w:space="0" w:color="auto"/>
            </w:tcBorders>
            <w:vAlign w:val="center"/>
          </w:tcPr>
          <w:p w14:paraId="2919FB13" w14:textId="77777777" w:rsidR="00A83DD9" w:rsidRDefault="00A83DD9" w:rsidP="00E27D64">
            <w:pPr>
              <w:pStyle w:val="ReportTableText"/>
              <w:rPr>
                <w:ins w:id="2887" w:author="Carsten Hein" w:date="2022-04-20T12:04:00Z"/>
              </w:rPr>
            </w:pPr>
            <w:ins w:id="2888" w:author="Carsten Hein" w:date="2022-04-20T12:04:00Z">
              <w:r>
                <w:t>Durchlaufende Betondecke auf Holzträger, mit aufgestelltem trittschalldämmendem Doppelboden</w:t>
              </w:r>
            </w:ins>
          </w:p>
        </w:tc>
        <w:tc>
          <w:tcPr>
            <w:tcW w:w="1837" w:type="dxa"/>
            <w:tcBorders>
              <w:top w:val="single" w:sz="8" w:space="0" w:color="auto"/>
              <w:right w:val="single" w:sz="8" w:space="0" w:color="auto"/>
            </w:tcBorders>
            <w:vAlign w:val="center"/>
          </w:tcPr>
          <w:p w14:paraId="64C1C5B7" w14:textId="77777777" w:rsidR="00A83DD9" w:rsidRDefault="00A83DD9" w:rsidP="00E27D64">
            <w:pPr>
              <w:pStyle w:val="ReportTableText"/>
              <w:rPr>
                <w:ins w:id="2889" w:author="Carsten Hein" w:date="2022-04-20T12:04:00Z"/>
              </w:rPr>
            </w:pPr>
            <w:ins w:id="2890" w:author="Carsten Hein" w:date="2022-04-20T12:04:00Z">
              <w:r>
                <w:rPr>
                  <w:noProof/>
                </w:rPr>
                <w:drawing>
                  <wp:inline distT="0" distB="0" distL="0" distR="0" wp14:anchorId="38E70F02" wp14:editId="1337A3C2">
                    <wp:extent cx="974480" cy="444500"/>
                    <wp:effectExtent l="0" t="0" r="0" b="0"/>
                    <wp:docPr id="1672357387" name="Picture 16723573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1016358" cy="463602"/>
                            </a:xfrm>
                            <a:prstGeom prst="rect">
                              <a:avLst/>
                            </a:prstGeom>
                          </pic:spPr>
                        </pic:pic>
                      </a:graphicData>
                    </a:graphic>
                  </wp:inline>
                </w:drawing>
              </w:r>
            </w:ins>
          </w:p>
        </w:tc>
      </w:tr>
      <w:tr w:rsidR="00A83DD9" w14:paraId="6CE3C9FA" w14:textId="77777777" w:rsidTr="00E27D64">
        <w:trPr>
          <w:ins w:id="2891" w:author="Carsten Hein" w:date="2022-04-20T12:04:00Z"/>
        </w:trPr>
        <w:tc>
          <w:tcPr>
            <w:tcW w:w="1978" w:type="dxa"/>
            <w:tcBorders>
              <w:left w:val="single" w:sz="8" w:space="0" w:color="auto"/>
            </w:tcBorders>
            <w:vAlign w:val="center"/>
          </w:tcPr>
          <w:p w14:paraId="1D9B5DF3" w14:textId="77777777" w:rsidR="00A83DD9" w:rsidRDefault="00A83DD9" w:rsidP="00E27D64">
            <w:pPr>
              <w:pStyle w:val="ReportTableText"/>
              <w:jc w:val="center"/>
              <w:rPr>
                <w:ins w:id="2892" w:author="Carsten Hein" w:date="2022-04-20T12:04:00Z"/>
              </w:rPr>
            </w:pPr>
            <w:ins w:id="2893" w:author="Carsten Hein" w:date="2022-04-20T12:04:00Z">
              <w:r>
                <w:t>W1</w:t>
              </w:r>
            </w:ins>
          </w:p>
        </w:tc>
        <w:tc>
          <w:tcPr>
            <w:tcW w:w="1840" w:type="dxa"/>
            <w:vAlign w:val="center"/>
          </w:tcPr>
          <w:p w14:paraId="6C6FE88D" w14:textId="77777777" w:rsidR="00A83DD9" w:rsidRDefault="00A83DD9" w:rsidP="00E27D64">
            <w:pPr>
              <w:pStyle w:val="ReportTableText"/>
              <w:rPr>
                <w:ins w:id="2894" w:author="Carsten Hein" w:date="2022-04-20T12:04:00Z"/>
              </w:rPr>
            </w:pPr>
            <w:ins w:id="2895" w:author="Carsten Hein" w:date="2022-04-20T12:04:00Z">
              <w:r>
                <w:t>Trenndecke zwischen fremden Wohneinheiten</w:t>
              </w:r>
            </w:ins>
          </w:p>
        </w:tc>
        <w:tc>
          <w:tcPr>
            <w:tcW w:w="3964" w:type="dxa"/>
            <w:vAlign w:val="center"/>
          </w:tcPr>
          <w:p w14:paraId="1C3948AF" w14:textId="77777777" w:rsidR="00A83DD9" w:rsidRDefault="00A83DD9" w:rsidP="00E27D64">
            <w:pPr>
              <w:pStyle w:val="ReportTableText"/>
              <w:rPr>
                <w:ins w:id="2896" w:author="Carsten Hein" w:date="2022-04-20T12:04:00Z"/>
              </w:rPr>
            </w:pPr>
            <w:ins w:id="2897" w:author="Carsten Hein" w:date="2022-04-20T12:04:00Z">
              <w:r w:rsidRPr="00BB1FDB">
                <w:t>Betondecke auf Holzträger im Anschlussbereich zur fremden Wohneinheit unterbrochen und akustisch entkoppelt, mit nass verlegtem Heizestrich auf Trittschalldämmplatte</w:t>
              </w:r>
              <w:r>
                <w:t>.</w:t>
              </w:r>
            </w:ins>
          </w:p>
        </w:tc>
        <w:tc>
          <w:tcPr>
            <w:tcW w:w="1837" w:type="dxa"/>
            <w:tcBorders>
              <w:right w:val="single" w:sz="8" w:space="0" w:color="auto"/>
            </w:tcBorders>
            <w:vAlign w:val="center"/>
          </w:tcPr>
          <w:p w14:paraId="5CA624EF" w14:textId="77777777" w:rsidR="00A83DD9" w:rsidRDefault="00A83DD9" w:rsidP="00E27D64">
            <w:pPr>
              <w:pStyle w:val="ReportTableText"/>
              <w:rPr>
                <w:ins w:id="2898" w:author="Carsten Hein" w:date="2022-04-20T12:04:00Z"/>
              </w:rPr>
            </w:pPr>
            <w:ins w:id="2899" w:author="Carsten Hein" w:date="2022-04-20T12:04:00Z">
              <w:r>
                <w:rPr>
                  <w:noProof/>
                </w:rPr>
                <w:drawing>
                  <wp:inline distT="0" distB="0" distL="0" distR="0" wp14:anchorId="58920FC2" wp14:editId="76736DD9">
                    <wp:extent cx="940470" cy="622300"/>
                    <wp:effectExtent l="0" t="0" r="0" b="6350"/>
                    <wp:docPr id="1672357388" name="Picture 16723573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8" name="Picture 1672357388" descr="Diagram&#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948752" cy="627780"/>
                            </a:xfrm>
                            <a:prstGeom prst="rect">
                              <a:avLst/>
                            </a:prstGeom>
                          </pic:spPr>
                        </pic:pic>
                      </a:graphicData>
                    </a:graphic>
                  </wp:inline>
                </w:drawing>
              </w:r>
            </w:ins>
          </w:p>
        </w:tc>
      </w:tr>
      <w:tr w:rsidR="00A83DD9" w14:paraId="53A8815A" w14:textId="77777777" w:rsidTr="00E27D64">
        <w:trPr>
          <w:ins w:id="2900" w:author="Carsten Hein" w:date="2022-04-20T12:04:00Z"/>
        </w:trPr>
        <w:tc>
          <w:tcPr>
            <w:tcW w:w="1978" w:type="dxa"/>
            <w:tcBorders>
              <w:left w:val="single" w:sz="8" w:space="0" w:color="auto"/>
            </w:tcBorders>
            <w:vAlign w:val="center"/>
          </w:tcPr>
          <w:p w14:paraId="79C85DE6" w14:textId="77777777" w:rsidR="00A83DD9" w:rsidRDefault="00A83DD9" w:rsidP="00E27D64">
            <w:pPr>
              <w:pStyle w:val="ReportTableText"/>
              <w:jc w:val="center"/>
              <w:rPr>
                <w:ins w:id="2901" w:author="Carsten Hein" w:date="2022-04-20T12:04:00Z"/>
              </w:rPr>
            </w:pPr>
            <w:ins w:id="2902" w:author="Carsten Hein" w:date="2022-04-20T12:04:00Z">
              <w:r>
                <w:t>W2</w:t>
              </w:r>
            </w:ins>
          </w:p>
        </w:tc>
        <w:tc>
          <w:tcPr>
            <w:tcW w:w="1840" w:type="dxa"/>
            <w:vAlign w:val="center"/>
          </w:tcPr>
          <w:p w14:paraId="16C737EB" w14:textId="77777777" w:rsidR="00A83DD9" w:rsidRDefault="00A83DD9" w:rsidP="00E27D64">
            <w:pPr>
              <w:pStyle w:val="ReportTableText"/>
              <w:rPr>
                <w:ins w:id="2903" w:author="Carsten Hein" w:date="2022-04-20T12:04:00Z"/>
              </w:rPr>
            </w:pPr>
            <w:ins w:id="2904" w:author="Carsten Hein" w:date="2022-04-20T12:04:00Z">
              <w:r>
                <w:t>Trenndecke zwischen fremden Wohneinheiten</w:t>
              </w:r>
            </w:ins>
          </w:p>
        </w:tc>
        <w:tc>
          <w:tcPr>
            <w:tcW w:w="3964" w:type="dxa"/>
            <w:vAlign w:val="center"/>
          </w:tcPr>
          <w:p w14:paraId="73B8F37B" w14:textId="77777777" w:rsidR="00A83DD9" w:rsidRDefault="00A83DD9" w:rsidP="00E27D64">
            <w:pPr>
              <w:pStyle w:val="ReportTableText"/>
              <w:rPr>
                <w:ins w:id="2905" w:author="Carsten Hein" w:date="2022-04-20T12:04:00Z"/>
              </w:rPr>
            </w:pPr>
            <w:ins w:id="2906" w:author="Carsten Hein" w:date="2022-04-20T12:04:00Z">
              <w:r w:rsidRPr="00BB1FDB">
                <w:t>Im Anschlussbereich zur fremden Wohneinheit durchlaufende Betondecke auf Holzträger, mit weichem trittschalldämmendem Teppichboden</w:t>
              </w:r>
              <w:r>
                <w:t>.</w:t>
              </w:r>
            </w:ins>
          </w:p>
        </w:tc>
        <w:tc>
          <w:tcPr>
            <w:tcW w:w="1837" w:type="dxa"/>
            <w:tcBorders>
              <w:right w:val="single" w:sz="8" w:space="0" w:color="auto"/>
            </w:tcBorders>
            <w:vAlign w:val="center"/>
          </w:tcPr>
          <w:p w14:paraId="1961AFF8" w14:textId="77777777" w:rsidR="00A83DD9" w:rsidRDefault="00A83DD9" w:rsidP="00E27D64">
            <w:pPr>
              <w:pStyle w:val="ReportTableText"/>
              <w:rPr>
                <w:ins w:id="2907" w:author="Carsten Hein" w:date="2022-04-20T12:04:00Z"/>
              </w:rPr>
            </w:pPr>
            <w:ins w:id="2908" w:author="Carsten Hein" w:date="2022-04-20T12:04:00Z">
              <w:r>
                <w:rPr>
                  <w:noProof/>
                </w:rPr>
                <w:drawing>
                  <wp:inline distT="0" distB="0" distL="0" distR="0" wp14:anchorId="454A1F02" wp14:editId="47946F43">
                    <wp:extent cx="990600" cy="660400"/>
                    <wp:effectExtent l="0" t="0" r="0" b="6350"/>
                    <wp:docPr id="1672357389" name="Picture 167235738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994784" cy="663189"/>
                            </a:xfrm>
                            <a:prstGeom prst="rect">
                              <a:avLst/>
                            </a:prstGeom>
                          </pic:spPr>
                        </pic:pic>
                      </a:graphicData>
                    </a:graphic>
                  </wp:inline>
                </w:drawing>
              </w:r>
            </w:ins>
          </w:p>
        </w:tc>
      </w:tr>
      <w:tr w:rsidR="00A83DD9" w14:paraId="75206781" w14:textId="77777777" w:rsidTr="00E27D64">
        <w:trPr>
          <w:ins w:id="2909" w:author="Carsten Hein" w:date="2022-04-20T12:04:00Z"/>
        </w:trPr>
        <w:tc>
          <w:tcPr>
            <w:tcW w:w="1978" w:type="dxa"/>
            <w:tcBorders>
              <w:left w:val="single" w:sz="8" w:space="0" w:color="auto"/>
            </w:tcBorders>
            <w:vAlign w:val="center"/>
          </w:tcPr>
          <w:p w14:paraId="027745BF" w14:textId="77777777" w:rsidR="00A83DD9" w:rsidRDefault="00A83DD9" w:rsidP="00E27D64">
            <w:pPr>
              <w:pStyle w:val="ReportTableText"/>
              <w:jc w:val="center"/>
              <w:rPr>
                <w:ins w:id="2910" w:author="Carsten Hein" w:date="2022-04-20T12:04:00Z"/>
              </w:rPr>
            </w:pPr>
            <w:ins w:id="2911" w:author="Carsten Hein" w:date="2022-04-20T12:04:00Z">
              <w:r>
                <w:t>W3</w:t>
              </w:r>
            </w:ins>
          </w:p>
        </w:tc>
        <w:tc>
          <w:tcPr>
            <w:tcW w:w="1840" w:type="dxa"/>
            <w:vAlign w:val="center"/>
          </w:tcPr>
          <w:p w14:paraId="34BB6104" w14:textId="77777777" w:rsidR="00A83DD9" w:rsidRDefault="00A83DD9" w:rsidP="00E27D64">
            <w:pPr>
              <w:pStyle w:val="ReportTableText"/>
              <w:rPr>
                <w:ins w:id="2912" w:author="Carsten Hein" w:date="2022-04-20T12:04:00Z"/>
              </w:rPr>
            </w:pPr>
            <w:ins w:id="2913" w:author="Carsten Hein" w:date="2022-04-20T12:04:00Z">
              <w:r>
                <w:t>Trenndecke zwischen fremden Wohneinheiten</w:t>
              </w:r>
            </w:ins>
          </w:p>
        </w:tc>
        <w:tc>
          <w:tcPr>
            <w:tcW w:w="3964" w:type="dxa"/>
            <w:vAlign w:val="center"/>
          </w:tcPr>
          <w:p w14:paraId="1385ABE0" w14:textId="77777777" w:rsidR="00A83DD9" w:rsidRDefault="00A83DD9" w:rsidP="00E27D64">
            <w:pPr>
              <w:pStyle w:val="ReportTableText"/>
              <w:rPr>
                <w:ins w:id="2914" w:author="Carsten Hein" w:date="2022-04-20T12:04:00Z"/>
              </w:rPr>
            </w:pPr>
            <w:ins w:id="2915" w:author="Carsten Hein" w:date="2022-04-20T12:04:00Z">
              <w:r w:rsidRPr="00BB1FDB">
                <w:t>Betondecke auf Holzträger im Anschlussbereich zur fremden Wohneinheit unterbrochen und akustisch entkoppelt, mit weichem trittschalldämmendem Teppichboden und Unterdecke</w:t>
              </w:r>
              <w:r>
                <w:t>.</w:t>
              </w:r>
            </w:ins>
          </w:p>
        </w:tc>
        <w:tc>
          <w:tcPr>
            <w:tcW w:w="1837" w:type="dxa"/>
            <w:tcBorders>
              <w:right w:val="single" w:sz="8" w:space="0" w:color="auto"/>
            </w:tcBorders>
            <w:vAlign w:val="center"/>
          </w:tcPr>
          <w:p w14:paraId="0A1F7D8E" w14:textId="77777777" w:rsidR="00A83DD9" w:rsidRDefault="00A83DD9" w:rsidP="00E27D64">
            <w:pPr>
              <w:pStyle w:val="ReportTableText"/>
              <w:rPr>
                <w:ins w:id="2916" w:author="Carsten Hein" w:date="2022-04-20T12:04:00Z"/>
              </w:rPr>
            </w:pPr>
            <w:ins w:id="2917" w:author="Carsten Hein" w:date="2022-04-20T12:04:00Z">
              <w:r>
                <w:rPr>
                  <w:noProof/>
                </w:rPr>
                <w:drawing>
                  <wp:inline distT="0" distB="0" distL="0" distR="0" wp14:anchorId="247D2785" wp14:editId="7061EC69">
                    <wp:extent cx="1016000" cy="561922"/>
                    <wp:effectExtent l="0" t="0" r="0" b="0"/>
                    <wp:docPr id="1672357390" name="Picture 16723573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1025841" cy="567365"/>
                            </a:xfrm>
                            <a:prstGeom prst="rect">
                              <a:avLst/>
                            </a:prstGeom>
                          </pic:spPr>
                        </pic:pic>
                      </a:graphicData>
                    </a:graphic>
                  </wp:inline>
                </w:drawing>
              </w:r>
            </w:ins>
          </w:p>
        </w:tc>
      </w:tr>
      <w:tr w:rsidR="00A83DD9" w14:paraId="195DA747" w14:textId="77777777" w:rsidTr="00E27D64">
        <w:trPr>
          <w:ins w:id="2918" w:author="Carsten Hein" w:date="2022-04-20T12:04:00Z"/>
        </w:trPr>
        <w:tc>
          <w:tcPr>
            <w:tcW w:w="1978" w:type="dxa"/>
            <w:tcBorders>
              <w:left w:val="single" w:sz="8" w:space="0" w:color="auto"/>
              <w:bottom w:val="single" w:sz="8" w:space="0" w:color="auto"/>
            </w:tcBorders>
            <w:vAlign w:val="center"/>
          </w:tcPr>
          <w:p w14:paraId="772FC588" w14:textId="77777777" w:rsidR="00A83DD9" w:rsidRDefault="00A83DD9" w:rsidP="00E27D64">
            <w:pPr>
              <w:pStyle w:val="ReportTableText"/>
              <w:jc w:val="center"/>
              <w:rPr>
                <w:ins w:id="2919" w:author="Carsten Hein" w:date="2022-04-20T12:04:00Z"/>
              </w:rPr>
            </w:pPr>
            <w:ins w:id="2920" w:author="Carsten Hein" w:date="2022-04-20T12:04:00Z">
              <w:r>
                <w:t>W4</w:t>
              </w:r>
            </w:ins>
          </w:p>
        </w:tc>
        <w:tc>
          <w:tcPr>
            <w:tcW w:w="1840" w:type="dxa"/>
            <w:tcBorders>
              <w:bottom w:val="single" w:sz="8" w:space="0" w:color="auto"/>
            </w:tcBorders>
            <w:vAlign w:val="center"/>
          </w:tcPr>
          <w:p w14:paraId="7EB9F467" w14:textId="77777777" w:rsidR="00A83DD9" w:rsidRDefault="00A83DD9" w:rsidP="00E27D64">
            <w:pPr>
              <w:pStyle w:val="ReportTableText"/>
              <w:rPr>
                <w:ins w:id="2921" w:author="Carsten Hein" w:date="2022-04-20T12:04:00Z"/>
              </w:rPr>
            </w:pPr>
            <w:ins w:id="2922" w:author="Carsten Hein" w:date="2022-04-20T12:04:00Z">
              <w:r>
                <w:t>Trenndecke zwischen fremden Wohneinheiten</w:t>
              </w:r>
            </w:ins>
          </w:p>
        </w:tc>
        <w:tc>
          <w:tcPr>
            <w:tcW w:w="3964" w:type="dxa"/>
            <w:tcBorders>
              <w:bottom w:val="single" w:sz="8" w:space="0" w:color="auto"/>
            </w:tcBorders>
            <w:vAlign w:val="center"/>
          </w:tcPr>
          <w:p w14:paraId="3EE21951" w14:textId="77777777" w:rsidR="00A83DD9" w:rsidRDefault="00A83DD9" w:rsidP="00E27D64">
            <w:pPr>
              <w:pStyle w:val="ReportTableText"/>
              <w:rPr>
                <w:ins w:id="2923" w:author="Carsten Hein" w:date="2022-04-20T12:04:00Z"/>
              </w:rPr>
            </w:pPr>
            <w:ins w:id="2924" w:author="Carsten Hein" w:date="2022-04-20T12:04:00Z">
              <w:r w:rsidRPr="00BB1FDB">
                <w:t>Betondecke auf Holzträger im Anschlussbereich zur fremden Wohneinheit unterbrochen und akustisch entkoppelt, mit einem Trockenestrich auf Trittschalldämmplatte und Unterdecke</w:t>
              </w:r>
              <w:r w:rsidRPr="00E81809">
                <w:t>.</w:t>
              </w:r>
            </w:ins>
          </w:p>
        </w:tc>
        <w:tc>
          <w:tcPr>
            <w:tcW w:w="1837" w:type="dxa"/>
            <w:tcBorders>
              <w:bottom w:val="single" w:sz="8" w:space="0" w:color="auto"/>
              <w:right w:val="single" w:sz="8" w:space="0" w:color="auto"/>
            </w:tcBorders>
            <w:vAlign w:val="center"/>
          </w:tcPr>
          <w:p w14:paraId="02F202AF" w14:textId="77777777" w:rsidR="00A83DD9" w:rsidRDefault="00A83DD9" w:rsidP="00E27D64">
            <w:pPr>
              <w:pStyle w:val="ReportTableText"/>
              <w:rPr>
                <w:ins w:id="2925" w:author="Carsten Hein" w:date="2022-04-20T12:04:00Z"/>
              </w:rPr>
            </w:pPr>
            <w:ins w:id="2926" w:author="Carsten Hein" w:date="2022-04-20T12:04:00Z">
              <w:r>
                <w:rPr>
                  <w:noProof/>
                </w:rPr>
                <w:drawing>
                  <wp:inline distT="0" distB="0" distL="0" distR="0" wp14:anchorId="77B762D7" wp14:editId="5157C51F">
                    <wp:extent cx="984250" cy="652352"/>
                    <wp:effectExtent l="0" t="0" r="6350" b="0"/>
                    <wp:docPr id="1672357391" name="Picture 16723573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1010506" cy="669755"/>
                            </a:xfrm>
                            <a:prstGeom prst="rect">
                              <a:avLst/>
                            </a:prstGeom>
                          </pic:spPr>
                        </pic:pic>
                      </a:graphicData>
                    </a:graphic>
                  </wp:inline>
                </w:drawing>
              </w:r>
            </w:ins>
          </w:p>
        </w:tc>
      </w:tr>
    </w:tbl>
    <w:p w14:paraId="5F7E2DDA" w14:textId="125B57FC" w:rsidR="007B714A" w:rsidRDefault="007B714A" w:rsidP="007B714A">
      <w:commentRangeStart w:id="2927"/>
      <w:del w:id="2928" w:author="Carsten Hein" w:date="2022-04-20T12:04:00Z">
        <w:r w:rsidRPr="00262FE4" w:rsidDel="0081259A">
          <w:rPr>
            <w:noProof/>
          </w:rPr>
          <w:lastRenderedPageBreak/>
          <w:drawing>
            <wp:inline distT="0" distB="0" distL="0" distR="0" wp14:anchorId="3998D36B" wp14:editId="554B1E76">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del>
      <w:commentRangeEnd w:id="2927"/>
      <w:r w:rsidR="003D1498">
        <w:rPr>
          <w:rStyle w:val="Kommentarzeichen"/>
        </w:rPr>
        <w:commentReference w:id="2927"/>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2929" w:name="_Toc101333848"/>
      <w:commentRangeStart w:id="2930"/>
      <w:r>
        <w:lastRenderedPageBreak/>
        <w:t>Anforderungen</w:t>
      </w:r>
      <w:commentRangeEnd w:id="2930"/>
      <w:r>
        <w:commentReference w:id="2930"/>
      </w:r>
      <w:r>
        <w:t xml:space="preserve"> an den Schallschutz</w:t>
      </w:r>
      <w:bookmarkEnd w:id="2929"/>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r w:rsidRPr="00E81B1B">
        <w:t>L</w:t>
      </w:r>
      <w:r w:rsidRPr="00E81B1B">
        <w:rPr>
          <w:rFonts w:ascii="Arial" w:hAnsi="Arial" w:cs="Arial"/>
        </w:rPr>
        <w:t>ˈ</w:t>
      </w:r>
      <w:r w:rsidRPr="00E81B1B">
        <w:rPr>
          <w:vertAlign w:val="subscript"/>
        </w:rPr>
        <w:t>n,w</w:t>
      </w:r>
      <w:proofErr w:type="spell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r w:rsidRPr="00E81B1B">
        <w:t>L</w:t>
      </w:r>
      <w:r w:rsidRPr="00E81B1B">
        <w:rPr>
          <w:rFonts w:ascii="Arial" w:hAnsi="Arial" w:cs="Arial"/>
        </w:rPr>
        <w:t>ˈ</w:t>
      </w:r>
      <w:r w:rsidRPr="00E81B1B">
        <w:rPr>
          <w:vertAlign w:val="subscript"/>
        </w:rPr>
        <w:t>n,w</w:t>
      </w:r>
      <w:proofErr w:type="spell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1ADBF5E7" w:rsidR="007B714A" w:rsidRPr="00E81B1B" w:rsidRDefault="007B714A" w:rsidP="007B714A">
      <w:pPr>
        <w:pStyle w:val="Beschriftung"/>
      </w:pPr>
      <w:r w:rsidRPr="00E81B1B">
        <w:t xml:space="preserve">Tabelle </w:t>
      </w:r>
      <w:r w:rsidRPr="00E81B1B">
        <w:fldChar w:fldCharType="begin"/>
      </w:r>
      <w:r w:rsidRPr="00E81B1B">
        <w:instrText>SEQ Tabelle \* ARABIC</w:instrText>
      </w:r>
      <w:r w:rsidRPr="00E81B1B">
        <w:fldChar w:fldCharType="separate"/>
      </w:r>
      <w:ins w:id="2931" w:author="Carsten Hein" w:date="2022-04-19T11:00:00Z">
        <w:r w:rsidR="00A2726B">
          <w:rPr>
            <w:noProof/>
          </w:rPr>
          <w:t>17</w:t>
        </w:r>
      </w:ins>
      <w:del w:id="2932" w:author="Carsten Hein" w:date="2022-04-19T11:00:00Z">
        <w:r w:rsidDel="00A2726B">
          <w:rPr>
            <w:noProof/>
          </w:rPr>
          <w:delText>2</w:delText>
        </w:r>
      </w:del>
      <w:r w:rsidRPr="00E81B1B">
        <w:fldChar w:fldCharType="end"/>
      </w:r>
      <w:r w:rsidRPr="00E81B1B">
        <w:t xml:space="preserve"> </w:t>
      </w:r>
      <w:r w:rsidRPr="000C52CF">
        <w:t xml:space="preserve">Anforderungen an den Schallschutz nach DIN </w:t>
      </w:r>
      <w:r>
        <w:t xml:space="preserve">EN </w:t>
      </w:r>
      <w:r w:rsidRPr="000C52CF">
        <w:t>4109</w:t>
      </w:r>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r w:rsidRPr="00E81B1B">
              <w:rPr>
                <w:b/>
                <w:bCs/>
              </w:rPr>
              <w:t>L</w:t>
            </w:r>
            <w:r w:rsidRPr="00E81B1B">
              <w:rPr>
                <w:rFonts w:ascii="Arial" w:hAnsi="Arial" w:cs="Arial"/>
                <w:b/>
                <w:bCs/>
              </w:rPr>
              <w:t>ˈ</w:t>
            </w:r>
            <w:r w:rsidRPr="00E81B1B">
              <w:rPr>
                <w:b/>
                <w:bCs/>
                <w:vertAlign w:val="subscript"/>
              </w:rPr>
              <w:t>n,w</w:t>
            </w:r>
            <w:proofErr w:type="spell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2933" w:name="_Toc101333849"/>
      <w:r>
        <w:t>Rechnerische Bewertung</w:t>
      </w:r>
      <w:bookmarkEnd w:id="2933"/>
    </w:p>
    <w:p w14:paraId="2861C698" w14:textId="726ADD11" w:rsidR="007B714A" w:rsidDel="001C0797" w:rsidRDefault="007B714A" w:rsidP="007B714A">
      <w:pPr>
        <w:rPr>
          <w:del w:id="2934" w:author="Carsten Hein" w:date="2022-03-20T16:55:00Z"/>
        </w:rPr>
      </w:pPr>
      <w:r w:rsidRPr="00E81B1B">
        <w:t>Grundsätzlich ist die Masse der Rohdecke von maßgebender Bedeutung für die Bestimmung schalltechnischer Eigenschaften des gesamten Deckensystems. Sowohl der äquivalente bewertete Norm-Trittschallpegel L</w:t>
      </w:r>
      <w:r w:rsidRPr="00E81B1B">
        <w:rPr>
          <w:vertAlign w:val="subscript"/>
        </w:rPr>
        <w:t>n,eq,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2935"/>
      <w:r w:rsidRPr="00E81B1B">
        <w:t>.</w:t>
      </w:r>
      <w:r>
        <w:t xml:space="preserve"> </w:t>
      </w:r>
    </w:p>
    <w:p w14:paraId="4A0C840C" w14:textId="5DB14F93"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EndPr/>
        <w:sdtContent>
          <w:r w:rsidRPr="00E81B1B">
            <w:fldChar w:fldCharType="begin"/>
          </w:r>
          <w:r w:rsidRPr="00E81B1B">
            <w:instrText xml:space="preserve"> CITATION DIN18 \l 1031 </w:instrText>
          </w:r>
          <w:r w:rsidRPr="00E81B1B">
            <w:fldChar w:fldCharType="separate"/>
          </w:r>
          <w:r>
            <w:rPr>
              <w:noProof/>
            </w:rPr>
            <w:t>(DIN 4109-01:2018-01, 2018)</w:t>
          </w:r>
          <w:r w:rsidRPr="00E81B1B">
            <w:fldChar w:fldCharType="end"/>
          </w:r>
        </w:sdtContent>
      </w:sdt>
      <w:r w:rsidRPr="00E81B1B">
        <w:t>,</w:t>
      </w:r>
      <w:sdt>
        <w:sdtPr>
          <w:id w:val="1271212436"/>
          <w:citation/>
        </w:sdtPr>
        <w:sdtEndPr/>
        <w:sdtContent>
          <w:r w:rsidRPr="00E81B1B">
            <w:fldChar w:fldCharType="begin"/>
          </w:r>
          <w:r w:rsidRPr="00E81B1B">
            <w:instrText xml:space="preserve"> CITATION DIN16 \l 1031 </w:instrText>
          </w:r>
          <w:r w:rsidRPr="00E81B1B">
            <w:fldChar w:fldCharType="separate"/>
          </w:r>
          <w:r>
            <w:rPr>
              <w:noProof/>
            </w:rPr>
            <w:t xml:space="preserve"> (DIN 4109-32:2016-07, 2016)</w:t>
          </w:r>
          <w:r w:rsidRPr="00E81B1B">
            <w:fldChar w:fldCharType="end"/>
          </w:r>
        </w:sdtContent>
      </w:sdt>
      <w:r w:rsidRPr="00E81B1B">
        <w:t xml:space="preserve"> und</w:t>
      </w:r>
      <w:sdt>
        <w:sdtPr>
          <w:id w:val="1629738129"/>
          <w:citation/>
        </w:sdtPr>
        <w:sdtEndPr/>
        <w:sdtContent>
          <w:r w:rsidRPr="00E81B1B">
            <w:fldChar w:fldCharType="begin"/>
          </w:r>
          <w:r w:rsidRPr="00E81B1B">
            <w:instrText xml:space="preserve"> CITATION DIN161 \l 1031 </w:instrText>
          </w:r>
          <w:r w:rsidRPr="00E81B1B">
            <w:fldChar w:fldCharType="separate"/>
          </w:r>
          <w:r>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EndPr/>
        <w:sdtContent>
          <w:r w:rsidRPr="00E81B1B">
            <w:fldChar w:fldCharType="begin"/>
          </w:r>
          <w:r w:rsidRPr="00E81B1B">
            <w:instrText xml:space="preserve"> CITATION DIN16 \l 1031 </w:instrText>
          </w:r>
          <w:r w:rsidRPr="00E81B1B">
            <w:fldChar w:fldCharType="separate"/>
          </w:r>
          <w:r>
            <w:rPr>
              <w:noProof/>
            </w:rPr>
            <w:t>(DIN 4109-32:2016-07, 2016)</w:t>
          </w:r>
          <w:r w:rsidRPr="00E81B1B">
            <w:fldChar w:fldCharType="end"/>
          </w:r>
        </w:sdtContent>
      </w:sdt>
      <w:r w:rsidRPr="00E81B1B">
        <w:t xml:space="preserve"> Tabelle 1 zu finden.</w:t>
      </w:r>
      <w:commentRangeEnd w:id="2935"/>
      <w:r>
        <w:rPr>
          <w:rStyle w:val="Kommentarzeichen"/>
        </w:rPr>
        <w:commentReference w:id="2935"/>
      </w:r>
    </w:p>
    <w:p w14:paraId="5D328E22" w14:textId="66BBBEF8" w:rsidR="007B714A" w:rsidRPr="00E81B1B" w:rsidRDefault="007B714A" w:rsidP="007B714A">
      <w:r w:rsidRPr="00E81B1B">
        <w:t>Zum Nachweis der Anforderungen müssen gemäß</w:t>
      </w:r>
      <w:commentRangeStart w:id="2936"/>
      <w:r w:rsidRPr="00E81B1B">
        <w:t xml:space="preserve"> </w:t>
      </w:r>
      <w:del w:id="2937" w:author="Carsten Hein" w:date="2022-03-20T16:56:00Z">
        <w:r w:rsidRPr="00E81B1B" w:rsidDel="001C0797">
          <w:delText xml:space="preserve">DIN </w:delText>
        </w:r>
      </w:del>
      <w:commentRangeEnd w:id="2936"/>
      <w:ins w:id="2938" w:author="Carsten Hein" w:date="2022-03-20T16:56:00Z">
        <w:r w:rsidR="001C0797">
          <w:t>den oben angegebenen Normen</w:t>
        </w:r>
        <w:r w:rsidR="001C0797" w:rsidRPr="00E81B1B">
          <w:t xml:space="preserve"> </w:t>
        </w:r>
      </w:ins>
      <w:r w:rsidR="00066E5D">
        <w:rPr>
          <w:rStyle w:val="Kommentarzeichen"/>
        </w:rPr>
        <w:commentReference w:id="2936"/>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r w:rsidRPr="00E81B1B">
        <w:t>L</w:t>
      </w:r>
      <w:r w:rsidRPr="00E81B1B">
        <w:rPr>
          <w:rFonts w:ascii="Arial" w:hAnsi="Arial" w:cs="Arial"/>
        </w:rPr>
        <w:t>ˈ</w:t>
      </w:r>
      <w:r w:rsidRPr="00E81B1B">
        <w:rPr>
          <w:vertAlign w:val="subscript"/>
        </w:rPr>
        <w:t>n,w</w:t>
      </w:r>
      <w:proofErr w:type="spell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CA54A3"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484FA8C1"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ins w:id="2939" w:author="Carsten Hein" w:date="2022-04-19T11:00:00Z">
              <w:r w:rsidR="00A2726B">
                <w:rPr>
                  <w:noProof/>
                </w:rPr>
                <w:t>16</w:t>
              </w:r>
            </w:ins>
            <w:del w:id="2940" w:author="Carsten Hein" w:date="2022-04-19T11:00:00Z">
              <w:r w:rsidDel="00A2726B">
                <w:rPr>
                  <w:noProof/>
                </w:rPr>
                <w:delText>1</w:delText>
              </w:r>
            </w:del>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CA54A3"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25E3884E"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ins w:id="2941" w:author="Carsten Hein" w:date="2022-04-19T11:00:00Z">
              <w:r w:rsidR="00A2726B">
                <w:rPr>
                  <w:noProof/>
                </w:rPr>
                <w:t>17</w:t>
              </w:r>
            </w:ins>
            <w:del w:id="2942" w:author="Carsten Hein" w:date="2022-04-19T11:00:00Z">
              <w:r w:rsidDel="00A2726B">
                <w:rPr>
                  <w:noProof/>
                </w:rPr>
                <w:delText>2</w:delText>
              </w:r>
            </w:del>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2943" w:name="_Toc101333850"/>
      <w:commentRangeStart w:id="2944"/>
      <w:commentRangeStart w:id="2945"/>
      <w:r>
        <w:lastRenderedPageBreak/>
        <w:t>Ergebnisse</w:t>
      </w:r>
      <w:commentRangeEnd w:id="2944"/>
      <w:r>
        <w:commentReference w:id="2944"/>
      </w:r>
      <w:bookmarkEnd w:id="2943"/>
      <w:commentRangeEnd w:id="2945"/>
      <w:r w:rsidR="009359AF">
        <w:rPr>
          <w:rStyle w:val="Kommentarzeichen"/>
          <w:rFonts w:ascii="Myriad Pro" w:eastAsiaTheme="minorHAnsi" w:hAnsi="Myriad Pro" w:cstheme="minorBidi"/>
          <w:b w:val="0"/>
        </w:rPr>
        <w:commentReference w:id="2945"/>
      </w:r>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4C66EC60" w:rsidR="007B714A" w:rsidRPr="00E81B1B" w:rsidRDefault="007B714A" w:rsidP="007B714A">
      <w:pPr>
        <w:pStyle w:val="Beschriftung"/>
      </w:pPr>
      <w:bookmarkStart w:id="2946" w:name="_Ref101349629"/>
      <w:r w:rsidRPr="00E81B1B">
        <w:t xml:space="preserve">Tabelle </w:t>
      </w:r>
      <w:r w:rsidRPr="00E81B1B">
        <w:fldChar w:fldCharType="begin"/>
      </w:r>
      <w:r w:rsidRPr="00E81B1B">
        <w:instrText>SEQ Tabelle \* ARABIC</w:instrText>
      </w:r>
      <w:r w:rsidRPr="00E81B1B">
        <w:fldChar w:fldCharType="separate"/>
      </w:r>
      <w:ins w:id="2947" w:author="Carsten Hein" w:date="2022-04-19T11:00:00Z">
        <w:r w:rsidR="00A2726B">
          <w:rPr>
            <w:noProof/>
          </w:rPr>
          <w:t>18</w:t>
        </w:r>
      </w:ins>
      <w:del w:id="2948" w:author="Carsten Hein" w:date="2022-04-19T11:00:00Z">
        <w:r w:rsidDel="00A2726B">
          <w:rPr>
            <w:noProof/>
          </w:rPr>
          <w:delText>3</w:delText>
        </w:r>
      </w:del>
      <w:r w:rsidRPr="00E81B1B">
        <w:fldChar w:fldCharType="end"/>
      </w:r>
      <w:bookmarkEnd w:id="2946"/>
      <w:r w:rsidRPr="00E81B1B">
        <w:t xml:space="preserve"> Berechnungsergebnisse für Deckenaufbau Typ B1</w:t>
      </w:r>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r w:rsidRPr="00E81B1B">
              <w:t>Lˈ</w:t>
            </w:r>
            <w:r w:rsidRPr="00E81B1B">
              <w:rPr>
                <w:vertAlign w:val="subscript"/>
              </w:rPr>
              <w:t>n,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Erf. </w:t>
            </w:r>
            <w:proofErr w:type="spellStart"/>
            <w:r w:rsidRPr="00E81B1B">
              <w:t>Lˈn,w</w:t>
            </w:r>
            <w:proofErr w:type="spellEnd"/>
          </w:p>
          <w:p w14:paraId="1C0E5FDA" w14:textId="77777777" w:rsidR="007B714A" w:rsidRPr="00E81B1B" w:rsidRDefault="007B714A" w:rsidP="005E7D1E">
            <w:pPr>
              <w:pStyle w:val="ReportTableText"/>
              <w:jc w:val="center"/>
            </w:pPr>
            <w:r w:rsidRPr="00E81B1B">
              <w:t xml:space="preserve">Vorh. </w:t>
            </w:r>
            <w:proofErr w:type="spellStart"/>
            <w:r w:rsidRPr="00E81B1B">
              <w:t>Lˈ</w:t>
            </w:r>
            <w:r w:rsidRPr="00E81B1B">
              <w:rPr>
                <w:vertAlign w:val="subscript"/>
              </w:rPr>
              <w:t>n,w</w:t>
            </w:r>
            <w:proofErr w:type="spell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Lˈ</w:t>
            </w:r>
            <w:r w:rsidRPr="00E81B1B">
              <w:rPr>
                <w:b/>
                <w:bCs/>
                <w:vertAlign w:val="subscript"/>
              </w:rPr>
              <w:t>n,w</w:t>
            </w:r>
            <w:proofErr w:type="spell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Erf.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67F2718" w:rsidR="007B714A" w:rsidRPr="00E81B1B" w:rsidRDefault="007B714A" w:rsidP="007B714A">
      <w:pPr>
        <w:spacing w:after="240"/>
      </w:pPr>
      <w:commentRangeStart w:id="2949"/>
      <w:r w:rsidRPr="007530B5">
        <w:rPr>
          <w:highlight w:val="yellow"/>
          <w:rPrChange w:id="2950" w:author="Carsten Hein" w:date="2022-04-20T12:20:00Z">
            <w:rPr/>
          </w:rPrChange>
        </w:rPr>
        <w:t xml:space="preserve">Die in </w:t>
      </w:r>
      <w:ins w:id="2951" w:author="Carsten Hein" w:date="2022-04-20T12:20:00Z">
        <w:r w:rsidR="003B56C8" w:rsidRPr="007530B5">
          <w:rPr>
            <w:highlight w:val="yellow"/>
            <w:rPrChange w:id="2952" w:author="Carsten Hein" w:date="2022-04-20T12:20:00Z">
              <w:rPr/>
            </w:rPrChange>
          </w:rPr>
          <w:fldChar w:fldCharType="begin"/>
        </w:r>
        <w:r w:rsidR="003B56C8" w:rsidRPr="007530B5">
          <w:rPr>
            <w:highlight w:val="yellow"/>
            <w:rPrChange w:id="2953" w:author="Carsten Hein" w:date="2022-04-20T12:20:00Z">
              <w:rPr/>
            </w:rPrChange>
          </w:rPr>
          <w:instrText xml:space="preserve"> REF _Ref101349629 \h </w:instrText>
        </w:r>
      </w:ins>
      <w:r w:rsidR="007530B5">
        <w:rPr>
          <w:highlight w:val="yellow"/>
        </w:rPr>
        <w:instrText xml:space="preserve"> \* MERGEFORMAT </w:instrText>
      </w:r>
      <w:r w:rsidR="003B56C8" w:rsidRPr="007530B5">
        <w:rPr>
          <w:highlight w:val="yellow"/>
          <w:rPrChange w:id="2954" w:author="Carsten Hein" w:date="2022-04-20T12:20:00Z">
            <w:rPr>
              <w:highlight w:val="yellow"/>
            </w:rPr>
          </w:rPrChange>
        </w:rPr>
      </w:r>
      <w:r w:rsidR="003B56C8" w:rsidRPr="007530B5">
        <w:rPr>
          <w:highlight w:val="yellow"/>
          <w:rPrChange w:id="2955" w:author="Carsten Hein" w:date="2022-04-20T12:20:00Z">
            <w:rPr/>
          </w:rPrChange>
        </w:rPr>
        <w:fldChar w:fldCharType="separate"/>
      </w:r>
      <w:ins w:id="2956" w:author="Carsten Hein" w:date="2022-04-20T12:20:00Z">
        <w:r w:rsidR="003B56C8" w:rsidRPr="007530B5">
          <w:rPr>
            <w:highlight w:val="yellow"/>
            <w:rPrChange w:id="2957" w:author="Carsten Hein" w:date="2022-04-20T12:20:00Z">
              <w:rPr/>
            </w:rPrChange>
          </w:rPr>
          <w:t xml:space="preserve">Tabelle </w:t>
        </w:r>
        <w:r w:rsidR="003B56C8" w:rsidRPr="007530B5">
          <w:rPr>
            <w:noProof/>
            <w:highlight w:val="yellow"/>
            <w:rPrChange w:id="2958" w:author="Carsten Hein" w:date="2022-04-20T12:20:00Z">
              <w:rPr>
                <w:noProof/>
              </w:rPr>
            </w:rPrChange>
          </w:rPr>
          <w:t>18</w:t>
        </w:r>
        <w:r w:rsidR="003B56C8" w:rsidRPr="007530B5">
          <w:rPr>
            <w:highlight w:val="yellow"/>
            <w:rPrChange w:id="2959" w:author="Carsten Hein" w:date="2022-04-20T12:20:00Z">
              <w:rPr/>
            </w:rPrChange>
          </w:rPr>
          <w:fldChar w:fldCharType="end"/>
        </w:r>
      </w:ins>
      <w:r w:rsidRPr="007530B5">
        <w:rPr>
          <w:highlight w:val="yellow"/>
          <w:rPrChange w:id="2960" w:author="Carsten Hein" w:date="2022-04-20T12:20:00Z">
            <w:rPr/>
          </w:rPrChange>
        </w:rPr>
        <w:fldChar w:fldCharType="begin"/>
      </w:r>
      <w:r w:rsidRPr="007530B5">
        <w:rPr>
          <w:highlight w:val="yellow"/>
          <w:rPrChange w:id="2961" w:author="Carsten Hein" w:date="2022-04-20T12:20:00Z">
            <w:rPr/>
          </w:rPrChange>
        </w:rPr>
        <w:instrText xml:space="preserve"> REF _Ref80173446 \h </w:instrText>
      </w:r>
      <w:r w:rsidR="007530B5">
        <w:rPr>
          <w:highlight w:val="yellow"/>
        </w:rPr>
        <w:instrText xml:space="preserve"> \* MERGEFORMAT </w:instrText>
      </w:r>
      <w:r w:rsidRPr="007530B5">
        <w:rPr>
          <w:highlight w:val="yellow"/>
          <w:rPrChange w:id="2962" w:author="Carsten Hein" w:date="2022-04-20T12:20:00Z">
            <w:rPr>
              <w:highlight w:val="yellow"/>
            </w:rPr>
          </w:rPrChange>
        </w:rPr>
      </w:r>
      <w:r w:rsidRPr="007530B5">
        <w:rPr>
          <w:highlight w:val="yellow"/>
          <w:rPrChange w:id="2963" w:author="Carsten Hein" w:date="2022-04-20T12:20:00Z">
            <w:rPr/>
          </w:rPrChange>
        </w:rPr>
        <w:fldChar w:fldCharType="separate"/>
      </w:r>
      <w:del w:id="2964" w:author="Carsten Hein" w:date="2022-04-19T11:00:00Z">
        <w:r w:rsidRPr="007530B5" w:rsidDel="00A2726B">
          <w:rPr>
            <w:highlight w:val="yellow"/>
            <w:rPrChange w:id="2965" w:author="Carsten Hein" w:date="2022-04-20T12:20:00Z">
              <w:rPr/>
            </w:rPrChange>
          </w:rPr>
          <w:delText xml:space="preserve">Tabelle </w:delText>
        </w:r>
        <w:r w:rsidRPr="007530B5" w:rsidDel="00A2726B">
          <w:rPr>
            <w:noProof/>
            <w:highlight w:val="yellow"/>
            <w:rPrChange w:id="2966" w:author="Carsten Hein" w:date="2022-04-20T12:20:00Z">
              <w:rPr>
                <w:noProof/>
              </w:rPr>
            </w:rPrChange>
          </w:rPr>
          <w:delText>3</w:delText>
        </w:r>
      </w:del>
      <w:r w:rsidRPr="007530B5">
        <w:rPr>
          <w:highlight w:val="yellow"/>
          <w:rPrChange w:id="2967" w:author="Carsten Hein" w:date="2022-04-20T12:20:00Z">
            <w:rPr/>
          </w:rPrChange>
        </w:rPr>
        <w:fldChar w:fldCharType="end"/>
      </w:r>
      <w:r w:rsidRPr="007530B5">
        <w:rPr>
          <w:highlight w:val="yellow"/>
          <w:rPrChange w:id="2968" w:author="Carsten Hein" w:date="2022-04-20T12:20:00Z">
            <w:rPr/>
          </w:rPrChange>
        </w:rPr>
        <w:t xml:space="preserve"> aufgeführten Ergebnisse </w:t>
      </w:r>
      <w:commentRangeStart w:id="2969"/>
      <w:r w:rsidRPr="007530B5">
        <w:rPr>
          <w:highlight w:val="yellow"/>
          <w:rPrChange w:id="2970" w:author="Carsten Hein" w:date="2022-04-20T12:20:00Z">
            <w:rPr/>
          </w:rPrChange>
        </w:rPr>
        <w:t xml:space="preserve">setzen eine Verbesserung der Luftschalldämmung von </w:t>
      </w:r>
      <w:proofErr w:type="spellStart"/>
      <w:r w:rsidRPr="007530B5">
        <w:rPr>
          <w:highlight w:val="yellow"/>
          <w:rPrChange w:id="2971" w:author="Carsten Hein" w:date="2022-04-20T12:20:00Z">
            <w:rPr/>
          </w:rPrChange>
        </w:rPr>
        <w:t>ΔR</w:t>
      </w:r>
      <w:r w:rsidRPr="007530B5">
        <w:rPr>
          <w:highlight w:val="yellow"/>
          <w:vertAlign w:val="subscript"/>
          <w:rPrChange w:id="2972" w:author="Carsten Hein" w:date="2022-04-20T12:20:00Z">
            <w:rPr>
              <w:vertAlign w:val="subscript"/>
            </w:rPr>
          </w:rPrChange>
        </w:rPr>
        <w:t>w</w:t>
      </w:r>
      <w:proofErr w:type="spellEnd"/>
      <w:r w:rsidRPr="007530B5">
        <w:rPr>
          <w:highlight w:val="yellow"/>
          <w:rPrChange w:id="2973" w:author="Carsten Hein" w:date="2022-04-20T12:20:00Z">
            <w:rPr/>
          </w:rPrChange>
        </w:rPr>
        <w:t xml:space="preserve"> = 5 dB durch den als schalldämmende Vorsatzschale wirkenden Doppelboden voraus</w:t>
      </w:r>
      <w:ins w:id="2974" w:author="Carsten Hein" w:date="2022-03-20T16:57:00Z">
        <w:r w:rsidR="00361AB1" w:rsidRPr="007530B5">
          <w:rPr>
            <w:highlight w:val="yellow"/>
            <w:rPrChange w:id="2975" w:author="Carsten Hein" w:date="2022-04-20T12:20:00Z">
              <w:rPr/>
            </w:rPrChange>
          </w:rPr>
          <w:t xml:space="preserve"> </w:t>
        </w:r>
      </w:ins>
      <w:ins w:id="2976" w:author="Carsten Hein" w:date="2022-03-20T16:58:00Z">
        <w:r w:rsidR="00DD3566" w:rsidRPr="007530B5">
          <w:rPr>
            <w:highlight w:val="yellow"/>
            <w:rPrChange w:id="2977" w:author="Carsten Hein" w:date="2022-04-20T12:20:00Z">
              <w:rPr/>
            </w:rPrChange>
          </w:rPr>
          <w:t>(Berücksichtigung der Ergebnisse vergleichbarer Projekte)</w:t>
        </w:r>
      </w:ins>
      <w:r w:rsidRPr="007530B5">
        <w:rPr>
          <w:highlight w:val="yellow"/>
          <w:rPrChange w:id="2978" w:author="Carsten Hein" w:date="2022-04-20T12:20:00Z">
            <w:rPr/>
          </w:rPrChange>
        </w:rPr>
        <w:t xml:space="preserve">. </w:t>
      </w:r>
      <w:commentRangeEnd w:id="2969"/>
      <w:r w:rsidRPr="007530B5">
        <w:rPr>
          <w:rStyle w:val="Kommentarzeichen"/>
          <w:highlight w:val="yellow"/>
          <w:rPrChange w:id="2979" w:author="Carsten Hein" w:date="2022-04-20T12:20:00Z">
            <w:rPr>
              <w:rStyle w:val="Kommentarzeichen"/>
            </w:rPr>
          </w:rPrChange>
        </w:rPr>
        <w:commentReference w:id="2969"/>
      </w:r>
      <w:r w:rsidRPr="007530B5">
        <w:rPr>
          <w:highlight w:val="yellow"/>
          <w:rPrChange w:id="2980" w:author="Carsten Hein" w:date="2022-04-20T12:20:00Z">
            <w:rPr/>
          </w:rPrChange>
        </w:rPr>
        <w:t>Das angestrebte bewertete Bau-Schalldämm-Maß ist bei Deckenplatten</w:t>
      </w:r>
      <w:ins w:id="2981" w:author="Marie" w:date="2022-01-23T15:54:00Z">
        <w:r w:rsidR="00D60FF9" w:rsidRPr="007530B5">
          <w:rPr>
            <w:highlight w:val="yellow"/>
            <w:rPrChange w:id="2982" w:author="Carsten Hein" w:date="2022-04-20T12:20:00Z">
              <w:rPr/>
            </w:rPrChange>
          </w:rPr>
          <w:t>, die</w:t>
        </w:r>
      </w:ins>
      <w:ins w:id="2983" w:author="Carsten Hein" w:date="2022-03-20T16:57:00Z">
        <w:r w:rsidR="001C0797" w:rsidRPr="007530B5">
          <w:rPr>
            <w:highlight w:val="yellow"/>
            <w:rPrChange w:id="2984" w:author="Carsten Hein" w:date="2022-04-20T12:20:00Z">
              <w:rPr/>
            </w:rPrChange>
          </w:rPr>
          <w:t xml:space="preserve"> </w:t>
        </w:r>
      </w:ins>
      <w:del w:id="2985" w:author="Marie" w:date="2022-01-23T15:54:00Z">
        <w:r w:rsidR="00D60FF9" w:rsidRPr="007530B5" w:rsidDel="00D60FF9">
          <w:rPr>
            <w:highlight w:val="yellow"/>
            <w:rPrChange w:id="2986" w:author="Carsten Hein" w:date="2022-04-20T12:20:00Z">
              <w:rPr/>
            </w:rPrChange>
          </w:rPr>
          <w:delText xml:space="preserve"> </w:delText>
        </w:r>
      </w:del>
      <w:r w:rsidRPr="007530B5">
        <w:rPr>
          <w:highlight w:val="yellow"/>
          <w:rPrChange w:id="2987" w:author="Carsten Hein" w:date="2022-04-20T12:20:00Z">
            <w:rPr/>
          </w:rPrChange>
        </w:rPr>
        <w:t>dünner als 9</w:t>
      </w:r>
      <w:r w:rsidR="00D60FF9" w:rsidRPr="007530B5">
        <w:rPr>
          <w:highlight w:val="yellow"/>
          <w:rPrChange w:id="2988" w:author="Carsten Hein" w:date="2022-04-20T12:20:00Z">
            <w:rPr/>
          </w:rPrChange>
        </w:rPr>
        <w:t>,</w:t>
      </w:r>
      <w:r w:rsidRPr="007530B5">
        <w:rPr>
          <w:highlight w:val="yellow"/>
          <w:rPrChange w:id="2989" w:author="Carsten Hein" w:date="2022-04-20T12:20:00Z">
            <w:rPr/>
          </w:rPrChange>
        </w:rPr>
        <w:t xml:space="preserve">8 cm </w:t>
      </w:r>
      <w:ins w:id="2990" w:author="Marie" w:date="2022-01-23T15:54:00Z">
        <w:r w:rsidR="00D60FF9" w:rsidRPr="007530B5">
          <w:rPr>
            <w:highlight w:val="yellow"/>
            <w:rPrChange w:id="2991" w:author="Carsten Hein" w:date="2022-04-20T12:20:00Z">
              <w:rPr/>
            </w:rPrChange>
          </w:rPr>
          <w:t xml:space="preserve">sind, </w:t>
        </w:r>
      </w:ins>
      <w:r w:rsidRPr="007530B5">
        <w:rPr>
          <w:highlight w:val="yellow"/>
          <w:rPrChange w:id="2992" w:author="Carsten Hein" w:date="2022-04-20T12:20:00Z">
            <w:rPr/>
          </w:rPrChange>
        </w:rPr>
        <w:t>nicht zu erreichen.</w:t>
      </w:r>
      <w:commentRangeEnd w:id="2949"/>
      <w:r w:rsidR="00D60FF9" w:rsidRPr="007530B5">
        <w:rPr>
          <w:rStyle w:val="Kommentarzeichen"/>
          <w:highlight w:val="yellow"/>
          <w:rPrChange w:id="2993" w:author="Carsten Hein" w:date="2022-04-20T12:20:00Z">
            <w:rPr>
              <w:rStyle w:val="Kommentarzeichen"/>
            </w:rPr>
          </w:rPrChange>
        </w:rPr>
        <w:commentReference w:id="2949"/>
      </w:r>
    </w:p>
    <w:p w14:paraId="7B07BE9F" w14:textId="58080296" w:rsidR="007B714A" w:rsidRPr="00E81B1B" w:rsidRDefault="007B714A" w:rsidP="007B714A">
      <w:pPr>
        <w:pStyle w:val="Beschriftung"/>
      </w:pPr>
      <w:bookmarkStart w:id="2994" w:name="_Ref101349600"/>
      <w:r w:rsidRPr="00E81B1B">
        <w:lastRenderedPageBreak/>
        <w:t xml:space="preserve">Tabelle </w:t>
      </w:r>
      <w:r w:rsidRPr="00E81B1B">
        <w:fldChar w:fldCharType="begin"/>
      </w:r>
      <w:r w:rsidRPr="00E81B1B">
        <w:instrText>SEQ Tabelle \* ARABIC</w:instrText>
      </w:r>
      <w:r w:rsidRPr="00E81B1B">
        <w:fldChar w:fldCharType="separate"/>
      </w:r>
      <w:ins w:id="2995" w:author="Carsten Hein" w:date="2022-04-19T11:00:00Z">
        <w:r w:rsidR="00A2726B">
          <w:rPr>
            <w:noProof/>
          </w:rPr>
          <w:t>19</w:t>
        </w:r>
      </w:ins>
      <w:del w:id="2996" w:author="Carsten Hein" w:date="2022-04-19T11:00:00Z">
        <w:r w:rsidDel="00A2726B">
          <w:rPr>
            <w:noProof/>
          </w:rPr>
          <w:delText>4</w:delText>
        </w:r>
      </w:del>
      <w:r w:rsidRPr="00E81B1B">
        <w:fldChar w:fldCharType="end"/>
      </w:r>
      <w:bookmarkEnd w:id="2994"/>
      <w:r w:rsidRPr="00E81B1B">
        <w:t xml:space="preserve"> Berechnungsergebnisse für Deckenaufbau Typ W1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r w:rsidRPr="00E81B1B">
              <w:t>Lˈ</w:t>
            </w:r>
            <w:r w:rsidRPr="00E81B1B">
              <w:rPr>
                <w:vertAlign w:val="subscript"/>
              </w:rPr>
              <w:t>n,w</w:t>
            </w:r>
            <w:proofErr w:type="spellEnd"/>
            <w:r w:rsidRPr="00E81B1B">
              <w:t xml:space="preserve"> + </w:t>
            </w:r>
            <w:proofErr w:type="spellStart"/>
            <w:r w:rsidRPr="00E81B1B">
              <w:t>u</w:t>
            </w:r>
            <w:r w:rsidRPr="00E81B1B">
              <w:rPr>
                <w:vertAlign w:val="subscript"/>
              </w:rPr>
              <w:t>prog</w:t>
            </w:r>
            <w:proofErr w:type="spellEnd"/>
            <w:r w:rsidRPr="00E81B1B">
              <w:t xml:space="preserve"> ≤ Erf. </w:t>
            </w:r>
            <w:proofErr w:type="spellStart"/>
            <w:r w:rsidRPr="00E81B1B">
              <w:t>Lˈ</w:t>
            </w:r>
            <w:r w:rsidRPr="00E81B1B">
              <w:rPr>
                <w:vertAlign w:val="subscript"/>
              </w:rPr>
              <w:t>n,w</w:t>
            </w:r>
            <w:proofErr w:type="spellEnd"/>
          </w:p>
          <w:p w14:paraId="2D68236B" w14:textId="77777777" w:rsidR="007B714A" w:rsidRPr="00E81B1B" w:rsidRDefault="007B714A" w:rsidP="005E7D1E">
            <w:pPr>
              <w:pStyle w:val="ReportTableText"/>
              <w:jc w:val="center"/>
            </w:pPr>
            <w:r w:rsidRPr="00E81B1B">
              <w:t xml:space="preserve">Vorh. </w:t>
            </w:r>
            <w:proofErr w:type="spellStart"/>
            <w:r w:rsidRPr="00E81B1B">
              <w:t>Lˈ</w:t>
            </w:r>
            <w:r w:rsidRPr="00E81B1B">
              <w:rPr>
                <w:vertAlign w:val="subscript"/>
              </w:rPr>
              <w:t>n,w</w:t>
            </w:r>
            <w:proofErr w:type="spell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Lˈ</w:t>
            </w:r>
            <w:r w:rsidRPr="00E81B1B">
              <w:rPr>
                <w:b/>
                <w:bCs/>
                <w:vertAlign w:val="subscript"/>
              </w:rPr>
              <w:t>n,w</w:t>
            </w:r>
            <w:proofErr w:type="spell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Erf.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2997"/>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2997"/>
            <w:r w:rsidRPr="00E81B1B">
              <w:rPr>
                <w:rStyle w:val="Kommentarzeichen"/>
                <w:rFonts w:ascii="Myriad Pro" w:eastAsiaTheme="minorHAnsi" w:hAnsi="Myriad Pro" w:cstheme="minorBidi"/>
              </w:rPr>
              <w:commentReference w:id="2997"/>
            </w:r>
          </w:p>
        </w:tc>
      </w:tr>
    </w:tbl>
    <w:p w14:paraId="2A12A17A" w14:textId="3BD06617" w:rsidR="007B714A" w:rsidRPr="002B3A4E" w:rsidRDefault="007B714A" w:rsidP="007B714A">
      <w:pPr>
        <w:rPr>
          <w:ins w:id="2998" w:author="Carsten Hein" w:date="2022-03-20T17:00:00Z"/>
          <w:highlight w:val="yellow"/>
          <w:rPrChange w:id="2999" w:author="Carsten Hein" w:date="2022-04-20T12:22:00Z">
            <w:rPr>
              <w:ins w:id="3000" w:author="Carsten Hein" w:date="2022-03-20T17:00:00Z"/>
            </w:rPr>
          </w:rPrChange>
        </w:rPr>
      </w:pPr>
      <w:commentRangeStart w:id="3001"/>
      <w:r w:rsidRPr="002B3A4E">
        <w:rPr>
          <w:highlight w:val="yellow"/>
          <w:rPrChange w:id="3002" w:author="Carsten Hein" w:date="2022-04-20T12:22:00Z">
            <w:rPr/>
          </w:rPrChange>
        </w:rPr>
        <w:t>Der Einfluss eines schwimmenden Estrichs auf das bewertete Schalldämm-Maß ist geprägt durch den Resonanzeffekt des Masse-Feder-Masse-Systems, der zu einer erheblichen Verbesserung der Luftschalldämmung bei geringeren Dicken der Deckenplatte führt.</w:t>
      </w:r>
      <w:commentRangeEnd w:id="3001"/>
      <w:r w:rsidRPr="002B3A4E">
        <w:rPr>
          <w:rStyle w:val="Kommentarzeichen"/>
          <w:highlight w:val="yellow"/>
          <w:rPrChange w:id="3003" w:author="Carsten Hein" w:date="2022-04-20T12:22:00Z">
            <w:rPr>
              <w:rStyle w:val="Kommentarzeichen"/>
            </w:rPr>
          </w:rPrChange>
        </w:rPr>
        <w:commentReference w:id="3001"/>
      </w:r>
      <w:r w:rsidRPr="002B3A4E">
        <w:rPr>
          <w:highlight w:val="yellow"/>
          <w:rPrChange w:id="3004" w:author="Carsten Hein" w:date="2022-04-20T12:22:00Z">
            <w:rPr/>
          </w:rPrChange>
        </w:rPr>
        <w:t xml:space="preserve"> Für die Berechnungsergebnisse der Variante W1 in </w:t>
      </w:r>
      <w:del w:id="3005" w:author="Carsten Hein" w:date="2022-04-20T12:21:00Z">
        <w:r w:rsidRPr="002B3A4E" w:rsidDel="002B3A4E">
          <w:rPr>
            <w:highlight w:val="yellow"/>
            <w:rPrChange w:id="3006" w:author="Carsten Hein" w:date="2022-04-20T12:22:00Z">
              <w:rPr/>
            </w:rPrChange>
          </w:rPr>
          <w:fldChar w:fldCharType="begin"/>
        </w:r>
        <w:r w:rsidRPr="002B3A4E" w:rsidDel="002B3A4E">
          <w:rPr>
            <w:highlight w:val="yellow"/>
            <w:rPrChange w:id="3007" w:author="Carsten Hein" w:date="2022-04-20T12:22:00Z">
              <w:rPr/>
            </w:rPrChange>
          </w:rPr>
          <w:delInstrText xml:space="preserve"> REF _Ref80173782 \h </w:delInstrText>
        </w:r>
      </w:del>
      <w:r w:rsidR="002B3A4E">
        <w:rPr>
          <w:highlight w:val="yellow"/>
        </w:rPr>
        <w:instrText xml:space="preserve"> \* MERGEFORMAT </w:instrText>
      </w:r>
      <w:del w:id="3008" w:author="Carsten Hein" w:date="2022-04-20T12:21:00Z">
        <w:r w:rsidRPr="002B3A4E" w:rsidDel="002B3A4E">
          <w:rPr>
            <w:highlight w:val="yellow"/>
            <w:rPrChange w:id="3009" w:author="Carsten Hein" w:date="2022-04-20T12:22:00Z">
              <w:rPr>
                <w:highlight w:val="yellow"/>
              </w:rPr>
            </w:rPrChange>
          </w:rPr>
        </w:r>
        <w:r w:rsidRPr="002B3A4E" w:rsidDel="002B3A4E">
          <w:rPr>
            <w:highlight w:val="yellow"/>
            <w:rPrChange w:id="3010" w:author="Carsten Hein" w:date="2022-04-20T12:22:00Z">
              <w:rPr/>
            </w:rPrChange>
          </w:rPr>
          <w:fldChar w:fldCharType="separate"/>
        </w:r>
      </w:del>
      <w:del w:id="3011" w:author="Carsten Hein" w:date="2022-04-19T11:00:00Z">
        <w:r w:rsidRPr="002B3A4E" w:rsidDel="00A2726B">
          <w:rPr>
            <w:highlight w:val="yellow"/>
            <w:rPrChange w:id="3012" w:author="Carsten Hein" w:date="2022-04-20T12:22:00Z">
              <w:rPr/>
            </w:rPrChange>
          </w:rPr>
          <w:delText xml:space="preserve">Tabelle </w:delText>
        </w:r>
        <w:r w:rsidRPr="002B3A4E" w:rsidDel="00A2726B">
          <w:rPr>
            <w:noProof/>
            <w:highlight w:val="yellow"/>
            <w:rPrChange w:id="3013" w:author="Carsten Hein" w:date="2022-04-20T12:22:00Z">
              <w:rPr>
                <w:noProof/>
              </w:rPr>
            </w:rPrChange>
          </w:rPr>
          <w:delText>4</w:delText>
        </w:r>
      </w:del>
      <w:del w:id="3014" w:author="Carsten Hein" w:date="2022-04-20T12:21:00Z">
        <w:r w:rsidRPr="002B3A4E" w:rsidDel="002B3A4E">
          <w:rPr>
            <w:highlight w:val="yellow"/>
            <w:rPrChange w:id="3015" w:author="Carsten Hein" w:date="2022-04-20T12:22:00Z">
              <w:rPr/>
            </w:rPrChange>
          </w:rPr>
          <w:fldChar w:fldCharType="end"/>
        </w:r>
        <w:r w:rsidRPr="002B3A4E" w:rsidDel="002B3A4E">
          <w:rPr>
            <w:highlight w:val="yellow"/>
            <w:rPrChange w:id="3016" w:author="Carsten Hein" w:date="2022-04-20T12:22:00Z">
              <w:rPr/>
            </w:rPrChange>
          </w:rPr>
          <w:delText xml:space="preserve"> </w:delText>
        </w:r>
      </w:del>
      <w:ins w:id="3017" w:author="Carsten Hein" w:date="2022-04-20T12:21:00Z">
        <w:r w:rsidR="002B3A4E" w:rsidRPr="002B3A4E">
          <w:rPr>
            <w:highlight w:val="yellow"/>
            <w:rPrChange w:id="3018" w:author="Carsten Hein" w:date="2022-04-20T12:22:00Z">
              <w:rPr/>
            </w:rPrChange>
          </w:rPr>
          <w:fldChar w:fldCharType="begin"/>
        </w:r>
        <w:r w:rsidR="002B3A4E" w:rsidRPr="002B3A4E">
          <w:rPr>
            <w:highlight w:val="yellow"/>
            <w:rPrChange w:id="3019" w:author="Carsten Hein" w:date="2022-04-20T12:22:00Z">
              <w:rPr/>
            </w:rPrChange>
          </w:rPr>
          <w:instrText xml:space="preserve"> REF _Ref101349600 \h </w:instrText>
        </w:r>
      </w:ins>
      <w:r w:rsidR="002B3A4E">
        <w:rPr>
          <w:highlight w:val="yellow"/>
        </w:rPr>
        <w:instrText xml:space="preserve"> \* MERGEFORMAT </w:instrText>
      </w:r>
      <w:r w:rsidR="002B3A4E" w:rsidRPr="002B3A4E">
        <w:rPr>
          <w:highlight w:val="yellow"/>
          <w:rPrChange w:id="3020" w:author="Carsten Hein" w:date="2022-04-20T12:22:00Z">
            <w:rPr>
              <w:highlight w:val="yellow"/>
            </w:rPr>
          </w:rPrChange>
        </w:rPr>
      </w:r>
      <w:r w:rsidR="002B3A4E" w:rsidRPr="002B3A4E">
        <w:rPr>
          <w:highlight w:val="yellow"/>
          <w:rPrChange w:id="3021" w:author="Carsten Hein" w:date="2022-04-20T12:22:00Z">
            <w:rPr/>
          </w:rPrChange>
        </w:rPr>
        <w:fldChar w:fldCharType="separate"/>
      </w:r>
      <w:ins w:id="3022" w:author="Carsten Hein" w:date="2022-04-20T12:21:00Z">
        <w:r w:rsidR="002B3A4E" w:rsidRPr="002B3A4E">
          <w:rPr>
            <w:highlight w:val="yellow"/>
            <w:rPrChange w:id="3023" w:author="Carsten Hein" w:date="2022-04-20T12:22:00Z">
              <w:rPr/>
            </w:rPrChange>
          </w:rPr>
          <w:t xml:space="preserve">Tabelle </w:t>
        </w:r>
        <w:r w:rsidR="002B3A4E" w:rsidRPr="002B3A4E">
          <w:rPr>
            <w:noProof/>
            <w:highlight w:val="yellow"/>
            <w:rPrChange w:id="3024" w:author="Carsten Hein" w:date="2022-04-20T12:22:00Z">
              <w:rPr>
                <w:noProof/>
              </w:rPr>
            </w:rPrChange>
          </w:rPr>
          <w:t>19</w:t>
        </w:r>
        <w:r w:rsidR="002B3A4E" w:rsidRPr="002B3A4E">
          <w:rPr>
            <w:highlight w:val="yellow"/>
            <w:rPrChange w:id="3025" w:author="Carsten Hein" w:date="2022-04-20T12:22:00Z">
              <w:rPr/>
            </w:rPrChange>
          </w:rPr>
          <w:fldChar w:fldCharType="end"/>
        </w:r>
      </w:ins>
      <w:ins w:id="3026" w:author="Carsten Hein" w:date="2022-04-20T12:22:00Z">
        <w:r w:rsidR="002B3A4E" w:rsidRPr="002B3A4E">
          <w:rPr>
            <w:highlight w:val="yellow"/>
            <w:rPrChange w:id="3027" w:author="Carsten Hein" w:date="2022-04-20T12:22:00Z">
              <w:rPr/>
            </w:rPrChange>
          </w:rPr>
          <w:t xml:space="preserve"> </w:t>
        </w:r>
      </w:ins>
      <w:r w:rsidRPr="002B3A4E">
        <w:rPr>
          <w:highlight w:val="yellow"/>
          <w:rPrChange w:id="3028" w:author="Carsten Hein" w:date="2022-04-20T12:22:00Z">
            <w:rPr/>
          </w:rPrChange>
        </w:rPr>
        <w:t>wurde eine flächenbezogene Masse der Estrichplatte von 150 kg/m</w:t>
      </w:r>
      <w:r w:rsidRPr="002B3A4E">
        <w:rPr>
          <w:highlight w:val="yellow"/>
          <w:vertAlign w:val="superscript"/>
          <w:rPrChange w:id="3029" w:author="Carsten Hein" w:date="2022-04-20T12:22:00Z">
            <w:rPr>
              <w:vertAlign w:val="superscript"/>
            </w:rPr>
          </w:rPrChange>
        </w:rPr>
        <w:t>2</w:t>
      </w:r>
      <w:r w:rsidRPr="002B3A4E">
        <w:rPr>
          <w:highlight w:val="yellow"/>
          <w:rPrChange w:id="3030" w:author="Carsten Hein" w:date="2022-04-20T12:22:00Z">
            <w:rPr/>
          </w:rPrChange>
        </w:rPr>
        <w:t xml:space="preserve"> angenommen. Eine geringere flächenbezogene Masse der Estrichplatte bis 60 kg/m</w:t>
      </w:r>
      <w:r w:rsidRPr="002B3A4E">
        <w:rPr>
          <w:highlight w:val="yellow"/>
          <w:vertAlign w:val="superscript"/>
          <w:rPrChange w:id="3031" w:author="Carsten Hein" w:date="2022-04-20T12:22:00Z">
            <w:rPr>
              <w:vertAlign w:val="superscript"/>
            </w:rPr>
          </w:rPrChange>
        </w:rPr>
        <w:t>2</w:t>
      </w:r>
      <w:r w:rsidRPr="002B3A4E">
        <w:rPr>
          <w:highlight w:val="yellow"/>
          <w:rPrChange w:id="3032" w:author="Carsten Hein" w:date="2022-04-20T12:22:00Z">
            <w:rPr/>
          </w:rPrChange>
        </w:rPr>
        <w:t xml:space="preserve"> gewährleistet aber auch die Einhaltung der Anforderungen.</w:t>
      </w:r>
    </w:p>
    <w:p w14:paraId="568A1097" w14:textId="7FEE2F0C" w:rsidR="00DD3566" w:rsidRPr="002B3A4E" w:rsidRDefault="003B5E1D" w:rsidP="007B714A">
      <w:pPr>
        <w:rPr>
          <w:highlight w:val="yellow"/>
          <w:rPrChange w:id="3033" w:author="Carsten Hein" w:date="2022-04-20T12:22:00Z">
            <w:rPr/>
          </w:rPrChange>
        </w:rPr>
      </w:pPr>
      <w:ins w:id="3034" w:author="Carsten Hein" w:date="2022-03-20T17:02:00Z">
        <w:r w:rsidRPr="002B3A4E">
          <w:rPr>
            <w:highlight w:val="yellow"/>
            <w:rPrChange w:id="3035" w:author="Carsten Hein" w:date="2022-04-20T12:22:00Z">
              <w:rPr/>
            </w:rPrChange>
          </w:rPr>
          <w:t>Deckenstärken unter 10 cm (exakt 9,8</w:t>
        </w:r>
        <w:r w:rsidR="00725BB1" w:rsidRPr="002B3A4E">
          <w:rPr>
            <w:highlight w:val="yellow"/>
            <w:rPrChange w:id="3036" w:author="Carsten Hein" w:date="2022-04-20T12:22:00Z">
              <w:rPr/>
            </w:rPrChange>
          </w:rPr>
          <w:t xml:space="preserve"> cm</w:t>
        </w:r>
        <w:r w:rsidRPr="002B3A4E">
          <w:rPr>
            <w:highlight w:val="yellow"/>
            <w:rPrChange w:id="3037" w:author="Carsten Hein" w:date="2022-04-20T12:22:00Z">
              <w:rPr/>
            </w:rPrChange>
          </w:rPr>
          <w:t>)</w:t>
        </w:r>
        <w:r w:rsidR="00725BB1" w:rsidRPr="002B3A4E">
          <w:rPr>
            <w:highlight w:val="yellow"/>
            <w:rPrChange w:id="3038" w:author="Carsten Hein" w:date="2022-04-20T12:22:00Z">
              <w:rPr/>
            </w:rPrChange>
          </w:rPr>
          <w:t xml:space="preserve"> wurden nicht weiter untersucht, da h</w:t>
        </w:r>
      </w:ins>
      <w:ins w:id="3039" w:author="Carsten Hein" w:date="2022-03-20T17:03:00Z">
        <w:r w:rsidR="00725BB1" w:rsidRPr="002B3A4E">
          <w:rPr>
            <w:highlight w:val="yellow"/>
            <w:rPrChange w:id="3040" w:author="Carsten Hein" w:date="2022-04-20T12:22:00Z">
              <w:rPr/>
            </w:rPrChange>
          </w:rPr>
          <w:t xml:space="preserve">ier die untere Grenze für die </w:t>
        </w:r>
        <w:r w:rsidR="00002C7F" w:rsidRPr="002B3A4E">
          <w:rPr>
            <w:highlight w:val="yellow"/>
            <w:rPrChange w:id="3041" w:author="Carsten Hein" w:date="2022-04-20T12:22:00Z">
              <w:rPr/>
            </w:rPrChange>
          </w:rPr>
          <w:t xml:space="preserve">Deckenstärke aus Sicht der </w:t>
        </w:r>
        <w:r w:rsidR="00725BB1" w:rsidRPr="002B3A4E">
          <w:rPr>
            <w:highlight w:val="yellow"/>
            <w:rPrChange w:id="3042" w:author="Carsten Hein" w:date="2022-04-20T12:22:00Z">
              <w:rPr/>
            </w:rPrChange>
          </w:rPr>
          <w:t xml:space="preserve">Tragwerksplanung </w:t>
        </w:r>
        <w:r w:rsidR="00002C7F" w:rsidRPr="002B3A4E">
          <w:rPr>
            <w:highlight w:val="yellow"/>
            <w:rPrChange w:id="3043" w:author="Carsten Hein" w:date="2022-04-20T12:22:00Z">
              <w:rPr/>
            </w:rPrChange>
          </w:rPr>
          <w:t>erreicht ist.</w:t>
        </w:r>
      </w:ins>
    </w:p>
    <w:p w14:paraId="27C9847D" w14:textId="77777777" w:rsidR="007B714A" w:rsidRPr="00E81B1B" w:rsidRDefault="007B714A" w:rsidP="007B714A">
      <w:pPr>
        <w:spacing w:after="240"/>
      </w:pPr>
      <w:r w:rsidRPr="002B3A4E">
        <w:rPr>
          <w:highlight w:val="yellow"/>
          <w:rPrChange w:id="3044" w:author="Carsten Hein" w:date="2022-04-20T12:22:00Z">
            <w:rPr/>
          </w:rPrChange>
        </w:rPr>
        <w:t>Eine Reduzierung der Luftschalldämmung bis zu K</w:t>
      </w:r>
      <w:r w:rsidRPr="002B3A4E">
        <w:rPr>
          <w:highlight w:val="yellow"/>
          <w:vertAlign w:val="subscript"/>
          <w:rPrChange w:id="3045" w:author="Carsten Hein" w:date="2022-04-20T12:22:00Z">
            <w:rPr>
              <w:vertAlign w:val="subscript"/>
            </w:rPr>
          </w:rPrChange>
        </w:rPr>
        <w:t>E</w:t>
      </w:r>
      <w:r w:rsidRPr="002B3A4E">
        <w:rPr>
          <w:highlight w:val="yellow"/>
          <w:rPrChange w:id="3046" w:author="Carsten Hein" w:date="2022-04-20T12:22:00Z">
            <w:rPr/>
          </w:rPrChange>
        </w:rPr>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77A701CD" w:rsidR="007B714A" w:rsidRPr="00E81B1B" w:rsidRDefault="007B714A" w:rsidP="007B714A">
      <w:pPr>
        <w:pStyle w:val="Beschriftung"/>
      </w:pPr>
      <w:bookmarkStart w:id="3047" w:name="_Ref101349775"/>
      <w:r w:rsidRPr="00E81B1B">
        <w:lastRenderedPageBreak/>
        <w:t xml:space="preserve">Tabelle </w:t>
      </w:r>
      <w:r w:rsidRPr="00E81B1B">
        <w:fldChar w:fldCharType="begin"/>
      </w:r>
      <w:r w:rsidRPr="00E81B1B">
        <w:instrText>SEQ Tabelle \* ARABIC</w:instrText>
      </w:r>
      <w:r w:rsidRPr="00E81B1B">
        <w:fldChar w:fldCharType="separate"/>
      </w:r>
      <w:ins w:id="3048" w:author="Carsten Hein" w:date="2022-04-19T11:00:00Z">
        <w:r w:rsidR="00A2726B">
          <w:rPr>
            <w:noProof/>
          </w:rPr>
          <w:t>20</w:t>
        </w:r>
      </w:ins>
      <w:del w:id="3049" w:author="Carsten Hein" w:date="2022-04-19T11:00:00Z">
        <w:r w:rsidDel="00A2726B">
          <w:rPr>
            <w:noProof/>
          </w:rPr>
          <w:delText>5</w:delText>
        </w:r>
      </w:del>
      <w:r w:rsidRPr="00E81B1B">
        <w:fldChar w:fldCharType="end"/>
      </w:r>
      <w:bookmarkEnd w:id="3047"/>
      <w:r w:rsidRPr="00E81B1B">
        <w:t xml:space="preserve"> Berechnungsergebnisse für Deckenaufbau Typ "W2" - ohne Unterdecke</w:t>
      </w:r>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t xml:space="preserve">Vorhandener </w:t>
            </w:r>
            <w:proofErr w:type="spellStart"/>
            <w:r w:rsidRPr="00E81B1B">
              <w:t>Lˈ</w:t>
            </w:r>
            <w:r w:rsidRPr="00E81B1B">
              <w:rPr>
                <w:vertAlign w:val="subscript"/>
              </w:rPr>
              <w:t>n,w</w:t>
            </w:r>
            <w:proofErr w:type="spellEnd"/>
            <w:r w:rsidRPr="00E81B1B">
              <w:t xml:space="preserve"> + </w:t>
            </w:r>
            <w:proofErr w:type="spellStart"/>
            <w:r w:rsidRPr="00E81B1B">
              <w:t>u</w:t>
            </w:r>
            <w:r w:rsidRPr="00E81B1B">
              <w:rPr>
                <w:vertAlign w:val="subscript"/>
              </w:rPr>
              <w:t>prog</w:t>
            </w:r>
            <w:proofErr w:type="spellEnd"/>
            <w:r w:rsidRPr="00E81B1B">
              <w:t xml:space="preserve"> ≤ Erf. </w:t>
            </w:r>
            <w:proofErr w:type="spellStart"/>
            <w:r w:rsidRPr="00E81B1B">
              <w:t>Lˈ</w:t>
            </w:r>
            <w:r w:rsidRPr="00E81B1B">
              <w:rPr>
                <w:vertAlign w:val="subscript"/>
              </w:rPr>
              <w:t>n,w</w:t>
            </w:r>
            <w:proofErr w:type="spellEnd"/>
          </w:p>
          <w:p w14:paraId="1AD5C929" w14:textId="77777777" w:rsidR="007B714A" w:rsidRPr="00E81B1B" w:rsidRDefault="007B714A" w:rsidP="005E7D1E">
            <w:pPr>
              <w:pStyle w:val="ReportTableText"/>
              <w:jc w:val="center"/>
            </w:pPr>
            <w:r w:rsidRPr="00E81B1B">
              <w:t xml:space="preserve">Vorh. </w:t>
            </w:r>
            <w:proofErr w:type="spellStart"/>
            <w:r w:rsidRPr="00E81B1B">
              <w:t>Lˈ</w:t>
            </w:r>
            <w:r w:rsidRPr="00E81B1B">
              <w:rPr>
                <w:vertAlign w:val="subscript"/>
              </w:rPr>
              <w:t>n,w</w:t>
            </w:r>
            <w:proofErr w:type="spell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Lˈ</w:t>
            </w:r>
            <w:r w:rsidRPr="00E81B1B">
              <w:rPr>
                <w:b/>
                <w:bCs/>
                <w:vertAlign w:val="subscript"/>
              </w:rPr>
              <w:t>n,w</w:t>
            </w:r>
            <w:proofErr w:type="spell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Erf.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5D905A0D" w:rsidR="007B714A" w:rsidRPr="00E81B1B" w:rsidRDefault="007B714A" w:rsidP="007B714A">
      <w:r w:rsidRPr="00E81B1B">
        <w:t>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w:t>
      </w:r>
      <w:del w:id="3050" w:author="Carsten Hein" w:date="2022-04-20T12:22:00Z">
        <w:r w:rsidRPr="00E81B1B" w:rsidDel="002B3A4E">
          <w:delText xml:space="preserve"> </w:delText>
        </w:r>
        <w:r w:rsidRPr="00E81B1B" w:rsidDel="002B3A4E">
          <w:fldChar w:fldCharType="begin"/>
        </w:r>
        <w:r w:rsidRPr="00E81B1B" w:rsidDel="002B3A4E">
          <w:delInstrText xml:space="preserve"> REF _Ref80174079 \h </w:delInstrText>
        </w:r>
        <w:r w:rsidRPr="00E81B1B" w:rsidDel="002B3A4E">
          <w:fldChar w:fldCharType="separate"/>
        </w:r>
      </w:del>
      <w:del w:id="3051" w:author="Carsten Hein" w:date="2022-04-19T11:00:00Z">
        <w:r w:rsidRPr="00E81B1B" w:rsidDel="00A2726B">
          <w:delText xml:space="preserve">Tabelle </w:delText>
        </w:r>
        <w:r w:rsidDel="00A2726B">
          <w:rPr>
            <w:noProof/>
          </w:rPr>
          <w:delText>5</w:delText>
        </w:r>
      </w:del>
      <w:del w:id="3052" w:author="Carsten Hein" w:date="2022-04-20T12:22:00Z">
        <w:r w:rsidRPr="00E81B1B" w:rsidDel="002B3A4E">
          <w:fldChar w:fldCharType="end"/>
        </w:r>
      </w:del>
      <w:ins w:id="3053" w:author="Carsten Hein" w:date="2022-04-20T12:22:00Z">
        <w:r w:rsidR="002B3A4E">
          <w:t xml:space="preserve"> </w:t>
        </w:r>
        <w:r w:rsidR="002B3A4E">
          <w:fldChar w:fldCharType="begin"/>
        </w:r>
        <w:r w:rsidR="002B3A4E">
          <w:instrText xml:space="preserve"> REF _Ref101349775 \h </w:instrText>
        </w:r>
      </w:ins>
      <w:r w:rsidR="002B3A4E">
        <w:fldChar w:fldCharType="separate"/>
      </w:r>
      <w:ins w:id="3054" w:author="Carsten Hein" w:date="2022-04-20T12:22:00Z">
        <w:r w:rsidR="002B3A4E" w:rsidRPr="00E81B1B">
          <w:t xml:space="preserve">Tabelle </w:t>
        </w:r>
        <w:r w:rsidR="002B3A4E">
          <w:rPr>
            <w:noProof/>
          </w:rPr>
          <w:t>20</w:t>
        </w:r>
        <w:r w:rsidR="002B3A4E">
          <w:fldChar w:fldCharType="end"/>
        </w:r>
      </w:ins>
      <w:r w:rsidRPr="00E81B1B">
        <w:t>.</w:t>
      </w:r>
    </w:p>
    <w:p w14:paraId="3BF5FC4D" w14:textId="2320D0B0" w:rsidR="007B714A" w:rsidRPr="00E81B1B" w:rsidDel="00F95830" w:rsidRDefault="007B714A" w:rsidP="007B714A">
      <w:pPr>
        <w:spacing w:after="240"/>
        <w:rPr>
          <w:del w:id="3055" w:author="Carsten Hein" w:date="2022-03-20T17:04:00Z"/>
        </w:rPr>
      </w:pPr>
      <w:commentRangeStart w:id="3056"/>
      <w:del w:id="3057" w:author="Carsten Hein" w:date="2022-03-20T17:04:00Z">
        <w:r w:rsidRPr="00E81B1B" w:rsidDel="00F95830">
          <w:delText>In dem Fall, dass die Deckenplatten an vier Kanten elastisch entkoppelt sind, muss auch der Korrekturwert K</w:delText>
        </w:r>
        <w:r w:rsidRPr="00E81B1B" w:rsidDel="00F95830">
          <w:rPr>
            <w:vertAlign w:val="subscript"/>
          </w:rPr>
          <w:delText>E</w:delText>
        </w:r>
        <w:r w:rsidRPr="00E81B1B" w:rsidDel="00F95830">
          <w:delText xml:space="preserve"> berücksichtigt werden. Die Mindestdicke der Deckenplatte erhöht sich hierdurch.</w:delText>
        </w:r>
        <w:commentRangeEnd w:id="3056"/>
        <w:r w:rsidDel="00F95830">
          <w:rPr>
            <w:rStyle w:val="Kommentarzeichen"/>
          </w:rPr>
          <w:commentReference w:id="3056"/>
        </w:r>
      </w:del>
    </w:p>
    <w:p w14:paraId="66DCD9A2" w14:textId="6DFB5120" w:rsidR="007B714A" w:rsidRPr="00E81B1B" w:rsidRDefault="007B714A" w:rsidP="007B714A">
      <w:pPr>
        <w:spacing w:after="240"/>
      </w:pPr>
      <w:commentRangeStart w:id="3058"/>
      <w:r w:rsidRPr="00E81B1B">
        <w:t xml:space="preserve">Mögliche Fußbodenaufbauten sowie die zugehörige Verbesserung für das Trittschalldämmmaß sind in </w:t>
      </w:r>
      <w:del w:id="3059" w:author="Carsten Hein" w:date="2022-04-20T12:23:00Z">
        <w:r w:rsidRPr="00E81B1B" w:rsidDel="000A2EEE">
          <w:fldChar w:fldCharType="begin"/>
        </w:r>
        <w:r w:rsidRPr="00E81B1B" w:rsidDel="000A2EEE">
          <w:delInstrText xml:space="preserve"> REF _Ref80174229 \h </w:delInstrText>
        </w:r>
        <w:r w:rsidRPr="00E81B1B" w:rsidDel="000A2EEE">
          <w:fldChar w:fldCharType="separate"/>
        </w:r>
      </w:del>
      <w:del w:id="3060" w:author="Carsten Hein" w:date="2022-04-19T11:00:00Z">
        <w:r w:rsidRPr="00E81B1B" w:rsidDel="00A2726B">
          <w:delText xml:space="preserve">Tabelle </w:delText>
        </w:r>
        <w:r w:rsidDel="00A2726B">
          <w:rPr>
            <w:noProof/>
          </w:rPr>
          <w:delText>6</w:delText>
        </w:r>
      </w:del>
      <w:del w:id="3061" w:author="Carsten Hein" w:date="2022-04-20T12:23:00Z">
        <w:r w:rsidRPr="00E81B1B" w:rsidDel="000A2EEE">
          <w:fldChar w:fldCharType="end"/>
        </w:r>
        <w:r w:rsidRPr="00E81B1B" w:rsidDel="000A2EEE">
          <w:delText xml:space="preserve"> </w:delText>
        </w:r>
      </w:del>
      <w:ins w:id="3062" w:author="Carsten Hein" w:date="2022-04-20T12:23:00Z">
        <w:r w:rsidR="000A2EEE">
          <w:fldChar w:fldCharType="begin"/>
        </w:r>
        <w:r w:rsidR="000A2EEE">
          <w:instrText xml:space="preserve"> REF _Ref101349838 \h </w:instrText>
        </w:r>
      </w:ins>
      <w:r w:rsidR="000A2EEE">
        <w:fldChar w:fldCharType="separate"/>
      </w:r>
      <w:ins w:id="3063" w:author="Carsten Hein" w:date="2022-04-20T12:23:00Z">
        <w:r w:rsidR="000A2EEE" w:rsidRPr="00E81B1B">
          <w:t xml:space="preserve">Tabelle </w:t>
        </w:r>
        <w:r w:rsidR="000A2EEE">
          <w:rPr>
            <w:noProof/>
          </w:rPr>
          <w:t>21</w:t>
        </w:r>
        <w:r w:rsidR="000A2EEE">
          <w:fldChar w:fldCharType="end"/>
        </w:r>
        <w:r w:rsidR="00F44A91">
          <w:t xml:space="preserve"> </w:t>
        </w:r>
      </w:ins>
      <w:r w:rsidRPr="00E81B1B">
        <w:t>aufgeführt.</w:t>
      </w:r>
      <w:commentRangeEnd w:id="3058"/>
      <w:r w:rsidR="00D60FF9">
        <w:rPr>
          <w:rStyle w:val="Kommentarzeichen"/>
        </w:rPr>
        <w:commentReference w:id="3058"/>
      </w:r>
    </w:p>
    <w:p w14:paraId="4195F684" w14:textId="784BFD38" w:rsidR="007B714A" w:rsidRPr="00E81B1B" w:rsidRDefault="007B714A" w:rsidP="007B714A">
      <w:pPr>
        <w:pStyle w:val="Beschriftung"/>
      </w:pPr>
      <w:bookmarkStart w:id="3064" w:name="_Ref101349838"/>
      <w:commentRangeStart w:id="3065"/>
      <w:r w:rsidRPr="00E81B1B">
        <w:lastRenderedPageBreak/>
        <w:t xml:space="preserve">Tabelle </w:t>
      </w:r>
      <w:r w:rsidRPr="00E81B1B">
        <w:fldChar w:fldCharType="begin"/>
      </w:r>
      <w:r w:rsidRPr="00E81B1B">
        <w:instrText>SEQ Tabelle \* ARABIC</w:instrText>
      </w:r>
      <w:r w:rsidRPr="00E81B1B">
        <w:fldChar w:fldCharType="separate"/>
      </w:r>
      <w:ins w:id="3066" w:author="Carsten Hein" w:date="2022-04-20T14:30:00Z">
        <w:r w:rsidR="0071587F">
          <w:rPr>
            <w:noProof/>
          </w:rPr>
          <w:t>21</w:t>
        </w:r>
      </w:ins>
      <w:del w:id="3067" w:author="Carsten Hein" w:date="2022-04-19T11:00:00Z">
        <w:r w:rsidDel="00A2726B">
          <w:rPr>
            <w:noProof/>
          </w:rPr>
          <w:delText>6</w:delText>
        </w:r>
      </w:del>
      <w:r w:rsidRPr="00E81B1B">
        <w:fldChar w:fldCharType="end"/>
      </w:r>
      <w:bookmarkEnd w:id="3064"/>
      <w:r w:rsidRPr="00E81B1B">
        <w:t xml:space="preserve"> </w:t>
      </w:r>
      <w:ins w:id="3068" w:author="Carsten Hein" w:date="2022-03-20T17:05:00Z">
        <w:r w:rsidR="00273AA6">
          <w:t>Übersicht verschiedener Fuß</w:t>
        </w:r>
      </w:ins>
      <w:del w:id="3069" w:author="Carsten Hein" w:date="2022-03-20T17:05:00Z">
        <w:r w:rsidRPr="00E81B1B" w:rsidDel="00273AA6">
          <w:delText>B</w:delText>
        </w:r>
      </w:del>
      <w:ins w:id="3070" w:author="Carsten Hein" w:date="2022-03-20T17:05:00Z">
        <w:r w:rsidR="00273AA6">
          <w:t>b</w:t>
        </w:r>
      </w:ins>
      <w:r w:rsidRPr="00E81B1B">
        <w:t>odenaufbauten</w:t>
      </w:r>
      <w:commentRangeEnd w:id="3065"/>
      <w:r w:rsidR="00E161C3">
        <w:rPr>
          <w:rStyle w:val="Kommentarzeichen"/>
          <w:iCs w:val="0"/>
        </w:rPr>
        <w:commentReference w:id="3065"/>
      </w:r>
    </w:p>
    <w:p w14:paraId="311EF78D" w14:textId="2065C25D" w:rsidR="007B714A" w:rsidRDefault="007B714A" w:rsidP="007B714A">
      <w:pPr>
        <w:rPr>
          <w:ins w:id="3071" w:author="Carsten Hein" w:date="2022-03-20T17:05:00Z"/>
        </w:rPr>
      </w:pPr>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7ADE3B27" w14:textId="75645BE2" w:rsidR="00273AA6" w:rsidRPr="00E81B1B" w:rsidRDefault="00273AA6" w:rsidP="007B714A">
      <w:ins w:id="3072" w:author="Carsten Hein" w:date="2022-03-20T17:05:00Z">
        <w:r>
          <w:t xml:space="preserve">In </w:t>
        </w:r>
      </w:ins>
      <w:ins w:id="3073" w:author="Carsten Hein" w:date="2022-04-20T14:30:00Z">
        <w:r w:rsidR="0071587F">
          <w:fldChar w:fldCharType="begin"/>
        </w:r>
        <w:r w:rsidR="0071587F">
          <w:instrText xml:space="preserve"> REF _Ref101349838 \h </w:instrText>
        </w:r>
      </w:ins>
      <w:r w:rsidR="0071587F">
        <w:fldChar w:fldCharType="separate"/>
      </w:r>
      <w:ins w:id="3074" w:author="Carsten Hein" w:date="2022-04-20T14:30:00Z">
        <w:r w:rsidR="0071587F" w:rsidRPr="00E81B1B">
          <w:t xml:space="preserve">Tabelle </w:t>
        </w:r>
        <w:r w:rsidR="0071587F">
          <w:rPr>
            <w:noProof/>
          </w:rPr>
          <w:t>21</w:t>
        </w:r>
        <w:r w:rsidR="0071587F">
          <w:fldChar w:fldCharType="end"/>
        </w:r>
      </w:ins>
      <w:ins w:id="3075" w:author="Carsten Hein" w:date="2022-03-20T17:05:00Z">
        <w:r>
          <w:t xml:space="preserve"> werden die </w:t>
        </w:r>
        <w:r w:rsidR="004B5D95">
          <w:t xml:space="preserve">Herstellerangaben zur Trittschallverbesserung </w:t>
        </w:r>
      </w:ins>
      <w:ins w:id="3076" w:author="Carsten Hein" w:date="2022-03-20T17:06:00Z">
        <w:r w:rsidR="004B5D95">
          <w:t xml:space="preserve">gemäß Messung und </w:t>
        </w:r>
        <w:r w:rsidR="007435C4">
          <w:t>entsprechend Produktdatenblatt gegenübergestellt. Die</w:t>
        </w:r>
        <w:r w:rsidR="00FB7E1E">
          <w:t xml:space="preserve"> </w:t>
        </w:r>
      </w:ins>
      <w:ins w:id="3077" w:author="Carsten Hein" w:date="2022-03-20T17:07:00Z">
        <w:r w:rsidR="00FB7E1E">
          <w:t>Angaben zum Rechenwert berücksichtigen immer ein Vorhaltemaß von 2 dB.</w:t>
        </w:r>
      </w:ins>
    </w:p>
    <w:p w14:paraId="0C0BAEA6" w14:textId="05388792" w:rsidR="007B714A" w:rsidRPr="00E81B1B" w:rsidRDefault="007B714A" w:rsidP="0061328E">
      <w:pPr>
        <w:pStyle w:val="berschrift2"/>
        <w:numPr>
          <w:ilvl w:val="1"/>
          <w:numId w:val="43"/>
        </w:numPr>
      </w:pPr>
      <w:bookmarkStart w:id="3078" w:name="_Toc101333851"/>
      <w:r>
        <w:t>Unterdecken</w:t>
      </w:r>
      <w:bookmarkEnd w:id="3078"/>
    </w:p>
    <w:p w14:paraId="3737C24A" w14:textId="0C24F74D" w:rsidR="007B714A" w:rsidRPr="00E81B1B" w:rsidRDefault="007B714A" w:rsidP="007B714A">
      <w:r w:rsidRPr="00E81B1B">
        <w:t xml:space="preserve">Die Varianten W4 und W5 können aufgrund </w:t>
      </w:r>
      <w:del w:id="3079" w:author="Carsten Hein" w:date="2022-03-20T17:08:00Z">
        <w:r w:rsidRPr="00E81B1B" w:rsidDel="00B85AAB">
          <w:delText>der noch fehlenden</w:delText>
        </w:r>
      </w:del>
      <w:ins w:id="3080" w:author="Carsten Hein" w:date="2022-03-20T17:08:00Z">
        <w:r w:rsidR="00B85AAB">
          <w:t>fehlender</w:t>
        </w:r>
      </w:ins>
      <w:r w:rsidRPr="00E81B1B">
        <w:t xml:space="preserve"> Informationen zur flächenbezogenen Masse und Montage der Unterdecke nicht </w:t>
      </w:r>
      <w:commentRangeStart w:id="3081"/>
      <w:del w:id="3082" w:author="Carsten Hein" w:date="2022-03-20T17:08:00Z">
        <w:r w:rsidRPr="00E81B1B" w:rsidDel="00B85AAB">
          <w:delText xml:space="preserve">mit den aktuell vorliegenden Angaben </w:delText>
        </w:r>
        <w:commentRangeEnd w:id="3081"/>
        <w:r w:rsidDel="00B85AAB">
          <w:rPr>
            <w:rStyle w:val="Kommentarzeichen"/>
          </w:rPr>
          <w:commentReference w:id="3081"/>
        </w:r>
        <w:r w:rsidRPr="00E81B1B" w:rsidDel="00B85AAB">
          <w:delText xml:space="preserve">rechnerisch </w:delText>
        </w:r>
      </w:del>
      <w:r w:rsidRPr="00E81B1B">
        <w:t xml:space="preserve">abschließend bewertet werden. </w:t>
      </w:r>
      <w:ins w:id="3083" w:author="Carsten Hein" w:date="2022-03-20T17:09:00Z">
        <w:r w:rsidR="00524F33">
          <w:t xml:space="preserve">Ein Unterdeckensystem für die Variante „Wohnungsbau“ wurde nicht festgelegt. </w:t>
        </w:r>
      </w:ins>
      <w:r w:rsidRPr="00E81B1B">
        <w:t>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535D3A05" w:rsidR="007B714A" w:rsidRPr="00E81B1B" w:rsidRDefault="007B714A" w:rsidP="007B714A">
      <w:commentRangeStart w:id="3084"/>
      <w:r w:rsidRPr="00E81B1B">
        <w:t xml:space="preserve">TGA-Register als Akustikmaßnahme kommen nicht in Frage. Die Holzbalken müssen auf Grund von Brandschutzanforderungen </w:t>
      </w:r>
      <w:commentRangeStart w:id="3085"/>
      <w:commentRangeStart w:id="3086"/>
      <w:r w:rsidRPr="00E81B1B">
        <w:t xml:space="preserve">exponiert </w:t>
      </w:r>
      <w:commentRangeEnd w:id="3085"/>
      <w:r>
        <w:rPr>
          <w:rStyle w:val="Kommentarzeichen"/>
        </w:rPr>
        <w:commentReference w:id="3085"/>
      </w:r>
      <w:commentRangeEnd w:id="3086"/>
      <w:r>
        <w:rPr>
          <w:rStyle w:val="Kommentarzeichen"/>
        </w:rPr>
        <w:commentReference w:id="3086"/>
      </w:r>
      <w:r w:rsidRPr="00E81B1B">
        <w:t>sein</w:t>
      </w:r>
      <w:ins w:id="3087" w:author="Carsten Hein" w:date="2022-03-20T17:10:00Z">
        <w:r w:rsidR="00524F33">
          <w:t xml:space="preserve"> und </w:t>
        </w:r>
        <w:r w:rsidR="00D13B9B">
          <w:t>der Hohlraum hinter den TGA Registern muss einsehbar sein</w:t>
        </w:r>
      </w:ins>
      <w:r w:rsidRPr="00E81B1B">
        <w:t>. Die TGA</w:t>
      </w:r>
      <w:r w:rsidR="00D60FF9">
        <w:t>-</w:t>
      </w:r>
      <w:r w:rsidRPr="00E81B1B">
        <w:t xml:space="preserve">Register werden </w:t>
      </w:r>
      <w:ins w:id="3088" w:author="Carsten Hein" w:date="2022-03-20T17:11:00Z">
        <w:r w:rsidR="00770AB8">
          <w:t xml:space="preserve">daher </w:t>
        </w:r>
      </w:ins>
      <w:r w:rsidRPr="00E81B1B">
        <w:t>mit umlaufender Fuge montiert</w:t>
      </w:r>
      <w:ins w:id="3089" w:author="Carsten Hein" w:date="2022-04-20T12:25:00Z">
        <w:r w:rsidR="00DE5164">
          <w:t xml:space="preserve">. </w:t>
        </w:r>
      </w:ins>
      <w:ins w:id="3090" w:author="Carsten Hein" w:date="2022-03-20T17:11:00Z">
        <w:r w:rsidR="004C099A">
          <w:t>So wird die o.</w:t>
        </w:r>
      </w:ins>
      <w:ins w:id="3091" w:author="Carsten Hein" w:date="2022-03-20T17:12:00Z">
        <w:r w:rsidR="004C099A">
          <w:t xml:space="preserve">a. Auflage zum Brandschutz erfüllt und </w:t>
        </w:r>
      </w:ins>
      <w:del w:id="3092" w:author="Carsten Hein" w:date="2022-03-20T17:12:00Z">
        <w:r w:rsidRPr="00E81B1B" w:rsidDel="004C099A">
          <w:delText xml:space="preserve"> </w:delText>
        </w:r>
        <w:commentRangeStart w:id="3093"/>
        <w:r w:rsidRPr="00E81B1B" w:rsidDel="004C099A">
          <w:delText>(Hinterlüftung und Brandschutzauflage</w:delText>
        </w:r>
      </w:del>
      <w:commentRangeEnd w:id="3093"/>
      <w:r w:rsidR="00D60FF9">
        <w:rPr>
          <w:rStyle w:val="Kommentarzeichen"/>
        </w:rPr>
        <w:commentReference w:id="3093"/>
      </w:r>
      <w:del w:id="3094" w:author="Carsten Hein" w:date="2022-03-20T17:12:00Z">
        <w:r w:rsidRPr="00E81B1B" w:rsidDel="004C099A">
          <w:delText>)</w:delText>
        </w:r>
      </w:del>
      <w:ins w:id="3095" w:author="Carsten Hein" w:date="2022-03-20T17:12:00Z">
        <w:r w:rsidR="003D17A8">
          <w:t>die Wirkung des TGA-Panels kann durch Luftumspülung erhöht werden</w:t>
        </w:r>
      </w:ins>
      <w:r w:rsidRPr="00E81B1B">
        <w:t xml:space="preserve">. Damit ist ein Ansatz zur akustischen Verbesserung </w:t>
      </w:r>
      <w:del w:id="3096" w:author="Carsten Hein" w:date="2022-03-20T17:11:00Z">
        <w:r w:rsidRPr="00E81B1B" w:rsidDel="00770AB8">
          <w:delText>ausgeschlossen</w:delText>
        </w:r>
        <w:commentRangeEnd w:id="3084"/>
        <w:r w:rsidR="00D60FF9" w:rsidDel="00770AB8">
          <w:rPr>
            <w:rStyle w:val="Kommentarzeichen"/>
          </w:rPr>
          <w:commentReference w:id="3084"/>
        </w:r>
      </w:del>
      <w:ins w:id="3097" w:author="Carsten Hein" w:date="2022-03-20T17:11:00Z">
        <w:r w:rsidR="00770AB8">
          <w:t>nicht möglich</w:t>
        </w:r>
      </w:ins>
      <w:r w:rsidRPr="00E81B1B">
        <w:t>.</w:t>
      </w:r>
    </w:p>
    <w:p w14:paraId="415145D7" w14:textId="0AA9BD8D" w:rsidR="007B714A" w:rsidRPr="00E81B1B" w:rsidRDefault="007B714A" w:rsidP="0061328E">
      <w:pPr>
        <w:pStyle w:val="berschrift2"/>
        <w:numPr>
          <w:ilvl w:val="1"/>
          <w:numId w:val="43"/>
        </w:numPr>
      </w:pPr>
      <w:bookmarkStart w:id="3098" w:name="_Toc101333852"/>
      <w:r>
        <w:lastRenderedPageBreak/>
        <w:t>Konstruktive Hinweise</w:t>
      </w:r>
      <w:bookmarkEnd w:id="3098"/>
    </w:p>
    <w:p w14:paraId="65F1184D" w14:textId="26EA9B97" w:rsidR="007B714A" w:rsidRPr="00E81B1B" w:rsidDel="000C47F0" w:rsidRDefault="007B714A" w:rsidP="007B714A">
      <w:pPr>
        <w:rPr>
          <w:del w:id="3099" w:author="Carsten Hein" w:date="2022-03-20T17:13:00Z"/>
        </w:rPr>
      </w:pPr>
      <w:commentRangeStart w:id="3100"/>
      <w:r w:rsidRPr="00E81B1B">
        <w:t>Die Berechnungen berücksichtigen nur die schalltechnischen Eigenschaften der Trenndecke selbst.</w:t>
      </w:r>
      <w:commentRangeEnd w:id="3100"/>
      <w:r>
        <w:rPr>
          <w:rStyle w:val="Kommentarzeichen"/>
        </w:rPr>
        <w:commentReference w:id="3100"/>
      </w:r>
      <w:ins w:id="3101" w:author="Carsten Hein" w:date="2022-03-20T17:13:00Z">
        <w:r w:rsidR="000C47F0">
          <w:t xml:space="preserve"> </w:t>
        </w:r>
      </w:ins>
    </w:p>
    <w:p w14:paraId="6D3E41F3" w14:textId="77777777" w:rsidR="007B714A" w:rsidRPr="00E81B1B" w:rsidRDefault="007B714A" w:rsidP="007B714A">
      <w:r w:rsidRPr="00E81B1B">
        <w:t>Die Schallübertragung über flankierende Bauteile, wie Fassaden und Innenwände, kann zu einer Reduzierung der gesamten bewerteten Luft- und Trittschalldämmung führen. In der Regel sind angrenzende flankierende 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3102" w:name="_Toc101333853"/>
      <w:r>
        <w:t>Projektbezogene Prüfung</w:t>
      </w:r>
      <w:bookmarkEnd w:id="3102"/>
    </w:p>
    <w:p w14:paraId="394C9DBE" w14:textId="3F69E3A0" w:rsidR="007B714A" w:rsidRPr="00E81B1B" w:rsidRDefault="007B714A" w:rsidP="007B714A">
      <w:commentRangeStart w:id="3103"/>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3104"/>
      <w:r w:rsidRPr="00E81B1B">
        <w:t xml:space="preserve">DIN 4109 </w:t>
      </w:r>
      <w:commentRangeEnd w:id="3104"/>
      <w:r w:rsidR="000E0A9F">
        <w:rPr>
          <w:rStyle w:val="Kommentarzeichen"/>
        </w:rPr>
        <w:commentReference w:id="3104"/>
      </w:r>
      <w:r w:rsidRPr="00E81B1B">
        <w:t>kontrolliert werden kann.</w:t>
      </w:r>
      <w:commentRangeEnd w:id="3103"/>
      <w:r>
        <w:rPr>
          <w:rStyle w:val="Kommentarzeichen"/>
        </w:rPr>
        <w:commentReference w:id="3103"/>
      </w:r>
      <w:ins w:id="3105" w:author="Carsten Hein" w:date="2022-03-20T17:13:00Z">
        <w:r w:rsidR="004F3731">
          <w:t xml:space="preserve"> </w:t>
        </w:r>
      </w:ins>
      <w:ins w:id="3106" w:author="Carsten Hein" w:date="2022-03-20T17:14:00Z">
        <w:r w:rsidR="004F3731">
          <w:t xml:space="preserve">Durch die </w:t>
        </w:r>
      </w:ins>
      <w:ins w:id="3107" w:author="Carsten Hein" w:date="2022-03-20T17:15:00Z">
        <w:r w:rsidR="008F7626">
          <w:t>p</w:t>
        </w:r>
      </w:ins>
      <w:ins w:id="3108" w:author="Carsten Hein" w:date="2022-03-20T17:14:00Z">
        <w:r w:rsidR="004F3731">
          <w:t xml:space="preserve">rojektbezogene Prüfung lässt sich zudem </w:t>
        </w:r>
      </w:ins>
      <w:ins w:id="3109" w:author="Carsten Hein" w:date="2022-03-20T17:15:00Z">
        <w:r w:rsidR="008F7626">
          <w:t>die</w:t>
        </w:r>
      </w:ins>
      <w:ins w:id="3110" w:author="Carsten Hein" w:date="2022-03-20T17:14:00Z">
        <w:r w:rsidR="004F3731">
          <w:t xml:space="preserve"> in den Herstellerangabe</w:t>
        </w:r>
      </w:ins>
      <w:ins w:id="3111" w:author="Carsten Hein" w:date="2022-03-20T17:15:00Z">
        <w:r w:rsidR="008F7626">
          <w:t xml:space="preserve">n </w:t>
        </w:r>
        <w:r w:rsidR="00C33EF7">
          <w:t xml:space="preserve">„Reserve“, das </w:t>
        </w:r>
        <w:proofErr w:type="spellStart"/>
        <w:r w:rsidR="00C33EF7">
          <w:t>o.e</w:t>
        </w:r>
        <w:proofErr w:type="spellEnd"/>
        <w:r w:rsidR="00C33EF7">
          <w:t xml:space="preserve">. Vorhaltemaß von 2 dB </w:t>
        </w:r>
      </w:ins>
      <w:ins w:id="3112" w:author="Carsten Hein" w:date="2022-03-20T17:16:00Z">
        <w:r w:rsidR="00C33EF7">
          <w:t>nutzen.</w:t>
        </w:r>
      </w:ins>
      <w:ins w:id="3113" w:author="Carsten Hein" w:date="2022-03-20T17:15:00Z">
        <w:r w:rsidR="00C33EF7">
          <w:t xml:space="preserve"> </w:t>
        </w:r>
      </w:ins>
      <w:ins w:id="3114" w:author="Carsten Hein" w:date="2022-03-20T17:14:00Z">
        <w:r w:rsidR="004F3731">
          <w:t xml:space="preserve"> </w:t>
        </w:r>
      </w:ins>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3115"/>
      <w:r w:rsidRPr="00E81B1B">
        <w:t xml:space="preserve">abgeschlossenes Raumvolumen </w:t>
      </w:r>
      <w:commentRangeEnd w:id="3115"/>
      <w:r>
        <w:rPr>
          <w:rStyle w:val="Kommentarzeichen"/>
        </w:rPr>
        <w:commentReference w:id="3115"/>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52F7DB83" w:rsidR="007B714A" w:rsidRDefault="007B714A" w:rsidP="007B714A">
      <w:pPr>
        <w:rPr>
          <w:ins w:id="3116" w:author="Carsten Hein" w:date="2022-03-20T17:16:00Z"/>
        </w:rPr>
      </w:pPr>
      <w:r w:rsidRPr="0078259C">
        <w:t>Unter diesen Voraussetzungen lassen sich</w:t>
      </w:r>
      <w:commentRangeStart w:id="3117"/>
      <w:r w:rsidRPr="0078259C">
        <w:t xml:space="preserve"> frühzeitig </w:t>
      </w:r>
      <w:commentRangeEnd w:id="3117"/>
      <w:r w:rsidR="00D60FF9">
        <w:rPr>
          <w:rStyle w:val="Kommentarzeichen"/>
        </w:rPr>
        <w:commentReference w:id="3117"/>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09AD0809" w14:textId="4764E2AE" w:rsidR="00295448" w:rsidRDefault="00295448" w:rsidP="007B714A">
      <w:ins w:id="3118" w:author="Carsten Hein" w:date="2022-03-20T17:16:00Z">
        <w:r>
          <w:t>Die schallschutztechnische Messung is</w:t>
        </w:r>
      </w:ins>
      <w:ins w:id="3119" w:author="Carsten Hein" w:date="2022-03-20T17:17:00Z">
        <w:r>
          <w:t xml:space="preserve">t aufwändiger als eine </w:t>
        </w:r>
        <w:r w:rsidR="0072434B">
          <w:t xml:space="preserve">Auslegung auf Grundlage von Berechnungen, aber genauer und mit Aktivierung der </w:t>
        </w:r>
        <w:r w:rsidR="009D733B">
          <w:t>oben</w:t>
        </w:r>
      </w:ins>
      <w:ins w:id="3120" w:author="Carsten Hein" w:date="2022-03-20T17:18:00Z">
        <w:r w:rsidR="009D733B">
          <w:t xml:space="preserve"> genannten Reserve ist diese Messung eine Möglichkeit, </w:t>
        </w:r>
        <w:r w:rsidR="00E77259">
          <w:t xml:space="preserve">über das gesamte Bauvorhaben den Schallschutz zu optimieren, </w:t>
        </w:r>
      </w:ins>
      <w:ins w:id="3121" w:author="Carsten Hein" w:date="2022-03-20T17:19:00Z">
        <w:r w:rsidR="00E77259">
          <w:t xml:space="preserve">da Akustik </w:t>
        </w:r>
        <w:r w:rsidR="00AC2B58">
          <w:t>bei HBV System das</w:t>
        </w:r>
        <w:r w:rsidR="00E77259">
          <w:t xml:space="preserve"> maßgebenden Kriterium für </w:t>
        </w:r>
      </w:ins>
      <w:ins w:id="3122" w:author="Carsten Hein" w:date="2022-03-20T17:20:00Z">
        <w:r w:rsidR="00AC2B58">
          <w:t>den</w:t>
        </w:r>
      </w:ins>
      <w:ins w:id="3123" w:author="Carsten Hein" w:date="2022-03-20T17:19:00Z">
        <w:r w:rsidR="00E77259">
          <w:t xml:space="preserve"> Decken</w:t>
        </w:r>
      </w:ins>
      <w:ins w:id="3124" w:author="Carsten Hein" w:date="2022-03-20T17:20:00Z">
        <w:r w:rsidR="00AC2B58">
          <w:t>aufbau wird.</w:t>
        </w:r>
      </w:ins>
      <w:ins w:id="3125" w:author="Carsten Hein" w:date="2022-03-20T17:17:00Z">
        <w:r w:rsidR="0072434B">
          <w:t xml:space="preserve"> </w:t>
        </w:r>
      </w:ins>
    </w:p>
    <w:p w14:paraId="392EBA3C" w14:textId="6A12E985" w:rsidR="007B714A" w:rsidRPr="00AE2B4F" w:rsidRDefault="007B714A" w:rsidP="0061328E">
      <w:pPr>
        <w:pStyle w:val="berschrift2"/>
        <w:numPr>
          <w:ilvl w:val="1"/>
          <w:numId w:val="43"/>
        </w:numPr>
      </w:pPr>
      <w:bookmarkStart w:id="3126" w:name="_Toc101333854"/>
      <w:commentRangeStart w:id="3127"/>
      <w:r w:rsidRPr="00AE2B4F">
        <w:t>Zusammenfassung</w:t>
      </w:r>
      <w:commentRangeEnd w:id="3127"/>
      <w:r w:rsidR="00D60FF9">
        <w:rPr>
          <w:rStyle w:val="Kommentarzeichen"/>
          <w:rFonts w:ascii="Myriad Pro" w:eastAsiaTheme="minorHAnsi" w:hAnsi="Myriad Pro" w:cstheme="minorBidi"/>
          <w:b w:val="0"/>
        </w:rPr>
        <w:commentReference w:id="3127"/>
      </w:r>
      <w:bookmarkEnd w:id="3126"/>
    </w:p>
    <w:p w14:paraId="453D114A" w14:textId="77777777" w:rsidR="00BD6F81" w:rsidRPr="00221C47" w:rsidRDefault="007B714A" w:rsidP="007B714A">
      <w:pPr>
        <w:rPr>
          <w:ins w:id="3128" w:author="Carsten Hein" w:date="2022-04-20T12:28:00Z"/>
          <w:highlight w:val="yellow"/>
          <w:rPrChange w:id="3129" w:author="Carsten Hein" w:date="2022-04-20T12:30:00Z">
            <w:rPr>
              <w:ins w:id="3130" w:author="Carsten Hein" w:date="2022-04-20T12:28:00Z"/>
            </w:rPr>
          </w:rPrChange>
        </w:rPr>
      </w:pPr>
      <w:r w:rsidRPr="00221C47">
        <w:rPr>
          <w:highlight w:val="yellow"/>
          <w:rPrChange w:id="3131" w:author="Carsten Hein" w:date="2022-04-20T12:30:00Z">
            <w:rPr/>
          </w:rPrChange>
        </w:rPr>
        <w:t>Für die Berechnung von Luft- und Trittschallübertragung ist auf</w:t>
      </w:r>
      <w:r w:rsidR="000E0A9F" w:rsidRPr="00221C47">
        <w:rPr>
          <w:highlight w:val="yellow"/>
          <w:rPrChange w:id="3132" w:author="Carsten Hein" w:date="2022-04-20T12:30:00Z">
            <w:rPr/>
          </w:rPrChange>
        </w:rPr>
        <w:t>g</w:t>
      </w:r>
      <w:r w:rsidRPr="00221C47">
        <w:rPr>
          <w:highlight w:val="yellow"/>
          <w:rPrChange w:id="3133" w:author="Carsten Hein" w:date="2022-04-20T12:30:00Z">
            <w:rPr/>
          </w:rPrChange>
        </w:rPr>
        <w:t xml:space="preserve">rund der anzuwendenden Normen ein Sicherheitsbeiwert von 2 dB zu berücksichtigen. </w:t>
      </w:r>
      <w:ins w:id="3134" w:author="Carsten Hein" w:date="2022-04-20T12:27:00Z">
        <w:r w:rsidR="00E0038A" w:rsidRPr="00221C47">
          <w:rPr>
            <w:highlight w:val="yellow"/>
            <w:rPrChange w:id="3135" w:author="Carsten Hein" w:date="2022-04-20T12:30:00Z">
              <w:rPr/>
            </w:rPrChange>
          </w:rPr>
          <w:t xml:space="preserve">Weiche Bodenbelege – Teppiche </w:t>
        </w:r>
        <w:r w:rsidR="00BD6F81" w:rsidRPr="00221C47">
          <w:rPr>
            <w:highlight w:val="yellow"/>
            <w:rPrChange w:id="3136" w:author="Carsten Hein" w:date="2022-04-20T12:30:00Z">
              <w:rPr/>
            </w:rPrChange>
          </w:rPr>
          <w:t>–</w:t>
        </w:r>
        <w:r w:rsidR="00E0038A" w:rsidRPr="00221C47">
          <w:rPr>
            <w:highlight w:val="yellow"/>
            <w:rPrChange w:id="3137" w:author="Carsten Hein" w:date="2022-04-20T12:30:00Z">
              <w:rPr/>
            </w:rPrChange>
          </w:rPr>
          <w:t xml:space="preserve"> </w:t>
        </w:r>
        <w:r w:rsidR="00BD6F81" w:rsidRPr="00221C47">
          <w:rPr>
            <w:highlight w:val="yellow"/>
            <w:rPrChange w:id="3138" w:author="Carsten Hein" w:date="2022-04-20T12:30:00Z">
              <w:rPr/>
            </w:rPrChange>
          </w:rPr>
          <w:t>dürfen nach Norm nicht</w:t>
        </w:r>
      </w:ins>
      <w:ins w:id="3139" w:author="Carsten Hein" w:date="2022-04-20T12:28:00Z">
        <w:r w:rsidR="00BD6F81" w:rsidRPr="00221C47">
          <w:rPr>
            <w:highlight w:val="yellow"/>
            <w:rPrChange w:id="3140" w:author="Carsten Hein" w:date="2022-04-20T12:30:00Z">
              <w:rPr/>
            </w:rPrChange>
          </w:rPr>
          <w:t xml:space="preserve"> angesetzt werden. </w:t>
        </w:r>
      </w:ins>
    </w:p>
    <w:p w14:paraId="50AB697C" w14:textId="507D6314" w:rsidR="007B714A" w:rsidRPr="00F85782" w:rsidRDefault="007B714A" w:rsidP="007B714A">
      <w:pPr>
        <w:rPr>
          <w:highlight w:val="yellow"/>
          <w:rPrChange w:id="3141" w:author="Carsten Hein" w:date="2022-04-20T13:27:00Z">
            <w:rPr/>
          </w:rPrChange>
        </w:rPr>
      </w:pPr>
      <w:r w:rsidRPr="00221C47">
        <w:rPr>
          <w:highlight w:val="yellow"/>
          <w:rPrChange w:id="3142" w:author="Carsten Hein" w:date="2022-04-20T12:30:00Z">
            <w:rPr/>
          </w:rPrChange>
        </w:rPr>
        <w:t xml:space="preserve">Daher wird eine </w:t>
      </w:r>
      <w:del w:id="3143" w:author="Marie" w:date="2022-01-23T15:47:00Z">
        <w:r w:rsidRPr="00221C47" w:rsidDel="00D60FF9">
          <w:rPr>
            <w:highlight w:val="yellow"/>
            <w:rPrChange w:id="3144" w:author="Carsten Hein" w:date="2022-04-20T12:30:00Z">
              <w:rPr/>
            </w:rPrChange>
          </w:rPr>
          <w:delText>P</w:delText>
        </w:r>
      </w:del>
      <w:ins w:id="3145" w:author="Marie" w:date="2022-01-23T15:47:00Z">
        <w:r w:rsidR="00D60FF9" w:rsidRPr="00221C47">
          <w:rPr>
            <w:highlight w:val="yellow"/>
            <w:rPrChange w:id="3146" w:author="Carsten Hein" w:date="2022-04-20T12:30:00Z">
              <w:rPr/>
            </w:rPrChange>
          </w:rPr>
          <w:t>p</w:t>
        </w:r>
      </w:ins>
      <w:r w:rsidRPr="00221C47">
        <w:rPr>
          <w:highlight w:val="yellow"/>
          <w:rPrChange w:id="3147" w:author="Carsten Hein" w:date="2022-04-20T12:30:00Z">
            <w:rPr/>
          </w:rPrChange>
        </w:rPr>
        <w:t>rojekt</w:t>
      </w:r>
      <w:del w:id="3148" w:author="Marie" w:date="2022-01-23T15:47:00Z">
        <w:r w:rsidRPr="00221C47" w:rsidDel="00D60FF9">
          <w:rPr>
            <w:highlight w:val="yellow"/>
            <w:rPrChange w:id="3149" w:author="Carsten Hein" w:date="2022-04-20T12:30:00Z">
              <w:rPr/>
            </w:rPrChange>
          </w:rPr>
          <w:delText>-</w:delText>
        </w:r>
      </w:del>
      <w:r w:rsidRPr="00221C47">
        <w:rPr>
          <w:highlight w:val="yellow"/>
          <w:rPrChange w:id="3150" w:author="Carsten Hein" w:date="2022-04-20T12:30:00Z">
            <w:rPr/>
          </w:rPrChange>
        </w:rPr>
        <w:t xml:space="preserve">bezogene Prüfung empfohlen, um die </w:t>
      </w:r>
      <w:r w:rsidR="00BE34DC" w:rsidRPr="00221C47">
        <w:rPr>
          <w:highlight w:val="yellow"/>
          <w:rPrChange w:id="3151" w:author="Carsten Hein" w:date="2022-04-20T12:30:00Z">
            <w:rPr/>
          </w:rPrChange>
        </w:rPr>
        <w:t>andernfalls erfo</w:t>
      </w:r>
      <w:r w:rsidR="0078259C" w:rsidRPr="00221C47">
        <w:rPr>
          <w:highlight w:val="yellow"/>
          <w:rPrChange w:id="3152" w:author="Carsten Hein" w:date="2022-04-20T12:30:00Z">
            <w:rPr/>
          </w:rPrChange>
        </w:rPr>
        <w:t>r</w:t>
      </w:r>
      <w:r w:rsidR="00BE34DC" w:rsidRPr="00221C47">
        <w:rPr>
          <w:highlight w:val="yellow"/>
          <w:rPrChange w:id="3153" w:author="Carsten Hein" w:date="2022-04-20T12:30:00Z">
            <w:rPr/>
          </w:rPrChange>
        </w:rPr>
        <w:t>derliche</w:t>
      </w:r>
      <w:r w:rsidRPr="00221C47">
        <w:rPr>
          <w:highlight w:val="yellow"/>
          <w:rPrChange w:id="3154" w:author="Carsten Hein" w:date="2022-04-20T12:30:00Z">
            <w:rPr/>
          </w:rPrChange>
        </w:rPr>
        <w:t xml:space="preserve"> Überdimensionierung zu vermeiden und </w:t>
      </w:r>
      <w:ins w:id="3155" w:author="Marie" w:date="2022-01-23T15:42:00Z">
        <w:r w:rsidR="000E0A9F" w:rsidRPr="00221C47">
          <w:rPr>
            <w:highlight w:val="yellow"/>
            <w:rPrChange w:id="3156" w:author="Carsten Hein" w:date="2022-04-20T12:30:00Z">
              <w:rPr/>
            </w:rPrChange>
          </w:rPr>
          <w:t xml:space="preserve">eine Optimierung der </w:t>
        </w:r>
      </w:ins>
      <w:del w:id="3157" w:author="Marie" w:date="2022-01-23T15:42:00Z">
        <w:r w:rsidRPr="00221C47" w:rsidDel="000E0A9F">
          <w:rPr>
            <w:highlight w:val="yellow"/>
            <w:rPrChange w:id="3158" w:author="Carsten Hein" w:date="2022-04-20T12:30:00Z">
              <w:rPr/>
            </w:rPrChange>
          </w:rPr>
          <w:delText xml:space="preserve">die </w:delText>
        </w:r>
      </w:del>
      <w:r w:rsidRPr="00221C47">
        <w:rPr>
          <w:highlight w:val="yellow"/>
          <w:rPrChange w:id="3159" w:author="Carsten Hein" w:date="2022-04-20T12:30:00Z">
            <w:rPr/>
          </w:rPrChange>
        </w:rPr>
        <w:t xml:space="preserve">Konstruktion </w:t>
      </w:r>
      <w:del w:id="3160" w:author="Marie" w:date="2022-01-23T15:42:00Z">
        <w:r w:rsidRPr="00221C47" w:rsidDel="000E0A9F">
          <w:rPr>
            <w:highlight w:val="yellow"/>
            <w:rPrChange w:id="3161" w:author="Carsten Hein" w:date="2022-04-20T12:30:00Z">
              <w:rPr/>
            </w:rPrChange>
          </w:rPr>
          <w:delText xml:space="preserve">optimieren </w:delText>
        </w:r>
      </w:del>
      <w:r w:rsidRPr="00221C47">
        <w:rPr>
          <w:highlight w:val="yellow"/>
          <w:rPrChange w:id="3162" w:author="Carsten Hein" w:date="2022-04-20T12:30:00Z">
            <w:rPr/>
          </w:rPrChange>
        </w:rPr>
        <w:t>zu</w:t>
      </w:r>
      <w:ins w:id="3163" w:author="Marie" w:date="2022-01-23T15:42:00Z">
        <w:r w:rsidR="000E0A9F" w:rsidRPr="00221C47">
          <w:rPr>
            <w:highlight w:val="yellow"/>
            <w:rPrChange w:id="3164" w:author="Carsten Hein" w:date="2022-04-20T12:30:00Z">
              <w:rPr/>
            </w:rPrChange>
          </w:rPr>
          <w:t xml:space="preserve"> ermöglichen</w:t>
        </w:r>
      </w:ins>
      <w:del w:id="3165" w:author="Marie" w:date="2022-01-23T15:42:00Z">
        <w:r w:rsidRPr="00221C47" w:rsidDel="000E0A9F">
          <w:rPr>
            <w:highlight w:val="yellow"/>
            <w:rPrChange w:id="3166" w:author="Carsten Hein" w:date="2022-04-20T12:30:00Z">
              <w:rPr/>
            </w:rPrChange>
          </w:rPr>
          <w:delText xml:space="preserve"> können. </w:delText>
        </w:r>
      </w:del>
      <w:ins w:id="3167" w:author="Marie" w:date="2022-01-23T15:42:00Z">
        <w:r w:rsidR="000E0A9F" w:rsidRPr="00221C47">
          <w:rPr>
            <w:highlight w:val="yellow"/>
            <w:rPrChange w:id="3168" w:author="Carsten Hein" w:date="2022-04-20T12:30:00Z">
              <w:rPr/>
            </w:rPrChange>
          </w:rPr>
          <w:t xml:space="preserve">. </w:t>
        </w:r>
      </w:ins>
      <w:r w:rsidR="0078259C" w:rsidRPr="00221C47">
        <w:rPr>
          <w:highlight w:val="yellow"/>
          <w:rPrChange w:id="3169" w:author="Carsten Hein" w:date="2022-04-20T12:30:00Z">
            <w:rPr/>
          </w:rPrChange>
        </w:rPr>
        <w:t xml:space="preserve">Durch diese messtechnische Prüfung kann das „Vorhaltemaß“ von 2 dB </w:t>
      </w:r>
      <w:ins w:id="3170" w:author="Marie" w:date="2022-01-23T15:42:00Z">
        <w:r w:rsidR="000E0A9F" w:rsidRPr="00221C47">
          <w:rPr>
            <w:highlight w:val="yellow"/>
            <w:rPrChange w:id="3171" w:author="Carsten Hein" w:date="2022-04-20T12:30:00Z">
              <w:rPr/>
            </w:rPrChange>
          </w:rPr>
          <w:t>entfallen und s</w:t>
        </w:r>
      </w:ins>
      <w:ins w:id="3172" w:author="Marie" w:date="2022-01-23T15:43:00Z">
        <w:r w:rsidR="000E0A9F" w:rsidRPr="00221C47">
          <w:rPr>
            <w:highlight w:val="yellow"/>
            <w:rPrChange w:id="3173" w:author="Carsten Hein" w:date="2022-04-20T12:30:00Z">
              <w:rPr/>
            </w:rPrChange>
          </w:rPr>
          <w:t>omit die</w:t>
        </w:r>
      </w:ins>
      <w:del w:id="3174" w:author="Marie" w:date="2022-01-23T15:43:00Z">
        <w:r w:rsidR="0078259C" w:rsidRPr="00221C47" w:rsidDel="000E0A9F">
          <w:rPr>
            <w:highlight w:val="yellow"/>
            <w:rPrChange w:id="3175" w:author="Carsten Hein" w:date="2022-04-20T12:30:00Z">
              <w:rPr/>
            </w:rPrChange>
          </w:rPr>
          <w:delText xml:space="preserve">bzw. </w:delText>
        </w:r>
        <w:r w:rsidR="000E0A9F" w:rsidRPr="00221C47" w:rsidDel="000E0A9F">
          <w:rPr>
            <w:highlight w:val="yellow"/>
            <w:rPrChange w:id="3176" w:author="Carsten Hein" w:date="2022-04-20T12:30:00Z">
              <w:rPr/>
            </w:rPrChange>
          </w:rPr>
          <w:delText>C</w:delText>
        </w:r>
        <w:r w:rsidR="0078259C" w:rsidRPr="00221C47" w:rsidDel="000E0A9F">
          <w:rPr>
            <w:highlight w:val="yellow"/>
            <w:rPrChange w:id="3177" w:author="Carsten Hein" w:date="2022-04-20T12:30:00Z">
              <w:rPr/>
            </w:rPrChange>
          </w:rPr>
          <w:delText>a</w:delText>
        </w:r>
      </w:del>
      <w:ins w:id="3178" w:author="Marie" w:date="2022-01-23T15:43:00Z">
        <w:r w:rsidR="000E0A9F" w:rsidRPr="00221C47">
          <w:rPr>
            <w:highlight w:val="yellow"/>
            <w:rPrChange w:id="3179" w:author="Carsten Hein" w:date="2022-04-20T12:30:00Z">
              <w:rPr/>
            </w:rPrChange>
          </w:rPr>
          <w:t xml:space="preserve"> Betonplatte um</w:t>
        </w:r>
      </w:ins>
      <w:r w:rsidR="0078259C" w:rsidRPr="00221C47">
        <w:rPr>
          <w:highlight w:val="yellow"/>
          <w:rPrChange w:id="3180" w:author="Carsten Hein" w:date="2022-04-20T12:30:00Z">
            <w:rPr/>
          </w:rPrChange>
        </w:rPr>
        <w:t xml:space="preserve">. 1,7 cm </w:t>
      </w:r>
      <w:del w:id="3181" w:author="Marie" w:date="2022-01-23T15:43:00Z">
        <w:r w:rsidR="0078259C" w:rsidRPr="00221C47" w:rsidDel="000E0A9F">
          <w:rPr>
            <w:highlight w:val="yellow"/>
            <w:rPrChange w:id="3182" w:author="Carsten Hein" w:date="2022-04-20T12:30:00Z">
              <w:rPr/>
            </w:rPrChange>
          </w:rPr>
          <w:delText xml:space="preserve">Betonplatte </w:delText>
        </w:r>
      </w:del>
      <w:r w:rsidR="0078259C" w:rsidRPr="00221C47">
        <w:rPr>
          <w:highlight w:val="yellow"/>
          <w:rPrChange w:id="3183" w:author="Carsten Hein" w:date="2022-04-20T12:30:00Z">
            <w:rPr/>
          </w:rPrChange>
        </w:rPr>
        <w:t>reduziert werden</w:t>
      </w:r>
      <w:ins w:id="3184" w:author="Carsten Hein" w:date="2022-04-20T12:29:00Z">
        <w:r w:rsidR="00591B56" w:rsidRPr="00221C47">
          <w:rPr>
            <w:highlight w:val="yellow"/>
            <w:rPrChange w:id="3185" w:author="Carsten Hein" w:date="2022-04-20T12:30:00Z">
              <w:rPr/>
            </w:rPrChange>
          </w:rPr>
          <w:t>. Der Ansatz eines weichen Bodenbelags kann messtechnisch ebenfalls berücksichtigt</w:t>
        </w:r>
        <w:r w:rsidR="00591B56" w:rsidRPr="00F85782">
          <w:rPr>
            <w:highlight w:val="yellow"/>
            <w:rPrChange w:id="3186" w:author="Carsten Hein" w:date="2022-04-20T13:27:00Z">
              <w:rPr/>
            </w:rPrChange>
          </w:rPr>
          <w:t xml:space="preserve"> werden</w:t>
        </w:r>
      </w:ins>
      <w:ins w:id="3187" w:author="Carsten Hein" w:date="2022-04-20T12:30:00Z">
        <w:r w:rsidR="00327F26" w:rsidRPr="00F85782">
          <w:rPr>
            <w:highlight w:val="yellow"/>
            <w:rPrChange w:id="3188" w:author="Carsten Hein" w:date="2022-04-20T13:27:00Z">
              <w:rPr/>
            </w:rPrChange>
          </w:rPr>
          <w:t xml:space="preserve"> und die Betonplatte in ihrer Stärke weiter reduziert werden.</w:t>
        </w:r>
      </w:ins>
      <w:del w:id="3189" w:author="Carsten Hein" w:date="2022-04-20T12:29:00Z">
        <w:r w:rsidR="0078259C" w:rsidRPr="00F85782" w:rsidDel="00327F26">
          <w:rPr>
            <w:highlight w:val="yellow"/>
            <w:rPrChange w:id="3190" w:author="Carsten Hein" w:date="2022-04-20T13:27:00Z">
              <w:rPr/>
            </w:rPrChange>
          </w:rPr>
          <w:delText>.</w:delText>
        </w:r>
      </w:del>
      <w:r w:rsidR="0078259C" w:rsidRPr="00F85782">
        <w:rPr>
          <w:highlight w:val="yellow"/>
          <w:rPrChange w:id="3191" w:author="Carsten Hein" w:date="2022-04-20T13:27:00Z">
            <w:rPr/>
          </w:rPrChange>
        </w:rPr>
        <w:t xml:space="preserve"> Die HBV</w:t>
      </w:r>
      <w:r w:rsidR="000E0A9F" w:rsidRPr="00F85782">
        <w:rPr>
          <w:highlight w:val="yellow"/>
          <w:rPrChange w:id="3192" w:author="Carsten Hein" w:date="2022-04-20T13:27:00Z">
            <w:rPr/>
          </w:rPrChange>
        </w:rPr>
        <w:t>-</w:t>
      </w:r>
      <w:r w:rsidR="0078259C" w:rsidRPr="00F85782">
        <w:rPr>
          <w:highlight w:val="yellow"/>
          <w:rPrChange w:id="3193" w:author="Carsten Hein" w:date="2022-04-20T13:27:00Z">
            <w:rPr/>
          </w:rPrChange>
        </w:rPr>
        <w:t xml:space="preserve">Decke kann so schlanker ausgeführt werden. Das ist umso wichtiger, als </w:t>
      </w:r>
      <w:ins w:id="3194" w:author="Marie" w:date="2022-01-23T15:43:00Z">
        <w:r w:rsidR="000E0A9F" w:rsidRPr="00F85782">
          <w:rPr>
            <w:highlight w:val="yellow"/>
            <w:rPrChange w:id="3195" w:author="Carsten Hein" w:date="2022-04-20T13:27:00Z">
              <w:rPr/>
            </w:rPrChange>
          </w:rPr>
          <w:t>a</w:t>
        </w:r>
      </w:ins>
      <w:del w:id="3196" w:author="Marie" w:date="2022-01-23T15:43:00Z">
        <w:r w:rsidR="0078259C" w:rsidRPr="00F85782" w:rsidDel="000E0A9F">
          <w:rPr>
            <w:highlight w:val="yellow"/>
            <w:rPrChange w:id="3197" w:author="Carsten Hein" w:date="2022-04-20T13:27:00Z">
              <w:rPr/>
            </w:rPrChange>
          </w:rPr>
          <w:delText>A</w:delText>
        </w:r>
      </w:del>
      <w:r w:rsidR="0078259C" w:rsidRPr="00F85782">
        <w:rPr>
          <w:highlight w:val="yellow"/>
          <w:rPrChange w:id="3198" w:author="Carsten Hein" w:date="2022-04-20T13:27:00Z">
            <w:rPr/>
          </w:rPrChange>
        </w:rPr>
        <w:t>kusti</w:t>
      </w:r>
      <w:ins w:id="3199" w:author="Marie" w:date="2022-01-23T15:43:00Z">
        <w:r w:rsidR="000E0A9F" w:rsidRPr="00F85782">
          <w:rPr>
            <w:highlight w:val="yellow"/>
            <w:rPrChange w:id="3200" w:author="Carsten Hein" w:date="2022-04-20T13:27:00Z">
              <w:rPr/>
            </w:rPrChange>
          </w:rPr>
          <w:t xml:space="preserve">sche </w:t>
        </w:r>
        <w:del w:id="3201" w:author="Carsten Hein" w:date="2022-03-20T16:50:00Z">
          <w:r w:rsidR="000E0A9F" w:rsidRPr="00F85782" w:rsidDel="00DB0123">
            <w:rPr>
              <w:highlight w:val="yellow"/>
              <w:rPrChange w:id="3202" w:author="Carsten Hein" w:date="2022-04-20T13:27:00Z">
                <w:rPr/>
              </w:rPrChange>
            </w:rPr>
            <w:delText>An</w:delText>
          </w:r>
        </w:del>
      </w:ins>
      <w:ins w:id="3203" w:author="Marie" w:date="2022-01-23T15:44:00Z">
        <w:del w:id="3204" w:author="Carsten Hein" w:date="2022-03-20T16:50:00Z">
          <w:r w:rsidR="000E0A9F" w:rsidRPr="00F85782" w:rsidDel="00DB0123">
            <w:rPr>
              <w:highlight w:val="yellow"/>
              <w:rPrChange w:id="3205" w:author="Carsten Hein" w:date="2022-04-20T13:27:00Z">
                <w:rPr/>
              </w:rPrChange>
            </w:rPr>
            <w:delText>forderunen</w:delText>
          </w:r>
        </w:del>
      </w:ins>
      <w:ins w:id="3206" w:author="Carsten Hein" w:date="2022-03-20T16:50:00Z">
        <w:r w:rsidR="00DB0123" w:rsidRPr="00F85782">
          <w:rPr>
            <w:highlight w:val="yellow"/>
            <w:rPrChange w:id="3207" w:author="Carsten Hein" w:date="2022-04-20T13:27:00Z">
              <w:rPr/>
            </w:rPrChange>
          </w:rPr>
          <w:t>Anforderungen</w:t>
        </w:r>
      </w:ins>
      <w:del w:id="3208" w:author="Marie" w:date="2022-01-23T15:43:00Z">
        <w:r w:rsidR="0078259C" w:rsidRPr="00F85782" w:rsidDel="000E0A9F">
          <w:rPr>
            <w:highlight w:val="yellow"/>
            <w:rPrChange w:id="3209" w:author="Carsten Hein" w:date="2022-04-20T13:27:00Z">
              <w:rPr/>
            </w:rPrChange>
          </w:rPr>
          <w:delText>k</w:delText>
        </w:r>
      </w:del>
      <w:r w:rsidR="0078259C" w:rsidRPr="00F85782">
        <w:rPr>
          <w:highlight w:val="yellow"/>
          <w:rPrChange w:id="3210" w:author="Carsten Hein" w:date="2022-04-20T13:27:00Z">
            <w:rPr/>
          </w:rPrChange>
        </w:rPr>
        <w:t xml:space="preserve"> den maßgebenden Einfluss auf die Konstruktionshöhe der Betonplatte ha</w:t>
      </w:r>
      <w:ins w:id="3211" w:author="Marie" w:date="2022-01-23T15:44:00Z">
        <w:r w:rsidR="000E0A9F" w:rsidRPr="00F85782">
          <w:rPr>
            <w:highlight w:val="yellow"/>
            <w:rPrChange w:id="3212" w:author="Carsten Hein" w:date="2022-04-20T13:27:00Z">
              <w:rPr/>
            </w:rPrChange>
          </w:rPr>
          <w:t>ben</w:t>
        </w:r>
      </w:ins>
      <w:del w:id="3213" w:author="Marie" w:date="2022-01-23T15:44:00Z">
        <w:r w:rsidR="0078259C" w:rsidRPr="00F85782" w:rsidDel="000E0A9F">
          <w:rPr>
            <w:highlight w:val="yellow"/>
            <w:rPrChange w:id="3214" w:author="Carsten Hein" w:date="2022-04-20T13:27:00Z">
              <w:rPr/>
            </w:rPrChange>
          </w:rPr>
          <w:delText>t –</w:delText>
        </w:r>
      </w:del>
      <w:r w:rsidR="0078259C" w:rsidRPr="00F85782">
        <w:rPr>
          <w:highlight w:val="yellow"/>
          <w:rPrChange w:id="3215" w:author="Carsten Hein" w:date="2022-04-20T13:27:00Z">
            <w:rPr/>
          </w:rPrChange>
        </w:rPr>
        <w:t xml:space="preserve"> </w:t>
      </w:r>
      <w:del w:id="3216" w:author="Marie" w:date="2022-01-23T15:44:00Z">
        <w:r w:rsidR="0078259C" w:rsidRPr="00F85782" w:rsidDel="000E0A9F">
          <w:rPr>
            <w:highlight w:val="yellow"/>
            <w:rPrChange w:id="3217" w:author="Carsten Hein" w:date="2022-04-20T13:27:00Z">
              <w:rPr/>
            </w:rPrChange>
          </w:rPr>
          <w:delText>d</w:delText>
        </w:r>
      </w:del>
      <w:ins w:id="3218" w:author="Marie" w:date="2022-01-23T15:44:00Z">
        <w:r w:rsidR="000E0A9F" w:rsidRPr="00F85782">
          <w:rPr>
            <w:highlight w:val="yellow"/>
            <w:rPrChange w:id="3219" w:author="Carsten Hein" w:date="2022-04-20T13:27:00Z">
              <w:rPr/>
            </w:rPrChange>
          </w:rPr>
          <w:t xml:space="preserve"> D</w:t>
        </w:r>
      </w:ins>
      <w:r w:rsidR="0078259C" w:rsidRPr="00F85782">
        <w:rPr>
          <w:highlight w:val="yellow"/>
          <w:rPrChange w:id="3220" w:author="Carsten Hein" w:date="2022-04-20T13:27:00Z">
            <w:rPr/>
          </w:rPrChange>
        </w:rPr>
        <w:t>ie Anforderungen aus Brandschutz und Statik</w:t>
      </w:r>
      <w:ins w:id="3221" w:author="Marie" w:date="2022-01-23T15:44:00Z">
        <w:r w:rsidR="000E0A9F" w:rsidRPr="00F85782">
          <w:rPr>
            <w:highlight w:val="yellow"/>
            <w:rPrChange w:id="3222" w:author="Carsten Hein" w:date="2022-04-20T13:27:00Z">
              <w:rPr/>
            </w:rPrChange>
          </w:rPr>
          <w:t xml:space="preserve"> </w:t>
        </w:r>
      </w:ins>
      <w:ins w:id="3223" w:author="Marie" w:date="2022-01-23T15:45:00Z">
        <w:r w:rsidR="00D60FF9" w:rsidRPr="00F85782">
          <w:rPr>
            <w:highlight w:val="yellow"/>
            <w:rPrChange w:id="3224" w:author="Carsten Hein" w:date="2022-04-20T13:27:00Z">
              <w:rPr/>
            </w:rPrChange>
          </w:rPr>
          <w:t>führen zu geringeren Plattenstärken.</w:t>
        </w:r>
      </w:ins>
      <w:del w:id="3225" w:author="Marie" w:date="2022-01-23T15:44:00Z">
        <w:r w:rsidR="0078259C" w:rsidRPr="00F85782" w:rsidDel="000E0A9F">
          <w:rPr>
            <w:highlight w:val="yellow"/>
            <w:rPrChange w:id="3226" w:author="Carsten Hein" w:date="2022-04-20T13:27:00Z">
              <w:rPr/>
            </w:rPrChange>
          </w:rPr>
          <w:delText xml:space="preserve"> sind geringer</w:delText>
        </w:r>
      </w:del>
      <w:del w:id="3227" w:author="Carsten Hein" w:date="2022-04-20T13:23:00Z">
        <w:r w:rsidR="0078259C" w:rsidRPr="00F85782" w:rsidDel="002B0085">
          <w:rPr>
            <w:highlight w:val="yellow"/>
            <w:rPrChange w:id="3228" w:author="Carsten Hein" w:date="2022-04-20T13:27:00Z">
              <w:rPr/>
            </w:rPrChange>
          </w:rPr>
          <w:delText>.</w:delText>
        </w:r>
      </w:del>
      <w:r w:rsidR="002275DF" w:rsidRPr="00F85782">
        <w:rPr>
          <w:highlight w:val="yellow"/>
          <w:rPrChange w:id="3229" w:author="Carsten Hein" w:date="2022-04-20T13:27:00Z">
            <w:rPr/>
          </w:rPrChange>
        </w:rPr>
        <w:t xml:space="preserve"> D</w:t>
      </w:r>
      <w:r w:rsidR="0078259C" w:rsidRPr="00F85782">
        <w:rPr>
          <w:highlight w:val="yellow"/>
          <w:rPrChange w:id="3230" w:author="Carsten Hein" w:date="2022-04-20T13:27:00Z">
            <w:rPr/>
          </w:rPrChange>
        </w:rPr>
        <w:t>ie</w:t>
      </w:r>
      <w:ins w:id="3231" w:author="Marie" w:date="2022-01-23T15:45:00Z">
        <w:r w:rsidR="00D60FF9" w:rsidRPr="00F85782">
          <w:rPr>
            <w:highlight w:val="yellow"/>
            <w:rPrChange w:id="3232" w:author="Carsten Hein" w:date="2022-04-20T13:27:00Z">
              <w:rPr/>
            </w:rPrChange>
          </w:rPr>
          <w:t xml:space="preserve"> </w:t>
        </w:r>
      </w:ins>
      <w:ins w:id="3233" w:author="Marie" w:date="2022-01-23T15:46:00Z">
        <w:r w:rsidR="00D60FF9" w:rsidRPr="00F85782">
          <w:rPr>
            <w:highlight w:val="yellow"/>
            <w:rPrChange w:id="3234" w:author="Carsten Hein" w:date="2022-04-20T13:27:00Z">
              <w:rPr/>
            </w:rPrChange>
          </w:rPr>
          <w:lastRenderedPageBreak/>
          <w:t>projektbezogene Prüfung</w:t>
        </w:r>
      </w:ins>
      <w:del w:id="3235" w:author="Marie" w:date="2022-01-23T15:45:00Z">
        <w:r w:rsidR="0078259C" w:rsidRPr="00F85782" w:rsidDel="00D60FF9">
          <w:rPr>
            <w:highlight w:val="yellow"/>
            <w:rPrChange w:id="3236" w:author="Carsten Hein" w:date="2022-04-20T13:27:00Z">
              <w:rPr/>
            </w:rPrChange>
          </w:rPr>
          <w:delText>se Optimierung</w:delText>
        </w:r>
      </w:del>
      <w:r w:rsidR="0078259C" w:rsidRPr="00F85782">
        <w:rPr>
          <w:highlight w:val="yellow"/>
          <w:rPrChange w:id="3237" w:author="Carsten Hein" w:date="2022-04-20T13:27:00Z">
            <w:rPr/>
          </w:rPrChange>
        </w:rPr>
        <w:t xml:space="preserve"> </w:t>
      </w:r>
      <w:r w:rsidR="002275DF" w:rsidRPr="00F85782">
        <w:rPr>
          <w:highlight w:val="yellow"/>
          <w:rPrChange w:id="3238" w:author="Carsten Hein" w:date="2022-04-20T13:27:00Z">
            <w:rPr/>
          </w:rPrChange>
        </w:rPr>
        <w:t xml:space="preserve">führt damit </w:t>
      </w:r>
      <w:r w:rsidR="0078259C" w:rsidRPr="00F85782">
        <w:rPr>
          <w:highlight w:val="yellow"/>
          <w:rPrChange w:id="3239" w:author="Carsten Hein" w:date="2022-04-20T13:27:00Z">
            <w:rPr/>
          </w:rPrChange>
        </w:rPr>
        <w:t>direkt zu einer Material- und Kostenreduzierung der Decke.</w:t>
      </w:r>
    </w:p>
    <w:p w14:paraId="664D3E8A" w14:textId="46FA9D12" w:rsidR="00F306B2" w:rsidRDefault="00F306B2" w:rsidP="007B714A">
      <w:pPr>
        <w:rPr>
          <w:ins w:id="3240" w:author="Carsten Hein" w:date="2022-04-20T13:30:00Z"/>
        </w:rPr>
      </w:pPr>
      <w:r w:rsidRPr="00F85782">
        <w:rPr>
          <w:highlight w:val="yellow"/>
          <w:rPrChange w:id="3241" w:author="Carsten Hein" w:date="2022-04-20T13:27:00Z">
            <w:rPr/>
          </w:rPrChange>
        </w:rPr>
        <w:t xml:space="preserve">In der Ausschreibung ist diese Form </w:t>
      </w:r>
      <w:r w:rsidR="006E0C54" w:rsidRPr="00F85782">
        <w:rPr>
          <w:highlight w:val="yellow"/>
          <w:rPrChange w:id="3242" w:author="Carsten Hein" w:date="2022-04-20T13:27:00Z">
            <w:rPr/>
          </w:rPrChange>
        </w:rPr>
        <w:t xml:space="preserve">der Prüfung zu </w:t>
      </w:r>
      <w:r w:rsidR="0023325E" w:rsidRPr="00F85782">
        <w:rPr>
          <w:highlight w:val="yellow"/>
          <w:rPrChange w:id="3243" w:author="Carsten Hein" w:date="2022-04-20T13:27:00Z">
            <w:rPr/>
          </w:rPrChange>
        </w:rPr>
        <w:t>beschreiben</w:t>
      </w:r>
      <w:ins w:id="3244" w:author="Carsten Hein" w:date="2022-04-20T13:24:00Z">
        <w:r w:rsidR="00964656" w:rsidRPr="00F85782">
          <w:rPr>
            <w:highlight w:val="yellow"/>
            <w:rPrChange w:id="3245" w:author="Carsten Hein" w:date="2022-04-20T13:27:00Z">
              <w:rPr/>
            </w:rPrChange>
          </w:rPr>
          <w:t>, d</w:t>
        </w:r>
      </w:ins>
      <w:del w:id="3246" w:author="Carsten Hein" w:date="2022-04-20T13:24:00Z">
        <w:r w:rsidR="0023325E" w:rsidRPr="00F85782" w:rsidDel="00964656">
          <w:rPr>
            <w:highlight w:val="yellow"/>
            <w:rPrChange w:id="3247" w:author="Carsten Hein" w:date="2022-04-20T13:27:00Z">
              <w:rPr/>
            </w:rPrChange>
          </w:rPr>
          <w:delText>. D</w:delText>
        </w:r>
      </w:del>
      <w:r w:rsidR="0023325E" w:rsidRPr="00F85782">
        <w:rPr>
          <w:highlight w:val="yellow"/>
          <w:rPrChange w:id="3248" w:author="Carsten Hein" w:date="2022-04-20T13:27:00Z">
            <w:rPr/>
          </w:rPrChange>
        </w:rPr>
        <w:t>ie Deckenkonstruktion wird dann mittels der Schallschutzuntersuchungen abgenommen</w:t>
      </w:r>
      <w:r w:rsidR="005A5EDB" w:rsidRPr="00F85782">
        <w:rPr>
          <w:highlight w:val="yellow"/>
          <w:rPrChange w:id="3249" w:author="Carsten Hein" w:date="2022-04-20T13:27:00Z">
            <w:rPr/>
          </w:rPrChange>
        </w:rPr>
        <w:t xml:space="preserve">. </w:t>
      </w:r>
      <w:ins w:id="3250" w:author="Carsten Hein" w:date="2022-04-20T12:31:00Z">
        <w:r w:rsidR="00D57663" w:rsidRPr="00F85782">
          <w:rPr>
            <w:highlight w:val="yellow"/>
            <w:rPrChange w:id="3251" w:author="Carsten Hein" w:date="2022-04-20T13:27:00Z">
              <w:rPr/>
            </w:rPrChange>
          </w:rPr>
          <w:t xml:space="preserve">Mittlerweile wird häufig eine DGNB Zertifizierung (oder gleichwertig) </w:t>
        </w:r>
      </w:ins>
      <w:ins w:id="3252" w:author="Carsten Hein" w:date="2022-04-20T13:24:00Z">
        <w:r w:rsidR="00964656" w:rsidRPr="00F85782">
          <w:rPr>
            <w:highlight w:val="yellow"/>
            <w:rPrChange w:id="3253" w:author="Carsten Hein" w:date="2022-04-20T13:27:00Z">
              <w:rPr/>
            </w:rPrChange>
          </w:rPr>
          <w:t>angestrebt</w:t>
        </w:r>
      </w:ins>
      <w:ins w:id="3254" w:author="Carsten Hein" w:date="2022-04-20T12:32:00Z">
        <w:r w:rsidR="00D57663" w:rsidRPr="00F85782">
          <w:rPr>
            <w:highlight w:val="yellow"/>
            <w:rPrChange w:id="3255" w:author="Carsten Hein" w:date="2022-04-20T13:27:00Z">
              <w:rPr/>
            </w:rPrChange>
          </w:rPr>
          <w:t>, mit dem Ziel, Gold oder Platin Status zu erreichen</w:t>
        </w:r>
      </w:ins>
      <w:ins w:id="3256" w:author="Carsten Hein" w:date="2022-04-20T13:24:00Z">
        <w:r w:rsidR="00964656" w:rsidRPr="00F85782">
          <w:rPr>
            <w:highlight w:val="yellow"/>
            <w:rPrChange w:id="3257" w:author="Carsten Hein" w:date="2022-04-20T13:27:00Z">
              <w:rPr/>
            </w:rPrChange>
          </w:rPr>
          <w:t xml:space="preserve">. </w:t>
        </w:r>
        <w:r w:rsidR="00082C69" w:rsidRPr="00F85782">
          <w:rPr>
            <w:highlight w:val="yellow"/>
            <w:rPrChange w:id="3258" w:author="Carsten Hein" w:date="2022-04-20T13:27:00Z">
              <w:rPr/>
            </w:rPrChange>
          </w:rPr>
          <w:t xml:space="preserve">Hierfür sind meistens höhere Anforderungen an den Schallschutz zu erfüllen, um die maximalen </w:t>
        </w:r>
      </w:ins>
      <w:ins w:id="3259" w:author="Carsten Hein" w:date="2022-04-20T13:25:00Z">
        <w:r w:rsidR="00B80921" w:rsidRPr="00F85782">
          <w:rPr>
            <w:highlight w:val="yellow"/>
            <w:rPrChange w:id="3260" w:author="Carsten Hein" w:date="2022-04-20T13:27:00Z">
              <w:rPr/>
            </w:rPrChange>
          </w:rPr>
          <w:t xml:space="preserve">Punkte in der Zertifizierung zu erreichen. </w:t>
        </w:r>
        <w:r w:rsidR="000B2B92" w:rsidRPr="00F85782">
          <w:rPr>
            <w:highlight w:val="yellow"/>
            <w:rPrChange w:id="3261" w:author="Carsten Hein" w:date="2022-04-20T13:27:00Z">
              <w:rPr/>
            </w:rPrChange>
          </w:rPr>
          <w:t xml:space="preserve">Unter dem Gesichtspunkt einer solchen Zertifizierung </w:t>
        </w:r>
      </w:ins>
      <w:ins w:id="3262" w:author="Carsten Hein" w:date="2022-04-20T13:26:00Z">
        <w:r w:rsidR="000B2B92" w:rsidRPr="00F85782">
          <w:rPr>
            <w:highlight w:val="yellow"/>
            <w:rPrChange w:id="3263" w:author="Carsten Hein" w:date="2022-04-20T13:27:00Z">
              <w:rPr/>
            </w:rPrChange>
          </w:rPr>
          <w:t xml:space="preserve">ist </w:t>
        </w:r>
        <w:r w:rsidR="00B759D5" w:rsidRPr="00F85782">
          <w:rPr>
            <w:highlight w:val="yellow"/>
            <w:rPrChange w:id="3264" w:author="Carsten Hein" w:date="2022-04-20T13:27:00Z">
              <w:rPr/>
            </w:rPrChange>
          </w:rPr>
          <w:t>der finanzielle Mehraufwand für die zusätzlichen Messungen zur akustischen Abnahme der Konstruktion</w:t>
        </w:r>
        <w:r w:rsidR="00D16E5B" w:rsidRPr="00F85782">
          <w:rPr>
            <w:highlight w:val="yellow"/>
            <w:rPrChange w:id="3265" w:author="Carsten Hein" w:date="2022-04-20T13:27:00Z">
              <w:rPr/>
            </w:rPrChange>
          </w:rPr>
          <w:t xml:space="preserve"> </w:t>
        </w:r>
      </w:ins>
      <w:ins w:id="3266" w:author="Carsten Hein" w:date="2022-04-20T13:27:00Z">
        <w:r w:rsidR="00BF3C25">
          <w:rPr>
            <w:highlight w:val="yellow"/>
          </w:rPr>
          <w:t xml:space="preserve">daher </w:t>
        </w:r>
        <w:r w:rsidR="00F85782" w:rsidRPr="00F85782">
          <w:rPr>
            <w:highlight w:val="yellow"/>
            <w:rPrChange w:id="3267" w:author="Carsten Hein" w:date="2022-04-20T13:27:00Z">
              <w:rPr/>
            </w:rPrChange>
          </w:rPr>
          <w:t>sinnvoll.</w:t>
        </w:r>
      </w:ins>
    </w:p>
    <w:p w14:paraId="06C90E5C" w14:textId="77777777" w:rsidR="002526C0" w:rsidRPr="00FA6E00" w:rsidRDefault="0057235E" w:rsidP="007B714A">
      <w:pPr>
        <w:rPr>
          <w:ins w:id="3268" w:author="Carsten Hein" w:date="2022-04-20T14:35:00Z"/>
          <w:highlight w:val="yellow"/>
          <w:rPrChange w:id="3269" w:author="Carsten Hein" w:date="2022-04-20T14:57:00Z">
            <w:rPr>
              <w:ins w:id="3270" w:author="Carsten Hein" w:date="2022-04-20T14:35:00Z"/>
            </w:rPr>
          </w:rPrChange>
        </w:rPr>
      </w:pPr>
      <w:ins w:id="3271" w:author="Carsten Hein" w:date="2022-04-20T13:31:00Z">
        <w:r w:rsidRPr="0069616B">
          <w:rPr>
            <w:highlight w:val="yellow"/>
            <w:rPrChange w:id="3272" w:author="Carsten Hein" w:date="2022-04-20T14:29:00Z">
              <w:rPr/>
            </w:rPrChange>
          </w:rPr>
          <w:t xml:space="preserve">Für Bürodecken wird eine </w:t>
        </w:r>
      </w:ins>
      <w:ins w:id="3273" w:author="Carsten Hein" w:date="2022-04-20T13:32:00Z">
        <w:r w:rsidRPr="0069616B">
          <w:rPr>
            <w:highlight w:val="yellow"/>
            <w:rPrChange w:id="3274" w:author="Carsten Hein" w:date="2022-04-20T14:29:00Z">
              <w:rPr/>
            </w:rPrChange>
          </w:rPr>
          <w:t xml:space="preserve">Ausführung </w:t>
        </w:r>
        <w:r w:rsidR="00871279" w:rsidRPr="0069616B">
          <w:rPr>
            <w:highlight w:val="yellow"/>
            <w:rPrChange w:id="3275" w:author="Carsten Hein" w:date="2022-04-20T14:29:00Z">
              <w:rPr/>
            </w:rPrChange>
          </w:rPr>
          <w:t xml:space="preserve">entsprechend Detail B1 empfohlen. </w:t>
        </w:r>
      </w:ins>
      <w:ins w:id="3276" w:author="Carsten Hein" w:date="2022-04-20T13:34:00Z">
        <w:r w:rsidR="00ED77C7" w:rsidRPr="0069616B">
          <w:rPr>
            <w:highlight w:val="yellow"/>
            <w:rPrChange w:id="3277" w:author="Carsten Hein" w:date="2022-04-20T14:29:00Z">
              <w:rPr/>
            </w:rPrChange>
          </w:rPr>
          <w:t xml:space="preserve">Bei einer </w:t>
        </w:r>
        <w:r w:rsidR="00063459" w:rsidRPr="0069616B">
          <w:rPr>
            <w:highlight w:val="yellow"/>
            <w:rPrChange w:id="3278" w:author="Carsten Hein" w:date="2022-04-20T14:29:00Z">
              <w:rPr/>
            </w:rPrChange>
          </w:rPr>
          <w:t>Deckenstärke von 1</w:t>
        </w:r>
      </w:ins>
      <w:ins w:id="3279" w:author="Carsten Hein" w:date="2022-04-20T14:34:00Z">
        <w:r w:rsidR="002B2BEF">
          <w:rPr>
            <w:highlight w:val="yellow"/>
          </w:rPr>
          <w:t>3</w:t>
        </w:r>
      </w:ins>
      <w:ins w:id="3280" w:author="Carsten Hein" w:date="2022-04-20T13:34:00Z">
        <w:r w:rsidR="00063459" w:rsidRPr="0069616B">
          <w:rPr>
            <w:highlight w:val="yellow"/>
            <w:rPrChange w:id="3281" w:author="Carsten Hein" w:date="2022-04-20T14:29:00Z">
              <w:rPr/>
            </w:rPrChange>
          </w:rPr>
          <w:t xml:space="preserve"> cm </w:t>
        </w:r>
        <w:r w:rsidR="00063459" w:rsidRPr="00FA6E00">
          <w:rPr>
            <w:highlight w:val="yellow"/>
            <w:rPrChange w:id="3282" w:author="Carsten Hein" w:date="2022-04-20T14:57:00Z">
              <w:rPr/>
            </w:rPrChange>
          </w:rPr>
          <w:t>(exakt 1</w:t>
        </w:r>
      </w:ins>
      <w:ins w:id="3283" w:author="Carsten Hein" w:date="2022-04-20T14:34:00Z">
        <w:r w:rsidR="002B2BEF" w:rsidRPr="00FA6E00">
          <w:rPr>
            <w:highlight w:val="yellow"/>
          </w:rPr>
          <w:t>2</w:t>
        </w:r>
      </w:ins>
      <w:ins w:id="3284" w:author="Carsten Hein" w:date="2022-04-20T13:34:00Z">
        <w:r w:rsidR="00063459" w:rsidRPr="00FA6E00">
          <w:rPr>
            <w:highlight w:val="yellow"/>
            <w:rPrChange w:id="3285" w:author="Carsten Hein" w:date="2022-04-20T14:57:00Z">
              <w:rPr/>
            </w:rPrChange>
          </w:rPr>
          <w:t>,</w:t>
        </w:r>
      </w:ins>
      <w:ins w:id="3286" w:author="Carsten Hein" w:date="2022-04-20T14:34:00Z">
        <w:r w:rsidR="002B2BEF" w:rsidRPr="00FA6E00">
          <w:rPr>
            <w:highlight w:val="yellow"/>
          </w:rPr>
          <w:t>7</w:t>
        </w:r>
      </w:ins>
      <w:ins w:id="3287" w:author="Carsten Hein" w:date="2022-04-20T13:34:00Z">
        <w:r w:rsidR="00063459" w:rsidRPr="00FA6E00">
          <w:rPr>
            <w:highlight w:val="yellow"/>
            <w:rPrChange w:id="3288" w:author="Carsten Hein" w:date="2022-04-20T14:57:00Z">
              <w:rPr/>
            </w:rPrChange>
          </w:rPr>
          <w:t xml:space="preserve"> cm) muss der Doppelboden </w:t>
        </w:r>
        <w:r w:rsidR="00B96289" w:rsidRPr="00FA6E00">
          <w:rPr>
            <w:highlight w:val="yellow"/>
            <w:rPrChange w:id="3289" w:author="Carsten Hein" w:date="2022-04-20T14:57:00Z">
              <w:rPr/>
            </w:rPrChange>
          </w:rPr>
          <w:t>ein Trittscha</w:t>
        </w:r>
      </w:ins>
      <w:ins w:id="3290" w:author="Carsten Hein" w:date="2022-04-20T13:35:00Z">
        <w:r w:rsidR="00B96289" w:rsidRPr="00FA6E00">
          <w:rPr>
            <w:highlight w:val="yellow"/>
            <w:rPrChange w:id="3291" w:author="Carsten Hein" w:date="2022-04-20T14:57:00Z">
              <w:rPr/>
            </w:rPrChange>
          </w:rPr>
          <w:t>ll</w:t>
        </w:r>
      </w:ins>
      <w:ins w:id="3292" w:author="Carsten Hein" w:date="2022-04-20T13:34:00Z">
        <w:r w:rsidR="00B96289" w:rsidRPr="00FA6E00">
          <w:rPr>
            <w:highlight w:val="yellow"/>
            <w:rPrChange w:id="3293" w:author="Carsten Hein" w:date="2022-04-20T14:57:00Z">
              <w:rPr/>
            </w:rPrChange>
          </w:rPr>
          <w:t>verbesserun</w:t>
        </w:r>
      </w:ins>
      <w:ins w:id="3294" w:author="Carsten Hein" w:date="2022-04-20T13:35:00Z">
        <w:r w:rsidR="00B96289" w:rsidRPr="00FA6E00">
          <w:rPr>
            <w:highlight w:val="yellow"/>
            <w:rPrChange w:id="3295" w:author="Carsten Hein" w:date="2022-04-20T14:57:00Z">
              <w:rPr/>
            </w:rPrChange>
          </w:rPr>
          <w:t>gsmaß von 2</w:t>
        </w:r>
      </w:ins>
      <w:ins w:id="3296" w:author="Carsten Hein" w:date="2022-04-20T14:34:00Z">
        <w:r w:rsidR="002B2BEF" w:rsidRPr="00FA6E00">
          <w:rPr>
            <w:highlight w:val="yellow"/>
          </w:rPr>
          <w:t>7</w:t>
        </w:r>
      </w:ins>
      <w:ins w:id="3297" w:author="Carsten Hein" w:date="2022-04-20T13:35:00Z">
        <w:r w:rsidR="00B96289" w:rsidRPr="00FA6E00">
          <w:rPr>
            <w:highlight w:val="yellow"/>
            <w:rPrChange w:id="3298" w:author="Carsten Hein" w:date="2022-04-20T14:57:00Z">
              <w:rPr/>
            </w:rPrChange>
          </w:rPr>
          <w:t xml:space="preserve"> dB leisten. </w:t>
        </w:r>
      </w:ins>
      <w:ins w:id="3299" w:author="Carsten Hein" w:date="2022-04-20T14:31:00Z">
        <w:r w:rsidR="004B6BDF" w:rsidRPr="00FA6E00">
          <w:rPr>
            <w:highlight w:val="yellow"/>
            <w:rPrChange w:id="3300" w:author="Carsten Hein" w:date="2022-04-20T14:57:00Z">
              <w:rPr/>
            </w:rPrChange>
          </w:rPr>
          <w:t xml:space="preserve">Tabelle 21 kann entnommen werden, dass dieser Wert mit einem Lindner </w:t>
        </w:r>
        <w:proofErr w:type="spellStart"/>
        <w:r w:rsidR="004B6BDF" w:rsidRPr="00FA6E00">
          <w:rPr>
            <w:highlight w:val="yellow"/>
            <w:rPrChange w:id="3301" w:author="Carsten Hein" w:date="2022-04-20T14:57:00Z">
              <w:rPr/>
            </w:rPrChange>
          </w:rPr>
          <w:t>Cavopex</w:t>
        </w:r>
        <w:proofErr w:type="spellEnd"/>
        <w:r w:rsidR="00A30AB5" w:rsidRPr="00FA6E00">
          <w:rPr>
            <w:highlight w:val="yellow"/>
            <w:rPrChange w:id="3302" w:author="Carsten Hein" w:date="2022-04-20T14:57:00Z">
              <w:rPr/>
            </w:rPrChange>
          </w:rPr>
          <w:t xml:space="preserve"> mit textilem Belag (oder einem</w:t>
        </w:r>
      </w:ins>
      <w:ins w:id="3303" w:author="Carsten Hein" w:date="2022-04-20T14:32:00Z">
        <w:r w:rsidR="00A30AB5" w:rsidRPr="00FA6E00">
          <w:rPr>
            <w:highlight w:val="yellow"/>
            <w:rPrChange w:id="3304" w:author="Carsten Hein" w:date="2022-04-20T14:57:00Z">
              <w:rPr/>
            </w:rPrChange>
          </w:rPr>
          <w:t xml:space="preserve"> gleichwertigen Produkt) </w:t>
        </w:r>
      </w:ins>
      <w:ins w:id="3305" w:author="Carsten Hein" w:date="2022-04-20T14:31:00Z">
        <w:r w:rsidR="00A30AB5" w:rsidRPr="00FA6E00">
          <w:rPr>
            <w:highlight w:val="yellow"/>
            <w:rPrChange w:id="3306" w:author="Carsten Hein" w:date="2022-04-20T14:57:00Z">
              <w:rPr/>
            </w:rPrChange>
          </w:rPr>
          <w:t>erreicht werden kann</w:t>
        </w:r>
      </w:ins>
      <w:ins w:id="3307" w:author="Carsten Hein" w:date="2022-04-20T14:32:00Z">
        <w:r w:rsidR="00A30AB5" w:rsidRPr="00FA6E00">
          <w:rPr>
            <w:highlight w:val="yellow"/>
            <w:rPrChange w:id="3308" w:author="Carsten Hein" w:date="2022-04-20T14:57:00Z">
              <w:rPr/>
            </w:rPrChange>
          </w:rPr>
          <w:t>.</w:t>
        </w:r>
      </w:ins>
      <w:ins w:id="3309" w:author="Carsten Hein" w:date="2022-04-20T14:35:00Z">
        <w:r w:rsidR="002B2BEF" w:rsidRPr="00FA6E00">
          <w:rPr>
            <w:highlight w:val="yellow"/>
            <w:rPrChange w:id="3310" w:author="Carsten Hein" w:date="2022-04-20T14:57:00Z">
              <w:rPr/>
            </w:rPrChange>
          </w:rPr>
          <w:t xml:space="preserve"> Eine weitere Reduzierung der Deckenstärke </w:t>
        </w:r>
        <w:r w:rsidR="00184D9A" w:rsidRPr="00FA6E00">
          <w:rPr>
            <w:highlight w:val="yellow"/>
            <w:rPrChange w:id="3311" w:author="Carsten Hein" w:date="2022-04-20T14:57:00Z">
              <w:rPr/>
            </w:rPrChange>
          </w:rPr>
          <w:t>ist nur mit der o.a. messtechnischen Abnahme möglich.</w:t>
        </w:r>
      </w:ins>
    </w:p>
    <w:p w14:paraId="38B4D6F1" w14:textId="77777777" w:rsidR="00FA6E00" w:rsidRPr="00FA6E00" w:rsidRDefault="002526C0" w:rsidP="007B714A">
      <w:pPr>
        <w:rPr>
          <w:ins w:id="3312" w:author="Carsten Hein" w:date="2022-04-20T14:56:00Z"/>
          <w:highlight w:val="yellow"/>
          <w:rPrChange w:id="3313" w:author="Carsten Hein" w:date="2022-04-20T14:57:00Z">
            <w:rPr>
              <w:ins w:id="3314" w:author="Carsten Hein" w:date="2022-04-20T14:56:00Z"/>
            </w:rPr>
          </w:rPrChange>
        </w:rPr>
      </w:pPr>
      <w:ins w:id="3315" w:author="Carsten Hein" w:date="2022-04-20T14:36:00Z">
        <w:r w:rsidRPr="00FA6E00">
          <w:rPr>
            <w:highlight w:val="yellow"/>
            <w:rPrChange w:id="3316" w:author="Carsten Hein" w:date="2022-04-20T14:57:00Z">
              <w:rPr/>
            </w:rPrChange>
          </w:rPr>
          <w:t xml:space="preserve">Für Wohnräume </w:t>
        </w:r>
      </w:ins>
      <w:ins w:id="3317" w:author="Carsten Hein" w:date="2022-04-20T14:37:00Z">
        <w:r w:rsidR="005A1CA2" w:rsidRPr="00FA6E00">
          <w:rPr>
            <w:highlight w:val="yellow"/>
            <w:rPrChange w:id="3318" w:author="Carsten Hein" w:date="2022-04-20T14:57:00Z">
              <w:rPr/>
            </w:rPrChange>
          </w:rPr>
          <w:t xml:space="preserve">wird </w:t>
        </w:r>
      </w:ins>
      <w:ins w:id="3319" w:author="Carsten Hein" w:date="2022-04-20T14:38:00Z">
        <w:r w:rsidR="005A1CA2" w:rsidRPr="00FA6E00">
          <w:rPr>
            <w:highlight w:val="yellow"/>
            <w:rPrChange w:id="3320" w:author="Carsten Hein" w:date="2022-04-20T14:57:00Z">
              <w:rPr/>
            </w:rPrChange>
          </w:rPr>
          <w:t xml:space="preserve">die Ausführung entsprechend W2 empfohlen. </w:t>
        </w:r>
        <w:r w:rsidR="009A7546" w:rsidRPr="00FA6E00">
          <w:rPr>
            <w:highlight w:val="yellow"/>
            <w:rPrChange w:id="3321" w:author="Carsten Hein" w:date="2022-04-20T14:57:00Z">
              <w:rPr/>
            </w:rPrChange>
          </w:rPr>
          <w:t>Bei eine</w:t>
        </w:r>
      </w:ins>
      <w:ins w:id="3322" w:author="Carsten Hein" w:date="2022-04-20T14:39:00Z">
        <w:r w:rsidR="00E218B5" w:rsidRPr="00FA6E00">
          <w:rPr>
            <w:highlight w:val="yellow"/>
            <w:rPrChange w:id="3323" w:author="Carsten Hein" w:date="2022-04-20T14:57:00Z">
              <w:rPr/>
            </w:rPrChange>
          </w:rPr>
          <w:t>r</w:t>
        </w:r>
      </w:ins>
      <w:ins w:id="3324" w:author="Carsten Hein" w:date="2022-04-20T14:38:00Z">
        <w:r w:rsidR="009A7546" w:rsidRPr="00FA6E00">
          <w:rPr>
            <w:highlight w:val="yellow"/>
            <w:rPrChange w:id="3325" w:author="Carsten Hein" w:date="2022-04-20T14:57:00Z">
              <w:rPr/>
            </w:rPrChange>
          </w:rPr>
          <w:t xml:space="preserve"> 15 cm (</w:t>
        </w:r>
      </w:ins>
      <w:ins w:id="3326" w:author="Carsten Hein" w:date="2022-04-20T14:39:00Z">
        <w:r w:rsidR="009A7546" w:rsidRPr="00FA6E00">
          <w:rPr>
            <w:highlight w:val="yellow"/>
            <w:rPrChange w:id="3327" w:author="Carsten Hein" w:date="2022-04-20T14:57:00Z">
              <w:rPr/>
            </w:rPrChange>
          </w:rPr>
          <w:t>exakt 14,5 cm) st</w:t>
        </w:r>
        <w:r w:rsidR="00E218B5" w:rsidRPr="00FA6E00">
          <w:rPr>
            <w:highlight w:val="yellow"/>
            <w:rPrChange w:id="3328" w:author="Carsten Hein" w:date="2022-04-20T14:57:00Z">
              <w:rPr/>
            </w:rPrChange>
          </w:rPr>
          <w:t>arken Betondecke</w:t>
        </w:r>
        <w:r w:rsidR="00E07BC7" w:rsidRPr="00FA6E00">
          <w:rPr>
            <w:highlight w:val="yellow"/>
            <w:rPrChange w:id="3329" w:author="Carsten Hein" w:date="2022-04-20T14:57:00Z">
              <w:rPr/>
            </w:rPrChange>
          </w:rPr>
          <w:t xml:space="preserve"> ist ein Teppichboden wie Vor</w:t>
        </w:r>
      </w:ins>
      <w:ins w:id="3330" w:author="Carsten Hein" w:date="2022-04-20T14:40:00Z">
        <w:r w:rsidR="00E07BC7" w:rsidRPr="00FA6E00">
          <w:rPr>
            <w:highlight w:val="yellow"/>
            <w:rPrChange w:id="3331" w:author="Carsten Hein" w:date="2022-04-20T14:57:00Z">
              <w:rPr/>
            </w:rPrChange>
          </w:rPr>
          <w:t xml:space="preserve">werk Superior 1012 SL (oder gleichwertig) erforderlich. </w:t>
        </w:r>
      </w:ins>
      <w:ins w:id="3332" w:author="Carsten Hein" w:date="2022-04-20T14:42:00Z">
        <w:r w:rsidR="0049435B" w:rsidRPr="00FA6E00">
          <w:rPr>
            <w:highlight w:val="yellow"/>
            <w:rPrChange w:id="3333" w:author="Carsten Hein" w:date="2022-04-20T14:57:00Z">
              <w:rPr/>
            </w:rPrChange>
          </w:rPr>
          <w:t xml:space="preserve">Da </w:t>
        </w:r>
        <w:r w:rsidR="00BD7DD8" w:rsidRPr="00FA6E00">
          <w:rPr>
            <w:highlight w:val="yellow"/>
            <w:rPrChange w:id="3334" w:author="Carsten Hein" w:date="2022-04-20T14:57:00Z">
              <w:rPr/>
            </w:rPrChange>
          </w:rPr>
          <w:t xml:space="preserve">im Wohnbereich keine TGA-Register vorgesehen sind, </w:t>
        </w:r>
      </w:ins>
      <w:ins w:id="3335" w:author="Carsten Hein" w:date="2022-04-20T14:46:00Z">
        <w:r w:rsidR="00211EF7" w:rsidRPr="00FA6E00">
          <w:rPr>
            <w:highlight w:val="yellow"/>
            <w:rPrChange w:id="3336" w:author="Carsten Hein" w:date="2022-04-20T14:57:00Z">
              <w:rPr/>
            </w:rPrChange>
          </w:rPr>
          <w:t>ist</w:t>
        </w:r>
      </w:ins>
      <w:ins w:id="3337" w:author="Carsten Hein" w:date="2022-04-20T14:43:00Z">
        <w:r w:rsidR="00BD7DD8" w:rsidRPr="00FA6E00">
          <w:rPr>
            <w:highlight w:val="yellow"/>
            <w:rPrChange w:id="3338" w:author="Carsten Hein" w:date="2022-04-20T14:57:00Z">
              <w:rPr/>
            </w:rPrChange>
          </w:rPr>
          <w:t xml:space="preserve"> </w:t>
        </w:r>
      </w:ins>
      <w:ins w:id="3339" w:author="Carsten Hein" w:date="2022-04-20T14:54:00Z">
        <w:r w:rsidR="007B0794" w:rsidRPr="00FA6E00">
          <w:rPr>
            <w:highlight w:val="yellow"/>
            <w:rPrChange w:id="3340" w:author="Carsten Hein" w:date="2022-04-20T14:57:00Z">
              <w:rPr/>
            </w:rPrChange>
          </w:rPr>
          <w:t xml:space="preserve">aber auch </w:t>
        </w:r>
      </w:ins>
      <w:ins w:id="3341" w:author="Carsten Hein" w:date="2022-04-20T14:43:00Z">
        <w:r w:rsidR="00BD7DD8" w:rsidRPr="00FA6E00">
          <w:rPr>
            <w:highlight w:val="yellow"/>
            <w:rPrChange w:id="3342" w:author="Carsten Hein" w:date="2022-04-20T14:57:00Z">
              <w:rPr/>
            </w:rPrChange>
          </w:rPr>
          <w:t xml:space="preserve">eine akustische Unterdecke </w:t>
        </w:r>
        <w:r w:rsidR="006B3928" w:rsidRPr="00FA6E00">
          <w:rPr>
            <w:highlight w:val="yellow"/>
            <w:rPrChange w:id="3343" w:author="Carsten Hein" w:date="2022-04-20T14:57:00Z">
              <w:rPr/>
            </w:rPrChange>
          </w:rPr>
          <w:t xml:space="preserve">möglich. Damit kann die Deckenstärke </w:t>
        </w:r>
      </w:ins>
      <w:ins w:id="3344" w:author="Carsten Hein" w:date="2022-04-20T14:45:00Z">
        <w:r w:rsidR="00EC71E6" w:rsidRPr="00FA6E00">
          <w:rPr>
            <w:highlight w:val="yellow"/>
            <w:rPrChange w:id="3345" w:author="Carsten Hein" w:date="2022-04-20T14:57:00Z">
              <w:rPr/>
            </w:rPrChange>
          </w:rPr>
          <w:t xml:space="preserve">theoretisch bis </w:t>
        </w:r>
      </w:ins>
      <w:ins w:id="3346" w:author="Carsten Hein" w:date="2022-04-20T14:43:00Z">
        <w:r w:rsidR="006B3928" w:rsidRPr="00FA6E00">
          <w:rPr>
            <w:highlight w:val="yellow"/>
            <w:rPrChange w:id="3347" w:author="Carsten Hein" w:date="2022-04-20T14:57:00Z">
              <w:rPr/>
            </w:rPrChange>
          </w:rPr>
          <w:t xml:space="preserve">auf </w:t>
        </w:r>
        <w:r w:rsidR="00472236" w:rsidRPr="00FA6E00">
          <w:rPr>
            <w:highlight w:val="yellow"/>
            <w:rPrChange w:id="3348" w:author="Carsten Hein" w:date="2022-04-20T14:57:00Z">
              <w:rPr/>
            </w:rPrChange>
          </w:rPr>
          <w:t>1</w:t>
        </w:r>
      </w:ins>
      <w:ins w:id="3349" w:author="Carsten Hein" w:date="2022-04-20T14:45:00Z">
        <w:r w:rsidR="00EC71E6" w:rsidRPr="00FA6E00">
          <w:rPr>
            <w:highlight w:val="yellow"/>
            <w:rPrChange w:id="3350" w:author="Carsten Hein" w:date="2022-04-20T14:57:00Z">
              <w:rPr/>
            </w:rPrChange>
          </w:rPr>
          <w:t>0</w:t>
        </w:r>
      </w:ins>
      <w:ins w:id="3351" w:author="Carsten Hein" w:date="2022-04-20T14:43:00Z">
        <w:r w:rsidR="00472236" w:rsidRPr="00FA6E00">
          <w:rPr>
            <w:highlight w:val="yellow"/>
            <w:rPrChange w:id="3352" w:author="Carsten Hein" w:date="2022-04-20T14:57:00Z">
              <w:rPr/>
            </w:rPrChange>
          </w:rPr>
          <w:t xml:space="preserve"> cm reduziert werd</w:t>
        </w:r>
      </w:ins>
      <w:ins w:id="3353" w:author="Carsten Hein" w:date="2022-04-20T14:44:00Z">
        <w:r w:rsidR="00472236" w:rsidRPr="00FA6E00">
          <w:rPr>
            <w:highlight w:val="yellow"/>
            <w:rPrChange w:id="3354" w:author="Carsten Hein" w:date="2022-04-20T14:57:00Z">
              <w:rPr/>
            </w:rPrChange>
          </w:rPr>
          <w:t>en (da die Unterdecke ähnliche Verbesserungsmaße erreicht wie ein schwimm</w:t>
        </w:r>
        <w:r w:rsidR="004267F5" w:rsidRPr="00FA6E00">
          <w:rPr>
            <w:highlight w:val="yellow"/>
            <w:rPrChange w:id="3355" w:author="Carsten Hein" w:date="2022-04-20T14:57:00Z">
              <w:rPr/>
            </w:rPrChange>
          </w:rPr>
          <w:t>en</w:t>
        </w:r>
        <w:r w:rsidR="00472236" w:rsidRPr="00FA6E00">
          <w:rPr>
            <w:highlight w:val="yellow"/>
            <w:rPrChange w:id="3356" w:author="Carsten Hein" w:date="2022-04-20T14:57:00Z">
              <w:rPr/>
            </w:rPrChange>
          </w:rPr>
          <w:t>der Estrich</w:t>
        </w:r>
        <w:r w:rsidR="004267F5" w:rsidRPr="00FA6E00">
          <w:rPr>
            <w:highlight w:val="yellow"/>
            <w:rPrChange w:id="3357" w:author="Carsten Hein" w:date="2022-04-20T14:57:00Z">
              <w:rPr/>
            </w:rPrChange>
          </w:rPr>
          <w:t>)</w:t>
        </w:r>
        <w:r w:rsidR="00472236" w:rsidRPr="00FA6E00">
          <w:rPr>
            <w:highlight w:val="yellow"/>
            <w:rPrChange w:id="3358" w:author="Carsten Hein" w:date="2022-04-20T14:57:00Z">
              <w:rPr/>
            </w:rPrChange>
          </w:rPr>
          <w:t>.</w:t>
        </w:r>
        <w:r w:rsidR="004267F5" w:rsidRPr="00FA6E00">
          <w:rPr>
            <w:highlight w:val="yellow"/>
            <w:rPrChange w:id="3359" w:author="Carsten Hein" w:date="2022-04-20T14:57:00Z">
              <w:rPr/>
            </w:rPrChange>
          </w:rPr>
          <w:t xml:space="preserve"> </w:t>
        </w:r>
      </w:ins>
      <w:ins w:id="3360" w:author="Carsten Hein" w:date="2022-04-20T14:46:00Z">
        <w:r w:rsidR="004258A6" w:rsidRPr="00FA6E00">
          <w:rPr>
            <w:highlight w:val="yellow"/>
            <w:rPrChange w:id="3361" w:author="Carsten Hein" w:date="2022-04-20T14:57:00Z">
              <w:rPr/>
            </w:rPrChange>
          </w:rPr>
          <w:t xml:space="preserve">Eine akustisch wirksame Unterdecke hat </w:t>
        </w:r>
      </w:ins>
      <w:ins w:id="3362" w:author="Carsten Hein" w:date="2022-04-20T14:47:00Z">
        <w:r w:rsidR="00D83712" w:rsidRPr="00FA6E00">
          <w:rPr>
            <w:highlight w:val="yellow"/>
            <w:rPrChange w:id="3363" w:author="Carsten Hein" w:date="2022-04-20T14:57:00Z">
              <w:rPr/>
            </w:rPrChange>
          </w:rPr>
          <w:t xml:space="preserve">ähnliche Konstruktionshöhe wie ein schwimmender Estrich, allerdings erlaubt die </w:t>
        </w:r>
        <w:r w:rsidR="00377D7D" w:rsidRPr="00FA6E00">
          <w:rPr>
            <w:highlight w:val="yellow"/>
            <w:rPrChange w:id="3364" w:author="Carsten Hein" w:date="2022-04-20T14:57:00Z">
              <w:rPr/>
            </w:rPrChange>
          </w:rPr>
          <w:t>Unterdecke zusätzlich den Einsatz eines Te</w:t>
        </w:r>
      </w:ins>
      <w:ins w:id="3365" w:author="Carsten Hein" w:date="2022-04-20T14:48:00Z">
        <w:r w:rsidR="00377D7D" w:rsidRPr="00FA6E00">
          <w:rPr>
            <w:highlight w:val="yellow"/>
            <w:rPrChange w:id="3366" w:author="Carsten Hein" w:date="2022-04-20T14:57:00Z">
              <w:rPr/>
            </w:rPrChange>
          </w:rPr>
          <w:t>ppichs</w:t>
        </w:r>
      </w:ins>
      <w:ins w:id="3367" w:author="Carsten Hein" w:date="2022-04-20T14:54:00Z">
        <w:r w:rsidR="00555492" w:rsidRPr="00FA6E00">
          <w:rPr>
            <w:highlight w:val="yellow"/>
            <w:rPrChange w:id="3368" w:author="Carsten Hein" w:date="2022-04-20T14:57:00Z">
              <w:rPr/>
            </w:rPrChange>
          </w:rPr>
          <w:t xml:space="preserve">, </w:t>
        </w:r>
      </w:ins>
      <w:ins w:id="3369" w:author="Carsten Hein" w:date="2022-04-20T14:55:00Z">
        <w:r w:rsidR="00555492" w:rsidRPr="00FA6E00">
          <w:rPr>
            <w:highlight w:val="yellow"/>
            <w:rPrChange w:id="3370" w:author="Carsten Hein" w:date="2022-04-20T14:57:00Z">
              <w:rPr/>
            </w:rPrChange>
          </w:rPr>
          <w:t>dessen</w:t>
        </w:r>
      </w:ins>
      <w:ins w:id="3371" w:author="Carsten Hein" w:date="2022-04-20T14:54:00Z">
        <w:r w:rsidR="00555492" w:rsidRPr="00FA6E00">
          <w:rPr>
            <w:highlight w:val="yellow"/>
            <w:rPrChange w:id="3372" w:author="Carsten Hein" w:date="2022-04-20T14:57:00Z">
              <w:rPr/>
            </w:rPrChange>
          </w:rPr>
          <w:t xml:space="preserve"> Ansatz </w:t>
        </w:r>
      </w:ins>
      <w:ins w:id="3373" w:author="Carsten Hein" w:date="2022-04-20T14:55:00Z">
        <w:r w:rsidR="00555492" w:rsidRPr="00FA6E00">
          <w:rPr>
            <w:highlight w:val="yellow"/>
            <w:rPrChange w:id="3374" w:author="Carsten Hein" w:date="2022-04-20T14:57:00Z">
              <w:rPr/>
            </w:rPrChange>
          </w:rPr>
          <w:t>in der Trittschallberechnung nach Norm</w:t>
        </w:r>
      </w:ins>
      <w:ins w:id="3375" w:author="Carsten Hein" w:date="2022-04-20T14:54:00Z">
        <w:r w:rsidR="00555492" w:rsidRPr="00FA6E00">
          <w:rPr>
            <w:highlight w:val="yellow"/>
            <w:rPrChange w:id="3376" w:author="Carsten Hein" w:date="2022-04-20T14:57:00Z">
              <w:rPr/>
            </w:rPrChange>
          </w:rPr>
          <w:t xml:space="preserve"> ausgeschlossen ist</w:t>
        </w:r>
      </w:ins>
      <w:ins w:id="3377" w:author="Carsten Hein" w:date="2022-04-20T14:48:00Z">
        <w:r w:rsidR="00377D7D" w:rsidRPr="00FA6E00">
          <w:rPr>
            <w:highlight w:val="yellow"/>
            <w:rPrChange w:id="3378" w:author="Carsten Hein" w:date="2022-04-20T14:57:00Z">
              <w:rPr/>
            </w:rPrChange>
          </w:rPr>
          <w:t xml:space="preserve">. </w:t>
        </w:r>
      </w:ins>
    </w:p>
    <w:p w14:paraId="1768929C" w14:textId="630607D9" w:rsidR="004C6ED5" w:rsidRDefault="00377D7D" w:rsidP="007B714A">
      <w:pPr>
        <w:rPr>
          <w:ins w:id="3379" w:author="Carsten Hein" w:date="2022-04-20T13:30:00Z"/>
        </w:rPr>
      </w:pPr>
      <w:ins w:id="3380" w:author="Carsten Hein" w:date="2022-04-20T14:48:00Z">
        <w:r w:rsidRPr="00FA6E00">
          <w:rPr>
            <w:highlight w:val="yellow"/>
            <w:rPrChange w:id="3381" w:author="Carsten Hein" w:date="2022-04-20T14:57:00Z">
              <w:rPr/>
            </w:rPrChange>
          </w:rPr>
          <w:t xml:space="preserve">Dieses System </w:t>
        </w:r>
        <w:r w:rsidR="00892049" w:rsidRPr="00FA6E00">
          <w:rPr>
            <w:highlight w:val="yellow"/>
            <w:rPrChange w:id="3382" w:author="Carsten Hein" w:date="2022-04-20T14:57:00Z">
              <w:rPr/>
            </w:rPrChange>
          </w:rPr>
          <w:t xml:space="preserve">wird </w:t>
        </w:r>
      </w:ins>
      <w:ins w:id="3383" w:author="Carsten Hein" w:date="2022-04-20T14:56:00Z">
        <w:r w:rsidR="00FA6E00" w:rsidRPr="00FA6E00">
          <w:rPr>
            <w:highlight w:val="yellow"/>
            <w:rPrChange w:id="3384" w:author="Carsten Hein" w:date="2022-04-20T14:57:00Z">
              <w:rPr/>
            </w:rPrChange>
          </w:rPr>
          <w:t xml:space="preserve">trotzdem </w:t>
        </w:r>
      </w:ins>
      <w:ins w:id="3385" w:author="Carsten Hein" w:date="2022-04-20T14:48:00Z">
        <w:r w:rsidR="00892049" w:rsidRPr="00FA6E00">
          <w:rPr>
            <w:highlight w:val="yellow"/>
            <w:rPrChange w:id="3386" w:author="Carsten Hein" w:date="2022-04-20T14:57:00Z">
              <w:rPr/>
            </w:rPrChange>
          </w:rPr>
          <w:t xml:space="preserve">zur Ausführung empfohlen, </w:t>
        </w:r>
      </w:ins>
      <w:ins w:id="3387" w:author="Carsten Hein" w:date="2022-04-20T14:55:00Z">
        <w:r w:rsidR="00CE3B46" w:rsidRPr="00FA6E00">
          <w:rPr>
            <w:highlight w:val="yellow"/>
            <w:rPrChange w:id="3388" w:author="Carsten Hein" w:date="2022-04-20T14:57:00Z">
              <w:rPr/>
            </w:rPrChange>
          </w:rPr>
          <w:t>muss aber m</w:t>
        </w:r>
      </w:ins>
      <w:ins w:id="3389" w:author="Carsten Hein" w:date="2022-04-20T14:49:00Z">
        <w:r w:rsidR="0099042A" w:rsidRPr="00FA6E00">
          <w:rPr>
            <w:highlight w:val="yellow"/>
            <w:rPrChange w:id="3390" w:author="Carsten Hein" w:date="2022-04-20T14:57:00Z">
              <w:rPr/>
            </w:rPrChange>
          </w:rPr>
          <w:t>ittels messtechnischer Abnahme und in Ausbaubeschreibung</w:t>
        </w:r>
      </w:ins>
      <w:ins w:id="3391" w:author="Carsten Hein" w:date="2022-04-20T14:50:00Z">
        <w:r w:rsidR="0099042A" w:rsidRPr="00FA6E00">
          <w:rPr>
            <w:highlight w:val="yellow"/>
            <w:rPrChange w:id="3392" w:author="Carsten Hein" w:date="2022-04-20T14:57:00Z">
              <w:rPr/>
            </w:rPrChange>
          </w:rPr>
          <w:t xml:space="preserve"> bzw. Mietverträgen festgeschrieben</w:t>
        </w:r>
      </w:ins>
      <w:ins w:id="3393" w:author="Carsten Hein" w:date="2022-04-20T14:48:00Z">
        <w:r w:rsidR="00892049" w:rsidRPr="00FA6E00">
          <w:rPr>
            <w:highlight w:val="yellow"/>
            <w:rPrChange w:id="3394" w:author="Carsten Hein" w:date="2022-04-20T14:57:00Z">
              <w:rPr/>
            </w:rPrChange>
          </w:rPr>
          <w:t xml:space="preserve"> </w:t>
        </w:r>
      </w:ins>
      <w:ins w:id="3395" w:author="Carsten Hein" w:date="2022-04-20T14:56:00Z">
        <w:r w:rsidR="009B50FC" w:rsidRPr="00FA6E00">
          <w:rPr>
            <w:highlight w:val="yellow"/>
            <w:rPrChange w:id="3396" w:author="Carsten Hein" w:date="2022-04-20T14:57:00Z">
              <w:rPr/>
            </w:rPrChange>
          </w:rPr>
          <w:t xml:space="preserve">Bodenbelag TEPPICH </w:t>
        </w:r>
        <w:r w:rsidR="00FA6E00" w:rsidRPr="00FA6E00">
          <w:rPr>
            <w:highlight w:val="yellow"/>
            <w:rPrChange w:id="3397" w:author="Carsten Hein" w:date="2022-04-20T14:57:00Z">
              <w:rPr/>
            </w:rPrChange>
          </w:rPr>
          <w:t>ausgeführt werden.</w:t>
        </w:r>
      </w:ins>
    </w:p>
    <w:p w14:paraId="15F1A32C" w14:textId="77777777" w:rsidR="004C6ED5" w:rsidRPr="00E81B1B" w:rsidRDefault="004C6ED5" w:rsidP="007B714A"/>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3398"/>
      <w:r w:rsidRPr="00E81B1B">
        <w:br w:type="page"/>
      </w:r>
      <w:commentRangeEnd w:id="3398"/>
      <w:r w:rsidR="00066E5D">
        <w:rPr>
          <w:rStyle w:val="Kommentarzeichen"/>
        </w:rPr>
        <w:commentReference w:id="3398"/>
      </w:r>
    </w:p>
    <w:p w14:paraId="21AFE024" w14:textId="4BBABDA6" w:rsidR="0061328E" w:rsidRDefault="0061328E" w:rsidP="000D73A7">
      <w:pPr>
        <w:pStyle w:val="berschrift1"/>
        <w:numPr>
          <w:ilvl w:val="0"/>
          <w:numId w:val="43"/>
        </w:numPr>
      </w:pPr>
      <w:commentRangeStart w:id="3399"/>
      <w:del w:id="3400" w:author="Florian Meyer" w:date="2022-03-15T08:53:00Z">
        <w:r w:rsidDel="005C0198">
          <w:lastRenderedPageBreak/>
          <w:delText>Multifunktionales Heiz-/Kühldeckenelement</w:delText>
        </w:r>
        <w:commentRangeEnd w:id="3399"/>
        <w:r w:rsidR="002E08D5" w:rsidDel="005C0198">
          <w:rPr>
            <w:rStyle w:val="Kommentarzeichen"/>
            <w:rFonts w:ascii="Myriad Pro" w:eastAsiaTheme="minorHAnsi" w:hAnsi="Myriad Pro" w:cstheme="minorBidi"/>
            <w:b w:val="0"/>
            <w:color w:val="auto"/>
          </w:rPr>
          <w:commentReference w:id="3399"/>
        </w:r>
      </w:del>
      <w:bookmarkStart w:id="3401" w:name="_Toc101333855"/>
      <w:ins w:id="3402" w:author="Florian Meyer" w:date="2022-03-15T08:53:00Z">
        <w:r w:rsidR="005C0198">
          <w:t>TGA</w:t>
        </w:r>
      </w:ins>
      <w:ins w:id="3403" w:author="Florian Meyer" w:date="2022-03-15T10:58:00Z">
        <w:r w:rsidR="00D16E01">
          <w:t>-</w:t>
        </w:r>
      </w:ins>
      <w:ins w:id="3404" w:author="Florian Meyer" w:date="2022-03-15T08:53:00Z">
        <w:del w:id="3405" w:author="Florian Meyer" w:date="2022-03-15T10:58:00Z">
          <w:r w:rsidR="005C0198" w:rsidDel="00D16E01">
            <w:delText xml:space="preserve"> </w:delText>
          </w:r>
        </w:del>
        <w:del w:id="3406" w:author="Florian Meyer" w:date="2022-03-15T10:55:00Z">
          <w:r w:rsidR="005C0198" w:rsidDel="00017A27">
            <w:delText xml:space="preserve">Register </w:delText>
          </w:r>
        </w:del>
      </w:ins>
      <w:ins w:id="3407" w:author="Florian Meyer" w:date="2022-03-15T10:55:00Z">
        <w:r w:rsidR="00017A27">
          <w:t>Panel</w:t>
        </w:r>
      </w:ins>
      <w:bookmarkEnd w:id="3401"/>
    </w:p>
    <w:p w14:paraId="78A7D33D" w14:textId="77777777" w:rsidR="002D4135" w:rsidRDefault="0061328E" w:rsidP="00785802">
      <w:pPr>
        <w:rPr>
          <w:ins w:id="3408" w:author="Carsten Hein" w:date="2022-04-20T14:03:00Z"/>
        </w:rPr>
      </w:pPr>
      <w:commentRangeStart w:id="3409"/>
      <w:commentRangeEnd w:id="3409"/>
      <w:del w:id="3410" w:author="Florian Meyer" w:date="2022-03-15T08:53:00Z">
        <w:r w:rsidRPr="00785802" w:rsidDel="005C0198">
          <w:rPr>
            <w:rPrChange w:id="3411" w:author="Florian Meyer" w:date="2022-03-15T10:07:00Z">
              <w:rPr>
                <w:rStyle w:val="Kommentarzeichen"/>
              </w:rPr>
            </w:rPrChange>
          </w:rPr>
          <w:commentReference w:id="3409"/>
        </w:r>
      </w:del>
      <w:ins w:id="3412" w:author="Florian Meyer" w:date="2022-03-15T08:54:00Z">
        <w:r w:rsidR="00000090">
          <w:t>Durch</w:t>
        </w:r>
        <w:r w:rsidR="00A405B0">
          <w:t xml:space="preserve"> die </w:t>
        </w:r>
        <w:del w:id="3413" w:author="Carsten Hein" w:date="2022-04-20T13:37:00Z">
          <w:r w:rsidR="00A405B0" w:rsidDel="004B4029">
            <w:delText>oben</w:delText>
          </w:r>
        </w:del>
      </w:ins>
      <w:ins w:id="3414" w:author="Carsten Hein" w:date="2022-04-20T13:37:00Z">
        <w:r w:rsidR="00727B98">
          <w:t xml:space="preserve">Rippenkonstruktion der HBV Decken </w:t>
        </w:r>
      </w:ins>
      <w:ins w:id="3415" w:author="Florian Meyer" w:date="2022-03-15T08:54:00Z">
        <w:del w:id="3416" w:author="Carsten Hein" w:date="2022-04-20T13:37:00Z">
          <w:r w:rsidR="00A405B0" w:rsidDel="00727B98">
            <w:delText xml:space="preserve"> beschriebene Deckenkonstruktion </w:delText>
          </w:r>
        </w:del>
        <w:del w:id="3417" w:author="Carsten Hein" w:date="2022-04-20T13:38:00Z">
          <w:r w:rsidR="00A405B0" w:rsidDel="003F7AF2">
            <w:delText xml:space="preserve">entstehen </w:delText>
          </w:r>
          <w:r w:rsidR="00D23AB5" w:rsidDel="003F7AF2">
            <w:delText xml:space="preserve">Deckennischen zwischen </w:delText>
          </w:r>
        </w:del>
      </w:ins>
      <w:ins w:id="3418" w:author="Carsten Hein" w:date="2022-04-20T13:38:00Z">
        <w:r w:rsidR="003F7AF2">
          <w:t xml:space="preserve">können zwischen den </w:t>
        </w:r>
      </w:ins>
      <w:ins w:id="3419" w:author="Florian Meyer" w:date="2022-03-15T08:54:00Z">
        <w:del w:id="3420" w:author="Carsten Hein" w:date="2022-04-20T13:38:00Z">
          <w:r w:rsidR="00D23AB5" w:rsidDel="003F7AF2">
            <w:delText xml:space="preserve">den </w:delText>
          </w:r>
        </w:del>
        <w:r w:rsidR="00D23AB5">
          <w:t>Holzbalken</w:t>
        </w:r>
      </w:ins>
      <w:ins w:id="3421" w:author="Carsten Hein" w:date="2022-04-20T13:38:00Z">
        <w:r w:rsidR="003F7AF2">
          <w:t xml:space="preserve"> </w:t>
        </w:r>
        <w:r w:rsidR="00377AAA">
          <w:t xml:space="preserve">Technikelemente installiert </w:t>
        </w:r>
      </w:ins>
      <w:ins w:id="3422" w:author="Carsten Hein" w:date="2022-04-20T13:39:00Z">
        <w:r w:rsidR="00E2309C">
          <w:t>werden</w:t>
        </w:r>
      </w:ins>
      <w:ins w:id="3423" w:author="Florian Meyer" w:date="2022-03-15T08:54:00Z">
        <w:r w:rsidR="00D23AB5">
          <w:t>. D</w:t>
        </w:r>
      </w:ins>
      <w:ins w:id="3424" w:author="Florian Meyer" w:date="2022-03-15T08:55:00Z">
        <w:r w:rsidR="00D23AB5">
          <w:t>iese werden verwendet</w:t>
        </w:r>
      </w:ins>
      <w:ins w:id="3425" w:author="Florian Meyer" w:date="2022-03-15T08:56:00Z">
        <w:r w:rsidR="00FB76D5">
          <w:t>,</w:t>
        </w:r>
      </w:ins>
      <w:ins w:id="3426" w:author="Florian Meyer" w:date="2022-03-15T08:55:00Z">
        <w:r w:rsidR="00D23AB5">
          <w:t xml:space="preserve"> um die </w:t>
        </w:r>
        <w:r w:rsidR="00345555">
          <w:t xml:space="preserve">für den Raum notwendigen Komponenten (und deren Verteilung / Anschlüsse) zu montieren. </w:t>
        </w:r>
      </w:ins>
    </w:p>
    <w:p w14:paraId="70D97846" w14:textId="11275C86" w:rsidR="002D4135" w:rsidRDefault="002D4135" w:rsidP="00785802">
      <w:pPr>
        <w:rPr>
          <w:ins w:id="3427" w:author="Carsten Hein" w:date="2022-04-20T14:03:00Z"/>
        </w:rPr>
      </w:pPr>
      <w:ins w:id="3428" w:author="Carsten Hein" w:date="2022-04-20T14:03:00Z">
        <w:r>
          <w:rPr>
            <w:noProof/>
          </w:rPr>
          <w:drawing>
            <wp:inline distT="0" distB="0" distL="0" distR="0" wp14:anchorId="2E154D7C" wp14:editId="0D2ABAB0">
              <wp:extent cx="5759450" cy="1189355"/>
              <wp:effectExtent l="0" t="0" r="0" b="0"/>
              <wp:docPr id="1672357379" name="Picture 1672357379" descr="Let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Picture 1672357379" descr="Letter&#10;&#10;Description automatically generated with low confidence"/>
                      <pic:cNvPicPr/>
                    </pic:nvPicPr>
                    <pic:blipFill>
                      <a:blip r:embed="rId120"/>
                      <a:stretch>
                        <a:fillRect/>
                      </a:stretch>
                    </pic:blipFill>
                    <pic:spPr>
                      <a:xfrm>
                        <a:off x="0" y="0"/>
                        <a:ext cx="5759450" cy="1189355"/>
                      </a:xfrm>
                      <a:prstGeom prst="rect">
                        <a:avLst/>
                      </a:prstGeom>
                    </pic:spPr>
                  </pic:pic>
                </a:graphicData>
              </a:graphic>
            </wp:inline>
          </w:drawing>
        </w:r>
      </w:ins>
    </w:p>
    <w:p w14:paraId="21B689E7" w14:textId="5C924B36" w:rsidR="002D4135" w:rsidRPr="00E81B1B" w:rsidRDefault="002D4135" w:rsidP="002D4135">
      <w:pPr>
        <w:pStyle w:val="Beschriftung"/>
        <w:rPr>
          <w:ins w:id="3429" w:author="Carsten Hein" w:date="2022-04-20T14:04:00Z"/>
          <w:rFonts w:ascii="ArevSans-Roman" w:hAnsi="ArevSans-Roman" w:cs="ArevSans-Roman"/>
          <w:szCs w:val="20"/>
        </w:rPr>
      </w:pPr>
      <w:ins w:id="3430" w:author="Carsten Hein" w:date="2022-04-20T14:04:00Z">
        <w:r w:rsidRPr="00E81B1B">
          <w:t xml:space="preserve">Abbildung </w:t>
        </w:r>
        <w:r>
          <w:fldChar w:fldCharType="begin"/>
        </w:r>
        <w:r>
          <w:instrText>SEQ Abbildung \* ARABIC</w:instrText>
        </w:r>
        <w:r>
          <w:fldChar w:fldCharType="separate"/>
        </w:r>
        <w:r>
          <w:rPr>
            <w:noProof/>
          </w:rPr>
          <w:t>70</w:t>
        </w:r>
        <w:r>
          <w:fldChar w:fldCharType="end"/>
        </w:r>
        <w:r w:rsidRPr="00E81B1B">
          <w:t xml:space="preserve"> </w:t>
        </w:r>
        <w:r>
          <w:t xml:space="preserve">HBV Rippendecke. </w:t>
        </w:r>
        <w:r w:rsidR="00E82FAC">
          <w:t>Die Installationszonen zwischen den Trägern sind ca. 95c</w:t>
        </w:r>
      </w:ins>
      <w:ins w:id="3431" w:author="Carsten Hein" w:date="2022-04-20T14:05:00Z">
        <w:r w:rsidR="00E82FAC">
          <w:t xml:space="preserve">m breit und </w:t>
        </w:r>
      </w:ins>
      <w:ins w:id="3432" w:author="Carsten Hein" w:date="2022-04-20T14:12:00Z">
        <w:r w:rsidR="00F016E0">
          <w:t>~40cm (bei 8,1m Spannweite)</w:t>
        </w:r>
      </w:ins>
    </w:p>
    <w:p w14:paraId="1D8AB393" w14:textId="6F761EC6" w:rsidR="0061328E" w:rsidRPr="0061328E" w:rsidDel="005C0198" w:rsidRDefault="00E34002" w:rsidP="0000694F">
      <w:pPr>
        <w:rPr>
          <w:del w:id="3433" w:author="Florian Meyer" w:date="2022-03-15T08:53:00Z"/>
        </w:rPr>
      </w:pPr>
      <w:ins w:id="3434" w:author="Carsten Hein" w:date="2022-04-20T14:12:00Z">
        <w:r>
          <w:t>Die Abmessungen der Installationszonen bzw. Nischen var</w:t>
        </w:r>
      </w:ins>
      <w:ins w:id="3435" w:author="Carsten Hein" w:date="2022-04-20T14:13:00Z">
        <w:r>
          <w:t>i</w:t>
        </w:r>
      </w:ins>
      <w:ins w:id="3436" w:author="Carsten Hein" w:date="2022-04-20T14:12:00Z">
        <w:r>
          <w:t>iere</w:t>
        </w:r>
      </w:ins>
      <w:ins w:id="3437" w:author="Carsten Hein" w:date="2022-04-20T14:13:00Z">
        <w:r>
          <w:t xml:space="preserve">n </w:t>
        </w:r>
        <w:r w:rsidR="00700525">
          <w:t xml:space="preserve">in Abhängigkeit von Spannweite und daraus resultierender Trägerhöhe und -breite </w:t>
        </w:r>
        <w:r w:rsidR="002B73EE">
          <w:t xml:space="preserve">sowie </w:t>
        </w:r>
      </w:ins>
      <w:ins w:id="3438" w:author="Carsten Hein" w:date="2022-04-20T14:14:00Z">
        <w:r w:rsidR="002B73EE">
          <w:t xml:space="preserve">dem gewählten </w:t>
        </w:r>
      </w:ins>
      <w:ins w:id="3439" w:author="Carsten Hein" w:date="2022-04-20T14:13:00Z">
        <w:r w:rsidR="00700525">
          <w:t>Träger</w:t>
        </w:r>
      </w:ins>
      <w:ins w:id="3440" w:author="Carsten Hein" w:date="2022-04-20T14:14:00Z">
        <w:r w:rsidR="002B73EE">
          <w:t xml:space="preserve">abstand. </w:t>
        </w:r>
      </w:ins>
      <w:ins w:id="3441" w:author="Florian Meyer" w:date="2022-03-15T08:56:00Z">
        <w:r w:rsidR="00FB76D5">
          <w:t xml:space="preserve">Die Nischen werden durch ein </w:t>
        </w:r>
        <w:r w:rsidR="001A580D">
          <w:t>gekantetes Blech verkleidet</w:t>
        </w:r>
      </w:ins>
      <w:ins w:id="3442" w:author="Florian Meyer" w:date="2022-03-15T08:57:00Z">
        <w:r w:rsidR="001A580D">
          <w:t xml:space="preserve">. </w:t>
        </w:r>
        <w:r w:rsidR="00CD73F2">
          <w:t>Das Blech wird zum Heizen und Kühlen aktiviert</w:t>
        </w:r>
        <w:r w:rsidR="00A005AA">
          <w:t xml:space="preserve">. </w:t>
        </w:r>
      </w:ins>
      <w:ins w:id="3443" w:author="Florian Meyer" w:date="2022-03-15T08:59:00Z">
        <w:r w:rsidR="003A0310">
          <w:t xml:space="preserve">Je nach Anforderungen des Raums / Einsatzortes werden </w:t>
        </w:r>
        <w:r w:rsidR="007443EA">
          <w:t xml:space="preserve">auch die Lüftungs-Ein- und Auslässe in der Blechdecke installiert. Es </w:t>
        </w:r>
      </w:ins>
      <w:ins w:id="3444" w:author="Florian Meyer" w:date="2022-03-15T09:00:00Z">
        <w:r w:rsidR="007443EA">
          <w:t>können auch Rauchmelder</w:t>
        </w:r>
        <w:r w:rsidR="00435986">
          <w:t xml:space="preserve"> und andere Elemente an der Decke befestigt werden. </w:t>
        </w:r>
      </w:ins>
    </w:p>
    <w:p w14:paraId="02CE0362" w14:textId="4A66B813" w:rsidR="007B714A" w:rsidRDefault="0061328E" w:rsidP="00785802">
      <w:pPr>
        <w:rPr>
          <w:ins w:id="3445" w:author="Florian Meyer" w:date="2022-03-15T10:57:00Z"/>
        </w:rPr>
      </w:pPr>
      <w:r>
        <w:t>A</w:t>
      </w:r>
      <w:r w:rsidR="007B714A">
        <w:t xml:space="preserve">nnahmen zur </w:t>
      </w:r>
      <w:commentRangeStart w:id="3446"/>
      <w:del w:id="3447" w:author="Florian Meyer" w:date="2022-03-15T09:03:00Z">
        <w:r w:rsidR="007B714A" w:rsidDel="009A5B2B">
          <w:delText>Planung/</w:delText>
        </w:r>
      </w:del>
      <w:r w:rsidR="007B714A">
        <w:t>Untersuchung</w:t>
      </w:r>
      <w:commentRangeEnd w:id="3446"/>
      <w:r w:rsidR="002E08D5" w:rsidRPr="00785802">
        <w:rPr>
          <w:rPrChange w:id="3448" w:author="Florian Meyer" w:date="2022-03-15T10:07:00Z">
            <w:rPr>
              <w:rStyle w:val="Kommentarzeichen"/>
            </w:rPr>
          </w:rPrChange>
        </w:rPr>
        <w:commentReference w:id="3446"/>
      </w:r>
      <w:ins w:id="3449" w:author="Carsten Hein" w:date="2022-04-20T14:11:00Z">
        <w:r w:rsidR="00600EB4">
          <w:t xml:space="preserve"> </w:t>
        </w:r>
        <w:r w:rsidR="00F016E0">
          <w:t>sind wie folgt:</w:t>
        </w:r>
      </w:ins>
    </w:p>
    <w:p w14:paraId="5CB6EE8B" w14:textId="51BB02A4" w:rsidR="00976E42" w:rsidRPr="00E81B1B" w:rsidRDefault="00D16E01" w:rsidP="00976E42">
      <w:pPr>
        <w:rPr>
          <w:ins w:id="3450" w:author="Florian Meyer" w:date="2022-03-15T10:57:00Z"/>
          <w:b/>
        </w:rPr>
      </w:pPr>
      <w:ins w:id="3451" w:author="Florian Meyer" w:date="2022-03-15T10:58:00Z">
        <w:r>
          <w:rPr>
            <w:b/>
          </w:rPr>
          <w:t xml:space="preserve">Funktionen des </w:t>
        </w:r>
      </w:ins>
      <w:ins w:id="3452" w:author="Florian Meyer" w:date="2022-03-15T10:57:00Z">
        <w:r w:rsidR="00976E42">
          <w:rPr>
            <w:b/>
          </w:rPr>
          <w:t>TGA</w:t>
        </w:r>
      </w:ins>
      <w:ins w:id="3453" w:author="Florian Meyer" w:date="2022-03-15T10:58:00Z">
        <w:r>
          <w:rPr>
            <w:b/>
          </w:rPr>
          <w:t>-</w:t>
        </w:r>
      </w:ins>
      <w:ins w:id="3454" w:author="Florian Meyer" w:date="2022-03-15T10:57:00Z">
        <w:r w:rsidR="00976E42">
          <w:rPr>
            <w:b/>
          </w:rPr>
          <w:t>Panels</w:t>
        </w:r>
      </w:ins>
    </w:p>
    <w:p w14:paraId="5D95A11C" w14:textId="2FFF7710" w:rsidR="00976E42" w:rsidRPr="00E81B1B" w:rsidDel="00976E42" w:rsidRDefault="00976E42">
      <w:pPr>
        <w:rPr>
          <w:del w:id="3455" w:author="Florian Meyer" w:date="2022-03-15T10:57:00Z"/>
        </w:rPr>
        <w:pPrChange w:id="3456" w:author="Florian Meyer" w:date="2022-03-15T10:07:00Z">
          <w:pPr>
            <w:pStyle w:val="berschrift2"/>
            <w:numPr>
              <w:ilvl w:val="1"/>
              <w:numId w:val="43"/>
            </w:numPr>
            <w:ind w:left="576" w:hanging="576"/>
          </w:pPr>
        </w:pPrChange>
      </w:pPr>
    </w:p>
    <w:p w14:paraId="643AD692" w14:textId="23390EFD" w:rsidR="00E161C3" w:rsidRPr="00E161C3" w:rsidRDefault="00E161C3" w:rsidP="00E161C3">
      <w:r w:rsidRPr="00E161C3">
        <w:t>Für die Technische Gebäudeausrüstung (TGA) soll ein</w:t>
      </w:r>
      <w:del w:id="3457" w:author="Florian Meyer" w:date="2022-03-15T09:05:00Z">
        <w:r w:rsidRPr="00E161C3" w:rsidDel="00F1665B">
          <w:delText>e</w:delText>
        </w:r>
      </w:del>
      <w:r w:rsidRPr="00E161C3">
        <w:t xml:space="preserve"> </w:t>
      </w:r>
      <w:commentRangeStart w:id="3458"/>
      <w:r w:rsidRPr="00E161C3">
        <w:t>multifunktionale</w:t>
      </w:r>
      <w:ins w:id="3459" w:author="Florian Meyer" w:date="2022-03-15T09:05:00Z">
        <w:r w:rsidR="00F1665B">
          <w:t>s</w:t>
        </w:r>
      </w:ins>
      <w:r w:rsidRPr="00E161C3">
        <w:t xml:space="preserve"> </w:t>
      </w:r>
      <w:ins w:id="3460" w:author="Florian Meyer" w:date="2022-03-15T09:05:00Z">
        <w:r w:rsidR="006D56F6">
          <w:t>Panel</w:t>
        </w:r>
        <w:del w:id="3461" w:author="Florian Meyer" w:date="2022-03-15T10:57:00Z">
          <w:r w:rsidR="006D56F6" w:rsidDel="00976E42">
            <w:delText xml:space="preserve"> </w:delText>
          </w:r>
        </w:del>
      </w:ins>
      <w:del w:id="3462" w:author="Florian Meyer" w:date="2022-03-15T09:05:00Z">
        <w:r w:rsidRPr="00E161C3" w:rsidDel="006D56F6">
          <w:delText>Decke</w:delText>
        </w:r>
      </w:del>
      <w:r w:rsidRPr="00E161C3">
        <w:t xml:space="preserve"> </w:t>
      </w:r>
      <w:commentRangeEnd w:id="3458"/>
      <w:r w:rsidR="00164D08">
        <w:rPr>
          <w:rStyle w:val="Kommentarzeichen"/>
        </w:rPr>
        <w:commentReference w:id="3458"/>
      </w:r>
      <w:r w:rsidRPr="00E161C3">
        <w:t xml:space="preserve">entwickelt werden. Diese </w:t>
      </w:r>
      <w:commentRangeStart w:id="3463"/>
      <w:del w:id="3464" w:author="Florian Meyer" w:date="2022-03-15T09:05:00Z">
        <w:r w:rsidRPr="00E161C3" w:rsidDel="00F1665B">
          <w:delText>Deckenelement</w:delText>
        </w:r>
        <w:commentRangeEnd w:id="3463"/>
        <w:r w:rsidR="00164D08" w:rsidDel="00F1665B">
          <w:rPr>
            <w:rStyle w:val="Kommentarzeichen"/>
          </w:rPr>
          <w:commentReference w:id="3463"/>
        </w:r>
        <w:r w:rsidRPr="00E161C3" w:rsidDel="00F1665B">
          <w:delText xml:space="preserve">e </w:delText>
        </w:r>
      </w:del>
      <w:ins w:id="3465" w:author="Florian Meyer" w:date="2022-03-15T09:06:00Z">
        <w:r w:rsidR="002B54A0">
          <w:t>TGA-</w:t>
        </w:r>
      </w:ins>
      <w:ins w:id="3466" w:author="Florian Meyer" w:date="2022-03-15T09:05:00Z">
        <w:r w:rsidR="00F1665B">
          <w:t>Panel</w:t>
        </w:r>
        <w:r w:rsidR="00F1665B" w:rsidRPr="00E161C3">
          <w:t xml:space="preserve"> </w:t>
        </w:r>
      </w:ins>
      <w:r w:rsidRPr="00E161C3">
        <w:t>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3467" w:author="Marie" w:date="2022-01-23T14:36:00Z">
        <w:r w:rsidRPr="00E161C3" w:rsidDel="00164D08">
          <w:delText>, falls erforderlich</w:delText>
        </w:r>
      </w:del>
      <w:ins w:id="3468"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3469" w:author="Marie" w:date="2022-01-23T14:37:00Z">
        <w:r w:rsidRPr="00E161C3" w:rsidDel="00164D08">
          <w:delText xml:space="preserve">, </w:delText>
        </w:r>
      </w:del>
      <w:del w:id="3470" w:author="Marie" w:date="2022-01-23T14:36:00Z">
        <w:r w:rsidRPr="00E161C3" w:rsidDel="00164D08">
          <w:delText>soweit erforderlich</w:delText>
        </w:r>
      </w:del>
      <w:ins w:id="3471"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3472" w:author="Marie" w:date="2022-01-23T15:06:00Z">
        <w:r>
          <w:t>Verbesserung der Raumak</w:t>
        </w:r>
      </w:ins>
      <w:ins w:id="3473" w:author="Marie" w:date="2022-01-23T15:07:00Z">
        <w:r>
          <w:t>ustik (optional)</w:t>
        </w:r>
      </w:ins>
    </w:p>
    <w:p w14:paraId="0BD12E57" w14:textId="652DBDD3" w:rsidR="00BC41E5" w:rsidRDefault="00E161C3" w:rsidP="00E161C3">
      <w:pPr>
        <w:rPr>
          <w:ins w:id="3474" w:author="Florian Meyer" w:date="2022-03-15T09:14:00Z"/>
        </w:rPr>
      </w:pPr>
      <w:commentRangeStart w:id="3475"/>
      <w:del w:id="3476" w:author="Florian Meyer" w:date="2022-03-15T09:08:00Z">
        <w:r w:rsidRPr="00E161C3" w:rsidDel="0014345E">
          <w:delText xml:space="preserve">Diese </w:delText>
        </w:r>
      </w:del>
      <w:ins w:id="3477" w:author="Florian Meyer" w:date="2022-03-15T09:08:00Z">
        <w:r w:rsidR="0014345E">
          <w:t>Die Funkti</w:t>
        </w:r>
      </w:ins>
      <w:ins w:id="3478" w:author="Florian Meyer" w:date="2022-03-15T09:09:00Z">
        <w:r w:rsidR="0014345E">
          <w:t>on</w:t>
        </w:r>
      </w:ins>
      <w:ins w:id="3479" w:author="Florian Meyer" w:date="2022-03-15T09:14:00Z">
        <w:r w:rsidR="009763EF">
          <w:t>en</w:t>
        </w:r>
      </w:ins>
      <w:ins w:id="3480" w:author="Florian Meyer" w:date="2022-03-15T09:09:00Z">
        <w:r w:rsidR="0014345E">
          <w:t xml:space="preserve"> der</w:t>
        </w:r>
      </w:ins>
      <w:ins w:id="3481" w:author="Florian Meyer" w:date="2022-03-15T09:08:00Z">
        <w:r w:rsidR="0014345E" w:rsidRPr="00E161C3">
          <w:t xml:space="preserve"> </w:t>
        </w:r>
      </w:ins>
      <w:commentRangeStart w:id="3482"/>
      <w:del w:id="3483" w:author="Florian Meyer" w:date="2022-03-15T09:08:00Z">
        <w:r w:rsidRPr="00E161C3" w:rsidDel="00A73E73">
          <w:delText>Deckenelemente</w:delText>
        </w:r>
        <w:commentRangeEnd w:id="3482"/>
        <w:r w:rsidR="00164D08" w:rsidDel="00A73E73">
          <w:rPr>
            <w:rStyle w:val="Kommentarzeichen"/>
          </w:rPr>
          <w:commentReference w:id="3482"/>
        </w:r>
        <w:r w:rsidRPr="00E161C3" w:rsidDel="00A73E73">
          <w:delText xml:space="preserve"> </w:delText>
        </w:r>
      </w:del>
      <w:ins w:id="3484" w:author="Florian Meyer" w:date="2022-03-15T09:08:00Z">
        <w:r w:rsidR="00A73E73">
          <w:t>TGA-</w:t>
        </w:r>
        <w:proofErr w:type="spellStart"/>
        <w:r w:rsidR="00A73E73">
          <w:t>Panele</w:t>
        </w:r>
        <w:proofErr w:type="spellEnd"/>
        <w:r w:rsidR="00A73E73" w:rsidRPr="00E161C3">
          <w:t xml:space="preserve"> </w:t>
        </w:r>
      </w:ins>
      <w:del w:id="3485" w:author="Florian Meyer" w:date="2022-03-15T09:09:00Z">
        <w:r w:rsidRPr="00E161C3" w:rsidDel="0014345E">
          <w:delText xml:space="preserve">können </w:delText>
        </w:r>
      </w:del>
      <w:ins w:id="3486" w:author="Florian Meyer" w:date="2022-03-15T09:14:00Z">
        <w:r w:rsidR="00AC0A45">
          <w:t>können</w:t>
        </w:r>
      </w:ins>
      <w:ins w:id="3487" w:author="Florian Meyer" w:date="2022-03-15T09:09:00Z">
        <w:r w:rsidR="0014345E" w:rsidRPr="00E161C3">
          <w:t xml:space="preserve"> </w:t>
        </w:r>
      </w:ins>
      <w:r w:rsidRPr="00E161C3">
        <w:t xml:space="preserve">am vorgesehenen Demonstrator oder Kleinversuchen nicht getestet werden. </w:t>
      </w:r>
      <w:ins w:id="3488" w:author="Florian Meyer" w:date="2022-03-15T09:11:00Z">
        <w:r w:rsidR="00DA651C">
          <w:t>Die erfo</w:t>
        </w:r>
        <w:r w:rsidR="004F733C">
          <w:t xml:space="preserve">rderliche zentrale </w:t>
        </w:r>
      </w:ins>
      <w:ins w:id="3489" w:author="Florian Meyer" w:date="2022-03-15T09:12:00Z">
        <w:r w:rsidR="004F733C">
          <w:t>Technik wie</w:t>
        </w:r>
        <w:r w:rsidR="0021697D">
          <w:t xml:space="preserve"> eine Heizungs</w:t>
        </w:r>
      </w:ins>
      <w:ins w:id="3490" w:author="Florian Meyer" w:date="2022-03-15T09:13:00Z">
        <w:r w:rsidR="0021697D">
          <w:t xml:space="preserve">-, Kältezentrale, Brandmeldeanlage usw. stehen nicht </w:t>
        </w:r>
        <w:r w:rsidR="00CF28F9">
          <w:t>zur Verfügung, um das Panel zu versorgen.</w:t>
        </w:r>
      </w:ins>
    </w:p>
    <w:p w14:paraId="20BC5727" w14:textId="7648EE59" w:rsidR="00AC0A45" w:rsidRDefault="00E70465" w:rsidP="00E161C3">
      <w:pPr>
        <w:rPr>
          <w:ins w:id="3491" w:author="Florian Meyer" w:date="2022-03-15T09:19:00Z"/>
        </w:rPr>
      </w:pPr>
      <w:ins w:id="3492" w:author="Florian Meyer" w:date="2022-03-15T09:15:00Z">
        <w:r>
          <w:t>Die Heizleistung, Kälteleis</w:t>
        </w:r>
      </w:ins>
      <w:ins w:id="3493" w:author="Florian Meyer" w:date="2022-03-15T09:16:00Z">
        <w:r>
          <w:t>tung</w:t>
        </w:r>
        <w:r w:rsidR="009B4B12">
          <w:t xml:space="preserve">, Luftmengen werden immer </w:t>
        </w:r>
      </w:ins>
      <w:ins w:id="3494" w:author="Florian Meyer" w:date="2022-03-15T09:19:00Z">
        <w:r w:rsidR="001C6C63">
          <w:t>r</w:t>
        </w:r>
      </w:ins>
      <w:ins w:id="3495" w:author="Florian Meyer" w:date="2022-03-15T09:16:00Z">
        <w:r w:rsidR="009B4B12">
          <w:t xml:space="preserve">aumspezifisch ermittelt und hängen von der Fassadengüte </w:t>
        </w:r>
        <w:r w:rsidR="00010FEB">
          <w:t xml:space="preserve">(inkl. Sonnenschutz) und der Nutzung des Raums ab. </w:t>
        </w:r>
      </w:ins>
      <w:ins w:id="3496" w:author="Florian Meyer" w:date="2022-03-15T09:18:00Z">
        <w:r w:rsidR="00A70729">
          <w:t xml:space="preserve">Die erforderlichen Paramater </w:t>
        </w:r>
        <w:r w:rsidR="00935E63">
          <w:t xml:space="preserve">lassen sich zum jetzigen Zeitpunkt nicht festschreiben und sind </w:t>
        </w:r>
      </w:ins>
      <w:ins w:id="3497" w:author="Florian Meyer" w:date="2022-03-15T09:19:00Z">
        <w:r w:rsidR="00935E63">
          <w:t>stark von Standort, Gebäude und Nutzung abhängig.</w:t>
        </w:r>
      </w:ins>
    </w:p>
    <w:p w14:paraId="67AED652" w14:textId="690364A0" w:rsidR="00935E63" w:rsidRDefault="003B2169" w:rsidP="00E161C3">
      <w:pPr>
        <w:rPr>
          <w:ins w:id="3498" w:author="Florian Meyer" w:date="2022-03-15T09:08:00Z"/>
        </w:rPr>
      </w:pPr>
      <w:ins w:id="3499" w:author="Carsten Hein" w:date="2022-04-20T14:15:00Z">
        <w:r w:rsidRPr="008E1C56">
          <w:rPr>
            <w:highlight w:val="yellow"/>
            <w:rPrChange w:id="3500" w:author="Carsten Hein" w:date="2022-04-20T14:17:00Z">
              <w:rPr/>
            </w:rPrChange>
          </w:rPr>
          <w:t xml:space="preserve">Abgesehen von der Brandschutzforderung, Träger und Deckenuntersicht </w:t>
        </w:r>
      </w:ins>
      <w:ins w:id="3501" w:author="Carsten Hein" w:date="2022-04-20T14:16:00Z">
        <w:r w:rsidRPr="008E1C56">
          <w:rPr>
            <w:highlight w:val="yellow"/>
            <w:rPrChange w:id="3502" w:author="Carsten Hein" w:date="2022-04-20T14:17:00Z">
              <w:rPr/>
            </w:rPrChange>
          </w:rPr>
          <w:t xml:space="preserve">einsehbar auszuführen </w:t>
        </w:r>
      </w:ins>
      <w:ins w:id="3503" w:author="Florian Meyer" w:date="2022-03-15T09:20:00Z">
        <w:del w:id="3504" w:author="Carsten Hein" w:date="2022-04-20T14:16:00Z">
          <w:r w:rsidR="000A347A" w:rsidRPr="008E1C56" w:rsidDel="005676BF">
            <w:rPr>
              <w:highlight w:val="yellow"/>
              <w:rPrChange w:id="3505" w:author="Carsten Hein" w:date="2022-04-20T14:17:00Z">
                <w:rPr/>
              </w:rPrChange>
            </w:rPr>
            <w:delText xml:space="preserve">Zu den oben </w:delText>
          </w:r>
        </w:del>
      </w:ins>
      <w:ins w:id="3506" w:author="Florian Meyer" w:date="2022-03-15T09:21:00Z">
        <w:del w:id="3507" w:author="Carsten Hein" w:date="2022-04-20T14:16:00Z">
          <w:r w:rsidR="000A347A" w:rsidRPr="008E1C56" w:rsidDel="005676BF">
            <w:rPr>
              <w:highlight w:val="yellow"/>
              <w:rPrChange w:id="3508" w:author="Carsten Hein" w:date="2022-04-20T14:17:00Z">
                <w:rPr/>
              </w:rPrChange>
            </w:rPr>
            <w:delText xml:space="preserve">beschriebenen Funktionen </w:delText>
          </w:r>
          <w:r w:rsidR="004F0DB8" w:rsidRPr="008E1C56" w:rsidDel="005676BF">
            <w:rPr>
              <w:highlight w:val="yellow"/>
              <w:rPrChange w:id="3509" w:author="Carsten Hein" w:date="2022-04-20T14:17:00Z">
                <w:rPr/>
              </w:rPrChange>
            </w:rPr>
            <w:delText xml:space="preserve">der Gebäudetechnik </w:delText>
          </w:r>
        </w:del>
        <w:r w:rsidR="004F0DB8" w:rsidRPr="008E1C56">
          <w:rPr>
            <w:highlight w:val="yellow"/>
            <w:rPrChange w:id="3510" w:author="Carsten Hein" w:date="2022-04-20T14:17:00Z">
              <w:rPr/>
            </w:rPrChange>
          </w:rPr>
          <w:t>könn</w:t>
        </w:r>
      </w:ins>
      <w:ins w:id="3511" w:author="Carsten Hein" w:date="2022-04-20T14:15:00Z">
        <w:r w:rsidR="00A645EE" w:rsidRPr="008E1C56">
          <w:rPr>
            <w:highlight w:val="yellow"/>
            <w:rPrChange w:id="3512" w:author="Carsten Hein" w:date="2022-04-20T14:17:00Z">
              <w:rPr/>
            </w:rPrChange>
          </w:rPr>
          <w:t>t</w:t>
        </w:r>
      </w:ins>
      <w:ins w:id="3513" w:author="Florian Meyer" w:date="2022-03-15T09:21:00Z">
        <w:r w:rsidR="004F0DB8" w:rsidRPr="008E1C56">
          <w:rPr>
            <w:highlight w:val="yellow"/>
            <w:rPrChange w:id="3514" w:author="Carsten Hein" w:date="2022-04-20T14:17:00Z">
              <w:rPr/>
            </w:rPrChange>
          </w:rPr>
          <w:t xml:space="preserve">en die </w:t>
        </w:r>
        <w:proofErr w:type="spellStart"/>
        <w:r w:rsidR="004F0DB8" w:rsidRPr="008E1C56">
          <w:rPr>
            <w:highlight w:val="yellow"/>
            <w:rPrChange w:id="3515" w:author="Carsten Hein" w:date="2022-04-20T14:17:00Z">
              <w:rPr/>
            </w:rPrChange>
          </w:rPr>
          <w:t>Panele</w:t>
        </w:r>
        <w:proofErr w:type="spellEnd"/>
        <w:r w:rsidR="004F0DB8" w:rsidRPr="008E1C56">
          <w:rPr>
            <w:highlight w:val="yellow"/>
            <w:rPrChange w:id="3516" w:author="Carsten Hein" w:date="2022-04-20T14:17:00Z">
              <w:rPr/>
            </w:rPrChange>
          </w:rPr>
          <w:t xml:space="preserve"> </w:t>
        </w:r>
      </w:ins>
      <w:ins w:id="3517" w:author="Carsten Hein" w:date="2022-04-20T14:16:00Z">
        <w:r w:rsidR="005676BF" w:rsidRPr="008E1C56">
          <w:rPr>
            <w:highlight w:val="yellow"/>
            <w:rPrChange w:id="3518" w:author="Carsten Hein" w:date="2022-04-20T14:17:00Z">
              <w:rPr/>
            </w:rPrChange>
          </w:rPr>
          <w:t xml:space="preserve">ergänzend zu den oben beschriebenen Funktionen der Gebäudetechnik </w:t>
        </w:r>
      </w:ins>
      <w:ins w:id="3519" w:author="Florian Meyer" w:date="2022-03-15T09:21:00Z">
        <w:r w:rsidR="004F0DB8" w:rsidRPr="008E1C56">
          <w:rPr>
            <w:highlight w:val="yellow"/>
            <w:rPrChange w:id="3520" w:author="Carsten Hein" w:date="2022-04-20T14:17:00Z">
              <w:rPr/>
            </w:rPrChange>
          </w:rPr>
          <w:t xml:space="preserve">auch </w:t>
        </w:r>
      </w:ins>
      <w:ins w:id="3521" w:author="Florian Meyer" w:date="2022-03-15T09:22:00Z">
        <w:r w:rsidR="00E455B8" w:rsidRPr="008E1C56">
          <w:rPr>
            <w:highlight w:val="yellow"/>
            <w:rPrChange w:id="3522" w:author="Carsten Hein" w:date="2022-04-20T14:17:00Z">
              <w:rPr/>
            </w:rPrChange>
          </w:rPr>
          <w:t xml:space="preserve">akustisch wirksam </w:t>
        </w:r>
        <w:r w:rsidR="00B34125" w:rsidRPr="008E1C56">
          <w:rPr>
            <w:highlight w:val="yellow"/>
            <w:rPrChange w:id="3523" w:author="Carsten Hein" w:date="2022-04-20T14:17:00Z">
              <w:rPr/>
            </w:rPrChange>
          </w:rPr>
          <w:t xml:space="preserve">hergestellt werden. Dafür werden die Bleche gelocht gefertigt und eine Flies von innen eingelegt. </w:t>
        </w:r>
      </w:ins>
      <w:ins w:id="3524" w:author="Florian Meyer" w:date="2022-03-15T09:23:00Z">
        <w:r w:rsidR="00E56F23" w:rsidRPr="008E1C56">
          <w:rPr>
            <w:highlight w:val="yellow"/>
            <w:rPrChange w:id="3525" w:author="Carsten Hein" w:date="2022-04-20T14:17:00Z">
              <w:rPr/>
            </w:rPrChange>
          </w:rPr>
          <w:t xml:space="preserve">Allerdings hängt die Lochung </w:t>
        </w:r>
        <w:r w:rsidR="00F17BDC" w:rsidRPr="008E1C56">
          <w:rPr>
            <w:highlight w:val="yellow"/>
            <w:rPrChange w:id="3526" w:author="Carsten Hein" w:date="2022-04-20T14:17:00Z">
              <w:rPr/>
            </w:rPrChange>
          </w:rPr>
          <w:t xml:space="preserve">(Größe und Abstand der Löscher) </w:t>
        </w:r>
        <w:r w:rsidR="00F17BDC" w:rsidRPr="008E1C56">
          <w:rPr>
            <w:highlight w:val="yellow"/>
            <w:rPrChange w:id="3527" w:author="Carsten Hein" w:date="2022-04-20T14:17:00Z">
              <w:rPr/>
            </w:rPrChange>
          </w:rPr>
          <w:lastRenderedPageBreak/>
          <w:t>v</w:t>
        </w:r>
      </w:ins>
      <w:ins w:id="3528" w:author="Florian Meyer" w:date="2022-03-15T09:24:00Z">
        <w:r w:rsidR="00F17BDC" w:rsidRPr="008E1C56">
          <w:rPr>
            <w:highlight w:val="yellow"/>
            <w:rPrChange w:id="3529" w:author="Carsten Hein" w:date="2022-04-20T14:17:00Z">
              <w:rPr/>
            </w:rPrChange>
          </w:rPr>
          <w:t xml:space="preserve">on den Bedürfnissen des Raums und seiner Nutzung ab. </w:t>
        </w:r>
        <w:r w:rsidR="00573D3B" w:rsidRPr="008E1C56">
          <w:rPr>
            <w:highlight w:val="yellow"/>
            <w:rPrChange w:id="3530" w:author="Carsten Hein" w:date="2022-04-20T14:17:00Z">
              <w:rPr/>
            </w:rPrChange>
          </w:rPr>
          <w:t xml:space="preserve">Dies </w:t>
        </w:r>
        <w:del w:id="3531" w:author="Carsten Hein" w:date="2022-04-20T14:16:00Z">
          <w:r w:rsidR="00573D3B" w:rsidRPr="008E1C56" w:rsidDel="008E1C56">
            <w:rPr>
              <w:highlight w:val="yellow"/>
              <w:rPrChange w:id="3532" w:author="Carsten Hein" w:date="2022-04-20T14:17:00Z">
                <w:rPr/>
              </w:rPrChange>
            </w:rPr>
            <w:delText>kann</w:delText>
          </w:r>
        </w:del>
      </w:ins>
      <w:ins w:id="3533" w:author="Carsten Hein" w:date="2022-04-20T14:16:00Z">
        <w:r w:rsidR="008E1C56" w:rsidRPr="008E1C56">
          <w:rPr>
            <w:highlight w:val="yellow"/>
            <w:rPrChange w:id="3534" w:author="Carsten Hein" w:date="2022-04-20T14:17:00Z">
              <w:rPr/>
            </w:rPrChange>
          </w:rPr>
          <w:t>wi</w:t>
        </w:r>
      </w:ins>
      <w:ins w:id="3535" w:author="Carsten Hein" w:date="2022-04-20T14:17:00Z">
        <w:r w:rsidR="008E1C56" w:rsidRPr="008E1C56">
          <w:rPr>
            <w:highlight w:val="yellow"/>
            <w:rPrChange w:id="3536" w:author="Carsten Hein" w:date="2022-04-20T14:17:00Z">
              <w:rPr/>
            </w:rPrChange>
          </w:rPr>
          <w:t>rd</w:t>
        </w:r>
      </w:ins>
      <w:ins w:id="3537" w:author="Florian Meyer" w:date="2022-03-15T09:24:00Z">
        <w:r w:rsidR="00573D3B" w:rsidRPr="008E1C56">
          <w:rPr>
            <w:highlight w:val="yellow"/>
            <w:rPrChange w:id="3538" w:author="Carsten Hein" w:date="2022-04-20T14:17:00Z">
              <w:rPr/>
            </w:rPrChange>
          </w:rPr>
          <w:t xml:space="preserve"> </w:t>
        </w:r>
        <w:r w:rsidR="00E132F0" w:rsidRPr="008E1C56">
          <w:rPr>
            <w:highlight w:val="yellow"/>
            <w:rPrChange w:id="3539" w:author="Carsten Hein" w:date="2022-04-20T14:17:00Z">
              <w:rPr/>
            </w:rPrChange>
          </w:rPr>
          <w:t>zum jetzi</w:t>
        </w:r>
      </w:ins>
      <w:ins w:id="3540" w:author="Florian Meyer" w:date="2022-03-15T09:25:00Z">
        <w:r w:rsidR="00E132F0" w:rsidRPr="008E1C56">
          <w:rPr>
            <w:highlight w:val="yellow"/>
            <w:rPrChange w:id="3541" w:author="Carsten Hein" w:date="2022-04-20T14:17:00Z">
              <w:rPr/>
            </w:rPrChange>
          </w:rPr>
          <w:t xml:space="preserve">gen Zeitpunkt </w:t>
        </w:r>
        <w:del w:id="3542" w:author="Carsten Hein" w:date="2022-04-20T14:17:00Z">
          <w:r w:rsidR="00E132F0" w:rsidRPr="008E1C56" w:rsidDel="008E1C56">
            <w:rPr>
              <w:highlight w:val="yellow"/>
              <w:rPrChange w:id="3543" w:author="Carsten Hein" w:date="2022-04-20T14:17:00Z">
                <w:rPr/>
              </w:rPrChange>
            </w:rPr>
            <w:delText xml:space="preserve">ebenfalls </w:delText>
          </w:r>
        </w:del>
        <w:r w:rsidR="00E132F0" w:rsidRPr="008E1C56">
          <w:rPr>
            <w:highlight w:val="yellow"/>
            <w:rPrChange w:id="3544" w:author="Carsten Hein" w:date="2022-04-20T14:17:00Z">
              <w:rPr/>
            </w:rPrChange>
          </w:rPr>
          <w:t xml:space="preserve">nicht </w:t>
        </w:r>
        <w:del w:id="3545" w:author="Carsten Hein" w:date="2022-04-20T14:17:00Z">
          <w:r w:rsidR="00E132F0" w:rsidRPr="008E1C56" w:rsidDel="008E1C56">
            <w:rPr>
              <w:highlight w:val="yellow"/>
              <w:rPrChange w:id="3546" w:author="Carsten Hein" w:date="2022-04-20T14:17:00Z">
                <w:rPr/>
              </w:rPrChange>
            </w:rPr>
            <w:delText>festgelegt werden</w:delText>
          </w:r>
        </w:del>
      </w:ins>
      <w:ins w:id="3547" w:author="Carsten Hein" w:date="2022-04-20T14:17:00Z">
        <w:r w:rsidR="008E1C56" w:rsidRPr="008E1C56">
          <w:rPr>
            <w:highlight w:val="yellow"/>
            <w:rPrChange w:id="3548" w:author="Carsten Hein" w:date="2022-04-20T14:17:00Z">
              <w:rPr/>
            </w:rPrChange>
          </w:rPr>
          <w:t>berücksichtigt</w:t>
        </w:r>
      </w:ins>
      <w:ins w:id="3549" w:author="Florian Meyer" w:date="2022-03-15T09:25:00Z">
        <w:r w:rsidR="00E132F0" w:rsidRPr="008E1C56">
          <w:rPr>
            <w:highlight w:val="yellow"/>
            <w:rPrChange w:id="3550" w:author="Carsten Hein" w:date="2022-04-20T14:17:00Z">
              <w:rPr/>
            </w:rPrChange>
          </w:rPr>
          <w:t>.</w:t>
        </w:r>
      </w:ins>
    </w:p>
    <w:p w14:paraId="7C05848D" w14:textId="52477710" w:rsidR="00E161C3" w:rsidRPr="00E161C3" w:rsidDel="00E132F0" w:rsidRDefault="00E161C3" w:rsidP="00E161C3">
      <w:pPr>
        <w:rPr>
          <w:del w:id="3551" w:author="Florian Meyer" w:date="2022-03-15T09:25:00Z"/>
        </w:rPr>
      </w:pPr>
      <w:del w:id="3552" w:author="Florian Meyer" w:date="2022-03-15T09:25:00Z">
        <w:r w:rsidRPr="00E161C3" w:rsidDel="00E132F0">
          <w:delText>Für die Auslegung dieser TGA Register müssen das zu klimatisierende Raumvolumen und weitere Parameter wie die Qualität</w:delText>
        </w:r>
        <w:r w:rsidR="004D5CB3" w:rsidDel="00E132F0">
          <w:delText xml:space="preserve"> d</w:delText>
        </w:r>
        <w:r w:rsidRPr="00E161C3" w:rsidDel="00E132F0">
          <w:delText xml:space="preserve">er Fassade und Fenster festgelegt werden. Zum Testbetrieb wären ebenfalls zentrale Lüftungsgeräte </w:delText>
        </w:r>
        <w:commentRangeStart w:id="3553"/>
        <w:r w:rsidRPr="00E161C3" w:rsidDel="00E132F0">
          <w:delText xml:space="preserve">etc. nötig, im Prinzip </w:delText>
        </w:r>
        <w:commentRangeEnd w:id="3553"/>
        <w:r w:rsidR="004D5CB3" w:rsidDel="00E132F0">
          <w:rPr>
            <w:rStyle w:val="Kommentarzeichen"/>
          </w:rPr>
          <w:commentReference w:id="3553"/>
        </w:r>
        <w:r w:rsidRPr="00E161C3" w:rsidDel="00E132F0">
          <w:delText>ein komplette Technikzentrale. Und um die Funktion messtechnisch erfassen zu können, wäre ein Musterraum mit Fassade erforderlich.</w:delText>
        </w:r>
      </w:del>
    </w:p>
    <w:p w14:paraId="7ABAFCEC" w14:textId="1EB8D219" w:rsidR="00E161C3" w:rsidRPr="00E161C3" w:rsidDel="009B1DBC" w:rsidRDefault="00E161C3" w:rsidP="00E161C3">
      <w:pPr>
        <w:rPr>
          <w:del w:id="3554" w:author="Florian Meyer" w:date="2022-03-15T09:25:00Z"/>
        </w:rPr>
      </w:pPr>
      <w:del w:id="3555" w:author="Florian Meyer" w:date="2022-03-15T09:25:00Z">
        <w:r w:rsidRPr="00E161C3" w:rsidDel="009B1DBC">
          <w:delText xml:space="preserve">Für die Untersuchungen zur </w:delText>
        </w:r>
        <w:commentRangeStart w:id="3556"/>
        <w:r w:rsidRPr="00E161C3" w:rsidDel="009B1DBC">
          <w:delText xml:space="preserve">Statik der untersuchten Konstruktion </w:delText>
        </w:r>
        <w:commentRangeEnd w:id="3556"/>
        <w:r w:rsidRPr="00E161C3" w:rsidDel="009B1DBC">
          <w:rPr>
            <w:rStyle w:val="Kommentarzeichen"/>
          </w:rPr>
          <w:commentReference w:id="3556"/>
        </w:r>
        <w:r w:rsidRPr="00E161C3" w:rsidDel="009B1DBC">
          <w:delText xml:space="preserve">kann ein einzelnes </w:delText>
        </w:r>
        <w:commentRangeStart w:id="3557"/>
        <w:r w:rsidRPr="00E161C3" w:rsidDel="009B1DBC">
          <w:delText xml:space="preserve">Deckenelement </w:delText>
        </w:r>
        <w:commentRangeEnd w:id="3557"/>
        <w:r w:rsidR="00164D08" w:rsidDel="009B1DBC">
          <w:rPr>
            <w:rStyle w:val="Kommentarzeichen"/>
          </w:rPr>
          <w:commentReference w:id="3557"/>
        </w:r>
        <w:r w:rsidRPr="00E161C3" w:rsidDel="009B1DBC">
          <w:delText xml:space="preserve">betrachtet werden, Kleinversuche liefern Ergebnisse für die Verbindungsmittel. </w:delText>
        </w:r>
        <w:commentRangeStart w:id="3558"/>
        <w:r w:rsidRPr="00E161C3" w:rsidDel="009B1DBC">
          <w:delText xml:space="preserve">Für die Akustik ist allein der Aufbau entscheidend, die Größe des Deckenfeldes ist nicht von Bedeutung – für schalltechnische Messungen hingegen ist eine Konfiguration mit zwei Räumen (mit Sende- und Empfangsraum für die Messungen) Voraussetzung. </w:delText>
        </w:r>
        <w:commentRangeEnd w:id="3558"/>
        <w:r w:rsidR="004D5CB3" w:rsidDel="009B1DBC">
          <w:rPr>
            <w:rStyle w:val="Kommentarzeichen"/>
          </w:rPr>
          <w:commentReference w:id="3558"/>
        </w:r>
      </w:del>
    </w:p>
    <w:p w14:paraId="7285D28E" w14:textId="2D7A0565" w:rsidR="00E161C3" w:rsidRPr="00E161C3" w:rsidRDefault="00E161C3" w:rsidP="00E161C3">
      <w:r w:rsidRPr="00E161C3">
        <w:t xml:space="preserve">Für das Forschungsprojekt wird </w:t>
      </w:r>
      <w:del w:id="3559" w:author="Florian Meyer" w:date="2022-03-15T09:26:00Z">
        <w:r w:rsidRPr="00E161C3" w:rsidDel="00001B96">
          <w:delText>dieses TGA Register</w:delText>
        </w:r>
      </w:del>
      <w:ins w:id="3560" w:author="Florian Meyer" w:date="2022-03-15T09:26:00Z">
        <w:r w:rsidR="00001B96">
          <w:t>das TGA Panel</w:t>
        </w:r>
      </w:ins>
      <w:r w:rsidRPr="00E161C3">
        <w:t xml:space="preserve"> daher ohne Tests und Musterelement untersucht. </w:t>
      </w:r>
    </w:p>
    <w:p w14:paraId="12EB9649" w14:textId="06689A5D" w:rsidR="00E161C3" w:rsidRPr="00E161C3" w:rsidRDefault="00E161C3" w:rsidP="00E161C3">
      <w:del w:id="3561" w:author="Florian Meyer" w:date="2022-03-15T09:26:00Z">
        <w:r w:rsidRPr="00E161C3" w:rsidDel="00001B96">
          <w:delText>Die Annahmen zur Auslegung der maßgebenden Heiz- Kühldecke werden im Folgenden beschrieben.</w:delText>
        </w:r>
        <w:commentRangeEnd w:id="3475"/>
        <w:r w:rsidR="00164D08" w:rsidDel="00001B96">
          <w:rPr>
            <w:rStyle w:val="Kommentarzeichen"/>
          </w:rPr>
          <w:commentReference w:id="3475"/>
        </w:r>
      </w:del>
      <w:ins w:id="3562" w:author="Florian Meyer" w:date="2022-03-15T09:28:00Z">
        <w:r w:rsidR="00AE3E5D">
          <w:t>Anstelle</w:t>
        </w:r>
      </w:ins>
      <w:ins w:id="3563" w:author="Florian Meyer" w:date="2022-03-15T09:26:00Z">
        <w:r w:rsidR="00001B96">
          <w:t xml:space="preserve"> von Messungen </w:t>
        </w:r>
      </w:ins>
      <w:ins w:id="3564" w:author="Florian Meyer" w:date="2022-03-15T09:27:00Z">
        <w:r w:rsidR="00001B96">
          <w:t xml:space="preserve">im Musterraum </w:t>
        </w:r>
      </w:ins>
      <w:ins w:id="3565" w:author="Florian Meyer" w:date="2022-03-15T09:26:00Z">
        <w:r w:rsidR="00001B96">
          <w:t>wur</w:t>
        </w:r>
      </w:ins>
      <w:ins w:id="3566" w:author="Florian Meyer" w:date="2022-03-15T09:27:00Z">
        <w:r w:rsidR="00001B96">
          <w:t>den daher für die Betrachtung folgende Annahmen getroffen:</w:t>
        </w:r>
      </w:ins>
    </w:p>
    <w:p w14:paraId="7105640B" w14:textId="7D91C962" w:rsidR="00E161C3" w:rsidRDefault="00C80B49" w:rsidP="007B714A">
      <w:pPr>
        <w:rPr>
          <w:ins w:id="3567" w:author="Florian Meyer" w:date="2022-03-15T09:39:00Z"/>
        </w:rPr>
      </w:pPr>
      <w:ins w:id="3568" w:author="Florian Meyer" w:date="2022-03-15T10:09:00Z">
        <w:r>
          <w:t xml:space="preserve">Für die Auslegung der </w:t>
        </w:r>
        <w:r w:rsidR="00911189">
          <w:t xml:space="preserve">Heizung, Kühlung und Lüftung </w:t>
        </w:r>
      </w:ins>
      <w:ins w:id="3569" w:author="Florian Meyer" w:date="2022-03-15T09:28:00Z">
        <w:r w:rsidR="003D16EC">
          <w:t xml:space="preserve">wurden zwei Raumgrößen </w:t>
        </w:r>
      </w:ins>
      <w:ins w:id="3570" w:author="Florian Meyer" w:date="2022-03-15T10:08:00Z">
        <w:r>
          <w:t xml:space="preserve">mit üblicher Belegung </w:t>
        </w:r>
      </w:ins>
      <w:ins w:id="3571" w:author="Florian Meyer" w:date="2022-03-15T09:28:00Z">
        <w:r w:rsidR="003D16EC">
          <w:t xml:space="preserve">betrachtet. Im folgenden Bild wird gezeigt, </w:t>
        </w:r>
      </w:ins>
      <w:ins w:id="3572" w:author="Florian Meyer" w:date="2022-03-15T09:29:00Z">
        <w:r w:rsidR="0048177E">
          <w:t xml:space="preserve">das im abgestimmten Raster </w:t>
        </w:r>
        <w:r w:rsidR="009449CB">
          <w:t xml:space="preserve">ein enges Büro für vier </w:t>
        </w:r>
      </w:ins>
      <w:ins w:id="3573" w:author="Florian Meyer" w:date="2022-03-15T09:30:00Z">
        <w:r w:rsidR="009449CB">
          <w:t xml:space="preserve">Personen entstehen kann. Diese wird als Variante A mit einer rot gestrichelten Linie </w:t>
        </w:r>
      </w:ins>
      <w:ins w:id="3574" w:author="Florian Meyer" w:date="2022-03-15T09:33:00Z">
        <w:r w:rsidR="009F20DB">
          <w:t xml:space="preserve">als </w:t>
        </w:r>
        <w:r w:rsidR="00A169B8">
          <w:t xml:space="preserve">Außenkante der Fläche </w:t>
        </w:r>
      </w:ins>
      <w:ins w:id="3575" w:author="Florian Meyer" w:date="2022-03-15T09:30:00Z">
        <w:r w:rsidR="00620F58">
          <w:t xml:space="preserve">dargestellt. </w:t>
        </w:r>
      </w:ins>
      <w:ins w:id="3576" w:author="Florian Meyer" w:date="2022-03-15T09:31:00Z">
        <w:r w:rsidR="0007767F">
          <w:t xml:space="preserve">Ebenfalls wird eine </w:t>
        </w:r>
      </w:ins>
      <w:ins w:id="3577" w:author="Florian Meyer" w:date="2022-03-15T09:32:00Z">
        <w:r w:rsidR="00A169B8">
          <w:t>normal große Bürofläche dargestellt (Variante B, blau gestrichelte Linie als Außenkante der Fläche).</w:t>
        </w:r>
      </w:ins>
    </w:p>
    <w:p w14:paraId="1819BC2D" w14:textId="285C53DE" w:rsidR="00754367" w:rsidRDefault="00754367" w:rsidP="007B714A">
      <w:pPr>
        <w:rPr>
          <w:ins w:id="3578" w:author="Florian Meyer" w:date="2022-03-15T09:57:00Z"/>
        </w:rPr>
      </w:pPr>
      <w:ins w:id="3579" w:author="Florian Meyer" w:date="2022-03-15T09:39:00Z">
        <w:r>
          <w:t xml:space="preserve">Die Raumtiefe </w:t>
        </w:r>
      </w:ins>
      <w:ins w:id="3580" w:author="Florian Meyer" w:date="2022-03-15T09:40:00Z">
        <w:r w:rsidR="00A53E7A">
          <w:t>ist</w:t>
        </w:r>
      </w:ins>
      <w:ins w:id="3581" w:author="Florian Meyer" w:date="2022-03-15T09:39:00Z">
        <w:r>
          <w:t xml:space="preserve"> in beiden Varianten bei </w:t>
        </w:r>
        <w:r w:rsidR="00D02D7A">
          <w:t xml:space="preserve">5,4 m. </w:t>
        </w:r>
      </w:ins>
      <w:ins w:id="3582" w:author="Florian Meyer" w:date="2022-03-15T09:40:00Z">
        <w:r w:rsidR="00A53E7A">
          <w:t>Es ergeben sich daher (</w:t>
        </w:r>
        <w:r w:rsidR="00491A6E">
          <w:t>ASR konform):</w:t>
        </w:r>
      </w:ins>
    </w:p>
    <w:p w14:paraId="43CDE774" w14:textId="77777777" w:rsidR="00CC31B9" w:rsidRDefault="00CC31B9" w:rsidP="007B714A">
      <w:pPr>
        <w:rPr>
          <w:ins w:id="3583" w:author="Florian Meyer" w:date="2022-03-15T09:40:00Z"/>
        </w:rPr>
      </w:pPr>
    </w:p>
    <w:tbl>
      <w:tblPr>
        <w:tblStyle w:val="Tabellenraster"/>
        <w:tblW w:w="0" w:type="auto"/>
        <w:tblLook w:val="04A0" w:firstRow="1" w:lastRow="0" w:firstColumn="1" w:lastColumn="0" w:noHBand="0" w:noVBand="1"/>
        <w:tblPrChange w:id="3584" w:author="Florian Meyer" w:date="2022-03-15T09:57:00Z">
          <w:tblPr>
            <w:tblStyle w:val="Tabellenraster"/>
            <w:tblW w:w="0" w:type="auto"/>
            <w:tblLook w:val="04A0" w:firstRow="1" w:lastRow="0" w:firstColumn="1" w:lastColumn="0" w:noHBand="0" w:noVBand="1"/>
          </w:tblPr>
        </w:tblPrChange>
      </w:tblPr>
      <w:tblGrid>
        <w:gridCol w:w="1271"/>
        <w:gridCol w:w="1843"/>
        <w:gridCol w:w="2835"/>
        <w:gridCol w:w="2977"/>
        <w:tblGridChange w:id="3585">
          <w:tblGrid>
            <w:gridCol w:w="1271"/>
            <w:gridCol w:w="1843"/>
            <w:gridCol w:w="2322"/>
            <w:gridCol w:w="1812"/>
          </w:tblGrid>
        </w:tblGridChange>
      </w:tblGrid>
      <w:tr w:rsidR="00165674" w14:paraId="3FF54F6F" w14:textId="77777777" w:rsidTr="00CC31B9">
        <w:trPr>
          <w:trHeight w:val="785"/>
          <w:ins w:id="3586" w:author="Florian Meyer" w:date="2022-03-15T09:41:00Z"/>
        </w:trPr>
        <w:tc>
          <w:tcPr>
            <w:tcW w:w="1271" w:type="dxa"/>
            <w:tcPrChange w:id="3587" w:author="Florian Meyer" w:date="2022-03-15T09:57:00Z">
              <w:tcPr>
                <w:tcW w:w="1271" w:type="dxa"/>
              </w:tcPr>
            </w:tcPrChange>
          </w:tcPr>
          <w:p w14:paraId="24FEC3D7" w14:textId="4C9832C9" w:rsidR="00165674" w:rsidRDefault="00165674">
            <w:pPr>
              <w:jc w:val="left"/>
              <w:rPr>
                <w:ins w:id="3588" w:author="Florian Meyer" w:date="2022-03-15T09:41:00Z"/>
              </w:rPr>
              <w:pPrChange w:id="3589" w:author="Florian Meyer" w:date="2022-03-15T09:48:00Z">
                <w:pPr/>
              </w:pPrChange>
            </w:pPr>
            <w:ins w:id="3590" w:author="Florian Meyer" w:date="2022-03-15T09:41:00Z">
              <w:r>
                <w:t>Variante</w:t>
              </w:r>
            </w:ins>
          </w:p>
        </w:tc>
        <w:tc>
          <w:tcPr>
            <w:tcW w:w="1843" w:type="dxa"/>
            <w:tcPrChange w:id="3591" w:author="Florian Meyer" w:date="2022-03-15T09:57:00Z">
              <w:tcPr>
                <w:tcW w:w="1843" w:type="dxa"/>
              </w:tcPr>
            </w:tcPrChange>
          </w:tcPr>
          <w:p w14:paraId="5CABDBFB" w14:textId="4F1C3437" w:rsidR="00165674" w:rsidRDefault="00165674">
            <w:pPr>
              <w:jc w:val="left"/>
              <w:rPr>
                <w:ins w:id="3592" w:author="Florian Meyer" w:date="2022-03-15T09:41:00Z"/>
              </w:rPr>
              <w:pPrChange w:id="3593" w:author="Florian Meyer" w:date="2022-03-15T09:48:00Z">
                <w:pPr/>
              </w:pPrChange>
            </w:pPr>
            <w:ins w:id="3594" w:author="Florian Meyer" w:date="2022-03-15T09:43:00Z">
              <w:r>
                <w:t>Raumfläche</w:t>
              </w:r>
            </w:ins>
          </w:p>
        </w:tc>
        <w:tc>
          <w:tcPr>
            <w:tcW w:w="2835" w:type="dxa"/>
            <w:tcPrChange w:id="3595" w:author="Florian Meyer" w:date="2022-03-15T09:57:00Z">
              <w:tcPr>
                <w:tcW w:w="2322" w:type="dxa"/>
              </w:tcPr>
            </w:tcPrChange>
          </w:tcPr>
          <w:p w14:paraId="482313F6" w14:textId="48AAE958" w:rsidR="00165674" w:rsidRDefault="00165674">
            <w:pPr>
              <w:jc w:val="left"/>
              <w:rPr>
                <w:ins w:id="3596" w:author="Florian Meyer" w:date="2022-03-15T09:41:00Z"/>
              </w:rPr>
              <w:pPrChange w:id="3597" w:author="Florian Meyer" w:date="2022-03-15T09:48:00Z">
                <w:pPr/>
              </w:pPrChange>
            </w:pPr>
            <w:ins w:id="3598" w:author="Florian Meyer" w:date="2022-03-15T09:45:00Z">
              <w:r>
                <w:t>Raumhöhe</w:t>
              </w:r>
            </w:ins>
            <w:ins w:id="3599" w:author="Florian Meyer" w:date="2022-03-15T09:47:00Z">
              <w:r>
                <w:t xml:space="preserve"> (ASR1.2)</w:t>
              </w:r>
            </w:ins>
          </w:p>
        </w:tc>
        <w:tc>
          <w:tcPr>
            <w:tcW w:w="2977" w:type="dxa"/>
            <w:tcPrChange w:id="3600" w:author="Florian Meyer" w:date="2022-03-15T09:57:00Z">
              <w:tcPr>
                <w:tcW w:w="1812" w:type="dxa"/>
              </w:tcPr>
            </w:tcPrChange>
          </w:tcPr>
          <w:p w14:paraId="04C18DCD" w14:textId="59F519BC" w:rsidR="00165674" w:rsidRDefault="00165674">
            <w:pPr>
              <w:jc w:val="left"/>
              <w:rPr>
                <w:ins w:id="3601" w:author="Florian Meyer" w:date="2022-03-15T09:41:00Z"/>
              </w:rPr>
              <w:pPrChange w:id="3602" w:author="Florian Meyer" w:date="2022-03-15T09:48:00Z">
                <w:pPr/>
              </w:pPrChange>
            </w:pPr>
            <w:ins w:id="3603" w:author="Florian Meyer" w:date="2022-03-15T09:47:00Z">
              <w:r>
                <w:t xml:space="preserve">Raumtiefe für </w:t>
              </w:r>
            </w:ins>
            <w:ins w:id="3604" w:author="Florian Meyer" w:date="2022-03-15T09:57:00Z">
              <w:r w:rsidR="00CC31B9">
                <w:t xml:space="preserve">mögliche </w:t>
              </w:r>
            </w:ins>
            <w:ins w:id="3605" w:author="Florian Meyer" w:date="2022-03-15T09:47:00Z">
              <w:r>
                <w:t>Fensterlüftun</w:t>
              </w:r>
            </w:ins>
            <w:ins w:id="3606" w:author="Florian Meyer" w:date="2022-03-15T09:48:00Z">
              <w:r>
                <w:t>g (ASR3.6)</w:t>
              </w:r>
            </w:ins>
          </w:p>
        </w:tc>
      </w:tr>
      <w:tr w:rsidR="00165674" w14:paraId="5D407D09" w14:textId="77777777" w:rsidTr="00CC31B9">
        <w:trPr>
          <w:trHeight w:val="414"/>
          <w:ins w:id="3607" w:author="Florian Meyer" w:date="2022-03-15T09:41:00Z"/>
        </w:trPr>
        <w:tc>
          <w:tcPr>
            <w:tcW w:w="1271" w:type="dxa"/>
            <w:vAlign w:val="center"/>
            <w:tcPrChange w:id="3608" w:author="Florian Meyer" w:date="2022-03-15T09:57:00Z">
              <w:tcPr>
                <w:tcW w:w="1271" w:type="dxa"/>
                <w:vAlign w:val="center"/>
              </w:tcPr>
            </w:tcPrChange>
          </w:tcPr>
          <w:p w14:paraId="40F51E3B" w14:textId="6068A880" w:rsidR="00165674" w:rsidRDefault="00165674">
            <w:pPr>
              <w:jc w:val="left"/>
              <w:rPr>
                <w:ins w:id="3609" w:author="Florian Meyer" w:date="2022-03-15T09:41:00Z"/>
              </w:rPr>
              <w:pPrChange w:id="3610" w:author="Florian Meyer" w:date="2022-03-15T09:48:00Z">
                <w:pPr/>
              </w:pPrChange>
            </w:pPr>
            <w:ins w:id="3611" w:author="Florian Meyer" w:date="2022-03-15T09:41:00Z">
              <w:r>
                <w:t>Variante A</w:t>
              </w:r>
            </w:ins>
          </w:p>
        </w:tc>
        <w:tc>
          <w:tcPr>
            <w:tcW w:w="1843" w:type="dxa"/>
            <w:vAlign w:val="center"/>
            <w:tcPrChange w:id="3612" w:author="Florian Meyer" w:date="2022-03-15T09:57:00Z">
              <w:tcPr>
                <w:tcW w:w="1843" w:type="dxa"/>
                <w:vAlign w:val="center"/>
              </w:tcPr>
            </w:tcPrChange>
          </w:tcPr>
          <w:p w14:paraId="16958D29" w14:textId="54976426" w:rsidR="00165674" w:rsidRDefault="00165674">
            <w:pPr>
              <w:jc w:val="left"/>
              <w:rPr>
                <w:ins w:id="3613" w:author="Florian Meyer" w:date="2022-03-15T09:41:00Z"/>
              </w:rPr>
              <w:pPrChange w:id="3614" w:author="Florian Meyer" w:date="2022-03-15T09:48:00Z">
                <w:pPr/>
              </w:pPrChange>
            </w:pPr>
            <w:ins w:id="3615" w:author="Florian Meyer" w:date="2022-03-15T09:42:00Z">
              <w:r>
                <w:t xml:space="preserve">3,94 x </w:t>
              </w:r>
            </w:ins>
            <w:ins w:id="3616" w:author="Florian Meyer" w:date="2022-03-15T09:41:00Z">
              <w:r>
                <w:t xml:space="preserve">5,4 </w:t>
              </w:r>
            </w:ins>
            <w:ins w:id="3617" w:author="Florian Meyer" w:date="2022-03-15T09:42:00Z">
              <w:r>
                <w:t>=</w:t>
              </w:r>
            </w:ins>
            <w:ins w:id="3618" w:author="Florian Meyer" w:date="2022-03-15T09:41:00Z">
              <w:r>
                <w:t xml:space="preserve"> </w:t>
              </w:r>
            </w:ins>
            <w:ins w:id="3619" w:author="Florian Meyer" w:date="2022-03-15T09:42:00Z">
              <w:r>
                <w:t>21,3</w:t>
              </w:r>
            </w:ins>
            <w:ins w:id="3620" w:author="Florian Meyer" w:date="2022-03-15T09:43:00Z">
              <w:r>
                <w:t xml:space="preserve"> m²</w:t>
              </w:r>
            </w:ins>
          </w:p>
        </w:tc>
        <w:tc>
          <w:tcPr>
            <w:tcW w:w="2835" w:type="dxa"/>
            <w:vMerge w:val="restart"/>
            <w:vAlign w:val="center"/>
            <w:tcPrChange w:id="3621" w:author="Florian Meyer" w:date="2022-03-15T09:57:00Z">
              <w:tcPr>
                <w:tcW w:w="2322" w:type="dxa"/>
                <w:vMerge w:val="restart"/>
                <w:vAlign w:val="center"/>
              </w:tcPr>
            </w:tcPrChange>
          </w:tcPr>
          <w:p w14:paraId="02551B91" w14:textId="51407F17" w:rsidR="00165674" w:rsidRDefault="00165674">
            <w:pPr>
              <w:jc w:val="left"/>
              <w:rPr>
                <w:ins w:id="3622" w:author="Florian Meyer" w:date="2022-03-15T09:41:00Z"/>
              </w:rPr>
              <w:pPrChange w:id="3623" w:author="Florian Meyer" w:date="2022-03-15T09:48:00Z">
                <w:pPr/>
              </w:pPrChange>
            </w:pPr>
            <w:ins w:id="3624" w:author="Florian Meyer" w:date="2022-03-15T09:45:00Z">
              <w:r>
                <w:t>mind. 2,5 m</w:t>
              </w:r>
            </w:ins>
            <w:ins w:id="3625" w:author="Florian Meyer" w:date="2022-03-15T09:46:00Z">
              <w:r>
                <w:t>, gewählt 3,0 m</w:t>
              </w:r>
            </w:ins>
            <w:ins w:id="3626" w:author="Florian Meyer" w:date="2022-03-15T09:49:00Z">
              <w:r>
                <w:t>,</w:t>
              </w:r>
            </w:ins>
            <w:ins w:id="3627" w:author="Florian Meyer" w:date="2022-03-15T09:46:00Z">
              <w:r>
                <w:t xml:space="preserve"> um Großraumbüro zu ermöglichen</w:t>
              </w:r>
            </w:ins>
          </w:p>
        </w:tc>
        <w:tc>
          <w:tcPr>
            <w:tcW w:w="2977" w:type="dxa"/>
            <w:vMerge w:val="restart"/>
            <w:vAlign w:val="center"/>
            <w:tcPrChange w:id="3628" w:author="Florian Meyer" w:date="2022-03-15T09:57:00Z">
              <w:tcPr>
                <w:tcW w:w="1812" w:type="dxa"/>
                <w:vMerge w:val="restart"/>
                <w:vAlign w:val="center"/>
              </w:tcPr>
            </w:tcPrChange>
          </w:tcPr>
          <w:p w14:paraId="160F2999" w14:textId="4E342A55" w:rsidR="00165674" w:rsidRDefault="00165674">
            <w:pPr>
              <w:jc w:val="left"/>
              <w:rPr>
                <w:ins w:id="3629" w:author="Florian Meyer" w:date="2022-03-15T09:41:00Z"/>
              </w:rPr>
              <w:pPrChange w:id="3630" w:author="Florian Meyer" w:date="2022-03-15T09:48:00Z">
                <w:pPr/>
              </w:pPrChange>
            </w:pPr>
            <w:ins w:id="3631" w:author="Florian Meyer" w:date="2022-03-15T09:50:00Z">
              <w:r>
                <w:t>max. 2,5 x 3,0 = 7,5 m -&gt; erfüllt</w:t>
              </w:r>
            </w:ins>
          </w:p>
        </w:tc>
      </w:tr>
      <w:tr w:rsidR="00165674" w14:paraId="67F44822" w14:textId="77777777" w:rsidTr="00CC31B9">
        <w:trPr>
          <w:trHeight w:val="419"/>
          <w:ins w:id="3632" w:author="Florian Meyer" w:date="2022-03-15T09:41:00Z"/>
        </w:trPr>
        <w:tc>
          <w:tcPr>
            <w:tcW w:w="1271" w:type="dxa"/>
            <w:vAlign w:val="center"/>
            <w:tcPrChange w:id="3633" w:author="Florian Meyer" w:date="2022-03-15T09:57:00Z">
              <w:tcPr>
                <w:tcW w:w="1271" w:type="dxa"/>
                <w:vAlign w:val="center"/>
              </w:tcPr>
            </w:tcPrChange>
          </w:tcPr>
          <w:p w14:paraId="0E0998BD" w14:textId="2EEBAF86" w:rsidR="00165674" w:rsidRDefault="00165674">
            <w:pPr>
              <w:jc w:val="left"/>
              <w:rPr>
                <w:ins w:id="3634" w:author="Florian Meyer" w:date="2022-03-15T09:41:00Z"/>
              </w:rPr>
              <w:pPrChange w:id="3635" w:author="Florian Meyer" w:date="2022-03-15T09:48:00Z">
                <w:pPr/>
              </w:pPrChange>
            </w:pPr>
            <w:ins w:id="3636" w:author="Florian Meyer" w:date="2022-03-15T09:41:00Z">
              <w:r>
                <w:t>Variante B</w:t>
              </w:r>
            </w:ins>
          </w:p>
        </w:tc>
        <w:tc>
          <w:tcPr>
            <w:tcW w:w="1843" w:type="dxa"/>
            <w:vAlign w:val="center"/>
            <w:tcPrChange w:id="3637" w:author="Florian Meyer" w:date="2022-03-15T09:57:00Z">
              <w:tcPr>
                <w:tcW w:w="1843" w:type="dxa"/>
                <w:vAlign w:val="center"/>
              </w:tcPr>
            </w:tcPrChange>
          </w:tcPr>
          <w:p w14:paraId="213555AA" w14:textId="0E071524" w:rsidR="00165674" w:rsidRDefault="00165674">
            <w:pPr>
              <w:jc w:val="left"/>
              <w:rPr>
                <w:ins w:id="3638" w:author="Florian Meyer" w:date="2022-03-15T09:41:00Z"/>
              </w:rPr>
              <w:pPrChange w:id="3639" w:author="Florian Meyer" w:date="2022-03-15T09:48:00Z">
                <w:pPr/>
              </w:pPrChange>
            </w:pPr>
            <w:ins w:id="3640" w:author="Florian Meyer" w:date="2022-03-15T09:42:00Z">
              <w:r>
                <w:t xml:space="preserve">5,29 x 5,4 = </w:t>
              </w:r>
            </w:ins>
            <w:ins w:id="3641" w:author="Florian Meyer" w:date="2022-03-15T09:43:00Z">
              <w:r>
                <w:t>28,6 m²</w:t>
              </w:r>
            </w:ins>
          </w:p>
        </w:tc>
        <w:tc>
          <w:tcPr>
            <w:tcW w:w="2835" w:type="dxa"/>
            <w:vMerge/>
            <w:vAlign w:val="center"/>
            <w:tcPrChange w:id="3642" w:author="Florian Meyer" w:date="2022-03-15T09:57:00Z">
              <w:tcPr>
                <w:tcW w:w="2322" w:type="dxa"/>
                <w:vMerge/>
                <w:vAlign w:val="center"/>
              </w:tcPr>
            </w:tcPrChange>
          </w:tcPr>
          <w:p w14:paraId="16242DC8" w14:textId="77777777" w:rsidR="00165674" w:rsidRDefault="00165674">
            <w:pPr>
              <w:jc w:val="left"/>
              <w:rPr>
                <w:ins w:id="3643" w:author="Florian Meyer" w:date="2022-03-15T09:41:00Z"/>
              </w:rPr>
              <w:pPrChange w:id="3644" w:author="Florian Meyer" w:date="2022-03-15T09:48:00Z">
                <w:pPr/>
              </w:pPrChange>
            </w:pPr>
          </w:p>
        </w:tc>
        <w:tc>
          <w:tcPr>
            <w:tcW w:w="2977" w:type="dxa"/>
            <w:vMerge/>
            <w:vAlign w:val="center"/>
            <w:tcPrChange w:id="3645" w:author="Florian Meyer" w:date="2022-03-15T09:57:00Z">
              <w:tcPr>
                <w:tcW w:w="1812" w:type="dxa"/>
                <w:vMerge/>
                <w:vAlign w:val="center"/>
              </w:tcPr>
            </w:tcPrChange>
          </w:tcPr>
          <w:p w14:paraId="04FD0F07" w14:textId="77777777" w:rsidR="00165674" w:rsidRDefault="00165674">
            <w:pPr>
              <w:jc w:val="left"/>
              <w:rPr>
                <w:ins w:id="3646" w:author="Florian Meyer" w:date="2022-03-15T09:41:00Z"/>
              </w:rPr>
              <w:pPrChange w:id="3647" w:author="Florian Meyer" w:date="2022-03-15T09:48:00Z">
                <w:pPr/>
              </w:pPrChange>
            </w:pPr>
          </w:p>
        </w:tc>
      </w:tr>
    </w:tbl>
    <w:p w14:paraId="758BB211" w14:textId="77777777" w:rsidR="00491A6E" w:rsidRDefault="00491A6E" w:rsidP="007B714A">
      <w:pPr>
        <w:rPr>
          <w:ins w:id="3648" w:author="Florian Meyer" w:date="2022-03-15T09:41:00Z"/>
        </w:rPr>
      </w:pPr>
    </w:p>
    <w:p w14:paraId="53CED6F1" w14:textId="64274E97" w:rsidR="009F20DB" w:rsidRDefault="004B3D29" w:rsidP="007B714A">
      <w:pPr>
        <w:rPr>
          <w:ins w:id="3649" w:author="Florian Meyer" w:date="2022-03-15T09:38:00Z"/>
        </w:rPr>
      </w:pPr>
      <w:ins w:id="3650" w:author="Florian Meyer" w:date="2022-03-15T09:33:00Z">
        <w:r>
          <w:t>Die beiden Varian</w:t>
        </w:r>
      </w:ins>
      <w:ins w:id="3651" w:author="Florian Meyer" w:date="2022-03-15T09:34:00Z">
        <w:r>
          <w:t xml:space="preserve">ten sind im </w:t>
        </w:r>
      </w:ins>
      <w:ins w:id="3652" w:author="Florian Meyer" w:date="2022-03-15T09:35:00Z">
        <w:r w:rsidR="001E4CCB">
          <w:t>Folgenden</w:t>
        </w:r>
      </w:ins>
      <w:ins w:id="3653" w:author="Florian Meyer" w:date="2022-03-15T09:34:00Z">
        <w:r>
          <w:t xml:space="preserve"> als hoch belegte (</w:t>
        </w:r>
        <w:r w:rsidR="00CC5E05">
          <w:t>„eng belegt“) und als normal belegte Fläche untersucht worden.</w:t>
        </w:r>
      </w:ins>
      <w:ins w:id="3654" w:author="Florian Meyer" w:date="2022-03-15T09:35:00Z">
        <w:r w:rsidR="001E4CCB">
          <w:t xml:space="preserve"> Die inneren Lasten (durch Bürogeräte und Menschen) </w:t>
        </w:r>
        <w:r w:rsidR="00087B2A">
          <w:t xml:space="preserve">sind proportional größer in der engen </w:t>
        </w:r>
      </w:ins>
      <w:ins w:id="3655" w:author="Florian Meyer" w:date="2022-03-15T09:36:00Z">
        <w:r w:rsidR="00087B2A">
          <w:t xml:space="preserve">Varianten. </w:t>
        </w:r>
      </w:ins>
    </w:p>
    <w:p w14:paraId="276A9C1F" w14:textId="14BE1DD5" w:rsidR="00111371" w:rsidRPr="002E08D5" w:rsidDel="007D6FC0" w:rsidRDefault="00111371" w:rsidP="00111371">
      <w:pPr>
        <w:rPr>
          <w:ins w:id="3656" w:author="Florian Meyer" w:date="2022-03-15T09:38:00Z"/>
          <w:del w:id="3657" w:author="Florian Meyer" w:date="2022-03-15T10:06:00Z"/>
        </w:rPr>
      </w:pPr>
      <w:ins w:id="3658" w:author="Florian Meyer" w:date="2022-03-15T09:38:00Z">
        <w:del w:id="3659" w:author="Florian Meyer" w:date="2022-03-15T10:05:00Z">
          <w:r w:rsidRPr="00156DD8" w:rsidDel="00B510E1">
            <w:rPr>
              <w:highlight w:val="yellow"/>
              <w:rPrChange w:id="3660" w:author="Florian Meyer" w:date="2022-03-15T10:04:00Z">
                <w:rPr/>
              </w:rPrChange>
            </w:rPr>
            <w:delText xml:space="preserve">Es werden zwei unterschiedliche Raumbreiten betrachtet sowie die Raumtiefe von 5,4 m, die bei einer lichten Raumhöhe von </w:delText>
          </w:r>
          <w:commentRangeStart w:id="3661"/>
          <w:r w:rsidRPr="00156DD8" w:rsidDel="00B510E1">
            <w:rPr>
              <w:highlight w:val="yellow"/>
              <w:rPrChange w:id="3662" w:author="Florian Meyer" w:date="2022-03-15T10:04:00Z">
                <w:rPr/>
              </w:rPrChange>
            </w:rPr>
            <w:delText xml:space="preserve">3,0 m </w:delText>
          </w:r>
          <w:commentRangeEnd w:id="3661"/>
          <w:r w:rsidRPr="00156DD8" w:rsidDel="00B510E1">
            <w:rPr>
              <w:rStyle w:val="Kommentarzeichen"/>
              <w:highlight w:val="yellow"/>
              <w:rPrChange w:id="3663" w:author="Florian Meyer" w:date="2022-03-15T10:04:00Z">
                <w:rPr>
                  <w:rStyle w:val="Kommentarzeichen"/>
                </w:rPr>
              </w:rPrChange>
            </w:rPr>
            <w:commentReference w:id="3661"/>
          </w:r>
          <w:r w:rsidRPr="00156DD8" w:rsidDel="00B510E1">
            <w:rPr>
              <w:highlight w:val="yellow"/>
              <w:rPrChange w:id="3664" w:author="Florian Meyer" w:date="2022-03-15T10:04:00Z">
                <w:rPr/>
              </w:rPrChange>
            </w:rPr>
            <w:delText xml:space="preserve">noch als natürlich belichtet angenommen werden kann. </w:delText>
          </w:r>
        </w:del>
        <w:del w:id="3665" w:author="Florian Meyer" w:date="2022-03-15T10:06:00Z">
          <w:r w:rsidRPr="00156DD8" w:rsidDel="007D6FC0">
            <w:rPr>
              <w:highlight w:val="yellow"/>
              <w:rPrChange w:id="3666" w:author="Florian Meyer" w:date="2022-03-15T10:04:00Z">
                <w:rPr/>
              </w:rPrChange>
            </w:rPr>
            <w:delText xml:space="preserve">Dabei wird von den Richtwerten gemäß </w:delText>
          </w:r>
          <w:commentRangeStart w:id="3667"/>
          <w:r w:rsidRPr="00156DD8" w:rsidDel="007D6FC0">
            <w:rPr>
              <w:highlight w:val="yellow"/>
              <w:rPrChange w:id="3668" w:author="Florian Meyer" w:date="2022-03-15T10:04:00Z">
                <w:rPr/>
              </w:rPrChange>
            </w:rPr>
            <w:delText>Arbeitsstättenrichtlinie (ASR) A1.2</w:delText>
          </w:r>
          <w:commentRangeEnd w:id="3667"/>
          <w:r w:rsidRPr="00156DD8" w:rsidDel="007D6FC0">
            <w:rPr>
              <w:rStyle w:val="Kommentarzeichen"/>
              <w:highlight w:val="yellow"/>
              <w:rPrChange w:id="3669" w:author="Florian Meyer" w:date="2022-03-15T10:04:00Z">
                <w:rPr>
                  <w:rStyle w:val="Kommentarzeichen"/>
                </w:rPr>
              </w:rPrChange>
            </w:rPr>
            <w:commentReference w:id="3667"/>
          </w:r>
          <w:r w:rsidRPr="00156DD8" w:rsidDel="007D6FC0">
            <w:rPr>
              <w:highlight w:val="yellow"/>
              <w:rPrChange w:id="3670" w:author="Florian Meyer" w:date="2022-03-15T10:04:00Z">
                <w:rPr/>
              </w:rPrChange>
            </w:rPr>
            <w:delText xml:space="preserve"> ausgegangen, die 8 – 10 m² Fläche je Arbeitsplatz im Zellenbüro empfehlen.</w:delText>
          </w:r>
          <w:r w:rsidRPr="002E08D5" w:rsidDel="007D6FC0">
            <w:delText xml:space="preserve"> </w:delText>
          </w:r>
        </w:del>
      </w:ins>
    </w:p>
    <w:p w14:paraId="39C6ACE3" w14:textId="0A904E32" w:rsidR="00111371" w:rsidDel="00156DD8" w:rsidRDefault="00111371" w:rsidP="007B714A">
      <w:pPr>
        <w:rPr>
          <w:del w:id="3671" w:author="Florian Meyer" w:date="2022-03-15T10:04:00Z"/>
        </w:rPr>
      </w:pPr>
    </w:p>
    <w:p w14:paraId="0C9DEF1A" w14:textId="376D23DB" w:rsidR="007B714A" w:rsidRPr="00E81B1B" w:rsidRDefault="007B714A" w:rsidP="007B714A">
      <w:commentRangeStart w:id="3672"/>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21"/>
                    <a:stretch>
                      <a:fillRect/>
                    </a:stretch>
                  </pic:blipFill>
                  <pic:spPr>
                    <a:xfrm>
                      <a:off x="0" y="0"/>
                      <a:ext cx="4071878" cy="5556519"/>
                    </a:xfrm>
                    <a:prstGeom prst="rect">
                      <a:avLst/>
                    </a:prstGeom>
                  </pic:spPr>
                </pic:pic>
              </a:graphicData>
            </a:graphic>
          </wp:inline>
        </w:drawing>
      </w:r>
      <w:commentRangeEnd w:id="3672"/>
      <w:r w:rsidR="00164D08">
        <w:rPr>
          <w:rStyle w:val="Kommentarzeichen"/>
        </w:rPr>
        <w:commentReference w:id="3672"/>
      </w:r>
    </w:p>
    <w:p w14:paraId="21EA5FDC" w14:textId="41B966DF" w:rsidR="007B714A" w:rsidRDefault="007B714A" w:rsidP="007B714A">
      <w:pPr>
        <w:pStyle w:val="Beschriftung"/>
      </w:pPr>
      <w:r w:rsidRPr="00E81B1B">
        <w:t xml:space="preserve">Abbildung </w:t>
      </w:r>
      <w:commentRangeStart w:id="3673"/>
      <w:r>
        <w:fldChar w:fldCharType="begin"/>
      </w:r>
      <w:r>
        <w:instrText>SEQ Abbildung \* ARABIC</w:instrText>
      </w:r>
      <w:r>
        <w:fldChar w:fldCharType="separate"/>
      </w:r>
      <w:r w:rsidR="00A2726B">
        <w:rPr>
          <w:noProof/>
        </w:rPr>
        <w:t>69</w:t>
      </w:r>
      <w:r>
        <w:fldChar w:fldCharType="end"/>
      </w:r>
      <w:r w:rsidRPr="00E81B1B">
        <w:t xml:space="preserve"> </w:t>
      </w:r>
      <w:ins w:id="3674" w:author="Florian Meyer" w:date="2022-03-15T10:39:00Z">
        <w:r w:rsidR="00B55DB9">
          <w:t>Draufsicht</w:t>
        </w:r>
      </w:ins>
      <w:ins w:id="3675" w:author="Florian Meyer" w:date="2022-03-15T09:36:00Z">
        <w:r w:rsidR="0021696D">
          <w:t xml:space="preserve"> </w:t>
        </w:r>
      </w:ins>
      <w:del w:id="3676" w:author="Florian Meyer" w:date="2022-03-15T09:36:00Z">
        <w:r w:rsidRPr="00E81B1B" w:rsidDel="0021696D">
          <w:delText xml:space="preserve">Annahme Raumgröße </w:delText>
        </w:r>
      </w:del>
      <w:r w:rsidRPr="00E81B1B">
        <w:t xml:space="preserve">Variante A </w:t>
      </w:r>
      <w:ins w:id="3677" w:author="Florian Meyer" w:date="2022-03-15T09:37:00Z">
        <w:r w:rsidR="0021696D">
          <w:t xml:space="preserve">– hohe Belegung </w:t>
        </w:r>
        <w:r w:rsidR="00105E8D">
          <w:t>und Variante B – normale Belegung</w:t>
        </w:r>
      </w:ins>
      <w:del w:id="3678" w:author="Florian Meyer" w:date="2022-03-15T09:37:00Z">
        <w:r w:rsidRPr="00E81B1B" w:rsidDel="00105E8D">
          <w:delText>- 3 Achsen = 4,05 m Breite, Variante B</w:delText>
        </w:r>
      </w:del>
      <w:del w:id="3679" w:author="Florian Meyer" w:date="2022-03-15T09:33:00Z">
        <w:r w:rsidRPr="00E81B1B" w:rsidDel="009F20DB">
          <w:delText xml:space="preserve"> </w:delText>
        </w:r>
      </w:del>
      <w:del w:id="3680" w:author="Florian Meyer" w:date="2022-03-15T09:37:00Z">
        <w:r w:rsidRPr="00E81B1B" w:rsidDel="00105E8D">
          <w:delText xml:space="preserve"> - 4 Achsen = 5,40m Breite</w:delText>
        </w:r>
        <w:commentRangeEnd w:id="3673"/>
        <w:r w:rsidR="00164D08" w:rsidDel="00105E8D">
          <w:rPr>
            <w:rStyle w:val="Kommentarzeichen"/>
            <w:iCs w:val="0"/>
          </w:rPr>
          <w:commentReference w:id="3673"/>
        </w:r>
      </w:del>
    </w:p>
    <w:p w14:paraId="67AA28C8" w14:textId="77777777" w:rsidR="007A330D" w:rsidRDefault="007A330D" w:rsidP="007A330D"/>
    <w:p w14:paraId="49C6FD31" w14:textId="76DF9581" w:rsidR="007A330D" w:rsidRDefault="002B0CAC" w:rsidP="007A330D">
      <w:r>
        <w:t>Aus der Abbildung oben ergeben sich folgende Abmessungen:</w:t>
      </w:r>
    </w:p>
    <w:p w14:paraId="447548CA" w14:textId="5632AD1C" w:rsidR="002B0CAC" w:rsidRDefault="00025549" w:rsidP="007A330D">
      <w:del w:id="3681" w:author="Florian Meyer" w:date="2022-03-16T08:39:00Z">
        <w:r w:rsidRPr="00025549" w:rsidDel="003C7532">
          <w:rPr>
            <w:noProof/>
          </w:rPr>
          <w:lastRenderedPageBreak/>
          <w:drawing>
            <wp:inline distT="0" distB="0" distL="0" distR="0" wp14:anchorId="37840B2D" wp14:editId="69BAEE2F">
              <wp:extent cx="5759450" cy="3519805"/>
              <wp:effectExtent l="0" t="0" r="0" b="444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59450" cy="3519805"/>
                      </a:xfrm>
                      <a:prstGeom prst="rect">
                        <a:avLst/>
                      </a:prstGeom>
                    </pic:spPr>
                  </pic:pic>
                </a:graphicData>
              </a:graphic>
            </wp:inline>
          </w:drawing>
        </w:r>
      </w:del>
      <w:ins w:id="3682" w:author="Florian Meyer" w:date="2022-03-16T08:39:00Z">
        <w:r w:rsidR="003C7532" w:rsidRPr="003C7532">
          <w:rPr>
            <w:noProof/>
          </w:rPr>
          <w:drawing>
            <wp:inline distT="0" distB="0" distL="0" distR="0" wp14:anchorId="7127F258" wp14:editId="0A9E87E9">
              <wp:extent cx="3960000" cy="2422800"/>
              <wp:effectExtent l="0" t="0" r="2540"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960000" cy="2422800"/>
                      </a:xfrm>
                      <a:prstGeom prst="rect">
                        <a:avLst/>
                      </a:prstGeom>
                    </pic:spPr>
                  </pic:pic>
                </a:graphicData>
              </a:graphic>
            </wp:inline>
          </w:drawing>
        </w:r>
      </w:ins>
    </w:p>
    <w:p w14:paraId="2B9C83BA" w14:textId="01352345" w:rsidR="009D3AA9" w:rsidRDefault="009D3AA9" w:rsidP="009D3AA9">
      <w:pPr>
        <w:pStyle w:val="Beschriftung"/>
      </w:pPr>
      <w:r w:rsidRPr="00E81B1B">
        <w:lastRenderedPageBreak/>
        <w:t xml:space="preserve">Abbildung </w:t>
      </w:r>
      <w:r>
        <w:fldChar w:fldCharType="begin"/>
      </w:r>
      <w:r>
        <w:instrText>SEQ Abbildung \* ARABIC</w:instrText>
      </w:r>
      <w:r>
        <w:fldChar w:fldCharType="separate"/>
      </w:r>
      <w:ins w:id="3683" w:author="Carsten Hein" w:date="2022-04-19T11:00:00Z">
        <w:r w:rsidR="00A2726B">
          <w:rPr>
            <w:noProof/>
          </w:rPr>
          <w:t>70</w:t>
        </w:r>
      </w:ins>
      <w:ins w:id="3684" w:author="Florian Meyer" w:date="2022-03-15T13:55:00Z">
        <w:del w:id="3685" w:author="Carsten Hein" w:date="2022-04-19T11:00:00Z">
          <w:r w:rsidDel="00A2726B">
            <w:rPr>
              <w:noProof/>
            </w:rPr>
            <w:delText>70</w:delText>
          </w:r>
        </w:del>
      </w:ins>
      <w:del w:id="3686" w:author="Carsten Hein" w:date="2022-04-19T11:00:00Z">
        <w:r w:rsidDel="00A2726B">
          <w:rPr>
            <w:noProof/>
          </w:rPr>
          <w:delText>69</w:delText>
        </w:r>
      </w:del>
      <w:r>
        <w:fldChar w:fldCharType="end"/>
      </w:r>
      <w:r w:rsidRPr="00E81B1B">
        <w:t xml:space="preserve"> </w:t>
      </w:r>
      <w:del w:id="3687" w:author="Florian Meyer" w:date="2022-03-15T13:55:00Z">
        <w:r w:rsidDel="009D3AA9">
          <w:delText xml:space="preserve">Draufsicht </w:delText>
        </w:r>
        <w:r w:rsidRPr="00E81B1B" w:rsidDel="009D3AA9">
          <w:delText xml:space="preserve">Variante A </w:delText>
        </w:r>
        <w:r w:rsidDel="009D3AA9">
          <w:delText>– hohe Belegung und Variante B – normale Belegung</w:delText>
        </w:r>
      </w:del>
      <w:ins w:id="3688" w:author="Florian Meyer" w:date="2022-03-15T13:55:00Z">
        <w:r>
          <w:t>Abmessungen und Flächen der angenommene</w:t>
        </w:r>
      </w:ins>
      <w:ins w:id="3689" w:author="Florian Meyer" w:date="2022-03-16T08:08:00Z">
        <w:r w:rsidR="00704961">
          <w:t>n Raumvariante</w:t>
        </w:r>
      </w:ins>
      <w:ins w:id="3690" w:author="Florian Meyer" w:date="2022-03-16T08:10:00Z">
        <w:r w:rsidR="00442E91">
          <w:t>n</w:t>
        </w:r>
      </w:ins>
      <w:ins w:id="3691" w:author="Florian Meyer" w:date="2022-03-16T08:08:00Z">
        <w:r w:rsidR="00704961">
          <w:t xml:space="preserve"> </w:t>
        </w:r>
      </w:ins>
      <w:ins w:id="3692" w:author="Florian Meyer" w:date="2022-03-15T13:56:00Z">
        <w:r>
          <w:t>A und B</w:t>
        </w:r>
      </w:ins>
    </w:p>
    <w:p w14:paraId="581723F4" w14:textId="235FF07C" w:rsidR="009D3AA9" w:rsidDel="00E22489" w:rsidRDefault="005D1604">
      <w:pPr>
        <w:rPr>
          <w:del w:id="3693" w:author="Florian Meyer" w:date="2022-03-16T08:40:00Z"/>
        </w:rPr>
      </w:pPr>
      <w:ins w:id="3694" w:author="Carsten Hein" w:date="2022-04-13T14:29:00Z">
        <w:r>
          <w:object w:dxaOrig="7290" w:dyaOrig="5240" w14:anchorId="6B15C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1pt;height:259.1pt" o:ole="">
              <v:imagedata r:id="rId124" o:title=""/>
            </v:shape>
            <o:OLEObject Type="Embed" ProgID="Excel.Sheet.8" ShapeID="_x0000_i1025" DrawAspect="Content" ObjectID="_1712402370" r:id="rId125"/>
          </w:object>
        </w:r>
      </w:ins>
    </w:p>
    <w:p w14:paraId="395467F2" w14:textId="77777777" w:rsidR="00E22489" w:rsidRDefault="00E22489" w:rsidP="007A330D">
      <w:pPr>
        <w:rPr>
          <w:ins w:id="3695" w:author="Carsten Hein" w:date="2022-04-13T14:28:00Z"/>
        </w:rPr>
      </w:pPr>
    </w:p>
    <w:p w14:paraId="2BB44858" w14:textId="77777777" w:rsidR="007A330D" w:rsidRPr="0000694F" w:rsidRDefault="007A330D">
      <w:pPr>
        <w:pPrChange w:id="3696" w:author="Florian Meyer" w:date="2022-03-15T13:53:00Z">
          <w:pPr>
            <w:pStyle w:val="Beschriftung"/>
          </w:pPr>
        </w:pPrChange>
      </w:pPr>
    </w:p>
    <w:p w14:paraId="366B64F8" w14:textId="0441B94F" w:rsidR="00E161C3" w:rsidRDefault="00A31E32" w:rsidP="007B714A">
      <w:pPr>
        <w:rPr>
          <w:del w:id="3697" w:author="Florian Meyer" w:date="2022-03-15T09:38:00Z"/>
        </w:rPr>
      </w:pPr>
      <w:ins w:id="3698" w:author="Florian Meyer" w:date="2022-03-15T10:13:00Z">
        <w:r>
          <w:t xml:space="preserve">Die </w:t>
        </w:r>
      </w:ins>
      <w:ins w:id="3699" w:author="Florian Meyer" w:date="2022-03-15T10:14:00Z">
        <w:r>
          <w:t xml:space="preserve">oben beschriebenen entstehenden Deckennischen zwischen den Holzbalken nehmen die </w:t>
        </w:r>
        <w:r w:rsidR="00875DC1">
          <w:t>Haustechnik für den Raum auf:</w:t>
        </w:r>
      </w:ins>
      <w:del w:id="3700" w:author="Florian Meyer" w:date="2022-03-15T09:38:00Z">
        <w:r w:rsidR="00E161C3" w:rsidRPr="002E08D5" w:rsidDel="00111371">
          <w:delText xml:space="preserve">Es werden zwei unterschiedliche Raumbreiten betrachtet sowie die Raumtiefe von 5,4 m, die bei einer lichten Raumhöhe von </w:delText>
        </w:r>
        <w:commentRangeStart w:id="3701"/>
        <w:r w:rsidR="00E161C3" w:rsidRPr="002E08D5" w:rsidDel="00111371">
          <w:delText xml:space="preserve">3,0 m </w:delText>
        </w:r>
        <w:commentRangeEnd w:id="3701"/>
        <w:r w:rsidR="00E161C3" w:rsidRPr="002E08D5" w:rsidDel="00111371">
          <w:rPr>
            <w:rStyle w:val="Kommentarzeichen"/>
          </w:rPr>
          <w:commentReference w:id="3701"/>
        </w:r>
        <w:r w:rsidR="00E161C3" w:rsidRPr="002E08D5" w:rsidDel="00111371">
          <w:delText xml:space="preserve">noch als natürlich belichtet angenommen werden kann. Dabei wird von den Richtwerten gemäß </w:delText>
        </w:r>
        <w:commentRangeStart w:id="3702"/>
        <w:r w:rsidR="00E161C3" w:rsidRPr="002E08D5" w:rsidDel="00111371">
          <w:delText>Arbeitsstättenrichtlinie (ASR) A1.2</w:delText>
        </w:r>
        <w:commentRangeEnd w:id="3702"/>
        <w:r w:rsidR="00E161C3" w:rsidRPr="002E08D5" w:rsidDel="00111371">
          <w:rPr>
            <w:rStyle w:val="Kommentarzeichen"/>
          </w:rPr>
          <w:commentReference w:id="3702"/>
        </w:r>
        <w:r w:rsidR="00E161C3" w:rsidRPr="002E08D5" w:rsidDel="00111371">
          <w:delText xml:space="preserve"> ausgegangen, die 8 – 10 m² Fläche je Arbeitsplatz im Zellenbüro empfehlen. </w:delText>
        </w:r>
      </w:del>
    </w:p>
    <w:p w14:paraId="3041A46F" w14:textId="77777777" w:rsidR="00875DC1" w:rsidRDefault="00875DC1" w:rsidP="00E161C3"/>
    <w:p w14:paraId="6ED61DE1" w14:textId="1A1DD8AD" w:rsidR="00875DC1" w:rsidRPr="00742D19" w:rsidRDefault="006D73B2">
      <w:pPr>
        <w:pStyle w:val="AufzhlungmitQuadrat"/>
        <w:rPr>
          <w:lang w:val="de-DE"/>
          <w:rPrChange w:id="3703" w:author="Florian Meyer" w:date="2022-04-25T14:28:00Z">
            <w:rPr>
              <w:rFonts w:cs="Times New Roman"/>
              <w:noProof/>
              <w:lang w:eastAsia="de-DE"/>
            </w:rPr>
          </w:rPrChange>
        </w:rPr>
        <w:pPrChange w:id="3704" w:author="Florian Meyer" w:date="2022-03-15T10:23:00Z">
          <w:pPr/>
        </w:pPrChange>
      </w:pPr>
      <w:r w:rsidRPr="004860D4">
        <w:rPr>
          <w:lang w:val="de-DE"/>
          <w:rPrChange w:id="3705" w:author="Florian Meyer" w:date="2022-03-16T08:07:00Z">
            <w:rPr/>
          </w:rPrChange>
        </w:rPr>
        <w:t>Rohrleitungen für Klimakaltwasser bzw. Heizungswasser</w:t>
      </w:r>
      <w:r w:rsidR="009B58F1" w:rsidRPr="004860D4">
        <w:rPr>
          <w:lang w:val="de-DE"/>
          <w:rPrChange w:id="3706" w:author="Florian Meyer" w:date="2022-03-16T08:07:00Z">
            <w:rPr/>
          </w:rPrChange>
        </w:rPr>
        <w:t xml:space="preserve"> </w:t>
      </w:r>
      <w:r w:rsidR="007D69C1" w:rsidRPr="004860D4">
        <w:rPr>
          <w:lang w:val="de-DE"/>
          <w:rPrChange w:id="3707" w:author="Florian Meyer" w:date="2022-03-16T08:07:00Z">
            <w:rPr/>
          </w:rPrChange>
        </w:rPr>
        <w:t xml:space="preserve">- </w:t>
      </w:r>
      <w:r w:rsidR="009B58F1" w:rsidRPr="004860D4">
        <w:rPr>
          <w:lang w:val="de-DE"/>
          <w:rPrChange w:id="3708" w:author="Florian Meyer" w:date="2022-03-16T08:07:00Z">
            <w:rPr/>
          </w:rPrChange>
        </w:rPr>
        <w:t>Vorlauf und Rücklauf</w:t>
      </w:r>
      <w:r w:rsidR="009941D6" w:rsidRPr="004860D4">
        <w:rPr>
          <w:lang w:val="de-DE"/>
          <w:rPrChange w:id="3709" w:author="Florian Meyer" w:date="2022-03-16T08:07:00Z">
            <w:rPr/>
          </w:rPrChange>
        </w:rPr>
        <w:t xml:space="preserve"> (A)</w:t>
      </w:r>
    </w:p>
    <w:p w14:paraId="4B41E1F9" w14:textId="6F98AF63" w:rsidR="009941D6" w:rsidRPr="00742D19" w:rsidRDefault="009B58F1">
      <w:pPr>
        <w:pStyle w:val="AufzhlungmitQuadrat"/>
        <w:rPr>
          <w:lang w:val="de-DE"/>
          <w:rPrChange w:id="3710" w:author="Florian Meyer" w:date="2022-04-25T14:28:00Z">
            <w:rPr>
              <w:rFonts w:cs="Times New Roman"/>
              <w:noProof/>
              <w:lang w:eastAsia="de-DE"/>
            </w:rPr>
          </w:rPrChange>
        </w:rPr>
        <w:pPrChange w:id="3711" w:author="Florian Meyer" w:date="2022-03-15T10:23:00Z">
          <w:pPr/>
        </w:pPrChange>
      </w:pPr>
      <w:r w:rsidRPr="004860D4">
        <w:rPr>
          <w:lang w:val="de-DE"/>
          <w:rPrChange w:id="3712" w:author="Florian Meyer" w:date="2022-03-16T08:07:00Z">
            <w:rPr/>
          </w:rPrChange>
        </w:rPr>
        <w:t xml:space="preserve">Lüftungsrohre </w:t>
      </w:r>
      <w:r w:rsidR="007D69C1" w:rsidRPr="004860D4">
        <w:rPr>
          <w:lang w:val="de-DE"/>
          <w:rPrChange w:id="3713" w:author="Florian Meyer" w:date="2022-03-16T08:07:00Z">
            <w:rPr/>
          </w:rPrChange>
        </w:rPr>
        <w:t>für mechanische Lüftung – Zuluft und Abluft (B)</w:t>
      </w:r>
    </w:p>
    <w:p w14:paraId="5F717FBD" w14:textId="4EC2E933" w:rsidR="007D69C1" w:rsidRDefault="00BB78FF" w:rsidP="007132E2">
      <w:pPr>
        <w:pStyle w:val="AufzhlungmitQuadrat"/>
      </w:pPr>
      <w:r w:rsidRPr="004860D4">
        <w:rPr>
          <w:lang w:val="de-DE"/>
          <w:rPrChange w:id="3714" w:author="Florian Meyer" w:date="2022-03-16T08:07:00Z">
            <w:rPr/>
          </w:rPrChange>
        </w:rPr>
        <w:t xml:space="preserve">Einzelkabelsammelhalter – Strom, Daten, Bussystem </w:t>
      </w:r>
      <w:r w:rsidR="00A4672B" w:rsidRPr="004860D4">
        <w:rPr>
          <w:lang w:val="de-DE"/>
          <w:rPrChange w:id="3715" w:author="Florian Meyer" w:date="2022-03-16T08:07:00Z">
            <w:rPr/>
          </w:rPrChange>
        </w:rPr>
        <w:t>Gebäudeautomation</w:t>
      </w:r>
      <w:r w:rsidRPr="004860D4">
        <w:rPr>
          <w:lang w:val="de-DE"/>
          <w:rPrChange w:id="3716" w:author="Florian Meyer" w:date="2022-03-16T08:07:00Z">
            <w:rPr/>
          </w:rPrChange>
        </w:rPr>
        <w:t>, Bus</w:t>
      </w:r>
      <w:r w:rsidR="00A4672B" w:rsidRPr="004860D4">
        <w:rPr>
          <w:lang w:val="de-DE"/>
          <w:rPrChange w:id="3717" w:author="Florian Meyer" w:date="2022-03-16T08:07:00Z">
            <w:rPr/>
          </w:rPrChange>
        </w:rPr>
        <w:t>system Brandmeldeanlage usw.</w:t>
      </w:r>
      <w:r w:rsidR="00850081" w:rsidRPr="004860D4">
        <w:rPr>
          <w:lang w:val="de-DE"/>
          <w:rPrChange w:id="3718" w:author="Florian Meyer" w:date="2022-03-16T08:07:00Z">
            <w:rPr/>
          </w:rPrChange>
        </w:rPr>
        <w:t xml:space="preserve"> </w:t>
      </w:r>
      <w:r w:rsidR="00850081">
        <w:t>(C)</w:t>
      </w:r>
    </w:p>
    <w:p w14:paraId="144CE10B" w14:textId="5B319C89" w:rsidR="00AC3D5D" w:rsidRDefault="00AC3D5D">
      <w:pPr>
        <w:pStyle w:val="AufzhlungmitQuadrat"/>
        <w:pPrChange w:id="3719" w:author="Florian Meyer" w:date="2022-03-15T10:23:00Z">
          <w:pPr/>
        </w:pPrChange>
      </w:pPr>
      <w:r>
        <w:t xml:space="preserve">Kühl- und Heizdecke </w:t>
      </w:r>
      <w:r w:rsidR="00D96099">
        <w:t>(D)</w:t>
      </w:r>
    </w:p>
    <w:p w14:paraId="2EAE2F05" w14:textId="301AA681" w:rsidR="00A4672B" w:rsidRPr="00742D19" w:rsidRDefault="00A4672B">
      <w:pPr>
        <w:pStyle w:val="AufzhlungmitQuadrat"/>
        <w:rPr>
          <w:lang w:val="de-DE"/>
          <w:rPrChange w:id="3720" w:author="Florian Meyer" w:date="2022-04-25T14:28:00Z">
            <w:rPr>
              <w:rFonts w:cs="Times New Roman"/>
              <w:noProof/>
              <w:lang w:eastAsia="de-DE"/>
            </w:rPr>
          </w:rPrChange>
        </w:rPr>
        <w:pPrChange w:id="3721" w:author="Florian Meyer" w:date="2022-03-15T10:23:00Z">
          <w:pPr/>
        </w:pPrChange>
      </w:pPr>
      <w:r w:rsidRPr="00D96099">
        <w:rPr>
          <w:lang w:val="de-DE"/>
          <w:rPrChange w:id="3722" w:author="Florian Meyer" w:date="2022-03-15T10:29:00Z">
            <w:rPr/>
          </w:rPrChange>
        </w:rPr>
        <w:t>Rauchmelder an der Unterseite des TGA Panels</w:t>
      </w:r>
      <w:r w:rsidR="00850081" w:rsidRPr="00D96099">
        <w:rPr>
          <w:lang w:val="de-DE"/>
          <w:rPrChange w:id="3723" w:author="Florian Meyer" w:date="2022-03-15T10:29:00Z">
            <w:rPr/>
          </w:rPrChange>
        </w:rPr>
        <w:t xml:space="preserve"> (</w:t>
      </w:r>
      <w:r w:rsidR="00D96099" w:rsidRPr="00D96099">
        <w:rPr>
          <w:lang w:val="de-DE"/>
          <w:rPrChange w:id="3724" w:author="Florian Meyer" w:date="2022-03-15T10:29:00Z">
            <w:rPr/>
          </w:rPrChange>
        </w:rPr>
        <w:t>E</w:t>
      </w:r>
      <w:r w:rsidR="00850081" w:rsidRPr="00D96099">
        <w:rPr>
          <w:lang w:val="de-DE"/>
          <w:rPrChange w:id="3725" w:author="Florian Meyer" w:date="2022-03-15T10:29:00Z">
            <w:rPr/>
          </w:rPrChange>
        </w:rPr>
        <w:t>)</w:t>
      </w:r>
    </w:p>
    <w:p w14:paraId="1A0347D9" w14:textId="5D04E90F" w:rsidR="00A4672B" w:rsidRDefault="00850081">
      <w:r>
        <w:t xml:space="preserve">Die Beleuchtung als Pendelleuchte hängt </w:t>
      </w:r>
      <w:r w:rsidR="003E479C">
        <w:t xml:space="preserve">am </w:t>
      </w:r>
      <w:r>
        <w:t>Holzbalken (</w:t>
      </w:r>
      <w:r w:rsidR="00D96099">
        <w:t>F</w:t>
      </w:r>
      <w:r>
        <w:t>)</w:t>
      </w:r>
    </w:p>
    <w:p w14:paraId="69BAB36F" w14:textId="7D798E0F" w:rsidR="00FC21F3" w:rsidRPr="002E08D5" w:rsidDel="00111371" w:rsidRDefault="00875DC1">
      <w:r>
        <w:t>Die Nische wird mit dem Heiz- und Kühldecken</w:t>
      </w:r>
      <w:r w:rsidR="003314B2">
        <w:t xml:space="preserve">element von unten verschlossen. </w:t>
      </w:r>
      <w:r w:rsidR="00691D3F">
        <w:t>Alle Bauteile zusammen bilden das TGA Panel zur Versorgung des Raums.</w:t>
      </w:r>
      <w:r w:rsidR="00047D1F">
        <w:t xml:space="preserve"> </w:t>
      </w:r>
      <w:r w:rsidR="000B4D84">
        <w:t xml:space="preserve">Je nach Projekt können Komponenten entfallen. </w:t>
      </w:r>
    </w:p>
    <w:p w14:paraId="43263EE1" w14:textId="7157B251" w:rsidR="00E161C3" w:rsidRDefault="009A4C07" w:rsidP="007B714A">
      <w:r w:rsidRPr="009A4C07">
        <w:rPr>
          <w:noProof/>
        </w:rPr>
        <w:lastRenderedPageBreak/>
        <w:drawing>
          <wp:inline distT="0" distB="0" distL="0" distR="0" wp14:anchorId="4C60B427" wp14:editId="4DFF854A">
            <wp:extent cx="3732076" cy="2999232"/>
            <wp:effectExtent l="0" t="0" r="190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738345" cy="3004270"/>
                    </a:xfrm>
                    <a:prstGeom prst="rect">
                      <a:avLst/>
                    </a:prstGeom>
                  </pic:spPr>
                </pic:pic>
              </a:graphicData>
            </a:graphic>
          </wp:inline>
        </w:drawing>
      </w:r>
    </w:p>
    <w:p w14:paraId="4286F76C" w14:textId="347091A4" w:rsidR="009A4C07" w:rsidRDefault="009A4C07" w:rsidP="009A4C07">
      <w:pPr>
        <w:pStyle w:val="Beschriftung"/>
        <w:rPr>
          <w:ins w:id="3726" w:author="Florian Meyer" w:date="2022-03-16T08:40:00Z"/>
        </w:rPr>
      </w:pPr>
      <w:r w:rsidRPr="00E81B1B">
        <w:t xml:space="preserve">Abbildung </w:t>
      </w:r>
      <w:r>
        <w:fldChar w:fldCharType="begin"/>
      </w:r>
      <w:r>
        <w:instrText>SEQ Abbildung \* ARABIC</w:instrText>
      </w:r>
      <w:r>
        <w:fldChar w:fldCharType="separate"/>
      </w:r>
      <w:ins w:id="3727" w:author="Carsten Hein" w:date="2022-04-19T11:00:00Z">
        <w:r w:rsidR="00A2726B">
          <w:rPr>
            <w:noProof/>
          </w:rPr>
          <w:t>71</w:t>
        </w:r>
      </w:ins>
      <w:del w:id="3728" w:author="Carsten Hein" w:date="2022-04-19T11:00:00Z">
        <w:r w:rsidR="00023904" w:rsidDel="00A2726B">
          <w:rPr>
            <w:noProof/>
          </w:rPr>
          <w:delText>70</w:delText>
        </w:r>
      </w:del>
      <w:r>
        <w:fldChar w:fldCharType="end"/>
      </w:r>
      <w:r w:rsidRPr="00E81B1B">
        <w:t xml:space="preserve"> </w:t>
      </w:r>
      <w:del w:id="3729" w:author="Florian Meyer" w:date="2022-03-15T10:35:00Z">
        <w:r w:rsidRPr="00E81B1B" w:rsidDel="00541864">
          <w:delText>Definition der lichten Raumhöhe</w:delText>
        </w:r>
        <w:r w:rsidDel="00541864">
          <w:delText>; o</w:delText>
        </w:r>
        <w:r w:rsidRPr="00E81B1B" w:rsidDel="00541864">
          <w:delText>ben: Voll belegtes TGA-Register</w:delText>
        </w:r>
        <w:r w:rsidDel="00541864">
          <w:delText xml:space="preserve">; </w:delText>
        </w:r>
        <w:r w:rsidRPr="00E81B1B" w:rsidDel="00541864">
          <w:delText>Unten: Minimalausführung zur späteren Nachrüstung</w:delText>
        </w:r>
      </w:del>
      <w:ins w:id="3730" w:author="Florian Meyer" w:date="2022-03-15T10:35:00Z">
        <w:r w:rsidR="00541864">
          <w:t>Schnitt durch ein T</w:t>
        </w:r>
      </w:ins>
      <w:ins w:id="3731" w:author="Florian Meyer" w:date="2022-03-15T10:36:00Z">
        <w:r w:rsidR="00541864">
          <w:t xml:space="preserve">GA Panel </w:t>
        </w:r>
        <w:r w:rsidR="00215E70">
          <w:t>–</w:t>
        </w:r>
        <w:r w:rsidR="00541864">
          <w:t xml:space="preserve"> </w:t>
        </w:r>
        <w:r w:rsidR="00215E70">
          <w:t>maximale Belegung mit TGA</w:t>
        </w:r>
      </w:ins>
    </w:p>
    <w:p w14:paraId="5AAA1AAB" w14:textId="2BEFBDA0" w:rsidR="003C7532" w:rsidDel="001A54EF" w:rsidRDefault="001A54EF" w:rsidP="007B714A">
      <w:pPr>
        <w:rPr>
          <w:del w:id="3732" w:author="Carsten Hein" w:date="2022-04-20T14:19:00Z"/>
        </w:rPr>
      </w:pPr>
      <w:ins w:id="3733" w:author="Carsten Hein" w:date="2022-04-20T15:13:00Z">
        <w:r w:rsidRPr="00CA796A">
          <w:rPr>
            <w:highlight w:val="yellow"/>
            <w:rPrChange w:id="3734" w:author="Carsten Hein" w:date="2022-04-20T15:17:00Z">
              <w:rPr/>
            </w:rPrChange>
          </w:rPr>
          <w:t xml:space="preserve">Die einzelnen Komponenten der </w:t>
        </w:r>
        <w:r w:rsidR="00F0789A" w:rsidRPr="00CA796A">
          <w:rPr>
            <w:highlight w:val="yellow"/>
            <w:rPrChange w:id="3735" w:author="Carsten Hein" w:date="2022-04-20T15:17:00Z">
              <w:rPr/>
            </w:rPrChange>
          </w:rPr>
          <w:t xml:space="preserve">TGA </w:t>
        </w:r>
      </w:ins>
      <w:ins w:id="3736" w:author="Carsten Hein" w:date="2022-04-20T15:14:00Z">
        <w:r w:rsidR="00F0789A" w:rsidRPr="00CA796A">
          <w:rPr>
            <w:highlight w:val="yellow"/>
            <w:rPrChange w:id="3737" w:author="Carsten Hein" w:date="2022-04-20T15:17:00Z">
              <w:rPr/>
            </w:rPrChange>
          </w:rPr>
          <w:t xml:space="preserve">werden in einer Kassetten- oder Rahmenkonstruktion zusammengefasst </w:t>
        </w:r>
        <w:r w:rsidR="004C6FC5" w:rsidRPr="00CA796A">
          <w:rPr>
            <w:highlight w:val="yellow"/>
            <w:rPrChange w:id="3738" w:author="Carsten Hein" w:date="2022-04-20T15:17:00Z">
              <w:rPr/>
            </w:rPrChange>
          </w:rPr>
          <w:t xml:space="preserve">und in leicht zu </w:t>
        </w:r>
      </w:ins>
      <w:ins w:id="3739" w:author="Carsten Hein" w:date="2022-04-20T15:15:00Z">
        <w:r w:rsidR="004C6FC5" w:rsidRPr="00CA796A">
          <w:rPr>
            <w:highlight w:val="yellow"/>
            <w:rPrChange w:id="3740" w:author="Carsten Hein" w:date="2022-04-20T15:17:00Z">
              <w:rPr/>
            </w:rPrChange>
          </w:rPr>
          <w:t xml:space="preserve">handhabende Elemente </w:t>
        </w:r>
        <w:r w:rsidR="00AE672E" w:rsidRPr="00CA796A">
          <w:rPr>
            <w:highlight w:val="yellow"/>
            <w:rPrChange w:id="3741" w:author="Carsten Hein" w:date="2022-04-20T15:17:00Z">
              <w:rPr/>
            </w:rPrChange>
          </w:rPr>
          <w:t xml:space="preserve">konfektioniert – Länge ca. 1 m bis 1,5m, die vollbestückten Register sollen </w:t>
        </w:r>
        <w:r w:rsidR="001D4CEB" w:rsidRPr="00CA796A">
          <w:rPr>
            <w:highlight w:val="yellow"/>
            <w:rPrChange w:id="3742" w:author="Carsten Hein" w:date="2022-04-20T15:17:00Z">
              <w:rPr/>
            </w:rPrChange>
          </w:rPr>
          <w:t xml:space="preserve">noch durch zwei Monteure </w:t>
        </w:r>
      </w:ins>
      <w:ins w:id="3743" w:author="Carsten Hein" w:date="2022-04-20T15:16:00Z">
        <w:r w:rsidR="001D4CEB" w:rsidRPr="00CA796A">
          <w:rPr>
            <w:highlight w:val="yellow"/>
            <w:rPrChange w:id="3744" w:author="Carsten Hein" w:date="2022-04-20T15:17:00Z">
              <w:rPr/>
            </w:rPrChange>
          </w:rPr>
          <w:t>eingebaut, gewartet oder ausgetauscht werden können.</w:t>
        </w:r>
        <w:r w:rsidR="009F4992" w:rsidRPr="00CA796A">
          <w:rPr>
            <w:highlight w:val="yellow"/>
            <w:rPrChange w:id="3745" w:author="Carsten Hein" w:date="2022-04-20T15:17:00Z">
              <w:rPr/>
            </w:rPrChange>
          </w:rPr>
          <w:t xml:space="preserve"> Das Heiz- und Kühlsegel bildet </w:t>
        </w:r>
      </w:ins>
      <w:ins w:id="3746" w:author="Carsten Hein" w:date="2022-04-20T15:17:00Z">
        <w:r w:rsidR="009F4992" w:rsidRPr="00CA796A">
          <w:rPr>
            <w:highlight w:val="yellow"/>
            <w:rPrChange w:id="3747" w:author="Carsten Hein" w:date="2022-04-20T15:17:00Z">
              <w:rPr/>
            </w:rPrChange>
          </w:rPr>
          <w:t>dabei den unteren Abschluss des Registers</w:t>
        </w:r>
        <w:r w:rsidR="00CA796A" w:rsidRPr="00CA796A">
          <w:rPr>
            <w:highlight w:val="yellow"/>
            <w:rPrChange w:id="3748" w:author="Carsten Hein" w:date="2022-04-20T15:17:00Z">
              <w:rPr/>
            </w:rPrChange>
          </w:rPr>
          <w:t xml:space="preserve"> und ist zu reinen Wartungsarbeiten </w:t>
        </w:r>
        <w:proofErr w:type="spellStart"/>
        <w:r w:rsidR="00CA796A" w:rsidRPr="00CA796A">
          <w:rPr>
            <w:highlight w:val="yellow"/>
            <w:rPrChange w:id="3749" w:author="Carsten Hein" w:date="2022-04-20T15:17:00Z">
              <w:rPr/>
            </w:rPrChange>
          </w:rPr>
          <w:t>abklappbar</w:t>
        </w:r>
        <w:proofErr w:type="spellEnd"/>
        <w:r w:rsidR="00CA796A" w:rsidRPr="00CA796A">
          <w:rPr>
            <w:highlight w:val="yellow"/>
            <w:rPrChange w:id="3750" w:author="Carsten Hein" w:date="2022-04-20T15:17:00Z">
              <w:rPr/>
            </w:rPrChange>
          </w:rPr>
          <w:t>.</w:t>
        </w:r>
      </w:ins>
    </w:p>
    <w:p w14:paraId="0B347B11" w14:textId="77777777" w:rsidR="001A54EF" w:rsidRPr="004A3313" w:rsidRDefault="001A54EF">
      <w:pPr>
        <w:rPr>
          <w:ins w:id="3751" w:author="Carsten Hein" w:date="2022-04-20T15:13:00Z"/>
        </w:rPr>
        <w:pPrChange w:id="3752" w:author="Florian Meyer" w:date="2022-03-16T08:40:00Z">
          <w:pPr>
            <w:pStyle w:val="Beschriftung"/>
          </w:pPr>
        </w:pPrChange>
      </w:pPr>
    </w:p>
    <w:p w14:paraId="10F7E639" w14:textId="418DF300" w:rsidR="009A4C07" w:rsidRDefault="00DE0D6A" w:rsidP="007B714A">
      <w:pPr>
        <w:rPr>
          <w:ins w:id="3753" w:author="Florian Meyer" w:date="2022-03-15T10:37:00Z"/>
        </w:rPr>
      </w:pPr>
      <w:ins w:id="3754" w:author="Florian Meyer" w:date="2022-03-15T10:36:00Z">
        <w:r>
          <w:t xml:space="preserve">Das oben beschriebene </w:t>
        </w:r>
      </w:ins>
      <w:ins w:id="3755" w:author="Florian Meyer" w:date="2022-03-15T10:37:00Z">
        <w:r>
          <w:t xml:space="preserve">TGA Panel wiederholt sich </w:t>
        </w:r>
        <w:r w:rsidR="00710977">
          <w:t>in jeder Achse:</w:t>
        </w:r>
      </w:ins>
    </w:p>
    <w:p w14:paraId="331CA2CA" w14:textId="30DB0A2C" w:rsidR="00710977" w:rsidRPr="00E81B1B" w:rsidRDefault="002A3920" w:rsidP="007B714A">
      <w:ins w:id="3756" w:author="Florian Meyer" w:date="2022-03-15T10:38:00Z">
        <w:r w:rsidRPr="002A3920">
          <w:rPr>
            <w:noProof/>
          </w:rPr>
          <w:lastRenderedPageBreak/>
          <w:drawing>
            <wp:inline distT="0" distB="0" distL="0" distR="0" wp14:anchorId="5E21FBFF" wp14:editId="20994507">
              <wp:extent cx="5352049" cy="4257446"/>
              <wp:effectExtent l="0" t="0" r="127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360125" cy="4263871"/>
                      </a:xfrm>
                      <a:prstGeom prst="rect">
                        <a:avLst/>
                      </a:prstGeom>
                    </pic:spPr>
                  </pic:pic>
                </a:graphicData>
              </a:graphic>
            </wp:inline>
          </w:drawing>
        </w:r>
      </w:ins>
    </w:p>
    <w:p w14:paraId="4F5BECC6" w14:textId="116D4B4D" w:rsidR="007B714A" w:rsidRPr="00E81B1B" w:rsidDel="00A06F2D" w:rsidRDefault="007B714A">
      <w:pPr>
        <w:pStyle w:val="Beschriftung"/>
        <w:rPr>
          <w:del w:id="3757" w:author="Florian Meyer" w:date="2022-03-15T14:01:00Z"/>
        </w:rPr>
        <w:pPrChange w:id="3758" w:author="Florian Meyer" w:date="2022-03-15T14:02:00Z">
          <w:pPr/>
        </w:pPrChange>
      </w:pPr>
      <w:del w:id="3759" w:author="Florian Meyer" w:date="2022-03-15T10:35:00Z">
        <w:r w:rsidRPr="00E81B1B" w:rsidDel="00023904">
          <w:delText>o</w:delText>
        </w:r>
      </w:del>
      <w:commentRangeStart w:id="3760"/>
      <w:commentRangeStart w:id="3761"/>
      <w:commentRangeStart w:id="3762"/>
      <w:commentRangeStart w:id="3763"/>
      <w:del w:id="3764" w:author="Florian Meyer" w:date="2022-03-15T10:36:00Z">
        <w:r w:rsidRPr="00E81B1B" w:rsidDel="00215E70">
          <w:rPr>
            <w:noProof/>
          </w:rPr>
          <w:drawing>
            <wp:inline distT="0" distB="0" distL="0" distR="0" wp14:anchorId="4CD34325" wp14:editId="5397EE78">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28"/>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del>
      <w:commentRangeEnd w:id="3760"/>
      <w:r w:rsidRPr="00A06F2D">
        <w:rPr>
          <w:rPrChange w:id="3765" w:author="Florian Meyer" w:date="2022-03-15T14:02:00Z">
            <w:rPr>
              <w:rStyle w:val="Kommentarzeichen"/>
            </w:rPr>
          </w:rPrChange>
        </w:rPr>
        <w:commentReference w:id="3760"/>
      </w:r>
      <w:commentRangeEnd w:id="3761"/>
      <w:r w:rsidRPr="00A06F2D">
        <w:rPr>
          <w:rPrChange w:id="3766" w:author="Florian Meyer" w:date="2022-03-15T14:02:00Z">
            <w:rPr>
              <w:rStyle w:val="Kommentarzeichen"/>
            </w:rPr>
          </w:rPrChange>
        </w:rPr>
        <w:commentReference w:id="3761"/>
      </w:r>
      <w:commentRangeEnd w:id="3762"/>
      <w:r w:rsidRPr="00A06F2D">
        <w:rPr>
          <w:rPrChange w:id="3767" w:author="Florian Meyer" w:date="2022-03-15T14:02:00Z">
            <w:rPr>
              <w:rStyle w:val="Kommentarzeichen"/>
            </w:rPr>
          </w:rPrChange>
        </w:rPr>
        <w:commentReference w:id="3762"/>
      </w:r>
      <w:commentRangeEnd w:id="3763"/>
      <w:r w:rsidR="002E08D5" w:rsidRPr="00A06F2D">
        <w:rPr>
          <w:rPrChange w:id="3768" w:author="Florian Meyer" w:date="2022-03-15T14:02:00Z">
            <w:rPr>
              <w:rStyle w:val="Kommentarzeichen"/>
            </w:rPr>
          </w:rPrChange>
        </w:rPr>
        <w:commentReference w:id="3763"/>
      </w:r>
    </w:p>
    <w:p w14:paraId="14974691" w14:textId="5AE21ED6" w:rsidR="007B714A" w:rsidRPr="00E81B1B" w:rsidRDefault="007B714A">
      <w:pPr>
        <w:pStyle w:val="Beschriftung"/>
      </w:pPr>
      <w:r w:rsidRPr="00E81B1B">
        <w:t xml:space="preserve">Abbildung </w:t>
      </w:r>
      <w:r>
        <w:fldChar w:fldCharType="begin"/>
      </w:r>
      <w:r>
        <w:instrText>SEQ Abbildung \* ARABIC</w:instrText>
      </w:r>
      <w:r>
        <w:fldChar w:fldCharType="separate"/>
      </w:r>
      <w:ins w:id="3769" w:author="Carsten Hein" w:date="2022-04-19T11:00:00Z">
        <w:r w:rsidR="00A2726B">
          <w:rPr>
            <w:noProof/>
          </w:rPr>
          <w:t>72</w:t>
        </w:r>
      </w:ins>
      <w:ins w:id="3770" w:author="Florian Meyer" w:date="2022-03-15T10:35:00Z">
        <w:del w:id="3771" w:author="Carsten Hein" w:date="2022-04-19T11:00:00Z">
          <w:r w:rsidR="00023904" w:rsidDel="00A2726B">
            <w:rPr>
              <w:noProof/>
            </w:rPr>
            <w:delText>71</w:delText>
          </w:r>
        </w:del>
      </w:ins>
      <w:del w:id="3772" w:author="Carsten Hein" w:date="2022-04-19T11:00:00Z">
        <w:r w:rsidR="000D73A7" w:rsidDel="00A2726B">
          <w:rPr>
            <w:noProof/>
          </w:rPr>
          <w:delText>70</w:delText>
        </w:r>
      </w:del>
      <w:r>
        <w:fldChar w:fldCharType="end"/>
      </w:r>
      <w:r w:rsidRPr="00E81B1B">
        <w:t xml:space="preserve"> </w:t>
      </w:r>
      <w:del w:id="3773" w:author="Florian Meyer" w:date="2022-03-15T10:38:00Z">
        <w:r w:rsidRPr="00E81B1B" w:rsidDel="00EC2BB8">
          <w:delText>Definition der lichten Raumhöhe</w:delText>
        </w:r>
        <w:r w:rsidR="002E08D5" w:rsidDel="00EC2BB8">
          <w:delText>; o</w:delText>
        </w:r>
        <w:r w:rsidRPr="00E81B1B" w:rsidDel="00EC2BB8">
          <w:delText>ben: Voll belegtes TGA-Register</w:delText>
        </w:r>
        <w:r w:rsidR="002E08D5" w:rsidDel="00EC2BB8">
          <w:delText xml:space="preserve">; </w:delText>
        </w:r>
        <w:r w:rsidRPr="00E81B1B" w:rsidDel="00EC2BB8">
          <w:delText>Unten: Minimalausführung zur späteren Nachrüstung</w:delText>
        </w:r>
      </w:del>
      <w:ins w:id="3774" w:author="Florian Meyer" w:date="2022-03-15T10:38:00Z">
        <w:r w:rsidR="00EC2BB8">
          <w:t xml:space="preserve">Schnitt durch Etage </w:t>
        </w:r>
      </w:ins>
      <w:ins w:id="3775" w:author="Florian Meyer" w:date="2022-03-15T10:39:00Z">
        <w:r w:rsidR="00EC2BB8">
          <w:t xml:space="preserve">– Darstellung </w:t>
        </w:r>
      </w:ins>
      <w:ins w:id="3776" w:author="Florian Meyer" w:date="2022-03-15T10:40:00Z">
        <w:r w:rsidR="00D44C46">
          <w:t>Wiederholung je Achse</w:t>
        </w:r>
      </w:ins>
    </w:p>
    <w:p w14:paraId="1D03F31F" w14:textId="77777777" w:rsidR="00A06F2D" w:rsidRDefault="00A06F2D" w:rsidP="007B714A">
      <w:pPr>
        <w:rPr>
          <w:ins w:id="3777" w:author="Florian Meyer" w:date="2022-03-15T14:01:00Z"/>
        </w:rPr>
      </w:pPr>
    </w:p>
    <w:p w14:paraId="0A7AEBF7" w14:textId="2C5A3DDC" w:rsidR="007B714A" w:rsidRDefault="007B714A" w:rsidP="007B714A">
      <w:pPr>
        <w:rPr>
          <w:ins w:id="3778" w:author="Florian Meyer" w:date="2022-03-15T13:56:00Z"/>
        </w:rPr>
      </w:pPr>
      <w:commentRangeStart w:id="3779"/>
      <w:del w:id="3780" w:author="Florian Meyer" w:date="2022-03-15T10:40:00Z">
        <w:r w:rsidRPr="00E81B1B" w:rsidDel="00792EF8">
          <w:lastRenderedPageBreak/>
          <w:delText>Die lichte Höhe im Büro wird mit 3,0</w:delText>
        </w:r>
        <w:r w:rsidDel="00792EF8">
          <w:delText xml:space="preserve"> </w:delText>
        </w:r>
        <w:r w:rsidRPr="00E81B1B" w:rsidDel="00792EF8">
          <w:delText>m angenommen</w:delText>
        </w:r>
        <w:commentRangeEnd w:id="3779"/>
        <w:r w:rsidR="002E08D5" w:rsidDel="00792EF8">
          <w:rPr>
            <w:rStyle w:val="Kommentarzeichen"/>
          </w:rPr>
          <w:commentReference w:id="3779"/>
        </w:r>
        <w:r w:rsidRPr="00E81B1B" w:rsidDel="00792EF8">
          <w:delText xml:space="preserve">, um Raumgrößen &gt; 100 m² nach ASR1.2 realisieren zu können. </w:delText>
        </w:r>
      </w:del>
      <w:r w:rsidRPr="00E81B1B">
        <w:t xml:space="preserve">Die weiteren Parameter werden über die für Büroarbeitsplätze </w:t>
      </w:r>
      <w:commentRangeStart w:id="3781"/>
      <w:commentRangeStart w:id="3782"/>
      <w:r w:rsidRPr="00E81B1B">
        <w:t xml:space="preserve">üblichen Lasten </w:t>
      </w:r>
      <w:commentRangeEnd w:id="3781"/>
      <w:r w:rsidR="002E08D5">
        <w:rPr>
          <w:rStyle w:val="Kommentarzeichen"/>
        </w:rPr>
        <w:commentReference w:id="3781"/>
      </w:r>
      <w:commentRangeEnd w:id="3782"/>
      <w:r w:rsidR="005F30B9">
        <w:rPr>
          <w:rStyle w:val="Kommentarzeichen"/>
        </w:rPr>
        <w:commentReference w:id="3782"/>
      </w:r>
      <w:r w:rsidRPr="00E81B1B">
        <w:t xml:space="preserve">hergeleitet. Die äußeren Lasten sind sehr stark von der </w:t>
      </w:r>
      <w:r w:rsidR="00E161C3">
        <w:t>Qualität</w:t>
      </w:r>
      <w:commentRangeStart w:id="3783"/>
      <w:commentRangeStart w:id="3784"/>
      <w:r w:rsidRPr="00E81B1B">
        <w:t xml:space="preserve"> der Fassade </w:t>
      </w:r>
      <w:commentRangeEnd w:id="3783"/>
      <w:r>
        <w:rPr>
          <w:rStyle w:val="Kommentarzeichen"/>
        </w:rPr>
        <w:commentReference w:id="3783"/>
      </w:r>
      <w:commentRangeEnd w:id="3784"/>
      <w:r w:rsidR="00BF77B9">
        <w:rPr>
          <w:rStyle w:val="Kommentarzeichen"/>
        </w:rPr>
        <w:commentReference w:id="3784"/>
      </w:r>
      <w:r w:rsidRPr="00E81B1B">
        <w:t xml:space="preserve">abhängig und </w:t>
      </w:r>
      <w:commentRangeStart w:id="3785"/>
      <w:commentRangeStart w:id="3786"/>
      <w:r w:rsidRPr="00E81B1B">
        <w:t>können nicht abgeschätzt werden.</w:t>
      </w:r>
      <w:commentRangeEnd w:id="3785"/>
      <w:r w:rsidR="002E08D5">
        <w:rPr>
          <w:rStyle w:val="Kommentarzeichen"/>
        </w:rPr>
        <w:commentReference w:id="3785"/>
      </w:r>
      <w:commentRangeEnd w:id="3786"/>
      <w:r w:rsidR="005275BA">
        <w:rPr>
          <w:rStyle w:val="Kommentarzeichen"/>
        </w:rPr>
        <w:commentReference w:id="3786"/>
      </w:r>
    </w:p>
    <w:p w14:paraId="7216784B" w14:textId="150C8DF4" w:rsidR="00BF1B44" w:rsidRPr="000F1E02" w:rsidRDefault="000F1E02" w:rsidP="007B714A">
      <w:pPr>
        <w:rPr>
          <w:ins w:id="3787" w:author="Florian Meyer" w:date="2022-03-15T13:57:00Z"/>
          <w:b/>
          <w:rPrChange w:id="3788" w:author="Florian Meyer" w:date="2022-03-15T13:57:00Z">
            <w:rPr>
              <w:ins w:id="3789" w:author="Florian Meyer" w:date="2022-03-15T13:57:00Z"/>
            </w:rPr>
          </w:rPrChange>
        </w:rPr>
      </w:pPr>
      <w:ins w:id="3790" w:author="Florian Meyer" w:date="2022-03-15T13:57:00Z">
        <w:r w:rsidRPr="000F1E02">
          <w:rPr>
            <w:b/>
            <w:rPrChange w:id="3791" w:author="Florian Meyer" w:date="2022-03-15T13:57:00Z">
              <w:rPr/>
            </w:rPrChange>
          </w:rPr>
          <w:t>Überschlägige E</w:t>
        </w:r>
      </w:ins>
      <w:ins w:id="3792" w:author="Florian Meyer" w:date="2022-03-15T13:56:00Z">
        <w:r w:rsidR="00BF1B44" w:rsidRPr="000F1E02">
          <w:rPr>
            <w:b/>
            <w:rPrChange w:id="3793" w:author="Florian Meyer" w:date="2022-03-15T13:57:00Z">
              <w:rPr/>
            </w:rPrChange>
          </w:rPr>
          <w:t xml:space="preserve">rmittlung der Luftmengen, Heiz- und Kühlleistung </w:t>
        </w:r>
        <w:r w:rsidRPr="000F1E02">
          <w:rPr>
            <w:b/>
            <w:rPrChange w:id="3794" w:author="Florian Meyer" w:date="2022-03-15T13:57:00Z">
              <w:rPr/>
            </w:rPrChange>
          </w:rPr>
          <w:t xml:space="preserve">der </w:t>
        </w:r>
      </w:ins>
      <w:ins w:id="3795" w:author="Florian Meyer" w:date="2022-03-15T13:57:00Z">
        <w:r w:rsidRPr="000F1E02">
          <w:rPr>
            <w:b/>
            <w:rPrChange w:id="3796" w:author="Florian Meyer" w:date="2022-03-15T13:57:00Z">
              <w:rPr/>
            </w:rPrChange>
          </w:rPr>
          <w:t>Lüftung</w:t>
        </w:r>
      </w:ins>
    </w:p>
    <w:p w14:paraId="2281A8EB" w14:textId="28FDD431" w:rsidR="000F1E02" w:rsidRDefault="00257044" w:rsidP="007B714A">
      <w:pPr>
        <w:rPr>
          <w:ins w:id="3797" w:author="Florian Meyer" w:date="2022-03-15T13:59:00Z"/>
        </w:rPr>
      </w:pPr>
      <w:ins w:id="3798" w:author="Florian Meyer" w:date="2022-03-15T13:57:00Z">
        <w:r>
          <w:t>Für die Dimensi</w:t>
        </w:r>
      </w:ins>
      <w:ins w:id="3799" w:author="Florian Meyer" w:date="2022-03-15T13:58:00Z">
        <w:r>
          <w:t>onierung der L</w:t>
        </w:r>
        <w:r w:rsidR="000D53EA">
          <w:t xml:space="preserve">üftungsleitungen wurden überschlägig die benötigten Luftmengen ermittelt. Die sich daraus resultierende Heiz- und Kühlleistung der </w:t>
        </w:r>
        <w:r w:rsidR="00DB757C">
          <w:t>konditionierten Zuluft wur</w:t>
        </w:r>
      </w:ins>
      <w:ins w:id="3800" w:author="Florian Meyer" w:date="2022-03-15T13:59:00Z">
        <w:r w:rsidR="00DB757C">
          <w:t>de ebenfalls ermittelt. Zusammengefasst wurde diese in folgender Tabelle:</w:t>
        </w:r>
      </w:ins>
    </w:p>
    <w:p w14:paraId="7B436FD9" w14:textId="2B989108" w:rsidR="00DB757C" w:rsidRDefault="00857AB2" w:rsidP="007B714A">
      <w:pPr>
        <w:rPr>
          <w:ins w:id="3801" w:author="Florian Meyer" w:date="2022-03-15T14:00:00Z"/>
        </w:rPr>
      </w:pPr>
      <w:ins w:id="3802" w:author="Florian Meyer" w:date="2022-03-16T08:41:00Z">
        <w:r w:rsidRPr="00857AB2">
          <w:rPr>
            <w:noProof/>
          </w:rPr>
          <w:drawing>
            <wp:inline distT="0" distB="0" distL="0" distR="0" wp14:anchorId="1700A97E" wp14:editId="5513779D">
              <wp:extent cx="3960000" cy="2815200"/>
              <wp:effectExtent l="0" t="0" r="2540" b="444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960000" cy="2815200"/>
                      </a:xfrm>
                      <a:prstGeom prst="rect">
                        <a:avLst/>
                      </a:prstGeom>
                    </pic:spPr>
                  </pic:pic>
                </a:graphicData>
              </a:graphic>
            </wp:inline>
          </w:drawing>
        </w:r>
      </w:ins>
    </w:p>
    <w:p w14:paraId="7BA655DF" w14:textId="28A8C35F" w:rsidR="00A06F2D" w:rsidRDefault="00A06F2D" w:rsidP="00A06F2D">
      <w:pPr>
        <w:pStyle w:val="Beschriftung"/>
        <w:rPr>
          <w:ins w:id="3803" w:author="Florian Meyer" w:date="2022-03-16T08:40:00Z"/>
        </w:rPr>
      </w:pPr>
      <w:ins w:id="3804" w:author="Florian Meyer" w:date="2022-03-15T14:02:00Z">
        <w:r w:rsidRPr="00442E91">
          <w:t xml:space="preserve">Abbildung </w:t>
        </w:r>
        <w:r w:rsidRPr="004A3313">
          <w:fldChar w:fldCharType="begin"/>
        </w:r>
        <w:r w:rsidRPr="00442E91">
          <w:instrText>SEQ Abbildung \* ARABIC</w:instrText>
        </w:r>
        <w:r w:rsidRPr="004A3313">
          <w:fldChar w:fldCharType="separate"/>
        </w:r>
      </w:ins>
      <w:ins w:id="3805" w:author="Carsten Hein" w:date="2022-04-19T11:00:00Z">
        <w:r w:rsidR="00A2726B">
          <w:rPr>
            <w:noProof/>
          </w:rPr>
          <w:t>73</w:t>
        </w:r>
      </w:ins>
      <w:ins w:id="3806" w:author="Florian Meyer" w:date="2022-03-15T14:02:00Z">
        <w:del w:id="3807" w:author="Carsten Hein" w:date="2022-04-19T11:00:00Z">
          <w:r w:rsidRPr="00442E91" w:rsidDel="00A2726B">
            <w:rPr>
              <w:noProof/>
            </w:rPr>
            <w:delText>71</w:delText>
          </w:r>
        </w:del>
        <w:r w:rsidRPr="004A3313">
          <w:fldChar w:fldCharType="end"/>
        </w:r>
        <w:r w:rsidRPr="00442E91">
          <w:t xml:space="preserve"> </w:t>
        </w:r>
      </w:ins>
      <w:ins w:id="3808" w:author="Florian Meyer" w:date="2022-03-16T08:09:00Z">
        <w:r w:rsidR="00A90BD6" w:rsidRPr="00442E91">
          <w:t xml:space="preserve">Luftmengenermittlung </w:t>
        </w:r>
        <w:r w:rsidR="00442E91" w:rsidRPr="00442E91">
          <w:t>Raumvarianten A und B</w:t>
        </w:r>
      </w:ins>
    </w:p>
    <w:p w14:paraId="103BC7E9" w14:textId="77777777" w:rsidR="00857AB2" w:rsidRPr="004A3313" w:rsidRDefault="00857AB2">
      <w:pPr>
        <w:rPr>
          <w:ins w:id="3809" w:author="Florian Meyer" w:date="2022-03-15T14:02:00Z"/>
        </w:rPr>
        <w:pPrChange w:id="3810" w:author="Florian Meyer" w:date="2022-03-16T08:40:00Z">
          <w:pPr>
            <w:pStyle w:val="Beschriftung"/>
          </w:pPr>
        </w:pPrChange>
      </w:pPr>
    </w:p>
    <w:p w14:paraId="0CDC8F05" w14:textId="7A1DB2C1" w:rsidR="00171D85" w:rsidRPr="00E81B1B" w:rsidDel="00352C6E" w:rsidRDefault="00171D85" w:rsidP="007B714A">
      <w:pPr>
        <w:rPr>
          <w:del w:id="3811" w:author="Florian Meyer" w:date="2022-03-16T08:13:00Z"/>
        </w:rPr>
      </w:pPr>
    </w:p>
    <w:p w14:paraId="28BB1A8E" w14:textId="0A770C5C" w:rsidR="007B714A" w:rsidRPr="00E81B1B" w:rsidRDefault="00AC5212" w:rsidP="007B714A">
      <w:pPr>
        <w:rPr>
          <w:b/>
        </w:rPr>
      </w:pPr>
      <w:ins w:id="3812" w:author="Florian Meyer" w:date="2022-03-15T11:00:00Z">
        <w:r>
          <w:rPr>
            <w:b/>
          </w:rPr>
          <w:t xml:space="preserve">Überschlägige </w:t>
        </w:r>
      </w:ins>
      <w:commentRangeStart w:id="3813"/>
      <w:del w:id="3814" w:author="Florian Meyer" w:date="2022-03-15T10:55:00Z">
        <w:r w:rsidR="007B714A" w:rsidRPr="00E81B1B" w:rsidDel="00CE440B">
          <w:rPr>
            <w:b/>
          </w:rPr>
          <w:delText xml:space="preserve">TGA-Register </w:delText>
        </w:r>
        <w:commentRangeEnd w:id="3813"/>
        <w:r w:rsidR="002E08D5" w:rsidDel="00CE440B">
          <w:rPr>
            <w:rStyle w:val="Kommentarzeichen"/>
          </w:rPr>
          <w:commentReference w:id="3813"/>
        </w:r>
        <w:commentRangeStart w:id="3815"/>
        <w:r w:rsidR="007B714A" w:rsidRPr="00E81B1B" w:rsidDel="00CE440B">
          <w:rPr>
            <w:b/>
          </w:rPr>
          <w:delText>E</w:delText>
        </w:r>
      </w:del>
      <w:del w:id="3816" w:author="Florian Meyer" w:date="2022-03-15T10:56:00Z">
        <w:r w:rsidR="007B714A" w:rsidRPr="00E81B1B" w:rsidDel="00976E42">
          <w:rPr>
            <w:b/>
          </w:rPr>
          <w:delText>ingangsparameter</w:delText>
        </w:r>
        <w:commentRangeEnd w:id="3815"/>
        <w:r w:rsidR="002E08D5" w:rsidDel="00976E42">
          <w:rPr>
            <w:rStyle w:val="Kommentarzeichen"/>
          </w:rPr>
          <w:commentReference w:id="3815"/>
        </w:r>
      </w:del>
      <w:ins w:id="3817" w:author="Florian Meyer" w:date="2022-03-15T10:55:00Z">
        <w:r w:rsidR="00CE440B">
          <w:rPr>
            <w:b/>
          </w:rPr>
          <w:t xml:space="preserve">Auslegung </w:t>
        </w:r>
      </w:ins>
      <w:ins w:id="3818" w:author="Florian Meyer" w:date="2022-03-15T10:56:00Z">
        <w:r w:rsidR="00CE440B">
          <w:rPr>
            <w:b/>
          </w:rPr>
          <w:t>der Kühl- und Heizdecke als Teil des TGA</w:t>
        </w:r>
      </w:ins>
      <w:ins w:id="3819" w:author="Florian Meyer" w:date="2022-03-15T10:58:00Z">
        <w:r w:rsidR="00D16E01">
          <w:rPr>
            <w:b/>
          </w:rPr>
          <w:t>-</w:t>
        </w:r>
      </w:ins>
      <w:ins w:id="3820" w:author="Florian Meyer" w:date="2022-03-15T10:56:00Z">
        <w:r w:rsidR="00CE440B">
          <w:rPr>
            <w:b/>
          </w:rPr>
          <w:t>Panels</w:t>
        </w:r>
      </w:ins>
    </w:p>
    <w:p w14:paraId="2CF6796D" w14:textId="6E618ECF" w:rsidR="007B714A" w:rsidRPr="00E81B1B" w:rsidRDefault="00AC5212" w:rsidP="007B714A">
      <w:ins w:id="3821" w:author="Florian Meyer" w:date="2022-03-15T11:00:00Z">
        <w:r w:rsidRPr="0000694F">
          <w:t>I</w:t>
        </w:r>
        <w:r w:rsidRPr="00C8565A">
          <w:t>m</w:t>
        </w:r>
        <w:r w:rsidRPr="005F530E">
          <w:t xml:space="preserve"> </w:t>
        </w:r>
        <w:r w:rsidR="00F96BFB" w:rsidRPr="0087482F">
          <w:t>Folgenden</w:t>
        </w:r>
        <w:r w:rsidRPr="000E6FD3">
          <w:t xml:space="preserve"> wurden die oben beschriebenen belegbaren Flächen </w:t>
        </w:r>
        <w:r w:rsidR="00F96BFB" w:rsidRPr="000E6FD3">
          <w:t xml:space="preserve">mit einem üblichen Produkt </w:t>
        </w:r>
      </w:ins>
      <w:ins w:id="3822" w:author="Florian Meyer" w:date="2022-03-15T11:09:00Z">
        <w:r w:rsidR="00964BA2" w:rsidRPr="000E6FD3">
          <w:t>(</w:t>
        </w:r>
        <w:proofErr w:type="spellStart"/>
        <w:r w:rsidR="00964BA2" w:rsidRPr="000E6FD3">
          <w:rPr>
            <w:rPrChange w:id="3823" w:author="Florian Meyer" w:date="2022-03-15T11:10:00Z">
              <w:rPr>
                <w:highlight w:val="yellow"/>
              </w:rPr>
            </w:rPrChange>
          </w:rPr>
          <w:t>Plafotherm</w:t>
        </w:r>
        <w:proofErr w:type="spellEnd"/>
        <w:r w:rsidR="00964BA2" w:rsidRPr="000E6FD3">
          <w:rPr>
            <w:rPrChange w:id="3824" w:author="Florian Meyer" w:date="2022-03-15T11:10:00Z">
              <w:rPr>
                <w:highlight w:val="yellow"/>
              </w:rPr>
            </w:rPrChange>
          </w:rPr>
          <w:t xml:space="preserve"> DS320, Firma Lindner-Group</w:t>
        </w:r>
        <w:r w:rsidR="00964BA2" w:rsidRPr="0000694F">
          <w:t>)</w:t>
        </w:r>
        <w:r w:rsidR="00964BA2" w:rsidRPr="00C8565A">
          <w:t xml:space="preserve"> </w:t>
        </w:r>
      </w:ins>
      <w:ins w:id="3825" w:author="Florian Meyer" w:date="2022-03-15T11:10:00Z">
        <w:r w:rsidR="000E6FD3" w:rsidRPr="005F530E">
          <w:t>ü</w:t>
        </w:r>
        <w:r w:rsidR="000E6FD3" w:rsidRPr="0087482F">
          <w:t>b</w:t>
        </w:r>
        <w:r w:rsidR="000E6FD3" w:rsidRPr="000E6FD3">
          <w:t xml:space="preserve">erschlägig </w:t>
        </w:r>
      </w:ins>
      <w:ins w:id="3826" w:author="Florian Meyer" w:date="2022-03-15T11:01:00Z">
        <w:r w:rsidR="000C3BB9" w:rsidRPr="000E6FD3">
          <w:t xml:space="preserve">auf ihre Leistung überprüft. </w:t>
        </w:r>
      </w:ins>
      <w:commentRangeStart w:id="3827"/>
      <w:del w:id="3828" w:author="Florian Meyer" w:date="2022-03-15T10:59:00Z">
        <w:r w:rsidR="007B714A" w:rsidRPr="000E6FD3" w:rsidDel="00760009">
          <w:delText xml:space="preserve">Um die genaue Heiz- und Kühllast der Räume zu ermitteln, muss eine spezifische Heiz- und Kühllastberechnung durchgeführt werden. In diese gehen sowohl innere wie auch äußere Lasten ein. Diese hängen von der genauen Nutzung und der Gebäudehülle ab. </w:delText>
        </w:r>
        <w:commentRangeEnd w:id="3827"/>
        <w:r w:rsidR="006E055C" w:rsidRPr="000E6FD3" w:rsidDel="00760009">
          <w:rPr>
            <w:rStyle w:val="Kommentarzeichen"/>
          </w:rPr>
          <w:commentReference w:id="3827"/>
        </w:r>
      </w:del>
      <w:del w:id="3829" w:author="Florian Meyer" w:date="2022-03-15T11:01:00Z">
        <w:r w:rsidR="007B714A" w:rsidRPr="000E6FD3" w:rsidDel="000C3BB9">
          <w:delText>D</w:delText>
        </w:r>
      </w:del>
      <w:del w:id="3830" w:author="Florian Meyer" w:date="2022-03-15T11:08:00Z">
        <w:r w:rsidR="007B714A" w:rsidRPr="000E6FD3" w:rsidDel="006263A4">
          <w:delText xml:space="preserve">ie folgende Berechnung spiegelt daher nur eine überschlägige Prüfung wieder. </w:delText>
        </w:r>
      </w:del>
      <w:del w:id="3831" w:author="Florian Meyer" w:date="2022-03-15T11:09:00Z">
        <w:r w:rsidR="007B714A" w:rsidRPr="000E6FD3" w:rsidDel="00396768">
          <w:delText xml:space="preserve">Als Beispielprodukt werden Heiz-/Kühlsegel (Plafotherm DS320) der Firma Lindner-Group herangezogen. </w:delText>
        </w:r>
      </w:del>
      <w:del w:id="3832" w:author="Florian Meyer" w:date="2022-03-15T11:16:00Z">
        <w:r w:rsidR="007B714A" w:rsidRPr="000E6FD3" w:rsidDel="00B662D0">
          <w:delText>Die Heiz- und Kühlleistung solcher Metall-Decken-Kühlsegel ist bei allen Herstellern etwa gleich.</w:delText>
        </w:r>
        <w:r w:rsidR="007B714A" w:rsidRPr="00E81B1B" w:rsidDel="00B662D0">
          <w:delText xml:space="preserve"> </w:delText>
        </w:r>
      </w:del>
      <w:ins w:id="3833" w:author="Florian Meyer" w:date="2022-03-15T11:13:00Z">
        <w:r w:rsidR="00963BEC">
          <w:t xml:space="preserve">Die </w:t>
        </w:r>
        <w:r w:rsidR="00383A6C">
          <w:t>gewählte Hei</w:t>
        </w:r>
      </w:ins>
      <w:ins w:id="3834" w:author="Florian Meyer" w:date="2022-03-15T11:14:00Z">
        <w:r w:rsidR="00383A6C">
          <w:t xml:space="preserve">z- und Kühldecke passt optisch zu den übrigen oben gezeigte Referenzen und </w:t>
        </w:r>
        <w:r w:rsidR="00660A18">
          <w:t xml:space="preserve">kann von vielen Herstellern </w:t>
        </w:r>
      </w:ins>
      <w:ins w:id="3835" w:author="Florian Meyer" w:date="2022-03-15T11:15:00Z">
        <w:r w:rsidR="008F06E7">
          <w:t>in dieser Form bezogen werden.</w:t>
        </w:r>
        <w:r w:rsidR="009424DE">
          <w:t xml:space="preserve"> Das folgende Bild zeigt die </w:t>
        </w:r>
      </w:ins>
      <w:ins w:id="3836" w:author="Florian Meyer" w:date="2022-03-15T11:19:00Z">
        <w:r w:rsidR="00164154">
          <w:t>Heiz- und Kühldecke</w:t>
        </w:r>
      </w:ins>
      <w:ins w:id="3837" w:author="Florian Meyer" w:date="2022-03-15T11:16:00Z">
        <w:r w:rsidR="00B662D0">
          <w:t xml:space="preserve"> als Segelvariante (frei hängend) ohne dazwischen geführte Holzbalken.</w:t>
        </w:r>
      </w:ins>
      <w:ins w:id="3838" w:author="Florian Meyer" w:date="2022-03-15T11:23:00Z">
        <w:r w:rsidR="00350982">
          <w:t xml:space="preserve"> </w:t>
        </w:r>
        <w:r w:rsidR="000A37B6">
          <w:t>In d</w:t>
        </w:r>
      </w:ins>
      <w:ins w:id="3839" w:author="Florian Meyer" w:date="2022-03-15T11:24:00Z">
        <w:r w:rsidR="000A37B6">
          <w:t>en</w:t>
        </w:r>
      </w:ins>
      <w:ins w:id="3840" w:author="Florian Meyer" w:date="2022-03-15T11:23:00Z">
        <w:r w:rsidR="00350982">
          <w:t xml:space="preserve"> Auslegungsdiagramme </w:t>
        </w:r>
      </w:ins>
      <w:ins w:id="3841" w:author="Florian Meyer" w:date="2022-03-15T11:24:00Z">
        <w:r w:rsidR="000A37B6">
          <w:t>wurden die Leistungen der Heiz- und Kühldecke ermittelt.</w:t>
        </w:r>
      </w:ins>
    </w:p>
    <w:p w14:paraId="0F80334C" w14:textId="77777777" w:rsidR="00E161C3" w:rsidRDefault="007B714A" w:rsidP="007B714A">
      <w:commentRangeStart w:id="3842"/>
      <w:commentRangeStart w:id="3843"/>
      <w:commentRangeStart w:id="3844"/>
      <w:r w:rsidRPr="00E81B1B">
        <w:rPr>
          <w:noProof/>
          <w:lang w:eastAsia="de-DE"/>
        </w:rPr>
        <w:lastRenderedPageBreak/>
        <w:drawing>
          <wp:inline distT="0" distB="0" distL="0" distR="0" wp14:anchorId="743D3AC3" wp14:editId="1BD6D676">
            <wp:extent cx="3960000" cy="2350800"/>
            <wp:effectExtent l="0" t="0" r="2540" b="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960000" cy="2350800"/>
                    </a:xfrm>
                    <a:prstGeom prst="rect">
                      <a:avLst/>
                    </a:prstGeom>
                    <a:noFill/>
                    <a:ln>
                      <a:noFill/>
                    </a:ln>
                  </pic:spPr>
                </pic:pic>
              </a:graphicData>
            </a:graphic>
          </wp:inline>
        </w:drawing>
      </w:r>
      <w:commentRangeEnd w:id="3842"/>
      <w:r>
        <w:rPr>
          <w:rStyle w:val="Kommentarzeichen"/>
        </w:rPr>
        <w:commentReference w:id="3842"/>
      </w:r>
      <w:commentRangeEnd w:id="3843"/>
    </w:p>
    <w:p w14:paraId="069D1B26" w14:textId="7F28F30F" w:rsidR="007B714A" w:rsidRDefault="007B714A" w:rsidP="00E161C3">
      <w:pPr>
        <w:pStyle w:val="Beschriftung"/>
        <w:rPr>
          <w:ins w:id="3845" w:author="Florian Meyer" w:date="2022-03-15T11:20:00Z"/>
        </w:rPr>
      </w:pPr>
      <w:r w:rsidRPr="00E81B1B">
        <w:rPr>
          <w:rStyle w:val="Kommentarzeichen"/>
        </w:rPr>
        <w:commentReference w:id="3843"/>
      </w:r>
      <w:r w:rsidR="00E161C3">
        <w:t xml:space="preserve">Abbildung </w:t>
      </w:r>
      <w:r>
        <w:fldChar w:fldCharType="begin"/>
      </w:r>
      <w:r>
        <w:instrText>SEQ Abbildung \* ARABIC</w:instrText>
      </w:r>
      <w:r>
        <w:fldChar w:fldCharType="separate"/>
      </w:r>
      <w:ins w:id="3846" w:author="Carsten Hein" w:date="2022-04-19T11:00:00Z">
        <w:r w:rsidR="00A2726B">
          <w:rPr>
            <w:noProof/>
          </w:rPr>
          <w:t>74</w:t>
        </w:r>
      </w:ins>
      <w:del w:id="3847" w:author="Carsten Hein" w:date="2022-04-19T11:00:00Z">
        <w:r w:rsidR="000D73A7" w:rsidDel="00A2726B">
          <w:rPr>
            <w:noProof/>
          </w:rPr>
          <w:delText>71</w:delText>
        </w:r>
      </w:del>
      <w:r>
        <w:fldChar w:fldCharType="end"/>
      </w:r>
      <w:r w:rsidR="00E161C3">
        <w:t xml:space="preserve"> Referenzprodukt </w:t>
      </w:r>
      <w:ins w:id="3848" w:author="Florian Meyer" w:date="2022-03-15T11:13:00Z">
        <w:r w:rsidR="00963BEC">
          <w:t xml:space="preserve">Heiz- und Kühldecke - </w:t>
        </w:r>
      </w:ins>
      <w:proofErr w:type="spellStart"/>
      <w:r w:rsidR="00E161C3">
        <w:t>Plafotherm</w:t>
      </w:r>
      <w:proofErr w:type="spellEnd"/>
      <w:r w:rsidR="00E161C3">
        <w:t xml:space="preserve"> DS320</w:t>
      </w:r>
      <w:commentRangeEnd w:id="3844"/>
      <w:r w:rsidR="00E161C3">
        <w:rPr>
          <w:rStyle w:val="Kommentarzeichen"/>
          <w:iCs w:val="0"/>
        </w:rPr>
        <w:commentReference w:id="3844"/>
      </w:r>
      <w:ins w:id="3849" w:author="Florian Meyer" w:date="2022-03-15T11:13:00Z">
        <w:r w:rsidR="00914C09">
          <w:t xml:space="preserve">, Lindner </w:t>
        </w:r>
      </w:ins>
    </w:p>
    <w:p w14:paraId="47B106C9" w14:textId="77777777" w:rsidR="00C96B8E" w:rsidRPr="0000694F" w:rsidRDefault="00C96B8E">
      <w:pPr>
        <w:pPrChange w:id="3850" w:author="Florian Meyer" w:date="2022-03-15T11:20:00Z">
          <w:pPr>
            <w:pStyle w:val="Beschriftung"/>
          </w:pPr>
        </w:pPrChange>
      </w:pPr>
    </w:p>
    <w:p w14:paraId="54273E65" w14:textId="4BC69FD0" w:rsidR="007B714A" w:rsidRPr="00E81B1B" w:rsidDel="00C96B8E" w:rsidRDefault="007B714A" w:rsidP="007B714A">
      <w:pPr>
        <w:rPr>
          <w:del w:id="3851" w:author="Florian Meyer" w:date="2022-03-15T11:20:00Z"/>
        </w:rPr>
      </w:pPr>
      <w:commentRangeStart w:id="3852"/>
      <w:del w:id="3853" w:author="Florian Meyer" w:date="2022-03-15T11:20:00Z">
        <w:r w:rsidRPr="00E81B1B" w:rsidDel="00C96B8E">
          <w:delText>In der Beispielrechnung wurden übliche Parameter und Leistungen angesetzt.</w:delText>
        </w:r>
        <w:commentRangeEnd w:id="3852"/>
        <w:r w:rsidR="006E055C" w:rsidDel="00C96B8E">
          <w:rPr>
            <w:rStyle w:val="Kommentarzeichen"/>
          </w:rPr>
          <w:commentReference w:id="3852"/>
        </w:r>
      </w:del>
    </w:p>
    <w:p w14:paraId="00918E60" w14:textId="0E199BF6" w:rsidR="007B714A" w:rsidRDefault="007B714A" w:rsidP="007B714A">
      <w:commentRangeStart w:id="3854"/>
      <w:commentRangeStart w:id="3855"/>
      <w:r w:rsidRPr="00E81B1B">
        <w:rPr>
          <w:noProof/>
          <w:lang w:eastAsia="de-DE"/>
        </w:rPr>
        <w:drawing>
          <wp:inline distT="0" distB="0" distL="0" distR="0" wp14:anchorId="7C8BCDA2" wp14:editId="018A8B55">
            <wp:extent cx="5759450" cy="3983989"/>
            <wp:effectExtent l="0" t="0" r="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796975" cy="4009946"/>
                    </a:xfrm>
                    <a:prstGeom prst="rect">
                      <a:avLst/>
                    </a:prstGeom>
                    <a:noFill/>
                    <a:ln>
                      <a:noFill/>
                    </a:ln>
                  </pic:spPr>
                </pic:pic>
              </a:graphicData>
            </a:graphic>
          </wp:inline>
        </w:drawing>
      </w:r>
      <w:commentRangeEnd w:id="3854"/>
      <w:r>
        <w:rPr>
          <w:rStyle w:val="Kommentarzeichen"/>
        </w:rPr>
        <w:commentReference w:id="3854"/>
      </w:r>
      <w:commentRangeEnd w:id="3855"/>
      <w:r w:rsidR="006119FA">
        <w:rPr>
          <w:rStyle w:val="Kommentarzeichen"/>
        </w:rPr>
        <w:commentReference w:id="3855"/>
      </w:r>
    </w:p>
    <w:p w14:paraId="0780E52B" w14:textId="0CF4F7D0" w:rsidR="00E161C3" w:rsidRDefault="00E161C3" w:rsidP="00E161C3">
      <w:pPr>
        <w:pStyle w:val="Beschriftung"/>
        <w:rPr>
          <w:ins w:id="3856" w:author="Florian Meyer" w:date="2022-03-16T08:13:00Z"/>
        </w:rPr>
      </w:pPr>
      <w:bookmarkStart w:id="3857" w:name="_Ref93839138"/>
      <w:commentRangeStart w:id="3858"/>
      <w:r>
        <w:t xml:space="preserve">Abbildung </w:t>
      </w:r>
      <w:r>
        <w:fldChar w:fldCharType="begin"/>
      </w:r>
      <w:r>
        <w:instrText>SEQ Abbildung \* ARABIC</w:instrText>
      </w:r>
      <w:r>
        <w:fldChar w:fldCharType="separate"/>
      </w:r>
      <w:ins w:id="3859" w:author="Carsten Hein" w:date="2022-04-19T11:00:00Z">
        <w:r w:rsidR="00A2726B">
          <w:rPr>
            <w:noProof/>
          </w:rPr>
          <w:t>75</w:t>
        </w:r>
      </w:ins>
      <w:del w:id="3860" w:author="Carsten Hein" w:date="2022-04-19T11:00:00Z">
        <w:r w:rsidR="000D73A7" w:rsidDel="00A2726B">
          <w:rPr>
            <w:noProof/>
          </w:rPr>
          <w:delText>72</w:delText>
        </w:r>
      </w:del>
      <w:r>
        <w:fldChar w:fldCharType="end"/>
      </w:r>
      <w:bookmarkEnd w:id="3857"/>
      <w:r>
        <w:t xml:space="preserve"> </w:t>
      </w:r>
      <w:del w:id="3861" w:author="Florian Meyer" w:date="2022-03-15T11:22:00Z">
        <w:r w:rsidDel="00F862D2">
          <w:delText>Auszug der Auslegung Deckensegel</w:delText>
        </w:r>
        <w:commentRangeEnd w:id="3858"/>
        <w:r w:rsidDel="00F862D2">
          <w:rPr>
            <w:rStyle w:val="Kommentarzeichen"/>
            <w:iCs w:val="0"/>
          </w:rPr>
          <w:commentReference w:id="3858"/>
        </w:r>
      </w:del>
      <w:ins w:id="3862" w:author="Florian Meyer" w:date="2022-03-15T11:22:00Z">
        <w:r w:rsidR="00F862D2">
          <w:t xml:space="preserve">Auslegungsdiagramme der </w:t>
        </w:r>
      </w:ins>
      <w:ins w:id="3863" w:author="Florian Meyer" w:date="2022-03-16T08:11:00Z">
        <w:r w:rsidR="007B2636">
          <w:t xml:space="preserve">beispielhaft </w:t>
        </w:r>
      </w:ins>
      <w:ins w:id="3864" w:author="Florian Meyer" w:date="2022-03-15T11:22:00Z">
        <w:r w:rsidR="00F862D2">
          <w:t>gewählten Heiz- und Kühldecke</w:t>
        </w:r>
      </w:ins>
    </w:p>
    <w:p w14:paraId="375B11A3" w14:textId="77777777" w:rsidR="00352C6E" w:rsidRPr="004A3313" w:rsidRDefault="00352C6E">
      <w:pPr>
        <w:pPrChange w:id="3865" w:author="Florian Meyer" w:date="2022-03-16T08:13:00Z">
          <w:pPr>
            <w:pStyle w:val="Beschriftung"/>
          </w:pPr>
        </w:pPrChange>
      </w:pPr>
    </w:p>
    <w:p w14:paraId="425B3E74" w14:textId="0678E907" w:rsidR="00E161C3" w:rsidDel="00DC0099" w:rsidRDefault="006A532F" w:rsidP="00E161C3">
      <w:pPr>
        <w:pStyle w:val="Kommentartext"/>
        <w:rPr>
          <w:del w:id="3866" w:author="Florian Meyer" w:date="2022-03-15T11:22:00Z"/>
        </w:rPr>
      </w:pPr>
      <w:ins w:id="3867" w:author="Florian Meyer" w:date="2022-03-16T08:43:00Z">
        <w:r w:rsidRPr="006A532F">
          <w:rPr>
            <w:noProof/>
          </w:rPr>
          <w:lastRenderedPageBreak/>
          <w:drawing>
            <wp:inline distT="0" distB="0" distL="0" distR="0" wp14:anchorId="679062B2" wp14:editId="1381B658">
              <wp:extent cx="5759450" cy="4254500"/>
              <wp:effectExtent l="0" t="0" r="0" b="0"/>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59450" cy="4254500"/>
                      </a:xfrm>
                      <a:prstGeom prst="rect">
                        <a:avLst/>
                      </a:prstGeom>
                    </pic:spPr>
                  </pic:pic>
                </a:graphicData>
              </a:graphic>
            </wp:inline>
          </w:drawing>
        </w:r>
      </w:ins>
      <w:commentRangeStart w:id="3868"/>
      <w:del w:id="3869" w:author="Florian Meyer" w:date="2022-03-15T11:22:00Z">
        <w:r w:rsidR="00E161C3" w:rsidRPr="00E161C3" w:rsidDel="002F3DDE">
          <w:delText xml:space="preserve">In </w:delText>
        </w:r>
        <w:r w:rsidR="00E161C3" w:rsidDel="002F3DDE">
          <w:fldChar w:fldCharType="begin"/>
        </w:r>
        <w:r w:rsidR="00E161C3" w:rsidDel="002F3DDE">
          <w:delInstrText xml:space="preserve"> REF _Ref93839138 \h </w:delInstrText>
        </w:r>
        <w:r w:rsidR="00E161C3" w:rsidDel="002F3DDE">
          <w:fldChar w:fldCharType="separate"/>
        </w:r>
        <w:r w:rsidR="00E161C3" w:rsidDel="002F3DDE">
          <w:delText xml:space="preserve">Abbildung </w:delText>
        </w:r>
        <w:r w:rsidR="00E161C3" w:rsidDel="002F3DDE">
          <w:rPr>
            <w:noProof/>
          </w:rPr>
          <w:delText>72</w:delText>
        </w:r>
        <w:r w:rsidR="00E161C3" w:rsidDel="002F3DDE">
          <w:fldChar w:fldCharType="end"/>
        </w:r>
        <w:r w:rsidR="00E161C3" w:rsidDel="002F3DDE">
          <w:delText xml:space="preserve"> </w:delText>
        </w:r>
        <w:r w:rsidR="00E161C3" w:rsidRPr="00E161C3" w:rsidDel="002F3DDE">
          <w:delText>ist oben die Auslegung Kühlleistung und darunter der Heizleistung dargestellt.</w:delText>
        </w:r>
        <w:commentRangeEnd w:id="3868"/>
        <w:r w:rsidR="00E161C3" w:rsidDel="002F3DDE">
          <w:rPr>
            <w:rStyle w:val="Kommentarzeichen"/>
          </w:rPr>
          <w:commentReference w:id="3868"/>
        </w:r>
      </w:del>
    </w:p>
    <w:p w14:paraId="0BD74CA8" w14:textId="7A6F3459" w:rsidR="00E161C3" w:rsidRPr="00E81B1B" w:rsidDel="00352C6E" w:rsidRDefault="007B714A" w:rsidP="00E161C3">
      <w:pPr>
        <w:pStyle w:val="Kommentartext"/>
        <w:rPr>
          <w:del w:id="3870" w:author="Florian Meyer" w:date="2022-03-16T08:13:00Z"/>
        </w:rPr>
      </w:pPr>
      <w:commentRangeStart w:id="3871"/>
      <w:commentRangeEnd w:id="3871"/>
      <w:r>
        <w:rPr>
          <w:rStyle w:val="Kommentarzeichen"/>
        </w:rPr>
        <w:commentReference w:id="3871"/>
      </w:r>
    </w:p>
    <w:p w14:paraId="5DA47D54" w14:textId="07660AB9" w:rsidR="00E161C3" w:rsidRDefault="00E161C3">
      <w:pPr>
        <w:pStyle w:val="Kommentartext"/>
        <w:pPrChange w:id="3872" w:author="Florian Meyer" w:date="2022-03-16T08:13:00Z">
          <w:pPr>
            <w:keepNext/>
          </w:pPr>
        </w:pPrChange>
      </w:pPr>
      <w:commentRangeStart w:id="3873"/>
      <w:commentRangeStart w:id="3874"/>
      <w:commentRangeStart w:id="3875"/>
      <w:commentRangeStart w:id="3876"/>
      <w:commentRangeStart w:id="3877"/>
      <w:del w:id="3878" w:author="Florian Meyer" w:date="2022-03-16T08:11:00Z">
        <w:r w:rsidRPr="00E81B1B" w:rsidDel="00CB0524">
          <w:rPr>
            <w:noProof/>
            <w:lang w:eastAsia="de-DE"/>
          </w:rPr>
          <w:lastRenderedPageBreak/>
          <w:drawing>
            <wp:inline distT="0" distB="0" distL="0" distR="0" wp14:anchorId="0BDF83F8" wp14:editId="70B602B1">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3">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3873"/>
      <w:commentRangeEnd w:id="3874"/>
      <w:r w:rsidR="00157649">
        <w:rPr>
          <w:rStyle w:val="Kommentarzeichen"/>
        </w:rPr>
        <w:commentReference w:id="3873"/>
      </w:r>
    </w:p>
    <w:p w14:paraId="0A68F77B" w14:textId="5C1BDE62" w:rsidR="00E161C3" w:rsidRPr="0068767B" w:rsidRDefault="00E161C3" w:rsidP="00E161C3">
      <w:pPr>
        <w:pStyle w:val="Beschriftung"/>
        <w:jc w:val="both"/>
      </w:pPr>
      <w:bookmarkStart w:id="3879" w:name="_Ref93048856"/>
      <w:r w:rsidRPr="0068767B">
        <w:t xml:space="preserve">Abbildung </w:t>
      </w:r>
      <w:r w:rsidR="0087482F" w:rsidRPr="004A3313">
        <w:fldChar w:fldCharType="begin"/>
      </w:r>
      <w:r w:rsidR="0087482F" w:rsidRPr="0068767B">
        <w:instrText xml:space="preserve"> SEQ Abbildung \* ARABIC </w:instrText>
      </w:r>
      <w:r w:rsidR="0087482F" w:rsidRPr="004A3313">
        <w:rPr>
          <w:rPrChange w:id="3880" w:author="Florian Meyer" w:date="2022-03-16T08:14:00Z">
            <w:rPr>
              <w:noProof/>
            </w:rPr>
          </w:rPrChange>
        </w:rPr>
        <w:fldChar w:fldCharType="separate"/>
      </w:r>
      <w:ins w:id="3881" w:author="Carsten Hein" w:date="2022-04-19T11:00:00Z">
        <w:r w:rsidR="00A2726B">
          <w:rPr>
            <w:noProof/>
          </w:rPr>
          <w:t>76</w:t>
        </w:r>
      </w:ins>
      <w:del w:id="3882" w:author="Carsten Hein" w:date="2022-04-19T11:00:00Z">
        <w:r w:rsidR="000D73A7" w:rsidRPr="0068767B" w:rsidDel="00A2726B">
          <w:rPr>
            <w:noProof/>
          </w:rPr>
          <w:delText>73</w:delText>
        </w:r>
      </w:del>
      <w:r w:rsidR="0087482F" w:rsidRPr="004A3313">
        <w:rPr>
          <w:noProof/>
        </w:rPr>
        <w:fldChar w:fldCharType="end"/>
      </w:r>
      <w:r w:rsidRPr="0068767B">
        <w:t xml:space="preserve"> </w:t>
      </w:r>
      <w:del w:id="3883" w:author="Florian Meyer" w:date="2022-03-16T08:14:00Z">
        <w:r w:rsidRPr="0068767B" w:rsidDel="00352C6E">
          <w:delText xml:space="preserve"> Auslegung der Heiz-/Kühldecke</w:delText>
        </w:r>
      </w:del>
      <w:bookmarkEnd w:id="3879"/>
      <w:ins w:id="3884" w:author="Florian Meyer" w:date="2022-03-16T08:14:00Z">
        <w:r w:rsidR="00352C6E" w:rsidRPr="0068767B">
          <w:rPr>
            <w:rPrChange w:id="3885" w:author="Florian Meyer" w:date="2022-03-16T08:14:00Z">
              <w:rPr>
                <w:highlight w:val="yellow"/>
              </w:rPr>
            </w:rPrChange>
          </w:rPr>
          <w:t xml:space="preserve">Ermittlung der maximal </w:t>
        </w:r>
        <w:r w:rsidR="0068767B" w:rsidRPr="0068767B">
          <w:rPr>
            <w:rPrChange w:id="3886" w:author="Florian Meyer" w:date="2022-03-16T08:14:00Z">
              <w:rPr>
                <w:highlight w:val="yellow"/>
              </w:rPr>
            </w:rPrChange>
          </w:rPr>
          <w:t>möglichen Heiz- und Kühlleistung der Heiz- und Kühldecke</w:t>
        </w:r>
      </w:ins>
    </w:p>
    <w:p w14:paraId="77EAD5BD" w14:textId="77777777" w:rsidR="00E161C3" w:rsidRDefault="00E161C3" w:rsidP="00E161C3">
      <w:pPr>
        <w:rPr>
          <w:ins w:id="3887" w:author="Florian Meyer" w:date="2022-03-16T08:44:00Z"/>
        </w:rPr>
      </w:pPr>
      <w:r>
        <w:rPr>
          <w:rStyle w:val="Kommentarzeichen"/>
        </w:rPr>
        <w:commentReference w:id="3874"/>
      </w:r>
      <w:commentRangeEnd w:id="3875"/>
      <w:r>
        <w:rPr>
          <w:rStyle w:val="Kommentarzeichen"/>
        </w:rPr>
        <w:commentReference w:id="3875"/>
      </w:r>
      <w:commentRangeEnd w:id="3876"/>
      <w:r>
        <w:rPr>
          <w:rStyle w:val="Kommentarzeichen"/>
        </w:rPr>
        <w:commentReference w:id="3876"/>
      </w:r>
      <w:commentRangeEnd w:id="3877"/>
      <w:r w:rsidR="00157649">
        <w:rPr>
          <w:rStyle w:val="Kommentarzeichen"/>
        </w:rPr>
        <w:commentReference w:id="3877"/>
      </w:r>
    </w:p>
    <w:p w14:paraId="5B71F5B1" w14:textId="71F83F54" w:rsidR="00432E15" w:rsidRDefault="00432E15" w:rsidP="00E161C3">
      <w:pPr>
        <w:rPr>
          <w:ins w:id="3888" w:author="Florian Meyer" w:date="2022-03-16T08:14:00Z"/>
        </w:rPr>
      </w:pPr>
      <w:ins w:id="3889" w:author="Florian Meyer" w:date="2022-03-16T08:44:00Z">
        <w:r>
          <w:lastRenderedPageBreak/>
          <w:t xml:space="preserve">Die inneren Lasten </w:t>
        </w:r>
        <w:r w:rsidR="00F144CA">
          <w:t>wurden</w:t>
        </w:r>
        <w:r>
          <w:t xml:space="preserve"> anhand der zu erwartenden Belegung und Arbeitsplatzausst</w:t>
        </w:r>
      </w:ins>
      <w:ins w:id="3890" w:author="Florian Meyer" w:date="2022-03-16T08:45:00Z">
        <w:r w:rsidR="00102B52">
          <w:t>att</w:t>
        </w:r>
      </w:ins>
      <w:ins w:id="3891" w:author="Florian Meyer" w:date="2022-03-16T08:44:00Z">
        <w:r>
          <w:t xml:space="preserve">ung </w:t>
        </w:r>
        <w:r w:rsidR="00F144CA">
          <w:t xml:space="preserve">ermittelt und in der folgenden Tabelle </w:t>
        </w:r>
      </w:ins>
      <w:ins w:id="3892" w:author="Florian Meyer" w:date="2022-03-16T08:45:00Z">
        <w:r w:rsidR="00F144CA">
          <w:t>gezeigt:</w:t>
        </w:r>
      </w:ins>
    </w:p>
    <w:p w14:paraId="23742CAF" w14:textId="6FB3624C" w:rsidR="0068767B" w:rsidRPr="00E81B1B" w:rsidRDefault="00013B97" w:rsidP="00E161C3">
      <w:ins w:id="3893" w:author="Florian Meyer" w:date="2022-03-16T08:46:00Z">
        <w:r w:rsidRPr="00013B97">
          <w:rPr>
            <w:noProof/>
          </w:rPr>
          <w:drawing>
            <wp:inline distT="0" distB="0" distL="0" distR="0" wp14:anchorId="4FCEEBE7" wp14:editId="02472453">
              <wp:extent cx="5759450" cy="4123055"/>
              <wp:effectExtent l="0" t="0" r="0" b="0"/>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759450" cy="4123055"/>
                      </a:xfrm>
                      <a:prstGeom prst="rect">
                        <a:avLst/>
                      </a:prstGeom>
                    </pic:spPr>
                  </pic:pic>
                </a:graphicData>
              </a:graphic>
            </wp:inline>
          </w:drawing>
        </w:r>
      </w:ins>
    </w:p>
    <w:p w14:paraId="0716AC60" w14:textId="3FA61F22" w:rsidR="00E161C3" w:rsidRPr="004A3313" w:rsidDel="00013B97" w:rsidRDefault="00E161C3" w:rsidP="00E161C3">
      <w:pPr>
        <w:keepNext/>
        <w:rPr>
          <w:del w:id="3894" w:author="Florian Meyer" w:date="2022-03-16T08:46:00Z"/>
        </w:rPr>
      </w:pPr>
      <w:del w:id="3895" w:author="Florian Meyer" w:date="2022-03-16T08:11:00Z">
        <w:r w:rsidRPr="004A3313" w:rsidDel="00CB0524">
          <w:rPr>
            <w:noProof/>
            <w:lang w:eastAsia="de-DE"/>
          </w:rPr>
          <w:lastRenderedPageBreak/>
          <w:drawing>
            <wp:inline distT="0" distB="0" distL="0" distR="0" wp14:anchorId="75C17C87" wp14:editId="353E2A1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del>
    </w:p>
    <w:p w14:paraId="505FCC61" w14:textId="665810D6" w:rsidR="007B714A" w:rsidRPr="004A3313" w:rsidRDefault="000D73A7" w:rsidP="006E055C">
      <w:pPr>
        <w:pStyle w:val="Beschriftung"/>
        <w:rPr>
          <w:ins w:id="3896" w:author="Florian Meyer" w:date="2022-03-16T08:47:00Z"/>
          <w:rPrChange w:id="3897" w:author="Carsten Hein" w:date="2022-03-20T16:40:00Z">
            <w:rPr>
              <w:ins w:id="3898" w:author="Florian Meyer" w:date="2022-03-16T08:47:00Z"/>
              <w:highlight w:val="yellow"/>
            </w:rPr>
          </w:rPrChange>
        </w:rPr>
      </w:pPr>
      <w:bookmarkStart w:id="3899" w:name="_Ref93839702"/>
      <w:commentRangeStart w:id="3900"/>
      <w:r w:rsidRPr="004A3313">
        <w:t xml:space="preserve">Abbildung </w:t>
      </w:r>
      <w:fldSimple w:instr=" SEQ Abbildung \* ARABIC ">
        <w:ins w:id="3901" w:author="Carsten Hein" w:date="2022-04-19T11:00:00Z">
          <w:r w:rsidR="00A2726B">
            <w:rPr>
              <w:noProof/>
            </w:rPr>
            <w:t>77</w:t>
          </w:r>
        </w:ins>
        <w:del w:id="3902" w:author="Carsten Hein" w:date="2022-04-19T11:00:00Z">
          <w:r w:rsidRPr="004A3313" w:rsidDel="00A2726B">
            <w:rPr>
              <w:noProof/>
            </w:rPr>
            <w:delText>74</w:delText>
          </w:r>
        </w:del>
      </w:fldSimple>
      <w:r w:rsidRPr="004A3313">
        <w:t xml:space="preserve"> </w:t>
      </w:r>
      <w:bookmarkEnd w:id="3899"/>
      <w:del w:id="3903" w:author="Florian Meyer" w:date="2022-03-16T08:45:00Z">
        <w:r w:rsidRPr="004A3313" w:rsidDel="00102B52">
          <w:delText>For</w:delText>
        </w:r>
        <w:r w:rsidR="006E055C" w:rsidRPr="004A3313" w:rsidDel="00102B52">
          <w:delText>t</w:delText>
        </w:r>
        <w:r w:rsidRPr="004A3313" w:rsidDel="00102B52">
          <w:delText xml:space="preserve">setzung der </w:delText>
        </w:r>
        <w:r w:rsidRPr="004A3313" w:rsidDel="00102B52">
          <w:rPr>
            <w:rPrChange w:id="3904" w:author="Carsten Hein" w:date="2022-03-20T16:40:00Z">
              <w:rPr>
                <w:highlight w:val="yellow"/>
              </w:rPr>
            </w:rPrChange>
          </w:rPr>
          <w:fldChar w:fldCharType="begin"/>
        </w:r>
        <w:r w:rsidRPr="004A3313" w:rsidDel="00102B52">
          <w:rPr>
            <w:rPrChange w:id="3905" w:author="Carsten Hein" w:date="2022-03-20T16:40:00Z">
              <w:rPr>
                <w:highlight w:val="yellow"/>
              </w:rPr>
            </w:rPrChange>
          </w:rPr>
          <w:delInstrText xml:space="preserve"> REF _Ref93048687 \h  \* MERGEFORMAT </w:delInstrText>
        </w:r>
        <w:r w:rsidRPr="004A3313" w:rsidDel="00102B52">
          <w:rPr>
            <w:rPrChange w:id="3906" w:author="Carsten Hein" w:date="2022-03-20T16:40:00Z">
              <w:rPr/>
            </w:rPrChange>
          </w:rPr>
        </w:r>
        <w:r w:rsidRPr="004A3313" w:rsidDel="00102B52">
          <w:rPr>
            <w:rPrChange w:id="3907" w:author="Carsten Hein" w:date="2022-03-20T16:40:00Z">
              <w:rPr>
                <w:highlight w:val="yellow"/>
              </w:rPr>
            </w:rPrChange>
          </w:rPr>
          <w:fldChar w:fldCharType="separate"/>
        </w:r>
        <w:r w:rsidRPr="004A3313" w:rsidDel="00102B52">
          <w:rPr>
            <w:rPrChange w:id="3908" w:author="Carsten Hein" w:date="2022-03-20T16:40:00Z">
              <w:rPr>
                <w:highlight w:val="yellow"/>
              </w:rPr>
            </w:rPrChange>
          </w:rPr>
          <w:fldChar w:fldCharType="begin"/>
        </w:r>
        <w:r w:rsidRPr="004A3313" w:rsidDel="00102B52">
          <w:rPr>
            <w:rPrChange w:id="3909" w:author="Carsten Hein" w:date="2022-03-20T16:40:00Z">
              <w:rPr>
                <w:highlight w:val="yellow"/>
              </w:rPr>
            </w:rPrChange>
          </w:rPr>
          <w:delInstrText xml:space="preserve"> REF _Ref93839702 \h </w:delInstrText>
        </w:r>
        <w:r w:rsidR="006E055C" w:rsidRPr="004A3313" w:rsidDel="00102B52">
          <w:rPr>
            <w:rPrChange w:id="3910" w:author="Carsten Hein" w:date="2022-03-20T16:40:00Z">
              <w:rPr>
                <w:highlight w:val="yellow"/>
              </w:rPr>
            </w:rPrChange>
          </w:rPr>
          <w:delInstrText xml:space="preserve"> \* MERGEFORMAT </w:delInstrText>
        </w:r>
        <w:r w:rsidRPr="004A3313" w:rsidDel="00102B52">
          <w:rPr>
            <w:rPrChange w:id="3911" w:author="Carsten Hein" w:date="2022-03-20T16:40:00Z">
              <w:rPr/>
            </w:rPrChange>
          </w:rPr>
        </w:r>
        <w:r w:rsidRPr="004A3313" w:rsidDel="00102B52">
          <w:rPr>
            <w:rPrChange w:id="3912" w:author="Carsten Hein" w:date="2022-03-20T16:40:00Z">
              <w:rPr>
                <w:highlight w:val="yellow"/>
              </w:rPr>
            </w:rPrChange>
          </w:rPr>
          <w:fldChar w:fldCharType="separate"/>
        </w:r>
        <w:r w:rsidRPr="004A3313" w:rsidDel="00102B52">
          <w:delText>Abbildung 74 Auszug der Auslegung Deckensegel</w:delText>
        </w:r>
        <w:r w:rsidRPr="004A3313" w:rsidDel="00102B52">
          <w:rPr>
            <w:rPrChange w:id="3913" w:author="Carsten Hein" w:date="2022-03-20T16:40:00Z">
              <w:rPr>
                <w:highlight w:val="yellow"/>
              </w:rPr>
            </w:rPrChange>
          </w:rPr>
          <w:fldChar w:fldCharType="end"/>
        </w:r>
        <w:r w:rsidRPr="004A3313" w:rsidDel="00102B52">
          <w:rPr>
            <w:rPrChange w:id="3914" w:author="Carsten Hein" w:date="2022-03-20T16:40:00Z">
              <w:rPr>
                <w:highlight w:val="yellow"/>
              </w:rPr>
            </w:rPrChange>
          </w:rPr>
          <w:fldChar w:fldCharType="end"/>
        </w:r>
      </w:del>
      <w:ins w:id="3915" w:author="Florian Meyer" w:date="2022-03-16T08:45:00Z">
        <w:r w:rsidR="00102B52" w:rsidRPr="004A3313">
          <w:rPr>
            <w:rPrChange w:id="3916" w:author="Carsten Hein" w:date="2022-03-20T16:40:00Z">
              <w:rPr>
                <w:highlight w:val="yellow"/>
              </w:rPr>
            </w:rPrChange>
          </w:rPr>
          <w:t>Angenommene innere Lasten</w:t>
        </w:r>
      </w:ins>
    </w:p>
    <w:p w14:paraId="3163C51E" w14:textId="77777777" w:rsidR="00752A4D" w:rsidRPr="004A3313" w:rsidRDefault="00752A4D" w:rsidP="00752A4D">
      <w:pPr>
        <w:rPr>
          <w:ins w:id="3917" w:author="Florian Meyer" w:date="2022-03-16T08:47:00Z"/>
          <w:rPrChange w:id="3918" w:author="Carsten Hein" w:date="2022-03-20T16:40:00Z">
            <w:rPr>
              <w:ins w:id="3919" w:author="Florian Meyer" w:date="2022-03-16T08:47:00Z"/>
              <w:highlight w:val="yellow"/>
            </w:rPr>
          </w:rPrChange>
        </w:rPr>
      </w:pPr>
    </w:p>
    <w:p w14:paraId="70EB401B" w14:textId="77777777" w:rsidR="003164A5" w:rsidRDefault="003164A5">
      <w:pPr>
        <w:spacing w:before="0" w:after="160" w:line="259" w:lineRule="auto"/>
        <w:jc w:val="left"/>
        <w:rPr>
          <w:ins w:id="3920" w:author="Carsten Hein" w:date="2022-04-20T14:20:00Z"/>
        </w:rPr>
      </w:pPr>
      <w:ins w:id="3921" w:author="Carsten Hein" w:date="2022-04-20T14:20:00Z">
        <w:r>
          <w:br w:type="page"/>
        </w:r>
      </w:ins>
    </w:p>
    <w:p w14:paraId="1C7D9CB0" w14:textId="0715F882" w:rsidR="00752A4D" w:rsidRPr="004A3313" w:rsidRDefault="00752A4D" w:rsidP="00752A4D">
      <w:pPr>
        <w:rPr>
          <w:ins w:id="3922" w:author="Florian Meyer" w:date="2022-03-16T08:49:00Z"/>
          <w:rPrChange w:id="3923" w:author="Carsten Hein" w:date="2022-03-20T16:40:00Z">
            <w:rPr>
              <w:ins w:id="3924" w:author="Florian Meyer" w:date="2022-03-16T08:49:00Z"/>
              <w:highlight w:val="yellow"/>
            </w:rPr>
          </w:rPrChange>
        </w:rPr>
      </w:pPr>
      <w:ins w:id="3925" w:author="Florian Meyer" w:date="2022-03-16T08:47:00Z">
        <w:r w:rsidRPr="004A3313">
          <w:rPr>
            <w:rPrChange w:id="3926" w:author="Carsten Hein" w:date="2022-03-20T16:40:00Z">
              <w:rPr>
                <w:highlight w:val="yellow"/>
              </w:rPr>
            </w:rPrChange>
          </w:rPr>
          <w:lastRenderedPageBreak/>
          <w:t xml:space="preserve">Aus den oben beschriebenen Eingangsparametern ergeben sich folgende Ergebnisse </w:t>
        </w:r>
        <w:r w:rsidR="000322C1" w:rsidRPr="004A3313">
          <w:rPr>
            <w:rPrChange w:id="3927" w:author="Carsten Hein" w:date="2022-03-20T16:40:00Z">
              <w:rPr>
                <w:highlight w:val="yellow"/>
              </w:rPr>
            </w:rPrChange>
          </w:rPr>
          <w:t xml:space="preserve">zu den Heiz- und Kühldecken. </w:t>
        </w:r>
      </w:ins>
    </w:p>
    <w:p w14:paraId="05C7892B" w14:textId="08D69228" w:rsidR="001E4D80" w:rsidRDefault="00C10EDF" w:rsidP="00752A4D">
      <w:pPr>
        <w:rPr>
          <w:ins w:id="3928" w:author="Florian Meyer" w:date="2022-03-16T08:49:00Z"/>
          <w:highlight w:val="yellow"/>
        </w:rPr>
      </w:pPr>
      <w:ins w:id="3929" w:author="Florian Meyer" w:date="2022-03-16T08:49:00Z">
        <w:r w:rsidRPr="00C10EDF">
          <w:rPr>
            <w:noProof/>
          </w:rPr>
          <w:drawing>
            <wp:inline distT="0" distB="0" distL="0" distR="0" wp14:anchorId="2AB1BFAE" wp14:editId="741CE11F">
              <wp:extent cx="5759450" cy="3726815"/>
              <wp:effectExtent l="0" t="0" r="0" b="6985"/>
              <wp:docPr id="1672357384" name="Grafik 1672357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59450" cy="3726815"/>
                      </a:xfrm>
                      <a:prstGeom prst="rect">
                        <a:avLst/>
                      </a:prstGeom>
                    </pic:spPr>
                  </pic:pic>
                </a:graphicData>
              </a:graphic>
            </wp:inline>
          </w:drawing>
        </w:r>
      </w:ins>
    </w:p>
    <w:p w14:paraId="2827951A" w14:textId="719D24FC" w:rsidR="00C10EDF" w:rsidRPr="006D3D94" w:rsidRDefault="00C10EDF" w:rsidP="00C10EDF">
      <w:pPr>
        <w:pStyle w:val="Beschriftung"/>
        <w:rPr>
          <w:ins w:id="3930" w:author="Florian Meyer" w:date="2022-03-16T08:49:00Z"/>
          <w:rPrChange w:id="3931" w:author="Florian Meyer" w:date="2022-03-16T08:53:00Z">
            <w:rPr>
              <w:ins w:id="3932" w:author="Florian Meyer" w:date="2022-03-16T08:49:00Z"/>
              <w:highlight w:val="yellow"/>
            </w:rPr>
          </w:rPrChange>
        </w:rPr>
      </w:pPr>
      <w:ins w:id="3933" w:author="Florian Meyer" w:date="2022-03-16T08:49:00Z">
        <w:r w:rsidRPr="006D3D94">
          <w:rPr>
            <w:rPrChange w:id="3934" w:author="Florian Meyer" w:date="2022-03-16T08:53:00Z">
              <w:rPr>
                <w:highlight w:val="yellow"/>
              </w:rPr>
            </w:rPrChange>
          </w:rPr>
          <w:t xml:space="preserve">Abbildung </w:t>
        </w:r>
        <w:r w:rsidRPr="006D3D94">
          <w:rPr>
            <w:rPrChange w:id="3935" w:author="Florian Meyer" w:date="2022-03-16T08:53:00Z">
              <w:rPr>
                <w:highlight w:val="yellow"/>
              </w:rPr>
            </w:rPrChange>
          </w:rPr>
          <w:fldChar w:fldCharType="begin"/>
        </w:r>
        <w:r w:rsidRPr="006D3D94">
          <w:rPr>
            <w:rPrChange w:id="3936" w:author="Florian Meyer" w:date="2022-03-16T08:53:00Z">
              <w:rPr>
                <w:highlight w:val="yellow"/>
              </w:rPr>
            </w:rPrChange>
          </w:rPr>
          <w:instrText xml:space="preserve"> SEQ Abbildung \* ARABIC </w:instrText>
        </w:r>
        <w:r w:rsidRPr="006D3D94">
          <w:rPr>
            <w:rPrChange w:id="3937" w:author="Florian Meyer" w:date="2022-03-16T08:53:00Z">
              <w:rPr>
                <w:highlight w:val="yellow"/>
              </w:rPr>
            </w:rPrChange>
          </w:rPr>
          <w:fldChar w:fldCharType="separate"/>
        </w:r>
      </w:ins>
      <w:ins w:id="3938" w:author="Carsten Hein" w:date="2022-04-19T11:00:00Z">
        <w:r w:rsidR="00A2726B">
          <w:rPr>
            <w:noProof/>
          </w:rPr>
          <w:t>78</w:t>
        </w:r>
      </w:ins>
      <w:ins w:id="3939" w:author="Florian Meyer" w:date="2022-03-16T08:49:00Z">
        <w:del w:id="3940" w:author="Carsten Hein" w:date="2022-04-19T11:00:00Z">
          <w:r w:rsidRPr="006D3D94" w:rsidDel="00A2726B">
            <w:rPr>
              <w:noProof/>
              <w:rPrChange w:id="3941" w:author="Florian Meyer" w:date="2022-03-16T08:53:00Z">
                <w:rPr>
                  <w:highlight w:val="yellow"/>
                </w:rPr>
              </w:rPrChange>
            </w:rPr>
            <w:delText>74</w:delText>
          </w:r>
        </w:del>
        <w:r w:rsidRPr="006D3D94">
          <w:rPr>
            <w:rPrChange w:id="3942" w:author="Florian Meyer" w:date="2022-03-16T08:53:00Z">
              <w:rPr>
                <w:highlight w:val="yellow"/>
              </w:rPr>
            </w:rPrChange>
          </w:rPr>
          <w:fldChar w:fldCharType="end"/>
        </w:r>
        <w:r w:rsidRPr="006D3D94">
          <w:rPr>
            <w:rPrChange w:id="3943" w:author="Florian Meyer" w:date="2022-03-16T08:53:00Z">
              <w:rPr>
                <w:highlight w:val="yellow"/>
              </w:rPr>
            </w:rPrChange>
          </w:rPr>
          <w:t xml:space="preserve"> </w:t>
        </w:r>
      </w:ins>
      <w:ins w:id="3944" w:author="Florian Meyer" w:date="2022-03-16T08:50:00Z">
        <w:r w:rsidR="003B6685" w:rsidRPr="006D3D94">
          <w:rPr>
            <w:rPrChange w:id="3945" w:author="Florian Meyer" w:date="2022-03-16T08:53:00Z">
              <w:rPr>
                <w:highlight w:val="yellow"/>
              </w:rPr>
            </w:rPrChange>
          </w:rPr>
          <w:t xml:space="preserve">Ergebnisse Leistungen Heizen- und Kühlen im Raum </w:t>
        </w:r>
      </w:ins>
    </w:p>
    <w:p w14:paraId="20E2DCA8" w14:textId="0C6247EE" w:rsidR="001E4D80" w:rsidRPr="006D3D94" w:rsidRDefault="00F22DFD" w:rsidP="00752A4D">
      <w:pPr>
        <w:rPr>
          <w:ins w:id="3946" w:author="Florian Meyer" w:date="2022-03-16T08:49:00Z"/>
          <w:rPrChange w:id="3947" w:author="Florian Meyer" w:date="2022-03-16T08:53:00Z">
            <w:rPr>
              <w:ins w:id="3948" w:author="Florian Meyer" w:date="2022-03-16T08:49:00Z"/>
              <w:highlight w:val="yellow"/>
            </w:rPr>
          </w:rPrChange>
        </w:rPr>
      </w:pPr>
      <w:ins w:id="3949" w:author="Florian Meyer" w:date="2022-03-16T08:51:00Z">
        <w:r w:rsidRPr="006D3D94">
          <w:rPr>
            <w:rPrChange w:id="3950" w:author="Florian Meyer" w:date="2022-03-16T08:53:00Z">
              <w:rPr>
                <w:highlight w:val="yellow"/>
              </w:rPr>
            </w:rPrChange>
          </w:rPr>
          <w:t>In</w:t>
        </w:r>
      </w:ins>
      <w:ins w:id="3951" w:author="Florian Meyer" w:date="2022-03-16T08:50:00Z">
        <w:r w:rsidR="003B6685" w:rsidRPr="006D3D94">
          <w:rPr>
            <w:rPrChange w:id="3952" w:author="Florian Meyer" w:date="2022-03-16T08:53:00Z">
              <w:rPr>
                <w:highlight w:val="yellow"/>
              </w:rPr>
            </w:rPrChange>
          </w:rPr>
          <w:t xml:space="preserve"> der </w:t>
        </w:r>
        <w:r w:rsidR="0034196B" w:rsidRPr="006D3D94">
          <w:rPr>
            <w:rPrChange w:id="3953" w:author="Florian Meyer" w:date="2022-03-16T08:53:00Z">
              <w:rPr>
                <w:highlight w:val="yellow"/>
              </w:rPr>
            </w:rPrChange>
          </w:rPr>
          <w:t xml:space="preserve">Tabelle </w:t>
        </w:r>
      </w:ins>
      <w:ins w:id="3954" w:author="Florian Meyer" w:date="2022-03-16T08:51:00Z">
        <w:r w:rsidR="0034196B" w:rsidRPr="006D3D94">
          <w:rPr>
            <w:rPrChange w:id="3955" w:author="Florian Meyer" w:date="2022-03-16T08:53:00Z">
              <w:rPr>
                <w:highlight w:val="yellow"/>
              </w:rPr>
            </w:rPrChange>
          </w:rPr>
          <w:t>„</w:t>
        </w:r>
      </w:ins>
      <w:ins w:id="3956" w:author="Florian Meyer" w:date="2022-03-16T08:50:00Z">
        <w:r w:rsidR="0034196B" w:rsidRPr="006D3D94">
          <w:rPr>
            <w:rPrChange w:id="3957" w:author="Florian Meyer" w:date="2022-03-16T08:53:00Z">
              <w:rPr>
                <w:highlight w:val="yellow"/>
              </w:rPr>
            </w:rPrChange>
          </w:rPr>
          <w:t>Ergebnisse Leistungen Heizen- und Kühlen im Raum</w:t>
        </w:r>
      </w:ins>
      <w:ins w:id="3958" w:author="Florian Meyer" w:date="2022-03-16T08:51:00Z">
        <w:r w:rsidR="0034196B" w:rsidRPr="006D3D94">
          <w:rPr>
            <w:rPrChange w:id="3959" w:author="Florian Meyer" w:date="2022-03-16T08:53:00Z">
              <w:rPr>
                <w:highlight w:val="yellow"/>
              </w:rPr>
            </w:rPrChange>
          </w:rPr>
          <w:t xml:space="preserve">“ </w:t>
        </w:r>
        <w:r w:rsidRPr="006D3D94">
          <w:rPr>
            <w:rPrChange w:id="3960" w:author="Florian Meyer" w:date="2022-03-16T08:53:00Z">
              <w:rPr>
                <w:highlight w:val="yellow"/>
              </w:rPr>
            </w:rPrChange>
          </w:rPr>
          <w:t xml:space="preserve">wurde ermittelt, welche Heiz- und Kühlleistungen nach Abzug der inneren Lasten </w:t>
        </w:r>
        <w:r w:rsidR="00A63FF0" w:rsidRPr="006D3D94">
          <w:rPr>
            <w:rPrChange w:id="3961" w:author="Florian Meyer" w:date="2022-03-16T08:53:00Z">
              <w:rPr>
                <w:highlight w:val="yellow"/>
              </w:rPr>
            </w:rPrChange>
          </w:rPr>
          <w:t xml:space="preserve">für die Lasten der Fassade übrigbleiben. Die </w:t>
        </w:r>
      </w:ins>
      <w:ins w:id="3962" w:author="Florian Meyer" w:date="2022-03-16T08:52:00Z">
        <w:r w:rsidR="00A63FF0" w:rsidRPr="006D3D94">
          <w:rPr>
            <w:rPrChange w:id="3963" w:author="Florian Meyer" w:date="2022-03-16T08:53:00Z">
              <w:rPr>
                <w:highlight w:val="yellow"/>
              </w:rPr>
            </w:rPrChange>
          </w:rPr>
          <w:t xml:space="preserve">Leistungen erscheinen </w:t>
        </w:r>
        <w:r w:rsidR="006D3D94" w:rsidRPr="006D3D94">
          <w:rPr>
            <w:rPrChange w:id="3964" w:author="Florian Meyer" w:date="2022-03-16T08:53:00Z">
              <w:rPr>
                <w:highlight w:val="yellow"/>
              </w:rPr>
            </w:rPrChange>
          </w:rPr>
          <w:t>erst einmal</w:t>
        </w:r>
        <w:r w:rsidR="00A63FF0" w:rsidRPr="006D3D94">
          <w:rPr>
            <w:rPrChange w:id="3965" w:author="Florian Meyer" w:date="2022-03-16T08:53:00Z">
              <w:rPr>
                <w:highlight w:val="yellow"/>
              </w:rPr>
            </w:rPrChange>
          </w:rPr>
          <w:t xml:space="preserve"> auskömmlich</w:t>
        </w:r>
      </w:ins>
      <w:ins w:id="3966" w:author="Florian Meyer" w:date="2022-03-16T08:53:00Z">
        <w:r w:rsidR="00E24BC2">
          <w:t xml:space="preserve"> -</w:t>
        </w:r>
      </w:ins>
      <w:ins w:id="3967" w:author="Florian Meyer" w:date="2022-03-16T08:52:00Z">
        <w:r w:rsidR="00A63FF0" w:rsidRPr="006D3D94">
          <w:rPr>
            <w:rPrChange w:id="3968" w:author="Florian Meyer" w:date="2022-03-16T08:53:00Z">
              <w:rPr>
                <w:highlight w:val="yellow"/>
              </w:rPr>
            </w:rPrChange>
          </w:rPr>
          <w:t xml:space="preserve"> geht man von einer Fassade </w:t>
        </w:r>
        <w:r w:rsidR="006D3D94" w:rsidRPr="006D3D94">
          <w:rPr>
            <w:rPrChange w:id="3969" w:author="Florian Meyer" w:date="2022-03-16T08:53:00Z">
              <w:rPr>
                <w:highlight w:val="yellow"/>
              </w:rPr>
            </w:rPrChange>
          </w:rPr>
          <w:t xml:space="preserve">nach Stand der Technik aus und die </w:t>
        </w:r>
      </w:ins>
      <w:ins w:id="3970" w:author="Florian Meyer" w:date="2022-03-16T08:53:00Z">
        <w:r w:rsidR="006D3D94" w:rsidRPr="006D3D94">
          <w:rPr>
            <w:rPrChange w:id="3971" w:author="Florian Meyer" w:date="2022-03-16T08:53:00Z">
              <w:rPr>
                <w:highlight w:val="yellow"/>
              </w:rPr>
            </w:rPrChange>
          </w:rPr>
          <w:t>entsprechenden Normen und Verordnungen einhält.</w:t>
        </w:r>
      </w:ins>
    </w:p>
    <w:p w14:paraId="366E2F62" w14:textId="77777777" w:rsidR="001E4D80" w:rsidRDefault="001E4D80" w:rsidP="00752A4D">
      <w:pPr>
        <w:rPr>
          <w:ins w:id="3972" w:author="Florian Meyer" w:date="2022-03-16T08:49:00Z"/>
          <w:highlight w:val="yellow"/>
        </w:rPr>
      </w:pPr>
      <w:bookmarkStart w:id="3973" w:name="QuickMark"/>
      <w:bookmarkEnd w:id="3973"/>
    </w:p>
    <w:p w14:paraId="10B1B06A" w14:textId="77777777" w:rsidR="001E4D80" w:rsidRDefault="001E4D80" w:rsidP="00752A4D">
      <w:pPr>
        <w:rPr>
          <w:ins w:id="3974" w:author="Florian Meyer" w:date="2022-03-16T08:49:00Z"/>
          <w:highlight w:val="yellow"/>
        </w:rPr>
      </w:pPr>
    </w:p>
    <w:p w14:paraId="3438561D" w14:textId="77777777" w:rsidR="001E4D80" w:rsidRPr="00752A4D" w:rsidRDefault="001E4D80">
      <w:pPr>
        <w:rPr>
          <w:highlight w:val="yellow"/>
          <w:rPrChange w:id="3975" w:author="Florian Meyer" w:date="2022-03-16T08:47:00Z">
            <w:rPr/>
          </w:rPrChange>
        </w:rPr>
        <w:pPrChange w:id="3976" w:author="Florian Meyer" w:date="2022-03-16T08:47:00Z">
          <w:pPr>
            <w:pStyle w:val="Beschriftung"/>
          </w:pPr>
        </w:pPrChange>
      </w:pPr>
    </w:p>
    <w:p w14:paraId="4A641869" w14:textId="5C92D1EF" w:rsidR="000D73A7" w:rsidRDefault="000D73A7" w:rsidP="007B714A">
      <w:r>
        <w:br w:type="page"/>
      </w:r>
      <w:commentRangeEnd w:id="3900"/>
      <w:r w:rsidR="00157649">
        <w:rPr>
          <w:rStyle w:val="Kommentarzeichen"/>
        </w:rPr>
        <w:commentReference w:id="3900"/>
      </w:r>
    </w:p>
    <w:p w14:paraId="10A70FFD" w14:textId="7627FDEF" w:rsidR="007B714A" w:rsidRPr="00E81B1B" w:rsidRDefault="007B714A" w:rsidP="000D73A7">
      <w:pPr>
        <w:pStyle w:val="berschrift2"/>
        <w:numPr>
          <w:ilvl w:val="1"/>
          <w:numId w:val="43"/>
        </w:numPr>
      </w:pPr>
      <w:bookmarkStart w:id="3977" w:name="_Toc101333856"/>
      <w:r>
        <w:lastRenderedPageBreak/>
        <w:t>Koordination mit den übrigen Gewerken</w:t>
      </w:r>
      <w:bookmarkEnd w:id="3977"/>
    </w:p>
    <w:p w14:paraId="13324C29" w14:textId="55B0A2A3" w:rsidR="000D73A7" w:rsidRDefault="000D73A7" w:rsidP="000D73A7">
      <w:pPr>
        <w:rPr>
          <w:ins w:id="3978" w:author="Carsten Hein" w:date="2022-04-20T14:21:00Z"/>
        </w:rPr>
      </w:pPr>
      <w:r w:rsidRPr="000D73A7">
        <w:t>Das TGA-Register ergänzt die modulare Konstruktion der HBV-Decke. Aus den übrigen Gewerken ergeben sich folgende zusätzliche Anforderungen.</w:t>
      </w:r>
    </w:p>
    <w:p w14:paraId="745C2326" w14:textId="77777777" w:rsidR="003164A5" w:rsidRPr="000D73A7" w:rsidRDefault="003164A5" w:rsidP="000D73A7"/>
    <w:p w14:paraId="0BA08F20" w14:textId="66815F5F" w:rsidR="000D73A7" w:rsidRPr="00571000" w:rsidRDefault="000D73A7">
      <w:pPr>
        <w:rPr>
          <w:highlight w:val="yellow"/>
          <w:rPrChange w:id="3979" w:author="Carsten Hein" w:date="2022-04-20T15:13:00Z">
            <w:rPr/>
          </w:rPrChange>
        </w:rPr>
        <w:pPrChange w:id="3980" w:author="Carsten Hein" w:date="2022-04-20T15:05:00Z">
          <w:pPr>
            <w:numPr>
              <w:numId w:val="17"/>
            </w:numPr>
            <w:ind w:left="720" w:hanging="360"/>
          </w:pPr>
        </w:pPrChange>
      </w:pPr>
      <w:r w:rsidRPr="00571000">
        <w:rPr>
          <w:highlight w:val="yellow"/>
          <w:rPrChange w:id="3981" w:author="Carsten Hein" w:date="2022-04-20T15:13:00Z">
            <w:rPr/>
          </w:rPrChange>
        </w:rPr>
        <w:t>Für den Brandschutz ist es erforderlich, die Konstruktionsdetails so auszulegen, dass eine „Luftumspülung“ der Heiz-/Kühldeckenelemente möglich ist</w:t>
      </w:r>
      <w:ins w:id="3982" w:author="Carsten Hein" w:date="2022-04-20T14:21:00Z">
        <w:r w:rsidR="00B94D61" w:rsidRPr="00571000">
          <w:rPr>
            <w:highlight w:val="yellow"/>
            <w:rPrChange w:id="3983" w:author="Carsten Hein" w:date="2022-04-20T15:13:00Z">
              <w:rPr/>
            </w:rPrChange>
          </w:rPr>
          <w:t xml:space="preserve"> und der Ho</w:t>
        </w:r>
      </w:ins>
      <w:ins w:id="3984" w:author="Carsten Hein" w:date="2022-04-20T14:22:00Z">
        <w:r w:rsidR="009143DD" w:rsidRPr="00571000">
          <w:rPr>
            <w:highlight w:val="yellow"/>
            <w:rPrChange w:id="3985" w:author="Carsten Hein" w:date="2022-04-20T15:13:00Z">
              <w:rPr/>
            </w:rPrChange>
          </w:rPr>
          <w:t>hl</w:t>
        </w:r>
      </w:ins>
      <w:ins w:id="3986" w:author="Carsten Hein" w:date="2022-04-20T14:21:00Z">
        <w:r w:rsidR="00B94D61" w:rsidRPr="00571000">
          <w:rPr>
            <w:highlight w:val="yellow"/>
            <w:rPrChange w:id="3987" w:author="Carsten Hein" w:date="2022-04-20T15:13:00Z">
              <w:rPr/>
            </w:rPrChange>
          </w:rPr>
          <w:t xml:space="preserve">raum über der </w:t>
        </w:r>
        <w:r w:rsidR="009143DD" w:rsidRPr="00571000">
          <w:rPr>
            <w:highlight w:val="yellow"/>
            <w:rPrChange w:id="3988" w:author="Carsten Hein" w:date="2022-04-20T15:13:00Z">
              <w:rPr/>
            </w:rPrChange>
          </w:rPr>
          <w:t>Heiz- und Kühldecke</w:t>
        </w:r>
      </w:ins>
      <w:ins w:id="3989" w:author="Carsten Hein" w:date="2022-04-20T14:22:00Z">
        <w:r w:rsidR="009143DD" w:rsidRPr="00571000">
          <w:rPr>
            <w:highlight w:val="yellow"/>
            <w:rPrChange w:id="3990" w:author="Carsten Hein" w:date="2022-04-20T15:13:00Z">
              <w:rPr/>
            </w:rPrChange>
          </w:rPr>
          <w:t xml:space="preserve"> eingesehen werden kann</w:t>
        </w:r>
      </w:ins>
      <w:r w:rsidRPr="00571000">
        <w:rPr>
          <w:highlight w:val="yellow"/>
          <w:rPrChange w:id="3991" w:author="Carsten Hein" w:date="2022-04-20T15:13:00Z">
            <w:rPr/>
          </w:rPrChange>
        </w:rPr>
        <w:t xml:space="preserve">. Die Abstände der Deckenelemente zu den Unterzügen und untereinander müssen groß genug gewählt werden, damit die Feuerwehr im Brandfall eine </w:t>
      </w:r>
      <w:commentRangeStart w:id="3992"/>
      <w:r w:rsidRPr="00571000">
        <w:rPr>
          <w:highlight w:val="yellow"/>
          <w:rPrChange w:id="3993" w:author="Carsten Hein" w:date="2022-04-20T15:13:00Z">
            <w:rPr/>
          </w:rPrChange>
        </w:rPr>
        <w:t>visuelle Kontrolle durchführen kann.</w:t>
      </w:r>
      <w:commentRangeEnd w:id="3992"/>
      <w:r w:rsidR="006E055C" w:rsidRPr="00571000">
        <w:rPr>
          <w:rStyle w:val="Kommentarzeichen"/>
          <w:highlight w:val="yellow"/>
          <w:rPrChange w:id="3994" w:author="Carsten Hein" w:date="2022-04-20T15:13:00Z">
            <w:rPr>
              <w:rStyle w:val="Kommentarzeichen"/>
            </w:rPr>
          </w:rPrChange>
        </w:rPr>
        <w:commentReference w:id="3992"/>
      </w:r>
      <w:ins w:id="3995" w:author="Carsten Hein" w:date="2022-04-20T15:00:00Z">
        <w:r w:rsidR="00DC4433" w:rsidRPr="00571000">
          <w:rPr>
            <w:highlight w:val="yellow"/>
            <w:rPrChange w:id="3996" w:author="Carsten Hein" w:date="2022-04-20T15:13:00Z">
              <w:rPr/>
            </w:rPrChange>
          </w:rPr>
          <w:t xml:space="preserve"> Bei</w:t>
        </w:r>
      </w:ins>
      <w:ins w:id="3997" w:author="Carsten Hein" w:date="2022-04-20T15:01:00Z">
        <w:r w:rsidR="008438E6" w:rsidRPr="00571000">
          <w:rPr>
            <w:highlight w:val="yellow"/>
            <w:rPrChange w:id="3998" w:author="Carsten Hein" w:date="2022-04-20T15:13:00Z">
              <w:rPr/>
            </w:rPrChange>
          </w:rPr>
          <w:t xml:space="preserve"> dem oben angeführten Referenzprojekt H7 wurde eine Fuge von 5cm zwischen Träger und Kühldecke </w:t>
        </w:r>
      </w:ins>
      <w:ins w:id="3999" w:author="Carsten Hein" w:date="2022-04-20T15:03:00Z">
        <w:r w:rsidR="00CD3EEA" w:rsidRPr="00571000">
          <w:rPr>
            <w:highlight w:val="yellow"/>
            <w:rPrChange w:id="4000" w:author="Carsten Hein" w:date="2022-04-20T15:13:00Z">
              <w:rPr/>
            </w:rPrChange>
          </w:rPr>
          <w:t>festgelegt</w:t>
        </w:r>
      </w:ins>
      <w:ins w:id="4001" w:author="Carsten Hein" w:date="2022-04-20T15:01:00Z">
        <w:r w:rsidR="008438E6" w:rsidRPr="00571000">
          <w:rPr>
            <w:highlight w:val="yellow"/>
            <w:rPrChange w:id="4002" w:author="Carsten Hein" w:date="2022-04-20T15:13:00Z">
              <w:rPr/>
            </w:rPrChange>
          </w:rPr>
          <w:t>.</w:t>
        </w:r>
      </w:ins>
    </w:p>
    <w:p w14:paraId="299F6404" w14:textId="5E3307D5" w:rsidR="000D73A7" w:rsidRPr="00571000" w:rsidRDefault="000D73A7">
      <w:pPr>
        <w:rPr>
          <w:highlight w:val="yellow"/>
          <w:rPrChange w:id="4003" w:author="Carsten Hein" w:date="2022-04-20T15:13:00Z">
            <w:rPr/>
          </w:rPrChange>
        </w:rPr>
        <w:pPrChange w:id="4004" w:author="Carsten Hein" w:date="2022-04-20T15:05:00Z">
          <w:pPr>
            <w:numPr>
              <w:numId w:val="17"/>
            </w:numPr>
            <w:ind w:left="720" w:hanging="360"/>
          </w:pPr>
        </w:pPrChange>
      </w:pPr>
      <w:r w:rsidRPr="00571000">
        <w:rPr>
          <w:highlight w:val="yellow"/>
          <w:rPrChange w:id="4005" w:author="Carsten Hein" w:date="2022-04-20T15:13:00Z">
            <w:rPr/>
          </w:rPrChange>
        </w:rPr>
        <w:t>Das TGA-Register wird</w:t>
      </w:r>
      <w:del w:id="4006" w:author="Marie" w:date="2022-01-23T14:58:00Z">
        <w:r w:rsidRPr="00571000" w:rsidDel="006E055C">
          <w:rPr>
            <w:highlight w:val="yellow"/>
            <w:rPrChange w:id="4007" w:author="Carsten Hein" w:date="2022-04-20T15:13:00Z">
              <w:rPr/>
            </w:rPrChange>
          </w:rPr>
          <w:delText xml:space="preserve"> daher</w:delText>
        </w:r>
      </w:del>
      <w:r w:rsidRPr="00571000">
        <w:rPr>
          <w:highlight w:val="yellow"/>
          <w:rPrChange w:id="4008" w:author="Carsten Hein" w:date="2022-04-20T15:13:00Z">
            <w:rPr/>
          </w:rPrChange>
        </w:rPr>
        <w:t xml:space="preserve"> nicht zur Reduktion </w:t>
      </w:r>
      <w:ins w:id="4009" w:author="Marie" w:date="2022-01-23T14:58:00Z">
        <w:r w:rsidR="006E055C" w:rsidRPr="00571000">
          <w:rPr>
            <w:highlight w:val="yellow"/>
            <w:rPrChange w:id="4010" w:author="Carsten Hein" w:date="2022-04-20T15:13:00Z">
              <w:rPr/>
            </w:rPrChange>
          </w:rPr>
          <w:t xml:space="preserve">der </w:t>
        </w:r>
      </w:ins>
      <w:r w:rsidRPr="00571000">
        <w:rPr>
          <w:highlight w:val="yellow"/>
          <w:rPrChange w:id="4011" w:author="Carsten Hein" w:date="2022-04-20T15:13:00Z">
            <w:rPr/>
          </w:rPrChange>
        </w:rPr>
        <w:t>Trittschall-/Luftschallübertagung zwischen den Geschossen herangezogen</w:t>
      </w:r>
      <w:ins w:id="4012" w:author="Marie" w:date="2022-01-23T14:58:00Z">
        <w:r w:rsidR="006E055C" w:rsidRPr="00571000">
          <w:rPr>
            <w:highlight w:val="yellow"/>
            <w:rPrChange w:id="4013" w:author="Carsten Hein" w:date="2022-04-20T15:13:00Z">
              <w:rPr/>
            </w:rPrChange>
          </w:rPr>
          <w:t>, da</w:t>
        </w:r>
      </w:ins>
      <w:del w:id="4014" w:author="Marie" w:date="2022-01-23T14:58:00Z">
        <w:r w:rsidRPr="00571000" w:rsidDel="006E055C">
          <w:rPr>
            <w:highlight w:val="yellow"/>
            <w:rPrChange w:id="4015" w:author="Carsten Hein" w:date="2022-04-20T15:13:00Z">
              <w:rPr/>
            </w:rPrChange>
          </w:rPr>
          <w:delText>.</w:delText>
        </w:r>
      </w:del>
      <w:r w:rsidRPr="00571000">
        <w:rPr>
          <w:highlight w:val="yellow"/>
          <w:rPrChange w:id="4016" w:author="Carsten Hein" w:date="2022-04-20T15:13:00Z">
            <w:rPr/>
          </w:rPrChange>
        </w:rPr>
        <w:t xml:space="preserve"> </w:t>
      </w:r>
      <w:commentRangeStart w:id="4017"/>
      <w:ins w:id="4018" w:author="Marie" w:date="2022-01-23T14:58:00Z">
        <w:r w:rsidR="006E055C" w:rsidRPr="00571000">
          <w:rPr>
            <w:highlight w:val="yellow"/>
            <w:rPrChange w:id="4019" w:author="Carsten Hein" w:date="2022-04-20T15:13:00Z">
              <w:rPr/>
            </w:rPrChange>
          </w:rPr>
          <w:t>a</w:t>
        </w:r>
      </w:ins>
      <w:del w:id="4020" w:author="Marie" w:date="2022-01-23T14:58:00Z">
        <w:r w:rsidRPr="00571000" w:rsidDel="006E055C">
          <w:rPr>
            <w:highlight w:val="yellow"/>
            <w:rPrChange w:id="4021" w:author="Carsten Hein" w:date="2022-04-20T15:13:00Z">
              <w:rPr/>
            </w:rPrChange>
          </w:rPr>
          <w:delText>A</w:delText>
        </w:r>
      </w:del>
      <w:r w:rsidRPr="00571000">
        <w:rPr>
          <w:highlight w:val="yellow"/>
          <w:rPrChange w:id="4022" w:author="Carsten Hein" w:date="2022-04-20T15:13:00Z">
            <w:rPr/>
          </w:rPrChange>
        </w:rPr>
        <w:t>uf</w:t>
      </w:r>
      <w:ins w:id="4023" w:author="Marie" w:date="2022-01-23T14:58:00Z">
        <w:r w:rsidR="006E055C" w:rsidRPr="00571000">
          <w:rPr>
            <w:highlight w:val="yellow"/>
            <w:rPrChange w:id="4024" w:author="Carsten Hein" w:date="2022-04-20T15:13:00Z">
              <w:rPr/>
            </w:rPrChange>
          </w:rPr>
          <w:t>g</w:t>
        </w:r>
      </w:ins>
      <w:del w:id="4025" w:author="Marie" w:date="2022-01-23T14:58:00Z">
        <w:r w:rsidRPr="00571000" w:rsidDel="006E055C">
          <w:rPr>
            <w:highlight w:val="yellow"/>
            <w:rPrChange w:id="4026" w:author="Carsten Hein" w:date="2022-04-20T15:13:00Z">
              <w:rPr/>
            </w:rPrChange>
          </w:rPr>
          <w:delText xml:space="preserve"> G</w:delText>
        </w:r>
      </w:del>
      <w:r w:rsidRPr="00571000">
        <w:rPr>
          <w:highlight w:val="yellow"/>
          <w:rPrChange w:id="4027" w:author="Carsten Hein" w:date="2022-04-20T15:13:00Z">
            <w:rPr/>
          </w:rPrChange>
        </w:rPr>
        <w:t xml:space="preserve">rund </w:t>
      </w:r>
      <w:commentRangeEnd w:id="4017"/>
      <w:r w:rsidR="006E055C" w:rsidRPr="00571000">
        <w:rPr>
          <w:rStyle w:val="Kommentarzeichen"/>
          <w:highlight w:val="yellow"/>
          <w:rPrChange w:id="4028" w:author="Carsten Hein" w:date="2022-04-20T15:13:00Z">
            <w:rPr>
              <w:rStyle w:val="Kommentarzeichen"/>
            </w:rPr>
          </w:rPrChange>
        </w:rPr>
        <w:commentReference w:id="4017"/>
      </w:r>
      <w:r w:rsidRPr="00571000">
        <w:rPr>
          <w:highlight w:val="yellow"/>
          <w:rPrChange w:id="4029" w:author="Carsten Hein" w:date="2022-04-20T15:13:00Z">
            <w:rPr/>
          </w:rPrChange>
        </w:rPr>
        <w:t>der Brandschutzanforderungen</w:t>
      </w:r>
      <w:ins w:id="4030" w:author="Marie" w:date="2022-01-23T14:59:00Z">
        <w:r w:rsidR="006E055C" w:rsidRPr="00571000">
          <w:rPr>
            <w:highlight w:val="yellow"/>
            <w:rPrChange w:id="4031" w:author="Carsten Hein" w:date="2022-04-20T15:13:00Z">
              <w:rPr/>
            </w:rPrChange>
          </w:rPr>
          <w:t xml:space="preserve"> </w:t>
        </w:r>
      </w:ins>
      <w:del w:id="4032" w:author="Marie" w:date="2022-01-23T14:59:00Z">
        <w:r w:rsidRPr="00571000" w:rsidDel="006E055C">
          <w:rPr>
            <w:highlight w:val="yellow"/>
            <w:rPrChange w:id="4033" w:author="Carsten Hein" w:date="2022-04-20T15:13:00Z">
              <w:rPr/>
            </w:rPrChange>
          </w:rPr>
          <w:delText xml:space="preserve"> und des vorgesehenen Einsatzes </w:delText>
        </w:r>
      </w:del>
      <w:del w:id="4034" w:author="Marie" w:date="2022-01-23T14:58:00Z">
        <w:r w:rsidRPr="00571000" w:rsidDel="006E055C">
          <w:rPr>
            <w:highlight w:val="yellow"/>
            <w:rPrChange w:id="4035" w:author="Carsten Hein" w:date="2022-04-20T15:13:00Z">
              <w:rPr/>
            </w:rPrChange>
          </w:rPr>
          <w:delText xml:space="preserve">wird </w:delText>
        </w:r>
      </w:del>
      <w:r w:rsidRPr="00571000">
        <w:rPr>
          <w:highlight w:val="yellow"/>
          <w:rPrChange w:id="4036" w:author="Carsten Hein" w:date="2022-04-20T15:13:00Z">
            <w:rPr/>
          </w:rPrChange>
        </w:rPr>
        <w:t xml:space="preserve">keine durchgehende Unterdecke erzeugt </w:t>
      </w:r>
      <w:ins w:id="4037" w:author="Marie" w:date="2022-01-23T14:58:00Z">
        <w:r w:rsidR="006E055C" w:rsidRPr="00571000">
          <w:rPr>
            <w:highlight w:val="yellow"/>
            <w:rPrChange w:id="4038" w:author="Carsten Hein" w:date="2022-04-20T15:13:00Z">
              <w:rPr/>
            </w:rPrChange>
          </w:rPr>
          <w:t xml:space="preserve">wird. </w:t>
        </w:r>
      </w:ins>
      <w:ins w:id="4039" w:author="Marie" w:date="2022-01-23T14:59:00Z">
        <w:r w:rsidR="006E055C" w:rsidRPr="00571000">
          <w:rPr>
            <w:highlight w:val="yellow"/>
            <w:rPrChange w:id="4040" w:author="Carsten Hein" w:date="2022-04-20T15:13:00Z">
              <w:rPr/>
            </w:rPrChange>
          </w:rPr>
          <w:t>Außerdem hat ein freihängendes Deckensegel eine bessere</w:t>
        </w:r>
        <w:commentRangeStart w:id="4041"/>
        <w:r w:rsidR="006E055C" w:rsidRPr="00571000">
          <w:rPr>
            <w:highlight w:val="yellow"/>
            <w:rPrChange w:id="4042" w:author="Carsten Hein" w:date="2022-04-20T15:13:00Z">
              <w:rPr/>
            </w:rPrChange>
          </w:rPr>
          <w:t xml:space="preserve"> </w:t>
        </w:r>
      </w:ins>
      <w:ins w:id="4043" w:author="Carsten Hein" w:date="2022-04-20T15:02:00Z">
        <w:r w:rsidR="0026177C" w:rsidRPr="00571000">
          <w:rPr>
            <w:highlight w:val="yellow"/>
            <w:rPrChange w:id="4044" w:author="Carsten Hein" w:date="2022-04-20T15:13:00Z">
              <w:rPr/>
            </w:rPrChange>
          </w:rPr>
          <w:t>Heiz- bzw. Kühl-</w:t>
        </w:r>
      </w:ins>
      <w:ins w:id="4045" w:author="Marie" w:date="2022-01-23T14:59:00Z">
        <w:r w:rsidR="006E055C" w:rsidRPr="00571000">
          <w:rPr>
            <w:highlight w:val="yellow"/>
            <w:rPrChange w:id="4046" w:author="Carsten Hein" w:date="2022-04-20T15:13:00Z">
              <w:rPr/>
            </w:rPrChange>
          </w:rPr>
          <w:t>Leistung</w:t>
        </w:r>
      </w:ins>
      <w:commentRangeEnd w:id="4041"/>
      <w:ins w:id="4047" w:author="Marie" w:date="2022-01-23T15:00:00Z">
        <w:r w:rsidR="006E055C" w:rsidRPr="00571000">
          <w:rPr>
            <w:rStyle w:val="Kommentarzeichen"/>
            <w:highlight w:val="yellow"/>
            <w:rPrChange w:id="4048" w:author="Carsten Hein" w:date="2022-04-20T15:13:00Z">
              <w:rPr>
                <w:rStyle w:val="Kommentarzeichen"/>
              </w:rPr>
            </w:rPrChange>
          </w:rPr>
          <w:commentReference w:id="4041"/>
        </w:r>
      </w:ins>
      <w:ins w:id="4049" w:author="Carsten Hein" w:date="2022-04-20T15:02:00Z">
        <w:r w:rsidR="00A03038" w:rsidRPr="00571000">
          <w:rPr>
            <w:highlight w:val="yellow"/>
            <w:rPrChange w:id="4050" w:author="Carsten Hein" w:date="2022-04-20T15:13:00Z">
              <w:rPr/>
            </w:rPrChange>
          </w:rPr>
          <w:t xml:space="preserve">, da </w:t>
        </w:r>
      </w:ins>
      <w:ins w:id="4051" w:author="Carsten Hein" w:date="2022-04-20T15:03:00Z">
        <w:r w:rsidR="00A03038" w:rsidRPr="00571000">
          <w:rPr>
            <w:highlight w:val="yellow"/>
            <w:rPrChange w:id="4052" w:author="Carsten Hein" w:date="2022-04-20T15:13:00Z">
              <w:rPr/>
            </w:rPrChange>
          </w:rPr>
          <w:t xml:space="preserve">die </w:t>
        </w:r>
        <w:r w:rsidR="00CD3EEA" w:rsidRPr="00571000">
          <w:rPr>
            <w:highlight w:val="yellow"/>
            <w:rPrChange w:id="4053" w:author="Carsten Hein" w:date="2022-04-20T15:13:00Z">
              <w:rPr/>
            </w:rPrChange>
          </w:rPr>
          <w:t xml:space="preserve">umspülte Oberfläche doppelt so groß ist </w:t>
        </w:r>
        <w:r w:rsidR="00A63FE4" w:rsidRPr="00571000">
          <w:rPr>
            <w:highlight w:val="yellow"/>
            <w:rPrChange w:id="4054" w:author="Carsten Hein" w:date="2022-04-20T15:13:00Z">
              <w:rPr/>
            </w:rPrChange>
          </w:rPr>
          <w:t xml:space="preserve">als bei einer Deckenbündigen </w:t>
        </w:r>
      </w:ins>
      <w:ins w:id="4055" w:author="Carsten Hein" w:date="2022-04-20T15:04:00Z">
        <w:r w:rsidR="00A63FE4" w:rsidRPr="00571000">
          <w:rPr>
            <w:highlight w:val="yellow"/>
            <w:rPrChange w:id="4056" w:author="Carsten Hein" w:date="2022-04-20T15:13:00Z">
              <w:rPr/>
            </w:rPrChange>
          </w:rPr>
          <w:t>Kühldecke</w:t>
        </w:r>
      </w:ins>
      <w:ins w:id="4057" w:author="Marie" w:date="2022-01-23T14:59:00Z">
        <w:del w:id="4058" w:author="Carsten Hein" w:date="2022-04-20T15:02:00Z">
          <w:r w:rsidR="006E055C" w:rsidRPr="00571000" w:rsidDel="0026177C">
            <w:rPr>
              <w:highlight w:val="yellow"/>
              <w:rPrChange w:id="4059" w:author="Carsten Hein" w:date="2022-04-20T15:13:00Z">
                <w:rPr/>
              </w:rPrChange>
            </w:rPr>
            <w:delText>.</w:delText>
          </w:r>
        </w:del>
      </w:ins>
      <w:del w:id="4060" w:author="Marie" w:date="2022-01-23T14:59:00Z">
        <w:r w:rsidRPr="00571000" w:rsidDel="006E055C">
          <w:rPr>
            <w:highlight w:val="yellow"/>
            <w:rPrChange w:id="4061" w:author="Carsten Hein" w:date="2022-04-20T15:13:00Z">
              <w:rPr/>
            </w:rPrChange>
          </w:rPr>
          <w:delText>(das frei hängende Deckensegel hat eine bessere Leistung)</w:delText>
        </w:r>
      </w:del>
      <w:r w:rsidRPr="00571000">
        <w:rPr>
          <w:highlight w:val="yellow"/>
          <w:rPrChange w:id="4062" w:author="Carsten Hein" w:date="2022-04-20T15:13:00Z">
            <w:rPr/>
          </w:rPrChange>
        </w:rPr>
        <w:t>. Das Register kann a</w:t>
      </w:r>
      <w:ins w:id="4063" w:author="Marie" w:date="2022-01-23T14:59:00Z">
        <w:r w:rsidR="006E055C" w:rsidRPr="00571000">
          <w:rPr>
            <w:highlight w:val="yellow"/>
            <w:rPrChange w:id="4064" w:author="Carsten Hein" w:date="2022-04-20T15:13:00Z">
              <w:rPr/>
            </w:rPrChange>
          </w:rPr>
          <w:t>ll</w:t>
        </w:r>
      </w:ins>
      <w:ins w:id="4065" w:author="Marie" w:date="2022-01-23T15:00:00Z">
        <w:r w:rsidR="006E055C" w:rsidRPr="00571000">
          <w:rPr>
            <w:highlight w:val="yellow"/>
            <w:rPrChange w:id="4066" w:author="Carsten Hein" w:date="2022-04-20T15:13:00Z">
              <w:rPr/>
            </w:rPrChange>
          </w:rPr>
          <w:t>erdings</w:t>
        </w:r>
      </w:ins>
      <w:del w:id="4067" w:author="Marie" w:date="2022-01-23T14:59:00Z">
        <w:r w:rsidRPr="00571000" w:rsidDel="006E055C">
          <w:rPr>
            <w:highlight w:val="yellow"/>
            <w:rPrChange w:id="4068" w:author="Carsten Hein" w:date="2022-04-20T15:13:00Z">
              <w:rPr/>
            </w:rPrChange>
          </w:rPr>
          <w:delText>ber</w:delText>
        </w:r>
      </w:del>
      <w:r w:rsidRPr="00571000">
        <w:rPr>
          <w:highlight w:val="yellow"/>
          <w:rPrChange w:id="4069" w:author="Carsten Hein" w:date="2022-04-20T15:13:00Z">
            <w:rPr/>
          </w:rPrChange>
        </w:rPr>
        <w:t xml:space="preserve"> zur Verbesserung der Raumakustik</w:t>
      </w:r>
      <w:ins w:id="4070" w:author="Marie" w:date="2022-01-23T15:00:00Z">
        <w:r w:rsidR="006E055C" w:rsidRPr="00571000">
          <w:rPr>
            <w:highlight w:val="yellow"/>
            <w:rPrChange w:id="4071" w:author="Carsten Hein" w:date="2022-04-20T15:13:00Z">
              <w:rPr/>
            </w:rPrChange>
          </w:rPr>
          <w:t xml:space="preserve"> beitragen</w:t>
        </w:r>
      </w:ins>
      <w:del w:id="4072" w:author="Marie" w:date="2022-01-23T15:00:00Z">
        <w:r w:rsidRPr="00571000" w:rsidDel="006E055C">
          <w:rPr>
            <w:highlight w:val="yellow"/>
            <w:rPrChange w:id="4073" w:author="Carsten Hein" w:date="2022-04-20T15:13:00Z">
              <w:rPr/>
            </w:rPrChange>
          </w:rPr>
          <w:delText xml:space="preserve"> genutzt werden</w:delText>
        </w:r>
      </w:del>
      <w:r w:rsidRPr="00571000">
        <w:rPr>
          <w:highlight w:val="yellow"/>
          <w:rPrChange w:id="4074" w:author="Carsten Hein" w:date="2022-04-20T15:13:00Z">
            <w:rPr/>
          </w:rPrChange>
        </w:rPr>
        <w:t>.</w:t>
      </w:r>
    </w:p>
    <w:p w14:paraId="62CCB96E" w14:textId="55A41100" w:rsidR="000D73A7" w:rsidRPr="00571000" w:rsidRDefault="000D73A7">
      <w:pPr>
        <w:rPr>
          <w:highlight w:val="yellow"/>
          <w:rPrChange w:id="4075" w:author="Carsten Hein" w:date="2022-04-20T15:13:00Z">
            <w:rPr/>
          </w:rPrChange>
        </w:rPr>
        <w:pPrChange w:id="4076" w:author="Carsten Hein" w:date="2022-04-20T15:05:00Z">
          <w:pPr>
            <w:numPr>
              <w:numId w:val="17"/>
            </w:numPr>
            <w:ind w:left="720" w:hanging="360"/>
          </w:pPr>
        </w:pPrChange>
      </w:pPr>
      <w:r w:rsidRPr="00571000">
        <w:rPr>
          <w:highlight w:val="yellow"/>
          <w:rPrChange w:id="4077" w:author="Carsten Hein" w:date="2022-04-20T15:13:00Z">
            <w:rPr/>
          </w:rPrChange>
        </w:rPr>
        <w:t>Auf</w:t>
      </w:r>
      <w:ins w:id="4078" w:author="Marie" w:date="2022-01-23T15:01:00Z">
        <w:r w:rsidR="006E055C" w:rsidRPr="00571000">
          <w:rPr>
            <w:highlight w:val="yellow"/>
            <w:rPrChange w:id="4079" w:author="Carsten Hein" w:date="2022-04-20T15:13:00Z">
              <w:rPr/>
            </w:rPrChange>
          </w:rPr>
          <w:t>g</w:t>
        </w:r>
      </w:ins>
      <w:del w:id="4080" w:author="Marie" w:date="2022-01-23T15:01:00Z">
        <w:r w:rsidRPr="00571000" w:rsidDel="006E055C">
          <w:rPr>
            <w:highlight w:val="yellow"/>
            <w:rPrChange w:id="4081" w:author="Carsten Hein" w:date="2022-04-20T15:13:00Z">
              <w:rPr/>
            </w:rPrChange>
          </w:rPr>
          <w:delText xml:space="preserve"> G</w:delText>
        </w:r>
      </w:del>
      <w:r w:rsidRPr="00571000">
        <w:rPr>
          <w:highlight w:val="yellow"/>
          <w:rPrChange w:id="4082" w:author="Carsten Hein" w:date="2022-04-20T15:13:00Z">
            <w:rPr/>
          </w:rPrChange>
        </w:rPr>
        <w:t xml:space="preserve">rund der modularen Bauweise und </w:t>
      </w:r>
      <w:ins w:id="4083" w:author="Marie" w:date="2022-01-23T15:01:00Z">
        <w:r w:rsidR="006E055C" w:rsidRPr="00571000">
          <w:rPr>
            <w:highlight w:val="yellow"/>
            <w:rPrChange w:id="4084" w:author="Carsten Hein" w:date="2022-04-20T15:13:00Z">
              <w:rPr/>
            </w:rPrChange>
          </w:rPr>
          <w:t xml:space="preserve">des </w:t>
        </w:r>
      </w:ins>
      <w:del w:id="4085" w:author="Marie" w:date="2022-01-23T15:01:00Z">
        <w:r w:rsidRPr="00571000" w:rsidDel="006E055C">
          <w:rPr>
            <w:highlight w:val="yellow"/>
            <w:rPrChange w:id="4086" w:author="Carsten Hein" w:date="2022-04-20T15:13:00Z">
              <w:rPr/>
            </w:rPrChange>
          </w:rPr>
          <w:delText xml:space="preserve">eines </w:delText>
        </w:r>
      </w:del>
      <w:r w:rsidRPr="00571000">
        <w:rPr>
          <w:highlight w:val="yellow"/>
          <w:rPrChange w:id="4087" w:author="Carsten Hein" w:date="2022-04-20T15:13:00Z">
            <w:rPr/>
          </w:rPrChange>
        </w:rPr>
        <w:t xml:space="preserve">zirkularen Planungskonzeptes wird der Rohbau auf &gt;75 Jahre </w:t>
      </w:r>
      <w:commentRangeStart w:id="4088"/>
      <w:r w:rsidRPr="00571000">
        <w:rPr>
          <w:highlight w:val="yellow"/>
          <w:rPrChange w:id="4089" w:author="Carsten Hein" w:date="2022-04-20T15:13:00Z">
            <w:rPr/>
          </w:rPrChange>
        </w:rPr>
        <w:t xml:space="preserve">Lebenszyklus (LC = Life Cycle) </w:t>
      </w:r>
      <w:commentRangeEnd w:id="4088"/>
      <w:r w:rsidRPr="00571000">
        <w:rPr>
          <w:rStyle w:val="Kommentarzeichen"/>
          <w:highlight w:val="yellow"/>
          <w:rPrChange w:id="4090" w:author="Carsten Hein" w:date="2022-04-20T15:13:00Z">
            <w:rPr>
              <w:rStyle w:val="Kommentarzeichen"/>
            </w:rPr>
          </w:rPrChange>
        </w:rPr>
        <w:commentReference w:id="4088"/>
      </w:r>
      <w:r w:rsidRPr="00571000">
        <w:rPr>
          <w:highlight w:val="yellow"/>
          <w:rPrChange w:id="4091" w:author="Carsten Hein" w:date="2022-04-20T15:13:00Z">
            <w:rPr/>
          </w:rPrChange>
        </w:rPr>
        <w:t xml:space="preserve">ausgelegt, während die TGA-Register nach </w:t>
      </w:r>
      <w:commentRangeStart w:id="4092"/>
      <w:del w:id="4093" w:author="Marie" w:date="2022-01-23T15:02:00Z">
        <w:r w:rsidRPr="00571000" w:rsidDel="006E055C">
          <w:rPr>
            <w:highlight w:val="yellow"/>
            <w:rPrChange w:id="4094" w:author="Carsten Hein" w:date="2022-04-20T15:13:00Z">
              <w:rPr/>
            </w:rPrChange>
          </w:rPr>
          <w:delText xml:space="preserve">ca. </w:delText>
        </w:r>
      </w:del>
      <w:commentRangeEnd w:id="4092"/>
      <w:r w:rsidR="006E055C" w:rsidRPr="00571000">
        <w:rPr>
          <w:rStyle w:val="Kommentarzeichen"/>
          <w:highlight w:val="yellow"/>
          <w:rPrChange w:id="4095" w:author="Carsten Hein" w:date="2022-04-20T15:13:00Z">
            <w:rPr>
              <w:rStyle w:val="Kommentarzeichen"/>
            </w:rPr>
          </w:rPrChange>
        </w:rPr>
        <w:commentReference w:id="4092"/>
      </w:r>
      <w:r w:rsidRPr="00571000">
        <w:rPr>
          <w:highlight w:val="yellow"/>
          <w:rPrChange w:id="4096" w:author="Carsten Hein" w:date="2022-04-20T15:13:00Z">
            <w:rPr/>
          </w:rPrChange>
        </w:rPr>
        <w:t xml:space="preserve">15-20 Jahren </w:t>
      </w:r>
      <w:commentRangeStart w:id="4097"/>
      <w:r w:rsidRPr="00571000">
        <w:rPr>
          <w:highlight w:val="yellow"/>
          <w:rPrChange w:id="4098" w:author="Carsten Hein" w:date="2022-04-20T15:13:00Z">
            <w:rPr/>
          </w:rPrChange>
        </w:rPr>
        <w:t xml:space="preserve">ausgetauscht/ersetzt </w:t>
      </w:r>
      <w:commentRangeEnd w:id="4097"/>
      <w:r w:rsidR="006E055C" w:rsidRPr="00571000">
        <w:rPr>
          <w:rStyle w:val="Kommentarzeichen"/>
          <w:highlight w:val="yellow"/>
          <w:rPrChange w:id="4099" w:author="Carsten Hein" w:date="2022-04-20T15:13:00Z">
            <w:rPr>
              <w:rStyle w:val="Kommentarzeichen"/>
            </w:rPr>
          </w:rPrChange>
        </w:rPr>
        <w:commentReference w:id="4097"/>
      </w:r>
      <w:r w:rsidRPr="00571000">
        <w:rPr>
          <w:highlight w:val="yellow"/>
          <w:rPrChange w:id="4100" w:author="Carsten Hein" w:date="2022-04-20T15:13:00Z">
            <w:rPr/>
          </w:rPrChange>
        </w:rPr>
        <w:t>werden müssen. Daher ist bei der Konstruktion der Elemente auf flexible Montage</w:t>
      </w:r>
      <w:ins w:id="4101" w:author="Marie" w:date="2022-01-23T15:03:00Z">
        <w:r w:rsidR="006E055C" w:rsidRPr="00571000">
          <w:rPr>
            <w:highlight w:val="yellow"/>
            <w:rPrChange w:id="4102" w:author="Carsten Hein" w:date="2022-04-20T15:13:00Z">
              <w:rPr/>
            </w:rPrChange>
          </w:rPr>
          <w:t xml:space="preserve"> und Demontage für die Wartung und den Austausch der Register</w:t>
        </w:r>
      </w:ins>
      <w:del w:id="4103" w:author="Marie" w:date="2022-01-23T15:03:00Z">
        <w:r w:rsidRPr="00571000" w:rsidDel="006E055C">
          <w:rPr>
            <w:highlight w:val="yellow"/>
            <w:rPrChange w:id="4104" w:author="Carsten Hein" w:date="2022-04-20T15:13:00Z">
              <w:rPr/>
            </w:rPrChange>
          </w:rPr>
          <w:delText>, Wartung und Demontage/Ersatz</w:delText>
        </w:r>
      </w:del>
      <w:r w:rsidRPr="00571000">
        <w:rPr>
          <w:highlight w:val="yellow"/>
          <w:rPrChange w:id="4105" w:author="Carsten Hein" w:date="2022-04-20T15:13:00Z">
            <w:rPr/>
          </w:rPrChange>
        </w:rPr>
        <w:t xml:space="preserve"> zu achten. Das </w:t>
      </w:r>
      <w:commentRangeStart w:id="4106"/>
      <w:r w:rsidRPr="00571000">
        <w:rPr>
          <w:highlight w:val="yellow"/>
          <w:rPrChange w:id="4107" w:author="Carsten Hein" w:date="2022-04-20T15:13:00Z">
            <w:rPr/>
          </w:rPrChange>
        </w:rPr>
        <w:t>Deckensegel a</w:t>
      </w:r>
      <w:ins w:id="4108" w:author="Carsten Hein" w:date="2022-04-20T15:17:00Z">
        <w:r w:rsidR="00A02407">
          <w:rPr>
            <w:highlight w:val="yellow"/>
          </w:rPr>
          <w:t>l</w:t>
        </w:r>
      </w:ins>
      <w:del w:id="4109" w:author="Carsten Hein" w:date="2022-04-20T15:17:00Z">
        <w:r w:rsidRPr="00571000" w:rsidDel="00A02407">
          <w:rPr>
            <w:highlight w:val="yellow"/>
            <w:rPrChange w:id="4110" w:author="Carsten Hein" w:date="2022-04-20T15:13:00Z">
              <w:rPr/>
            </w:rPrChange>
          </w:rPr>
          <w:delText>u</w:delText>
        </w:r>
      </w:del>
      <w:r w:rsidRPr="00571000">
        <w:rPr>
          <w:highlight w:val="yellow"/>
          <w:rPrChange w:id="4111" w:author="Carsten Hein" w:date="2022-04-20T15:13:00Z">
            <w:rPr/>
          </w:rPrChange>
        </w:rPr>
        <w:t xml:space="preserve">s Abschluss </w:t>
      </w:r>
      <w:commentRangeEnd w:id="4106"/>
      <w:r w:rsidR="0085507B" w:rsidRPr="00571000">
        <w:rPr>
          <w:rStyle w:val="Kommentarzeichen"/>
          <w:highlight w:val="yellow"/>
          <w:rPrChange w:id="4112" w:author="Carsten Hein" w:date="2022-04-20T15:13:00Z">
            <w:rPr>
              <w:rStyle w:val="Kommentarzeichen"/>
            </w:rPr>
          </w:rPrChange>
        </w:rPr>
        <w:commentReference w:id="4106"/>
      </w:r>
      <w:r w:rsidRPr="00571000">
        <w:rPr>
          <w:highlight w:val="yellow"/>
          <w:rPrChange w:id="4113" w:author="Carsten Hein" w:date="2022-04-20T15:13:00Z">
            <w:rPr/>
          </w:rPrChange>
        </w:rPr>
        <w:t xml:space="preserve">des TGA-Registers wird in Segmente aufgeteilt, </w:t>
      </w:r>
      <w:del w:id="4114" w:author="Marie" w:date="2022-01-23T15:12:00Z">
        <w:r w:rsidRPr="00571000" w:rsidDel="0085507B">
          <w:rPr>
            <w:highlight w:val="yellow"/>
            <w:rPrChange w:id="4115" w:author="Carsten Hein" w:date="2022-04-20T15:13:00Z">
              <w:rPr/>
            </w:rPrChange>
          </w:rPr>
          <w:delText>sodass sie</w:delText>
        </w:r>
      </w:del>
      <w:ins w:id="4116" w:author="Marie" w:date="2022-01-23T15:12:00Z">
        <w:r w:rsidR="0085507B" w:rsidRPr="00571000">
          <w:rPr>
            <w:highlight w:val="yellow"/>
            <w:rPrChange w:id="4117" w:author="Carsten Hein" w:date="2022-04-20T15:13:00Z">
              <w:rPr/>
            </w:rPrChange>
          </w:rPr>
          <w:t>die</w:t>
        </w:r>
      </w:ins>
      <w:r w:rsidRPr="00571000">
        <w:rPr>
          <w:highlight w:val="yellow"/>
          <w:rPrChange w:id="4118" w:author="Carsten Hein" w:date="2022-04-20T15:13:00Z">
            <w:rPr/>
          </w:rPrChange>
        </w:rPr>
        <w:t xml:space="preserve"> durch eine Person ausgehängt werden können. Sie sind normalerweise mit Ketten gesichert, an denen sie </w:t>
      </w:r>
      <w:ins w:id="4119" w:author="Marie" w:date="2022-01-23T15:13:00Z">
        <w:r w:rsidR="0085507B" w:rsidRPr="00571000">
          <w:rPr>
            <w:highlight w:val="yellow"/>
            <w:rPrChange w:id="4120" w:author="Carsten Hein" w:date="2022-04-20T15:13:00Z">
              <w:rPr/>
            </w:rPrChange>
          </w:rPr>
          <w:t>im heruntergeklappten Zustand herab</w:t>
        </w:r>
      </w:ins>
      <w:del w:id="4121" w:author="Marie" w:date="2022-01-23T15:13:00Z">
        <w:r w:rsidRPr="00571000" w:rsidDel="0085507B">
          <w:rPr>
            <w:highlight w:val="yellow"/>
            <w:rPrChange w:id="4122" w:author="Carsten Hein" w:date="2022-04-20T15:13:00Z">
              <w:rPr/>
            </w:rPrChange>
          </w:rPr>
          <w:delText xml:space="preserve">abgeklappt </w:delText>
        </w:r>
      </w:del>
      <w:commentRangeStart w:id="4123"/>
      <w:r w:rsidRPr="00571000">
        <w:rPr>
          <w:highlight w:val="yellow"/>
          <w:rPrChange w:id="4124" w:author="Carsten Hein" w:date="2022-04-20T15:13:00Z">
            <w:rPr/>
          </w:rPrChange>
        </w:rPr>
        <w:t>hängen</w:t>
      </w:r>
      <w:commentRangeEnd w:id="4123"/>
      <w:r w:rsidRPr="00571000">
        <w:rPr>
          <w:rStyle w:val="Kommentarzeichen"/>
          <w:highlight w:val="yellow"/>
          <w:rPrChange w:id="4125" w:author="Carsten Hein" w:date="2022-04-20T15:13:00Z">
            <w:rPr>
              <w:rStyle w:val="Kommentarzeichen"/>
            </w:rPr>
          </w:rPrChange>
        </w:rPr>
        <w:commentReference w:id="4123"/>
      </w:r>
      <w:r w:rsidRPr="00571000">
        <w:rPr>
          <w:highlight w:val="yellow"/>
          <w:rPrChange w:id="4126" w:author="Carsten Hein" w:date="2022-04-20T15:13:00Z">
            <w:rPr/>
          </w:rPrChange>
        </w:rPr>
        <w:t>.</w:t>
      </w:r>
    </w:p>
    <w:p w14:paraId="62F291D7" w14:textId="22317B0F" w:rsidR="000D73A7" w:rsidRPr="000D73A7" w:rsidRDefault="000D73A7">
      <w:pPr>
        <w:pPrChange w:id="4127" w:author="Carsten Hein" w:date="2022-04-20T15:05:00Z">
          <w:pPr>
            <w:numPr>
              <w:numId w:val="17"/>
            </w:numPr>
            <w:ind w:left="720" w:hanging="360"/>
          </w:pPr>
        </w:pPrChange>
      </w:pPr>
      <w:r w:rsidRPr="00571000">
        <w:rPr>
          <w:highlight w:val="yellow"/>
          <w:rPrChange w:id="4128" w:author="Carsten Hein" w:date="2022-04-20T15:13:00Z">
            <w:rPr/>
          </w:rPrChange>
        </w:rPr>
        <w:t xml:space="preserve">Aufgrund des Lebenszyklus der </w:t>
      </w:r>
      <w:ins w:id="4129" w:author="Marie" w:date="2022-01-23T15:25:00Z">
        <w:r w:rsidR="00A46D85" w:rsidRPr="00571000">
          <w:rPr>
            <w:highlight w:val="yellow"/>
            <w:rPrChange w:id="4130" w:author="Carsten Hein" w:date="2022-04-20T15:13:00Z">
              <w:rPr/>
            </w:rPrChange>
          </w:rPr>
          <w:t xml:space="preserve">technischen Gebäudeausrüstung </w:t>
        </w:r>
      </w:ins>
      <w:del w:id="4131" w:author="Marie" w:date="2022-01-23T15:25:00Z">
        <w:r w:rsidRPr="00571000" w:rsidDel="00A46D85">
          <w:rPr>
            <w:highlight w:val="yellow"/>
            <w:rPrChange w:id="4132" w:author="Carsten Hein" w:date="2022-04-20T15:13:00Z">
              <w:rPr/>
            </w:rPrChange>
          </w:rPr>
          <w:delText xml:space="preserve">haustechnischen Systeme </w:delText>
        </w:r>
      </w:del>
      <w:r w:rsidRPr="00571000">
        <w:rPr>
          <w:highlight w:val="yellow"/>
          <w:rPrChange w:id="4133" w:author="Carsten Hein" w:date="2022-04-20T15:13:00Z">
            <w:rPr/>
          </w:rPrChange>
        </w:rPr>
        <w:t xml:space="preserve">ergibt sich eine Empfehlung für die Ausschreibung und damit auch </w:t>
      </w:r>
      <w:ins w:id="4134" w:author="Marie" w:date="2022-01-23T15:25:00Z">
        <w:r w:rsidR="00A46D85" w:rsidRPr="00571000">
          <w:rPr>
            <w:highlight w:val="yellow"/>
            <w:rPrChange w:id="4135" w:author="Carsten Hein" w:date="2022-04-20T15:13:00Z">
              <w:rPr/>
            </w:rPrChange>
          </w:rPr>
          <w:t xml:space="preserve">für die </w:t>
        </w:r>
      </w:ins>
      <w:r w:rsidRPr="00571000">
        <w:rPr>
          <w:highlight w:val="yellow"/>
          <w:rPrChange w:id="4136" w:author="Carsten Hein" w:date="2022-04-20T15:13:00Z">
            <w:rPr/>
          </w:rPrChange>
        </w:rPr>
        <w:t>Fertigung. Die HBV</w:t>
      </w:r>
      <w:r w:rsidR="00785066" w:rsidRPr="00571000">
        <w:rPr>
          <w:highlight w:val="yellow"/>
          <w:rPrChange w:id="4137" w:author="Carsten Hein" w:date="2022-04-20T15:13:00Z">
            <w:rPr/>
          </w:rPrChange>
        </w:rPr>
        <w:t>-</w:t>
      </w:r>
      <w:r w:rsidRPr="00571000">
        <w:rPr>
          <w:highlight w:val="yellow"/>
          <w:rPrChange w:id="4138" w:author="Carsten Hein" w:date="2022-04-20T15:13:00Z">
            <w:rPr/>
          </w:rPrChange>
        </w:rPr>
        <w:t>Decken werden unabhängig von einem Holzbauunternehmen hergestellt</w:t>
      </w:r>
      <w:del w:id="4139" w:author="Marie" w:date="2022-01-23T15:26:00Z">
        <w:r w:rsidRPr="00571000" w:rsidDel="00A46D85">
          <w:rPr>
            <w:highlight w:val="yellow"/>
            <w:rPrChange w:id="4140" w:author="Carsten Hein" w:date="2022-04-20T15:13:00Z">
              <w:rPr/>
            </w:rPrChange>
          </w:rPr>
          <w:delText>,</w:delText>
        </w:r>
      </w:del>
      <w:ins w:id="4141" w:author="Marie" w:date="2022-01-23T15:26:00Z">
        <w:r w:rsidR="00A46D85" w:rsidRPr="00571000">
          <w:rPr>
            <w:highlight w:val="yellow"/>
            <w:rPrChange w:id="4142" w:author="Carsten Hein" w:date="2022-04-20T15:13:00Z">
              <w:rPr/>
            </w:rPrChange>
          </w:rPr>
          <w:t xml:space="preserve"> und</w:t>
        </w:r>
      </w:ins>
      <w:r w:rsidRPr="00571000">
        <w:rPr>
          <w:highlight w:val="yellow"/>
          <w:rPrChange w:id="4143" w:author="Carsten Hein" w:date="2022-04-20T15:13:00Z">
            <w:rPr/>
          </w:rPrChange>
        </w:rPr>
        <w:t xml:space="preserve"> mit einer konstruktiven Vorrüstung zur Montage der Multifunktionsdecken</w:t>
      </w:r>
      <w:ins w:id="4144" w:author="Marie" w:date="2022-01-23T15:26:00Z">
        <w:r w:rsidR="00A46D85" w:rsidRPr="00571000">
          <w:rPr>
            <w:highlight w:val="yellow"/>
            <w:rPrChange w:id="4145" w:author="Carsten Hein" w:date="2022-04-20T15:13:00Z">
              <w:rPr/>
            </w:rPrChange>
          </w:rPr>
          <w:t xml:space="preserve"> versehen</w:t>
        </w:r>
      </w:ins>
      <w:r w:rsidRPr="00571000">
        <w:rPr>
          <w:highlight w:val="yellow"/>
          <w:rPrChange w:id="4146" w:author="Carsten Hein" w:date="2022-04-20T15:13:00Z">
            <w:rPr/>
          </w:rPrChange>
        </w:rPr>
        <w:t xml:space="preserve">. Die </w:t>
      </w:r>
      <w:del w:id="4147" w:author="Marie" w:date="2022-01-23T15:26:00Z">
        <w:r w:rsidRPr="00571000" w:rsidDel="00A46D85">
          <w:rPr>
            <w:highlight w:val="yellow"/>
            <w:rPrChange w:id="4148" w:author="Carsten Hein" w:date="2022-04-20T15:13:00Z">
              <w:rPr/>
            </w:rPrChange>
          </w:rPr>
          <w:delText xml:space="preserve">Deckensegel </w:delText>
        </w:r>
      </w:del>
      <w:ins w:id="4149" w:author="Marie" w:date="2022-01-23T15:26:00Z">
        <w:r w:rsidR="00A46D85" w:rsidRPr="00571000">
          <w:rPr>
            <w:highlight w:val="yellow"/>
            <w:rPrChange w:id="4150" w:author="Carsten Hein" w:date="2022-04-20T15:13:00Z">
              <w:rPr/>
            </w:rPrChange>
          </w:rPr>
          <w:t xml:space="preserve"> </w:t>
        </w:r>
        <w:commentRangeStart w:id="4151"/>
        <w:r w:rsidR="00A46D85" w:rsidRPr="00571000">
          <w:rPr>
            <w:highlight w:val="yellow"/>
            <w:rPrChange w:id="4152" w:author="Carsten Hein" w:date="2022-04-20T15:13:00Z">
              <w:rPr/>
            </w:rPrChange>
          </w:rPr>
          <w:t xml:space="preserve">TGA-Register </w:t>
        </w:r>
        <w:commentRangeEnd w:id="4151"/>
        <w:r w:rsidR="00A46D85" w:rsidRPr="00571000">
          <w:rPr>
            <w:rStyle w:val="Kommentarzeichen"/>
            <w:highlight w:val="yellow"/>
            <w:rPrChange w:id="4153" w:author="Carsten Hein" w:date="2022-04-20T15:13:00Z">
              <w:rPr>
                <w:rStyle w:val="Kommentarzeichen"/>
              </w:rPr>
            </w:rPrChange>
          </w:rPr>
          <w:commentReference w:id="4151"/>
        </w:r>
      </w:ins>
      <w:ins w:id="4154" w:author="Marie" w:date="2022-01-23T15:28:00Z">
        <w:r w:rsidR="00A46D85" w:rsidRPr="00571000">
          <w:rPr>
            <w:highlight w:val="yellow"/>
            <w:rPrChange w:id="4155" w:author="Carsten Hein" w:date="2022-04-20T15:13:00Z">
              <w:rPr/>
            </w:rPrChange>
          </w:rPr>
          <w:t xml:space="preserve">werden </w:t>
        </w:r>
      </w:ins>
      <w:del w:id="4156" w:author="Marie" w:date="2022-01-23T15:27:00Z">
        <w:r w:rsidRPr="00571000" w:rsidDel="00A46D85">
          <w:rPr>
            <w:highlight w:val="yellow"/>
            <w:rPrChange w:id="4157" w:author="Carsten Hein" w:date="2022-04-20T15:13:00Z">
              <w:rPr/>
            </w:rPrChange>
          </w:rPr>
          <w:delText>können dann</w:delText>
        </w:r>
      </w:del>
      <w:del w:id="4158" w:author="Carsten Hein" w:date="2022-04-20T14:23:00Z">
        <w:r w:rsidRPr="00571000" w:rsidDel="009527E7">
          <w:rPr>
            <w:highlight w:val="yellow"/>
            <w:rPrChange w:id="4159" w:author="Carsten Hein" w:date="2022-04-20T15:13:00Z">
              <w:rPr/>
            </w:rPrChange>
          </w:rPr>
          <w:delText xml:space="preserve"> </w:delText>
        </w:r>
      </w:del>
      <w:r w:rsidRPr="00571000">
        <w:rPr>
          <w:highlight w:val="yellow"/>
          <w:rPrChange w:id="4160" w:author="Carsten Hein" w:date="2022-04-20T15:13:00Z">
            <w:rPr/>
          </w:rPrChange>
        </w:rPr>
        <w:t>unabhängig gefertigt</w:t>
      </w:r>
      <w:del w:id="4161" w:author="Marie" w:date="2022-01-23T15:28:00Z">
        <w:r w:rsidRPr="00571000" w:rsidDel="00A46D85">
          <w:rPr>
            <w:highlight w:val="yellow"/>
            <w:rPrChange w:id="4162" w:author="Carsten Hein" w:date="2022-04-20T15:13:00Z">
              <w:rPr/>
            </w:rPrChange>
          </w:rPr>
          <w:delText xml:space="preserve"> werden</w:delText>
        </w:r>
      </w:del>
      <w:r w:rsidRPr="00571000">
        <w:rPr>
          <w:highlight w:val="yellow"/>
          <w:rPrChange w:id="4163" w:author="Carsten Hein" w:date="2022-04-20T15:13:00Z">
            <w:rPr/>
          </w:rPrChange>
        </w:rPr>
        <w:t xml:space="preserve"> und </w:t>
      </w:r>
      <w:del w:id="4164" w:author="Marie" w:date="2022-01-23T15:28:00Z">
        <w:r w:rsidRPr="00571000" w:rsidDel="00A46D85">
          <w:rPr>
            <w:highlight w:val="yellow"/>
            <w:rPrChange w:id="4165" w:author="Carsten Hein" w:date="2022-04-20T15:13:00Z">
              <w:rPr/>
            </w:rPrChange>
          </w:rPr>
          <w:delText xml:space="preserve">werden </w:delText>
        </w:r>
      </w:del>
      <w:r w:rsidRPr="00571000">
        <w:rPr>
          <w:highlight w:val="yellow"/>
          <w:rPrChange w:id="4166" w:author="Carsten Hein" w:date="2022-04-20T15:13:00Z">
            <w:rPr/>
          </w:rPrChange>
        </w:rPr>
        <w:t xml:space="preserve">erst </w:t>
      </w:r>
      <w:del w:id="4167" w:author="Marie" w:date="2022-01-23T15:28:00Z">
        <w:r w:rsidRPr="00571000" w:rsidDel="00A46D85">
          <w:rPr>
            <w:highlight w:val="yellow"/>
            <w:rPrChange w:id="4168" w:author="Carsten Hein" w:date="2022-04-20T15:13:00Z">
              <w:rPr/>
            </w:rPrChange>
          </w:rPr>
          <w:delText xml:space="preserve">vor Ort </w:delText>
        </w:r>
      </w:del>
      <w:r w:rsidRPr="00571000">
        <w:rPr>
          <w:highlight w:val="yellow"/>
          <w:rPrChange w:id="4169" w:author="Carsten Hein" w:date="2022-04-20T15:13:00Z">
            <w:rPr/>
          </w:rPrChange>
        </w:rPr>
        <w:t>auf der Baustelle oder im Gebäude montiert</w:t>
      </w:r>
      <w:ins w:id="4170" w:author="Marie" w:date="2022-01-23T15:28:00Z">
        <w:r w:rsidR="00A46D85" w:rsidRPr="00571000">
          <w:rPr>
            <w:highlight w:val="yellow"/>
            <w:rPrChange w:id="4171" w:author="Carsten Hein" w:date="2022-04-20T15:13:00Z">
              <w:rPr/>
            </w:rPrChange>
          </w:rPr>
          <w:t>. Die</w:t>
        </w:r>
      </w:ins>
      <w:del w:id="4172" w:author="Marie" w:date="2022-01-23T15:28:00Z">
        <w:r w:rsidRPr="00571000" w:rsidDel="00A46D85">
          <w:rPr>
            <w:highlight w:val="yellow"/>
            <w:rPrChange w:id="4173" w:author="Carsten Hein" w:date="2022-04-20T15:13:00Z">
              <w:rPr/>
            </w:rPrChange>
          </w:rPr>
          <w:delText xml:space="preserve"> – mit denselben </w:delText>
        </w:r>
      </w:del>
      <w:ins w:id="4174" w:author="Marie" w:date="2022-01-23T15:28:00Z">
        <w:r w:rsidR="00A46D85" w:rsidRPr="00571000">
          <w:rPr>
            <w:highlight w:val="yellow"/>
            <w:rPrChange w:id="4175" w:author="Carsten Hein" w:date="2022-04-20T15:13:00Z">
              <w:rPr/>
            </w:rPrChange>
          </w:rPr>
          <w:t xml:space="preserve"> </w:t>
        </w:r>
      </w:ins>
      <w:r w:rsidRPr="00571000">
        <w:rPr>
          <w:highlight w:val="yellow"/>
          <w:rPrChange w:id="4176" w:author="Carsten Hein" w:date="2022-04-20T15:13:00Z">
            <w:rPr/>
          </w:rPrChange>
        </w:rPr>
        <w:t>Montageschritte</w:t>
      </w:r>
      <w:ins w:id="4177" w:author="Marie" w:date="2022-01-23T15:28:00Z">
        <w:r w:rsidR="00A46D85" w:rsidRPr="00571000">
          <w:rPr>
            <w:highlight w:val="yellow"/>
            <w:rPrChange w:id="4178" w:author="Carsten Hein" w:date="2022-04-20T15:13:00Z">
              <w:rPr/>
            </w:rPrChange>
          </w:rPr>
          <w:t xml:space="preserve"> sind beim ersten Einbau und b</w:t>
        </w:r>
      </w:ins>
      <w:ins w:id="4179" w:author="Marie" w:date="2022-01-23T15:29:00Z">
        <w:r w:rsidR="00A46D85" w:rsidRPr="00571000">
          <w:rPr>
            <w:highlight w:val="yellow"/>
            <w:rPrChange w:id="4180" w:author="Carsten Hein" w:date="2022-04-20T15:13:00Z">
              <w:rPr/>
            </w:rPrChange>
          </w:rPr>
          <w:t xml:space="preserve">ei Instandsetzung und </w:t>
        </w:r>
        <w:del w:id="4181" w:author="Carsten Hein" w:date="2022-04-20T15:07:00Z">
          <w:r w:rsidR="00A46D85" w:rsidRPr="00571000" w:rsidDel="00FF4CD3">
            <w:rPr>
              <w:highlight w:val="yellow"/>
              <w:rPrChange w:id="4182" w:author="Carsten Hein" w:date="2022-04-20T15:13:00Z">
                <w:rPr/>
              </w:rPrChange>
            </w:rPr>
            <w:delText>Austausc</w:delText>
          </w:r>
        </w:del>
      </w:ins>
      <w:ins w:id="4183" w:author="Carsten Hein" w:date="2022-04-20T15:07:00Z">
        <w:r w:rsidR="00FF4CD3" w:rsidRPr="00571000">
          <w:rPr>
            <w:highlight w:val="yellow"/>
            <w:rPrChange w:id="4184" w:author="Carsten Hein" w:date="2022-04-20T15:13:00Z">
              <w:rPr/>
            </w:rPrChange>
          </w:rPr>
          <w:t>Austausch</w:t>
        </w:r>
      </w:ins>
      <w:ins w:id="4185" w:author="Marie" w:date="2022-01-23T15:29:00Z">
        <w:r w:rsidR="00A46D85" w:rsidRPr="00571000">
          <w:rPr>
            <w:highlight w:val="yellow"/>
            <w:rPrChange w:id="4186" w:author="Carsten Hein" w:date="2022-04-20T15:13:00Z">
              <w:rPr/>
            </w:rPrChange>
          </w:rPr>
          <w:t xml:space="preserve"> der Komponenten immer die gleichen.</w:t>
        </w:r>
      </w:ins>
      <w:del w:id="4187" w:author="Marie" w:date="2022-01-23T15:28:00Z">
        <w:r w:rsidRPr="00571000" w:rsidDel="00A46D85">
          <w:rPr>
            <w:highlight w:val="yellow"/>
            <w:rPrChange w:id="4188" w:author="Carsten Hein" w:date="2022-04-20T15:13:00Z">
              <w:rPr/>
            </w:rPrChange>
          </w:rPr>
          <w:delText xml:space="preserve">n, </w:delText>
        </w:r>
      </w:del>
      <w:del w:id="4189" w:author="Marie" w:date="2022-01-23T15:29:00Z">
        <w:r w:rsidRPr="00571000" w:rsidDel="00A46D85">
          <w:rPr>
            <w:highlight w:val="yellow"/>
            <w:rPrChange w:id="4190" w:author="Carsten Hein" w:date="2022-04-20T15:13:00Z">
              <w:rPr/>
            </w:rPrChange>
          </w:rPr>
          <w:delText>mit denen auch eine Instandsetzung oder Austausch der Komponenten erfolgt.</w:delText>
        </w:r>
      </w:del>
      <w:r w:rsidRPr="00571000">
        <w:rPr>
          <w:highlight w:val="yellow"/>
          <w:rPrChange w:id="4191" w:author="Carsten Hein" w:date="2022-04-20T15:13:00Z">
            <w:rPr/>
          </w:rPrChange>
        </w:rPr>
        <w:t xml:space="preserve"> Durch kleinteilige Herstellung können auch einzelne Komponenten ersetzt werden. Diese Vorgehensweise erlaubt</w:t>
      </w:r>
      <w:ins w:id="4192" w:author="Marie" w:date="2022-01-23T15:30:00Z">
        <w:r w:rsidR="00A46D85" w:rsidRPr="00571000">
          <w:rPr>
            <w:highlight w:val="yellow"/>
            <w:rPrChange w:id="4193" w:author="Carsten Hein" w:date="2022-04-20T15:13:00Z">
              <w:rPr/>
            </w:rPrChange>
          </w:rPr>
          <w:t xml:space="preserve"> es, </w:t>
        </w:r>
      </w:ins>
      <w:del w:id="4194" w:author="Marie" w:date="2022-01-23T15:30:00Z">
        <w:r w:rsidRPr="00571000" w:rsidDel="00A46D85">
          <w:rPr>
            <w:highlight w:val="yellow"/>
            <w:rPrChange w:id="4195" w:author="Carsten Hein" w:date="2022-04-20T15:13:00Z">
              <w:rPr/>
            </w:rPrChange>
          </w:rPr>
          <w:delText xml:space="preserve"> auch</w:delText>
        </w:r>
      </w:del>
      <w:r w:rsidRPr="00571000">
        <w:rPr>
          <w:highlight w:val="yellow"/>
          <w:rPrChange w:id="4196" w:author="Carsten Hein" w:date="2022-04-20T15:13:00Z">
            <w:rPr/>
          </w:rPrChange>
        </w:rPr>
        <w:t xml:space="preserve"> die Leistungen der </w:t>
      </w:r>
      <w:ins w:id="4197" w:author="Marie" w:date="2022-01-23T15:30:00Z">
        <w:r w:rsidR="00A46D85" w:rsidRPr="00571000">
          <w:rPr>
            <w:highlight w:val="yellow"/>
            <w:rPrChange w:id="4198" w:author="Carsten Hein" w:date="2022-04-20T15:13:00Z">
              <w:rPr/>
            </w:rPrChange>
          </w:rPr>
          <w:t>t</w:t>
        </w:r>
      </w:ins>
      <w:del w:id="4199" w:author="Marie" w:date="2022-01-23T15:30:00Z">
        <w:r w:rsidRPr="00571000" w:rsidDel="00A46D85">
          <w:rPr>
            <w:highlight w:val="yellow"/>
            <w:rPrChange w:id="4200" w:author="Carsten Hein" w:date="2022-04-20T15:13:00Z">
              <w:rPr/>
            </w:rPrChange>
          </w:rPr>
          <w:delText>T</w:delText>
        </w:r>
      </w:del>
      <w:r w:rsidRPr="00571000">
        <w:rPr>
          <w:highlight w:val="yellow"/>
          <w:rPrChange w:id="4201" w:author="Carsten Hein" w:date="2022-04-20T15:13:00Z">
            <w:rPr/>
          </w:rPrChange>
        </w:rPr>
        <w:t>echnischen Ausrüstung „</w:t>
      </w:r>
      <w:proofErr w:type="spellStart"/>
      <w:r w:rsidRPr="00571000">
        <w:rPr>
          <w:highlight w:val="yellow"/>
          <w:rPrChange w:id="4202" w:author="Carsten Hein" w:date="2022-04-20T15:13:00Z">
            <w:rPr/>
          </w:rPrChange>
        </w:rPr>
        <w:t>as</w:t>
      </w:r>
      <w:proofErr w:type="spellEnd"/>
      <w:r w:rsidRPr="00571000">
        <w:rPr>
          <w:highlight w:val="yellow"/>
          <w:rPrChange w:id="4203" w:author="Carsten Hein" w:date="2022-04-20T15:13:00Z">
            <w:rPr/>
          </w:rPrChange>
        </w:rPr>
        <w:t xml:space="preserve"> a </w:t>
      </w:r>
      <w:proofErr w:type="spellStart"/>
      <w:r w:rsidRPr="00571000">
        <w:rPr>
          <w:highlight w:val="yellow"/>
          <w:rPrChange w:id="4204" w:author="Carsten Hein" w:date="2022-04-20T15:13:00Z">
            <w:rPr/>
          </w:rPrChange>
        </w:rPr>
        <w:t>service</w:t>
      </w:r>
      <w:proofErr w:type="spellEnd"/>
      <w:r w:rsidRPr="00571000">
        <w:rPr>
          <w:highlight w:val="yellow"/>
          <w:rPrChange w:id="4205" w:author="Carsten Hein" w:date="2022-04-20T15:13:00Z">
            <w:rPr/>
          </w:rPrChange>
        </w:rPr>
        <w:t xml:space="preserve">“ vorzusehen, </w:t>
      </w:r>
      <w:commentRangeStart w:id="4206"/>
      <w:r w:rsidRPr="00571000">
        <w:rPr>
          <w:highlight w:val="yellow"/>
          <w:rPrChange w:id="4207" w:author="Carsten Hein" w:date="2022-04-20T15:13:00Z">
            <w:rPr/>
          </w:rPrChange>
        </w:rPr>
        <w:t xml:space="preserve">bei dem nur die Funktionen der TGA gebucht werden und die Installation und Wartung der haustechnischen Systeme dem Anbieter überlassen </w:t>
      </w:r>
      <w:commentRangeStart w:id="4208"/>
      <w:r w:rsidRPr="00571000">
        <w:rPr>
          <w:highlight w:val="yellow"/>
          <w:rPrChange w:id="4209" w:author="Carsten Hein" w:date="2022-04-20T15:13:00Z">
            <w:rPr/>
          </w:rPrChange>
        </w:rPr>
        <w:t>bleibt</w:t>
      </w:r>
      <w:commentRangeEnd w:id="4208"/>
      <w:r w:rsidR="00A46D85" w:rsidRPr="00571000">
        <w:rPr>
          <w:rStyle w:val="Kommentarzeichen"/>
          <w:highlight w:val="yellow"/>
          <w:rPrChange w:id="4210" w:author="Carsten Hein" w:date="2022-04-20T15:13:00Z">
            <w:rPr>
              <w:rStyle w:val="Kommentarzeichen"/>
            </w:rPr>
          </w:rPrChange>
        </w:rPr>
        <w:commentReference w:id="4208"/>
      </w:r>
      <w:r w:rsidRPr="00571000">
        <w:rPr>
          <w:highlight w:val="yellow"/>
          <w:rPrChange w:id="4211" w:author="Carsten Hein" w:date="2022-04-20T15:13:00Z">
            <w:rPr/>
          </w:rPrChange>
        </w:rPr>
        <w:t>.</w:t>
      </w:r>
      <w:commentRangeEnd w:id="4206"/>
      <w:r w:rsidR="00A46D85" w:rsidRPr="00571000">
        <w:rPr>
          <w:rStyle w:val="Kommentarzeichen"/>
          <w:highlight w:val="yellow"/>
          <w:rPrChange w:id="4212" w:author="Carsten Hein" w:date="2022-04-20T15:13:00Z">
            <w:rPr>
              <w:rStyle w:val="Kommentarzeichen"/>
            </w:rPr>
          </w:rPrChange>
        </w:rPr>
        <w:commentReference w:id="4206"/>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4213" w:name="_Toc101333857"/>
      <w:commentRangeStart w:id="4214"/>
      <w:commentRangeStart w:id="4215"/>
      <w:r w:rsidRPr="000D73A7">
        <w:t>Zusammenfassung</w:t>
      </w:r>
      <w:commentRangeEnd w:id="4214"/>
      <w:r w:rsidRPr="000D73A7">
        <w:commentReference w:id="4214"/>
      </w:r>
      <w:commentRangeEnd w:id="4215"/>
      <w:r w:rsidR="00157649">
        <w:rPr>
          <w:rStyle w:val="Kommentarzeichen"/>
          <w:rFonts w:ascii="Myriad Pro" w:eastAsiaTheme="minorHAnsi" w:hAnsi="Myriad Pro" w:cstheme="minorBidi"/>
          <w:b w:val="0"/>
        </w:rPr>
        <w:commentReference w:id="4215"/>
      </w:r>
      <w:bookmarkEnd w:id="4213"/>
    </w:p>
    <w:p w14:paraId="5B662F33" w14:textId="77777777" w:rsidR="00E13ECB" w:rsidRDefault="006D4753" w:rsidP="000D73A7">
      <w:pPr>
        <w:rPr>
          <w:ins w:id="4216" w:author="Carsten Hein" w:date="2022-04-20T15:18:00Z"/>
          <w:highlight w:val="yellow"/>
        </w:rPr>
      </w:pPr>
      <w:ins w:id="4217" w:author="Carsten Hein" w:date="2022-04-20T15:12:00Z">
        <w:r w:rsidRPr="00571000">
          <w:rPr>
            <w:highlight w:val="yellow"/>
            <w:rPrChange w:id="4218" w:author="Carsten Hein" w:date="2022-04-20T15:12:00Z">
              <w:rPr/>
            </w:rPrChange>
          </w:rPr>
          <w:t>Im Rahmen des Forschungsprojektes hat sich gezeigt, dass wie auch bei den übrigen Abschnitten zu unterscheiden ist zwischen Wohnraumnutzung und Büronutzung.</w:t>
        </w:r>
        <w:r w:rsidR="00571000" w:rsidRPr="00571000">
          <w:rPr>
            <w:highlight w:val="yellow"/>
            <w:rPrChange w:id="4219" w:author="Carsten Hein" w:date="2022-04-20T15:12:00Z">
              <w:rPr/>
            </w:rPrChange>
          </w:rPr>
          <w:t xml:space="preserve"> </w:t>
        </w:r>
      </w:ins>
      <w:commentRangeStart w:id="4220"/>
      <w:del w:id="4221" w:author="Carsten Hein" w:date="2022-04-20T15:06:00Z">
        <w:r w:rsidR="000D73A7" w:rsidRPr="00571000" w:rsidDel="008B71D8">
          <w:rPr>
            <w:highlight w:val="yellow"/>
            <w:rPrChange w:id="4222" w:author="Carsten Hein" w:date="2022-04-20T15:12:00Z">
              <w:rPr/>
            </w:rPrChange>
          </w:rPr>
          <w:delText>Das TGA-Register ergänzt die modulare Konstruktion der HBV-Decke</w:delText>
        </w:r>
      </w:del>
      <w:ins w:id="4223" w:author="Carsten Hein" w:date="2022-04-20T15:06:00Z">
        <w:r w:rsidR="00FF4CD3" w:rsidRPr="00571000">
          <w:rPr>
            <w:highlight w:val="yellow"/>
            <w:rPrChange w:id="4224" w:author="Carsten Hein" w:date="2022-04-20T15:12:00Z">
              <w:rPr/>
            </w:rPrChange>
          </w:rPr>
          <w:t xml:space="preserve">Für die Büronutzung wird der Einsatz eines </w:t>
        </w:r>
      </w:ins>
      <w:ins w:id="4225" w:author="Carsten Hein" w:date="2022-04-20T15:07:00Z">
        <w:r w:rsidR="00FF4CD3" w:rsidRPr="00571000">
          <w:rPr>
            <w:highlight w:val="yellow"/>
            <w:rPrChange w:id="4226" w:author="Carsten Hein" w:date="2022-04-20T15:12:00Z">
              <w:rPr/>
            </w:rPrChange>
          </w:rPr>
          <w:t xml:space="preserve">TGA Registers empfohlen, </w:t>
        </w:r>
        <w:r w:rsidR="00E42B7D" w:rsidRPr="00571000">
          <w:rPr>
            <w:highlight w:val="yellow"/>
            <w:rPrChange w:id="4227" w:author="Carsten Hein" w:date="2022-04-20T15:12:00Z">
              <w:rPr/>
            </w:rPrChange>
          </w:rPr>
          <w:t>für die Wohnräume ist dies nicht nötig und daher auch nicht empfehlenswert.</w:t>
        </w:r>
      </w:ins>
      <w:del w:id="4228" w:author="Carsten Hein" w:date="2022-04-20T15:07:00Z">
        <w:r w:rsidR="000D73A7" w:rsidRPr="00571000" w:rsidDel="00E42B7D">
          <w:rPr>
            <w:highlight w:val="yellow"/>
            <w:rPrChange w:id="4229" w:author="Carsten Hein" w:date="2022-04-20T15:12:00Z">
              <w:rPr/>
            </w:rPrChange>
          </w:rPr>
          <w:delText>.</w:delText>
        </w:r>
      </w:del>
      <w:commentRangeEnd w:id="4220"/>
      <w:r w:rsidR="006901AD" w:rsidRPr="00571000">
        <w:rPr>
          <w:rStyle w:val="Kommentarzeichen"/>
          <w:highlight w:val="yellow"/>
          <w:rPrChange w:id="4230" w:author="Carsten Hein" w:date="2022-04-20T15:12:00Z">
            <w:rPr>
              <w:rStyle w:val="Kommentarzeichen"/>
            </w:rPr>
          </w:rPrChange>
        </w:rPr>
        <w:commentReference w:id="4220"/>
      </w:r>
      <w:r w:rsidR="000D73A7" w:rsidRPr="00571000">
        <w:rPr>
          <w:highlight w:val="yellow"/>
          <w:rPrChange w:id="4231" w:author="Carsten Hein" w:date="2022-04-20T15:12:00Z">
            <w:rPr/>
          </w:rPrChange>
        </w:rPr>
        <w:t xml:space="preserve"> </w:t>
      </w:r>
    </w:p>
    <w:p w14:paraId="0C2EB2AE" w14:textId="6DFE99FB" w:rsidR="000D73A7" w:rsidRPr="00571000" w:rsidDel="0050650C" w:rsidRDefault="000D73A7">
      <w:pPr>
        <w:ind w:left="720" w:hanging="720"/>
        <w:rPr>
          <w:del w:id="4232" w:author="Carsten Hein" w:date="2022-04-20T14:58:00Z"/>
          <w:highlight w:val="yellow"/>
          <w:rPrChange w:id="4233" w:author="Carsten Hein" w:date="2022-04-20T15:12:00Z">
            <w:rPr>
              <w:del w:id="4234" w:author="Carsten Hein" w:date="2022-04-20T14:58:00Z"/>
            </w:rPr>
          </w:rPrChange>
        </w:rPr>
        <w:pPrChange w:id="4235" w:author="Carsten Hein" w:date="2022-04-20T15:12:00Z">
          <w:pPr/>
        </w:pPrChange>
      </w:pPr>
      <w:r w:rsidRPr="00571000">
        <w:rPr>
          <w:highlight w:val="yellow"/>
          <w:rPrChange w:id="4236" w:author="Carsten Hein" w:date="2022-04-20T15:12:00Z">
            <w:rPr/>
          </w:rPrChange>
        </w:rPr>
        <w:t xml:space="preserve">Aus der Koordination mit den übrigen Gewerken </w:t>
      </w:r>
      <w:del w:id="4237" w:author="Carsten Hein" w:date="2022-04-20T15:08:00Z">
        <w:r w:rsidRPr="00571000" w:rsidDel="00634104">
          <w:rPr>
            <w:highlight w:val="yellow"/>
            <w:rPrChange w:id="4238" w:author="Carsten Hein" w:date="2022-04-20T15:12:00Z">
              <w:rPr/>
            </w:rPrChange>
          </w:rPr>
          <w:delText>wird empfohlen</w:delText>
        </w:r>
      </w:del>
      <w:ins w:id="4239" w:author="Carsten Hein" w:date="2022-04-20T15:08:00Z">
        <w:r w:rsidR="00634104" w:rsidRPr="00571000">
          <w:rPr>
            <w:highlight w:val="yellow"/>
            <w:rPrChange w:id="4240" w:author="Carsten Hein" w:date="2022-04-20T15:12:00Z">
              <w:rPr/>
            </w:rPrChange>
          </w:rPr>
          <w:t>leitet sich die Empfehlung ab</w:t>
        </w:r>
      </w:ins>
      <w:r w:rsidRPr="00571000">
        <w:rPr>
          <w:highlight w:val="yellow"/>
          <w:rPrChange w:id="4241" w:author="Carsten Hein" w:date="2022-04-20T15:12:00Z">
            <w:rPr/>
          </w:rPrChange>
        </w:rPr>
        <w:t>, die TGA Register separat zu vergeben und fertigen zu lassen</w:t>
      </w:r>
      <w:ins w:id="4242" w:author="Marie" w:date="2022-01-23T15:35:00Z">
        <w:r w:rsidR="00157649" w:rsidRPr="00571000">
          <w:rPr>
            <w:highlight w:val="yellow"/>
            <w:rPrChange w:id="4243" w:author="Carsten Hein" w:date="2022-04-20T15:12:00Z">
              <w:rPr/>
            </w:rPrChange>
          </w:rPr>
          <w:t>.</w:t>
        </w:r>
      </w:ins>
      <w:del w:id="4244" w:author="Marie" w:date="2022-01-23T15:35:00Z">
        <w:r w:rsidRPr="00571000" w:rsidDel="00157649">
          <w:rPr>
            <w:highlight w:val="yellow"/>
            <w:rPrChange w:id="4245" w:author="Carsten Hein" w:date="2022-04-20T15:12:00Z">
              <w:rPr/>
            </w:rPrChange>
          </w:rPr>
          <w:delText>,</w:delText>
        </w:r>
      </w:del>
      <w:r w:rsidRPr="00571000">
        <w:rPr>
          <w:highlight w:val="yellow"/>
          <w:rPrChange w:id="4246" w:author="Carsten Hein" w:date="2022-04-20T15:12:00Z">
            <w:rPr/>
          </w:rPrChange>
        </w:rPr>
        <w:t xml:space="preserve"> </w:t>
      </w:r>
      <w:ins w:id="4247" w:author="Marie" w:date="2022-01-23T15:35:00Z">
        <w:r w:rsidR="00157649" w:rsidRPr="00571000">
          <w:rPr>
            <w:highlight w:val="yellow"/>
            <w:rPrChange w:id="4248" w:author="Carsten Hein" w:date="2022-04-20T15:12:00Z">
              <w:rPr/>
            </w:rPrChange>
          </w:rPr>
          <w:t>D</w:t>
        </w:r>
      </w:ins>
      <w:del w:id="4249" w:author="Marie" w:date="2022-01-23T15:35:00Z">
        <w:r w:rsidRPr="00571000" w:rsidDel="00157649">
          <w:rPr>
            <w:highlight w:val="yellow"/>
            <w:rPrChange w:id="4250" w:author="Carsten Hein" w:date="2022-04-20T15:12:00Z">
              <w:rPr/>
            </w:rPrChange>
          </w:rPr>
          <w:delText>d</w:delText>
        </w:r>
      </w:del>
      <w:r w:rsidRPr="00571000">
        <w:rPr>
          <w:highlight w:val="yellow"/>
          <w:rPrChange w:id="4251" w:author="Carsten Hein" w:date="2022-04-20T15:12:00Z">
            <w:rPr/>
          </w:rPrChange>
        </w:rPr>
        <w:t>ie HBV</w:t>
      </w:r>
      <w:ins w:id="4252" w:author="Marie" w:date="2022-01-23T15:35:00Z">
        <w:r w:rsidR="00157649" w:rsidRPr="00571000">
          <w:rPr>
            <w:highlight w:val="yellow"/>
            <w:rPrChange w:id="4253" w:author="Carsten Hein" w:date="2022-04-20T15:12:00Z">
              <w:rPr/>
            </w:rPrChange>
          </w:rPr>
          <w:t>-</w:t>
        </w:r>
      </w:ins>
      <w:del w:id="4254" w:author="Marie" w:date="2022-01-23T15:35:00Z">
        <w:r w:rsidRPr="00571000" w:rsidDel="00157649">
          <w:rPr>
            <w:highlight w:val="yellow"/>
            <w:rPrChange w:id="4255" w:author="Carsten Hein" w:date="2022-04-20T15:12:00Z">
              <w:rPr/>
            </w:rPrChange>
          </w:rPr>
          <w:delText xml:space="preserve"> </w:delText>
        </w:r>
      </w:del>
      <w:r w:rsidRPr="00571000">
        <w:rPr>
          <w:highlight w:val="yellow"/>
          <w:rPrChange w:id="4256" w:author="Carsten Hein" w:date="2022-04-20T15:12:00Z">
            <w:rPr/>
          </w:rPrChange>
        </w:rPr>
        <w:t>Decken erhalten Vorhaltungen</w:t>
      </w:r>
      <w:ins w:id="4257" w:author="Marie" w:date="2022-01-23T15:35:00Z">
        <w:r w:rsidR="00157649" w:rsidRPr="00571000">
          <w:rPr>
            <w:highlight w:val="yellow"/>
            <w:rPrChange w:id="4258" w:author="Carsten Hein" w:date="2022-04-20T15:12:00Z">
              <w:rPr/>
            </w:rPrChange>
          </w:rPr>
          <w:t xml:space="preserve">, </w:t>
        </w:r>
      </w:ins>
      <w:del w:id="4259" w:author="Marie" w:date="2022-01-23T15:35:00Z">
        <w:r w:rsidRPr="00571000" w:rsidDel="00157649">
          <w:rPr>
            <w:highlight w:val="yellow"/>
            <w:rPrChange w:id="4260" w:author="Carsten Hein" w:date="2022-04-20T15:12:00Z">
              <w:rPr/>
            </w:rPrChange>
          </w:rPr>
          <w:delText xml:space="preserve"> (</w:delText>
        </w:r>
      </w:del>
      <w:r w:rsidRPr="00571000">
        <w:rPr>
          <w:highlight w:val="yellow"/>
          <w:rPrChange w:id="4261" w:author="Carsten Hein" w:date="2022-04-20T15:12:00Z">
            <w:rPr/>
          </w:rPrChange>
        </w:rPr>
        <w:t>zum Beispiel Ankerschienen</w:t>
      </w:r>
      <w:ins w:id="4262" w:author="Marie" w:date="2022-01-23T15:35:00Z">
        <w:r w:rsidR="00157649" w:rsidRPr="00571000">
          <w:rPr>
            <w:highlight w:val="yellow"/>
            <w:rPrChange w:id="4263" w:author="Carsten Hein" w:date="2022-04-20T15:12:00Z">
              <w:rPr/>
            </w:rPrChange>
          </w:rPr>
          <w:t>,</w:t>
        </w:r>
      </w:ins>
      <w:del w:id="4264" w:author="Marie" w:date="2022-01-23T15:35:00Z">
        <w:r w:rsidRPr="00571000" w:rsidDel="00157649">
          <w:rPr>
            <w:highlight w:val="yellow"/>
            <w:rPrChange w:id="4265" w:author="Carsten Hein" w:date="2022-04-20T15:12:00Z">
              <w:rPr/>
            </w:rPrChange>
          </w:rPr>
          <w:delText>)</w:delText>
        </w:r>
      </w:del>
      <w:r w:rsidRPr="00571000">
        <w:rPr>
          <w:highlight w:val="yellow"/>
          <w:rPrChange w:id="4266" w:author="Carsten Hein" w:date="2022-04-20T15:12:00Z">
            <w:rPr/>
          </w:rPrChange>
        </w:rPr>
        <w:t xml:space="preserve"> zur Montage und Demontage der Register. </w:t>
      </w:r>
    </w:p>
    <w:p w14:paraId="76896897" w14:textId="5E910FFA" w:rsidR="000D73A7" w:rsidRDefault="000D73A7" w:rsidP="000D73A7">
      <w:pPr>
        <w:rPr>
          <w:ins w:id="4267" w:author="Carsten Hein" w:date="2022-04-20T15:19:00Z"/>
          <w:highlight w:val="yellow"/>
        </w:rPr>
      </w:pPr>
      <w:r w:rsidRPr="00571000">
        <w:rPr>
          <w:highlight w:val="yellow"/>
          <w:rPrChange w:id="4268" w:author="Carsten Hein" w:date="2022-04-20T15:12:00Z">
            <w:rPr/>
          </w:rPrChange>
        </w:rPr>
        <w:t xml:space="preserve">Durch separate Fertigung und Montage </w:t>
      </w:r>
      <w:ins w:id="4269" w:author="Carsten Hein" w:date="2022-04-20T15:09:00Z">
        <w:r w:rsidR="004D00B2" w:rsidRPr="00571000">
          <w:rPr>
            <w:highlight w:val="yellow"/>
            <w:rPrChange w:id="4270" w:author="Carsten Hein" w:date="2022-04-20T15:12:00Z">
              <w:rPr/>
            </w:rPrChange>
          </w:rPr>
          <w:t>werden die Fertigungsprozesse vereinfacht</w:t>
        </w:r>
        <w:r w:rsidR="0086313C" w:rsidRPr="00571000">
          <w:rPr>
            <w:highlight w:val="yellow"/>
            <w:rPrChange w:id="4271" w:author="Carsten Hein" w:date="2022-04-20T15:12:00Z">
              <w:rPr/>
            </w:rPrChange>
          </w:rPr>
          <w:t xml:space="preserve">. Der Transport ist einfacher, da keine aufwändigen Schutzmaßnahmen der Register </w:t>
        </w:r>
      </w:ins>
      <w:ins w:id="4272" w:author="Carsten Hein" w:date="2022-04-20T15:10:00Z">
        <w:r w:rsidR="00631719" w:rsidRPr="00571000">
          <w:rPr>
            <w:highlight w:val="yellow"/>
            <w:rPrChange w:id="4273" w:author="Carsten Hein" w:date="2022-04-20T15:12:00Z">
              <w:rPr/>
            </w:rPrChange>
          </w:rPr>
          <w:t xml:space="preserve">benötigt werden. </w:t>
        </w:r>
      </w:ins>
      <w:del w:id="4274" w:author="Carsten Hein" w:date="2022-04-20T15:10:00Z">
        <w:r w:rsidRPr="00571000" w:rsidDel="00631719">
          <w:rPr>
            <w:highlight w:val="yellow"/>
            <w:rPrChange w:id="4275" w:author="Carsten Hein" w:date="2022-04-20T15:12:00Z">
              <w:rPr/>
            </w:rPrChange>
          </w:rPr>
          <w:delText>können d</w:delText>
        </w:r>
      </w:del>
      <w:ins w:id="4276" w:author="Carsten Hein" w:date="2022-04-20T15:10:00Z">
        <w:r w:rsidR="00631719" w:rsidRPr="00571000">
          <w:rPr>
            <w:highlight w:val="yellow"/>
            <w:rPrChange w:id="4277" w:author="Carsten Hein" w:date="2022-04-20T15:12:00Z">
              <w:rPr/>
            </w:rPrChange>
          </w:rPr>
          <w:t>D</w:t>
        </w:r>
      </w:ins>
      <w:r w:rsidRPr="00571000">
        <w:rPr>
          <w:highlight w:val="yellow"/>
          <w:rPrChange w:id="4278" w:author="Carsten Hein" w:date="2022-04-20T15:12:00Z">
            <w:rPr/>
          </w:rPrChange>
        </w:rPr>
        <w:t xml:space="preserve">ie Funktionen </w:t>
      </w:r>
      <w:r w:rsidRPr="00571000">
        <w:rPr>
          <w:highlight w:val="yellow"/>
          <w:rPrChange w:id="4279" w:author="Carsten Hein" w:date="2022-04-20T15:12:00Z">
            <w:rPr/>
          </w:rPrChange>
        </w:rPr>
        <w:lastRenderedPageBreak/>
        <w:t xml:space="preserve">der technischen Gebäudeausrüstung </w:t>
      </w:r>
      <w:ins w:id="4280" w:author="Carsten Hein" w:date="2022-04-20T15:10:00Z">
        <w:r w:rsidR="00631719" w:rsidRPr="00571000">
          <w:rPr>
            <w:highlight w:val="yellow"/>
            <w:rPrChange w:id="4281" w:author="Carsten Hein" w:date="2022-04-20T15:12:00Z">
              <w:rPr/>
            </w:rPrChange>
          </w:rPr>
          <w:t xml:space="preserve">können alternativ </w:t>
        </w:r>
      </w:ins>
      <w:r w:rsidRPr="00571000">
        <w:rPr>
          <w:highlight w:val="yellow"/>
          <w:rPrChange w:id="4282" w:author="Carsten Hein" w:date="2022-04-20T15:12:00Z">
            <w:rPr/>
          </w:rPrChange>
        </w:rPr>
        <w:t>als Dienstleistung (</w:t>
      </w:r>
      <w:proofErr w:type="spellStart"/>
      <w:r w:rsidRPr="00571000">
        <w:rPr>
          <w:highlight w:val="yellow"/>
          <w:rPrChange w:id="4283" w:author="Carsten Hein" w:date="2022-04-20T15:12:00Z">
            <w:rPr/>
          </w:rPrChange>
        </w:rPr>
        <w:t>as</w:t>
      </w:r>
      <w:proofErr w:type="spellEnd"/>
      <w:r w:rsidRPr="00571000">
        <w:rPr>
          <w:highlight w:val="yellow"/>
          <w:rPrChange w:id="4284" w:author="Carsten Hein" w:date="2022-04-20T15:12:00Z">
            <w:rPr/>
          </w:rPrChange>
        </w:rPr>
        <w:t xml:space="preserve"> a </w:t>
      </w:r>
      <w:proofErr w:type="spellStart"/>
      <w:r w:rsidRPr="00571000">
        <w:rPr>
          <w:highlight w:val="yellow"/>
          <w:rPrChange w:id="4285" w:author="Carsten Hein" w:date="2022-04-20T15:12:00Z">
            <w:rPr/>
          </w:rPrChange>
        </w:rPr>
        <w:t>service</w:t>
      </w:r>
      <w:proofErr w:type="spellEnd"/>
      <w:r w:rsidRPr="00571000">
        <w:rPr>
          <w:highlight w:val="yellow"/>
          <w:rPrChange w:id="4286" w:author="Carsten Hein" w:date="2022-04-20T15:12:00Z">
            <w:rPr/>
          </w:rPrChange>
        </w:rPr>
        <w:t xml:space="preserve">) vergeben werden, sodass </w:t>
      </w:r>
      <w:del w:id="4287" w:author="Marie" w:date="2022-01-23T15:35:00Z">
        <w:r w:rsidRPr="00571000" w:rsidDel="00157649">
          <w:rPr>
            <w:highlight w:val="yellow"/>
            <w:rPrChange w:id="4288" w:author="Carsten Hein" w:date="2022-04-20T15:12:00Z">
              <w:rPr/>
            </w:rPrChange>
          </w:rPr>
          <w:delText xml:space="preserve"> </w:delText>
        </w:r>
      </w:del>
      <w:r w:rsidRPr="00571000">
        <w:rPr>
          <w:highlight w:val="yellow"/>
          <w:rPrChange w:id="4289" w:author="Carsten Hein" w:date="2022-04-20T15:12:00Z">
            <w:rPr/>
          </w:rPrChange>
        </w:rPr>
        <w:t>die Wartungs- und Instandhaltungs</w:t>
      </w:r>
      <w:del w:id="4290" w:author="Marie" w:date="2022-01-23T15:35:00Z">
        <w:r w:rsidRPr="00571000" w:rsidDel="00157649">
          <w:rPr>
            <w:highlight w:val="yellow"/>
            <w:rPrChange w:id="4291" w:author="Carsten Hein" w:date="2022-04-20T15:12:00Z">
              <w:rPr/>
            </w:rPrChange>
          </w:rPr>
          <w:delText>-</w:delText>
        </w:r>
      </w:del>
      <w:r w:rsidRPr="00571000">
        <w:rPr>
          <w:highlight w:val="yellow"/>
          <w:rPrChange w:id="4292" w:author="Carsten Hein" w:date="2022-04-20T15:12:00Z">
            <w:rPr/>
          </w:rPrChange>
        </w:rPr>
        <w:t>maßnahmen der TGA über den gesamten Nutzungszeitraum bzw. Lebenszyklus des Gebäudes sehr gut planbar wird.</w:t>
      </w:r>
    </w:p>
    <w:p w14:paraId="7E1ED7D0" w14:textId="0FB485E6" w:rsidR="00694DC3" w:rsidRDefault="00694DC3" w:rsidP="000D73A7">
      <w:pPr>
        <w:rPr>
          <w:ins w:id="4293" w:author="Carsten Hein" w:date="2022-04-20T15:21:00Z"/>
          <w:highlight w:val="yellow"/>
        </w:rPr>
      </w:pPr>
      <w:ins w:id="4294" w:author="Carsten Hein" w:date="2022-04-20T15:19:00Z">
        <w:r>
          <w:rPr>
            <w:highlight w:val="yellow"/>
          </w:rPr>
          <w:t>Im Rahmen des Forschungsprojekt können die TGA Register nicht ausgelegt werden</w:t>
        </w:r>
        <w:r w:rsidR="004A2DA2">
          <w:rPr>
            <w:highlight w:val="yellow"/>
          </w:rPr>
          <w:t xml:space="preserve">, weil </w:t>
        </w:r>
      </w:ins>
      <w:ins w:id="4295" w:author="Carsten Hein" w:date="2022-04-20T15:20:00Z">
        <w:r w:rsidR="004A2DA2">
          <w:rPr>
            <w:highlight w:val="yellow"/>
          </w:rPr>
          <w:t>nicht alle Randbedingungen festgelegt werden können. Konstruktiv</w:t>
        </w:r>
        <w:r w:rsidR="00515689">
          <w:rPr>
            <w:highlight w:val="yellow"/>
          </w:rPr>
          <w:t xml:space="preserve"> und im Sinne eines zirkularen Gebäudekonzeptes sollen die Register folgende Anforderungen erfüllen</w:t>
        </w:r>
      </w:ins>
      <w:ins w:id="4296" w:author="Carsten Hein" w:date="2022-04-20T15:21:00Z">
        <w:r w:rsidR="00515689">
          <w:rPr>
            <w:highlight w:val="yellow"/>
          </w:rPr>
          <w:t>:</w:t>
        </w:r>
      </w:ins>
    </w:p>
    <w:p w14:paraId="7E4B665E" w14:textId="05335810" w:rsidR="0092261C" w:rsidRPr="00742D19" w:rsidRDefault="003867C1">
      <w:pPr>
        <w:pStyle w:val="AufzhlungmitQuadrat"/>
        <w:rPr>
          <w:ins w:id="4297" w:author="Carsten Hein" w:date="2022-04-20T15:22:00Z"/>
          <w:highlight w:val="yellow"/>
          <w:lang w:val="de-DE"/>
          <w:rPrChange w:id="4298" w:author="Florian Meyer" w:date="2022-04-25T14:28:00Z">
            <w:rPr>
              <w:ins w:id="4299" w:author="Carsten Hein" w:date="2022-04-20T15:22:00Z"/>
              <w:rFonts w:ascii="Myriad Pro" w:hAnsi="Myriad Pro"/>
              <w:noProof/>
              <w:highlight w:val="yellow"/>
            </w:rPr>
          </w:rPrChange>
        </w:rPr>
        <w:pPrChange w:id="4300" w:author="Carsten Hein" w:date="2022-04-20T15:23:00Z">
          <w:pPr>
            <w:pStyle w:val="Listenabsatz"/>
            <w:numPr>
              <w:numId w:val="54"/>
            </w:numPr>
            <w:tabs>
              <w:tab w:val="clear" w:pos="720"/>
            </w:tabs>
            <w:ind w:hanging="360"/>
          </w:pPr>
        </w:pPrChange>
      </w:pPr>
      <w:ins w:id="4301" w:author="Carsten Hein" w:date="2022-04-20T15:21:00Z">
        <w:r w:rsidRPr="00032C8E">
          <w:rPr>
            <w:highlight w:val="yellow"/>
            <w:lang w:val="de-DE"/>
            <w:rPrChange w:id="4302" w:author="Carsten Hein" w:date="2022-04-20T15:29:00Z">
              <w:rPr>
                <w:highlight w:val="yellow"/>
              </w:rPr>
            </w:rPrChange>
          </w:rPr>
          <w:t>Komplette Vorfertigung in 3D Modulen</w:t>
        </w:r>
        <w:r w:rsidR="0019637C" w:rsidRPr="00032C8E">
          <w:rPr>
            <w:highlight w:val="yellow"/>
            <w:lang w:val="de-DE"/>
            <w:rPrChange w:id="4303" w:author="Carsten Hein" w:date="2022-04-20T15:29:00Z">
              <w:rPr>
                <w:highlight w:val="yellow"/>
              </w:rPr>
            </w:rPrChange>
          </w:rPr>
          <w:t>, Länge ca.</w:t>
        </w:r>
      </w:ins>
      <w:ins w:id="4304" w:author="Carsten Hein" w:date="2022-04-20T15:22:00Z">
        <w:r w:rsidR="0019637C" w:rsidRPr="00032C8E">
          <w:rPr>
            <w:highlight w:val="yellow"/>
            <w:lang w:val="de-DE"/>
            <w:rPrChange w:id="4305" w:author="Carsten Hein" w:date="2022-04-20T15:29:00Z">
              <w:rPr>
                <w:highlight w:val="yellow"/>
              </w:rPr>
            </w:rPrChange>
          </w:rPr>
          <w:t xml:space="preserve"> 1,5m – die Einheiten sollen </w:t>
        </w:r>
        <w:r w:rsidR="0092261C" w:rsidRPr="00032C8E">
          <w:rPr>
            <w:highlight w:val="yellow"/>
            <w:lang w:val="de-DE"/>
            <w:rPrChange w:id="4306" w:author="Carsten Hein" w:date="2022-04-20T15:29:00Z">
              <w:rPr>
                <w:highlight w:val="yellow"/>
              </w:rPr>
            </w:rPrChange>
          </w:rPr>
          <w:t>noch leicht zu handhaben sein.</w:t>
        </w:r>
      </w:ins>
    </w:p>
    <w:p w14:paraId="0957CBA4" w14:textId="75320635" w:rsidR="0092261C" w:rsidRPr="00032C8E" w:rsidRDefault="00CF2A28" w:rsidP="0092261C">
      <w:pPr>
        <w:pStyle w:val="AufzhlungmitQuadrat"/>
        <w:rPr>
          <w:ins w:id="4307" w:author="Carsten Hein" w:date="2022-04-20T15:25:00Z"/>
          <w:highlight w:val="yellow"/>
          <w:lang w:val="de-DE"/>
          <w:rPrChange w:id="4308" w:author="Carsten Hein" w:date="2022-04-20T15:29:00Z">
            <w:rPr>
              <w:ins w:id="4309" w:author="Carsten Hein" w:date="2022-04-20T15:25:00Z"/>
              <w:lang w:val="de-DE"/>
            </w:rPr>
          </w:rPrChange>
        </w:rPr>
      </w:pPr>
      <w:ins w:id="4310" w:author="Carsten Hein" w:date="2022-04-20T15:24:00Z">
        <w:r w:rsidRPr="00032C8E">
          <w:rPr>
            <w:highlight w:val="yellow"/>
            <w:lang w:val="de-DE"/>
            <w:rPrChange w:id="4311" w:author="Carsten Hein" w:date="2022-04-20T15:29:00Z">
              <w:rPr>
                <w:lang w:val="de-DE"/>
              </w:rPr>
            </w:rPrChange>
          </w:rPr>
          <w:t xml:space="preserve">Einfache Montage und Demontage zwischen den Träger, Befestigung an der Stahlbetondecke, nicht an den Holzträgern. </w:t>
        </w:r>
        <w:r w:rsidR="006166D8" w:rsidRPr="00032C8E">
          <w:rPr>
            <w:highlight w:val="yellow"/>
            <w:lang w:val="de-DE"/>
            <w:rPrChange w:id="4312" w:author="Carsten Hein" w:date="2022-04-20T15:29:00Z">
              <w:rPr>
                <w:lang w:val="de-DE"/>
              </w:rPr>
            </w:rPrChange>
          </w:rPr>
          <w:t>Ankerschienen o.ä. sind vorzusehen</w:t>
        </w:r>
      </w:ins>
      <w:ins w:id="4313" w:author="Carsten Hein" w:date="2022-04-20T15:25:00Z">
        <w:r w:rsidR="006166D8" w:rsidRPr="00032C8E">
          <w:rPr>
            <w:highlight w:val="yellow"/>
            <w:lang w:val="de-DE"/>
            <w:rPrChange w:id="4314" w:author="Carsten Hein" w:date="2022-04-20T15:29:00Z">
              <w:rPr>
                <w:lang w:val="de-DE"/>
              </w:rPr>
            </w:rPrChange>
          </w:rPr>
          <w:t>.</w:t>
        </w:r>
      </w:ins>
    </w:p>
    <w:p w14:paraId="0D79748F" w14:textId="77777777" w:rsidR="003E726F" w:rsidRPr="00032C8E" w:rsidRDefault="006166D8" w:rsidP="0092261C">
      <w:pPr>
        <w:pStyle w:val="AufzhlungmitQuadrat"/>
        <w:rPr>
          <w:ins w:id="4315" w:author="Carsten Hein" w:date="2022-04-20T15:26:00Z"/>
          <w:highlight w:val="yellow"/>
          <w:lang w:val="de-DE"/>
          <w:rPrChange w:id="4316" w:author="Carsten Hein" w:date="2022-04-20T15:29:00Z">
            <w:rPr>
              <w:ins w:id="4317" w:author="Carsten Hein" w:date="2022-04-20T15:26:00Z"/>
              <w:lang w:val="de-DE"/>
            </w:rPr>
          </w:rPrChange>
        </w:rPr>
      </w:pPr>
      <w:ins w:id="4318" w:author="Carsten Hein" w:date="2022-04-20T15:25:00Z">
        <w:r w:rsidRPr="00032C8E">
          <w:rPr>
            <w:highlight w:val="yellow"/>
            <w:lang w:val="de-DE"/>
            <w:rPrChange w:id="4319" w:author="Carsten Hein" w:date="2022-04-20T15:29:00Z">
              <w:rPr>
                <w:lang w:val="de-DE"/>
              </w:rPr>
            </w:rPrChange>
          </w:rPr>
          <w:t>Das Heiz- und Kühlsegel ist als unterer Abschluss revisionierbar auszuführen</w:t>
        </w:r>
        <w:r w:rsidR="003E726F" w:rsidRPr="00032C8E">
          <w:rPr>
            <w:highlight w:val="yellow"/>
            <w:lang w:val="de-DE"/>
            <w:rPrChange w:id="4320" w:author="Carsten Hein" w:date="2022-04-20T15:29:00Z">
              <w:rPr>
                <w:lang w:val="de-DE"/>
              </w:rPr>
            </w:rPrChange>
          </w:rPr>
          <w:t>,</w:t>
        </w:r>
      </w:ins>
      <w:ins w:id="4321" w:author="Carsten Hein" w:date="2022-04-20T15:26:00Z">
        <w:r w:rsidR="003E726F" w:rsidRPr="00032C8E">
          <w:rPr>
            <w:highlight w:val="yellow"/>
            <w:lang w:val="de-DE"/>
            <w:rPrChange w:id="4322" w:author="Carsten Hein" w:date="2022-04-20T15:29:00Z">
              <w:rPr>
                <w:lang w:val="de-DE"/>
              </w:rPr>
            </w:rPrChange>
          </w:rPr>
          <w:t xml:space="preserve"> um Wartungsarbeiten zu erlauben</w:t>
        </w:r>
      </w:ins>
      <w:ins w:id="4323" w:author="Carsten Hein" w:date="2022-04-20T15:25:00Z">
        <w:r w:rsidRPr="00032C8E">
          <w:rPr>
            <w:highlight w:val="yellow"/>
            <w:lang w:val="de-DE"/>
            <w:rPrChange w:id="4324" w:author="Carsten Hein" w:date="2022-04-20T15:29:00Z">
              <w:rPr>
                <w:lang w:val="de-DE"/>
              </w:rPr>
            </w:rPrChange>
          </w:rPr>
          <w:t>.</w:t>
        </w:r>
      </w:ins>
    </w:p>
    <w:p w14:paraId="3D48DB51" w14:textId="77777777" w:rsidR="006A5307" w:rsidRPr="00032C8E" w:rsidRDefault="0035149C" w:rsidP="0092261C">
      <w:pPr>
        <w:pStyle w:val="AufzhlungmitQuadrat"/>
        <w:rPr>
          <w:ins w:id="4325" w:author="Carsten Hein" w:date="2022-04-20T15:27:00Z"/>
          <w:highlight w:val="yellow"/>
          <w:lang w:val="de-DE"/>
          <w:rPrChange w:id="4326" w:author="Carsten Hein" w:date="2022-04-20T15:29:00Z">
            <w:rPr>
              <w:ins w:id="4327" w:author="Carsten Hein" w:date="2022-04-20T15:27:00Z"/>
              <w:lang w:val="de-DE"/>
            </w:rPr>
          </w:rPrChange>
        </w:rPr>
      </w:pPr>
      <w:ins w:id="4328" w:author="Carsten Hein" w:date="2022-04-20T15:26:00Z">
        <w:r w:rsidRPr="00032C8E">
          <w:rPr>
            <w:highlight w:val="yellow"/>
            <w:lang w:val="de-DE"/>
            <w:rPrChange w:id="4329" w:author="Carsten Hein" w:date="2022-04-20T15:29:00Z">
              <w:rPr>
                <w:lang w:val="de-DE"/>
              </w:rPr>
            </w:rPrChange>
          </w:rPr>
          <w:t>Alle Zuleitungen, Kabel und Kanäle sind mit Verbindern auszustatten</w:t>
        </w:r>
      </w:ins>
      <w:ins w:id="4330" w:author="Carsten Hein" w:date="2022-04-20T15:27:00Z">
        <w:r w:rsidRPr="00032C8E">
          <w:rPr>
            <w:highlight w:val="yellow"/>
            <w:lang w:val="de-DE"/>
            <w:rPrChange w:id="4331" w:author="Carsten Hein" w:date="2022-04-20T15:29:00Z">
              <w:rPr>
                <w:lang w:val="de-DE"/>
              </w:rPr>
            </w:rPrChange>
          </w:rPr>
          <w:t>, die ein An- und Abbau erlauben.</w:t>
        </w:r>
      </w:ins>
    </w:p>
    <w:p w14:paraId="1B2517F7" w14:textId="2F011156" w:rsidR="006166D8" w:rsidRPr="00742D19" w:rsidRDefault="006A5307">
      <w:pPr>
        <w:pStyle w:val="AufzhlungmitQuadrat"/>
        <w:rPr>
          <w:ins w:id="4332" w:author="Carsten Hein" w:date="2022-04-20T14:23:00Z"/>
          <w:highlight w:val="yellow"/>
          <w:lang w:val="de-DE"/>
          <w:rPrChange w:id="4333" w:author="Florian Meyer" w:date="2022-04-25T14:28:00Z">
            <w:rPr>
              <w:ins w:id="4334" w:author="Carsten Hein" w:date="2022-04-20T14:23:00Z"/>
            </w:rPr>
          </w:rPrChange>
        </w:rPr>
        <w:pPrChange w:id="4335" w:author="Carsten Hein" w:date="2022-04-20T15:23:00Z">
          <w:pPr/>
        </w:pPrChange>
      </w:pPr>
      <w:ins w:id="4336" w:author="Carsten Hein" w:date="2022-04-20T15:27:00Z">
        <w:r w:rsidRPr="00032C8E">
          <w:rPr>
            <w:highlight w:val="yellow"/>
            <w:lang w:val="de-DE"/>
            <w:rPrChange w:id="4337" w:author="Carsten Hein" w:date="2022-04-20T15:29:00Z">
              <w:rPr/>
            </w:rPrChange>
          </w:rPr>
          <w:t>Die Register sollen so modular aufgebaut werden, dass der Austausch auc</w:t>
        </w:r>
      </w:ins>
      <w:ins w:id="4338" w:author="Carsten Hein" w:date="2022-04-20T15:28:00Z">
        <w:r w:rsidRPr="00032C8E">
          <w:rPr>
            <w:highlight w:val="yellow"/>
            <w:lang w:val="de-DE"/>
            <w:rPrChange w:id="4339" w:author="Carsten Hein" w:date="2022-04-20T15:29:00Z">
              <w:rPr/>
            </w:rPrChange>
          </w:rPr>
          <w:t xml:space="preserve">h einzelner Komponenten möglich ist. </w:t>
        </w:r>
        <w:r w:rsidR="00032C8E" w:rsidRPr="00032C8E">
          <w:rPr>
            <w:highlight w:val="yellow"/>
            <w:lang w:val="de-DE"/>
            <w:rPrChange w:id="4340" w:author="Carsten Hein" w:date="2022-04-20T15:29:00Z">
              <w:rPr/>
            </w:rPrChange>
          </w:rPr>
          <w:t>Die Standzeit eines Gebäudes mit HBV Decken soll &gt;75 Jahre betragen, di</w:t>
        </w:r>
      </w:ins>
      <w:ins w:id="4341" w:author="Carsten Hein" w:date="2022-04-20T15:29:00Z">
        <w:r w:rsidR="00032C8E" w:rsidRPr="00032C8E">
          <w:rPr>
            <w:highlight w:val="yellow"/>
            <w:lang w:val="de-DE"/>
            <w:rPrChange w:id="4342" w:author="Carsten Hein" w:date="2022-04-20T15:29:00Z">
              <w:rPr/>
            </w:rPrChange>
          </w:rPr>
          <w:t>e TGA Register müssen über diesen Zeitraum adaptierbar sein.</w:t>
        </w:r>
      </w:ins>
      <w:ins w:id="4343" w:author="Carsten Hein" w:date="2022-04-20T15:25:00Z">
        <w:r w:rsidR="006166D8" w:rsidRPr="00032C8E">
          <w:rPr>
            <w:highlight w:val="yellow"/>
            <w:lang w:val="de-DE"/>
            <w:rPrChange w:id="4344" w:author="Carsten Hein" w:date="2022-04-20T15:29:00Z">
              <w:rPr/>
            </w:rPrChange>
          </w:rPr>
          <w:t xml:space="preserve"> </w:t>
        </w:r>
      </w:ins>
    </w:p>
    <w:p w14:paraId="39BFB8F5" w14:textId="269307F9" w:rsidR="007A5DFB" w:rsidRDefault="007A5DFB" w:rsidP="000D73A7">
      <w:pPr>
        <w:rPr>
          <w:ins w:id="4345" w:author="Carsten Hein" w:date="2022-04-20T15:00:00Z"/>
        </w:rPr>
      </w:pPr>
      <w:ins w:id="4346" w:author="Carsten Hein" w:date="2022-04-20T14:25:00Z">
        <w:r w:rsidRPr="00571000">
          <w:rPr>
            <w:highlight w:val="yellow"/>
            <w:rPrChange w:id="4347" w:author="Carsten Hein" w:date="2022-04-20T15:12:00Z">
              <w:rPr/>
            </w:rPrChange>
          </w:rPr>
          <w:t xml:space="preserve">Im Wohnbereich </w:t>
        </w:r>
        <w:r w:rsidR="003C20CB" w:rsidRPr="00571000">
          <w:rPr>
            <w:highlight w:val="yellow"/>
            <w:rPrChange w:id="4348" w:author="Carsten Hein" w:date="2022-04-20T15:12:00Z">
              <w:rPr/>
            </w:rPrChange>
          </w:rPr>
          <w:t>sind TGA Re</w:t>
        </w:r>
      </w:ins>
      <w:ins w:id="4349" w:author="Carsten Hein" w:date="2022-04-20T14:26:00Z">
        <w:r w:rsidR="003C20CB" w:rsidRPr="00571000">
          <w:rPr>
            <w:highlight w:val="yellow"/>
            <w:rPrChange w:id="4350" w:author="Carsten Hein" w:date="2022-04-20T15:12:00Z">
              <w:rPr/>
            </w:rPrChange>
          </w:rPr>
          <w:t>gister nicht üblich, die erforderliche Heizung</w:t>
        </w:r>
      </w:ins>
      <w:ins w:id="4351" w:author="Carsten Hein" w:date="2022-04-20T15:11:00Z">
        <w:r w:rsidR="001347FA" w:rsidRPr="00571000">
          <w:rPr>
            <w:highlight w:val="yellow"/>
            <w:rPrChange w:id="4352" w:author="Carsten Hein" w:date="2022-04-20T15:12:00Z">
              <w:rPr/>
            </w:rPrChange>
          </w:rPr>
          <w:t>s</w:t>
        </w:r>
      </w:ins>
      <w:ins w:id="4353" w:author="Carsten Hein" w:date="2022-04-20T14:26:00Z">
        <w:r w:rsidR="000901F6" w:rsidRPr="00571000">
          <w:rPr>
            <w:highlight w:val="yellow"/>
            <w:rPrChange w:id="4354" w:author="Carsten Hein" w:date="2022-04-20T15:12:00Z">
              <w:rPr/>
            </w:rPrChange>
          </w:rPr>
          <w:t>leistung</w:t>
        </w:r>
        <w:r w:rsidR="003C20CB" w:rsidRPr="00571000">
          <w:rPr>
            <w:highlight w:val="yellow"/>
            <w:rPrChange w:id="4355" w:author="Carsten Hein" w:date="2022-04-20T15:12:00Z">
              <w:rPr/>
            </w:rPrChange>
          </w:rPr>
          <w:t xml:space="preserve"> wird über Heizkörper an der Fassade oder eine Fußbodenheizung </w:t>
        </w:r>
      </w:ins>
      <w:ins w:id="4356" w:author="Carsten Hein" w:date="2022-04-20T14:27:00Z">
        <w:r w:rsidR="008B0812" w:rsidRPr="00571000">
          <w:rPr>
            <w:highlight w:val="yellow"/>
            <w:rPrChange w:id="4357" w:author="Carsten Hein" w:date="2022-04-20T15:12:00Z">
              <w:rPr/>
            </w:rPrChange>
          </w:rPr>
          <w:t xml:space="preserve">erzeugt. In Wohnräumen sind </w:t>
        </w:r>
      </w:ins>
      <w:ins w:id="4358" w:author="Carsten Hein" w:date="2022-04-20T14:58:00Z">
        <w:r w:rsidR="00694F23" w:rsidRPr="00571000">
          <w:rPr>
            <w:highlight w:val="yellow"/>
            <w:rPrChange w:id="4359" w:author="Carsten Hein" w:date="2022-04-20T15:12:00Z">
              <w:rPr/>
            </w:rPrChange>
          </w:rPr>
          <w:t xml:space="preserve">ebenfalls </w:t>
        </w:r>
      </w:ins>
      <w:ins w:id="4360" w:author="Carsten Hein" w:date="2022-04-20T14:27:00Z">
        <w:r w:rsidR="008B0812" w:rsidRPr="00571000">
          <w:rPr>
            <w:highlight w:val="yellow"/>
            <w:rPrChange w:id="4361" w:author="Carsten Hein" w:date="2022-04-20T15:12:00Z">
              <w:rPr/>
            </w:rPrChange>
          </w:rPr>
          <w:t>keine Kühldecken erforderlich</w:t>
        </w:r>
      </w:ins>
      <w:ins w:id="4362" w:author="Carsten Hein" w:date="2022-04-20T14:28:00Z">
        <w:r w:rsidR="008B0812" w:rsidRPr="00571000">
          <w:rPr>
            <w:highlight w:val="yellow"/>
            <w:rPrChange w:id="4363" w:author="Carsten Hein" w:date="2022-04-20T15:12:00Z">
              <w:rPr/>
            </w:rPrChange>
          </w:rPr>
          <w:t xml:space="preserve"> und die </w:t>
        </w:r>
        <w:r w:rsidR="00F3312E" w:rsidRPr="00571000">
          <w:rPr>
            <w:highlight w:val="yellow"/>
            <w:rPrChange w:id="4364" w:author="Carsten Hein" w:date="2022-04-20T15:12:00Z">
              <w:rPr/>
            </w:rPrChange>
          </w:rPr>
          <w:t xml:space="preserve">Lüftung wird als freie Lüftung (nicht Kanalgebunden) vorgesehen. Damit kann im Wohnbereich </w:t>
        </w:r>
      </w:ins>
      <w:ins w:id="4365" w:author="Carsten Hein" w:date="2022-04-20T14:59:00Z">
        <w:r w:rsidR="00726F51" w:rsidRPr="00571000">
          <w:rPr>
            <w:highlight w:val="yellow"/>
            <w:rPrChange w:id="4366" w:author="Carsten Hein" w:date="2022-04-20T15:12:00Z">
              <w:rPr/>
            </w:rPrChange>
          </w:rPr>
          <w:t>auf ein TGA Register an der Decke verzichtet werden</w:t>
        </w:r>
        <w:r w:rsidR="00DD459B" w:rsidRPr="00571000">
          <w:rPr>
            <w:highlight w:val="yellow"/>
            <w:rPrChange w:id="4367" w:author="Carsten Hein" w:date="2022-04-20T15:12:00Z">
              <w:rPr/>
            </w:rPrChange>
          </w:rPr>
          <w:t>, der Einbau einer Stromschiene wird allerdings empfohlen</w:t>
        </w:r>
      </w:ins>
      <w:ins w:id="4368" w:author="Carsten Hein" w:date="2022-04-20T15:00:00Z">
        <w:r w:rsidR="0095217F" w:rsidRPr="00571000">
          <w:rPr>
            <w:highlight w:val="yellow"/>
            <w:rPrChange w:id="4369" w:author="Carsten Hein" w:date="2022-04-20T15:12:00Z">
              <w:rPr/>
            </w:rPrChange>
          </w:rPr>
          <w:t>.</w:t>
        </w:r>
      </w:ins>
    </w:p>
    <w:p w14:paraId="0510C2F8" w14:textId="3B01DB40" w:rsidR="0095217F" w:rsidRPr="00E81B1B" w:rsidDel="00E13ECB" w:rsidRDefault="0095217F" w:rsidP="000D73A7">
      <w:pPr>
        <w:rPr>
          <w:del w:id="4370" w:author="Carsten Hein" w:date="2022-04-20T15:19:00Z"/>
        </w:rPr>
      </w:pP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4371" w:name="_Toc101333858"/>
      <w:r w:rsidRPr="4C11F93A">
        <w:rPr>
          <w:rFonts w:eastAsia="Calibri"/>
        </w:rPr>
        <w:lastRenderedPageBreak/>
        <w:t>Planungs- und Vergabeprozesse</w:t>
      </w:r>
      <w:bookmarkEnd w:id="2765"/>
      <w:bookmarkEnd w:id="2766"/>
      <w:bookmarkEnd w:id="2767"/>
      <w:bookmarkEnd w:id="4371"/>
    </w:p>
    <w:p w14:paraId="634FFB5F" w14:textId="7CD3F329"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4372"/>
      <w:r w:rsidRPr="00E81B1B">
        <w:rPr>
          <w:szCs w:val="24"/>
        </w:rPr>
        <w:t xml:space="preserve">relevante </w:t>
      </w:r>
      <w:commentRangeEnd w:id="4372"/>
      <w:r w:rsidR="00A81624">
        <w:rPr>
          <w:rStyle w:val="Kommentarzeichen"/>
        </w:rPr>
        <w:commentReference w:id="4372"/>
      </w:r>
      <w:r w:rsidRPr="00E81B1B">
        <w:rPr>
          <w:szCs w:val="24"/>
        </w:rPr>
        <w:t xml:space="preserve">Vergabeverfahren </w:t>
      </w:r>
      <w:commentRangeStart w:id="4373"/>
      <w:r w:rsidRPr="00E81B1B">
        <w:rPr>
          <w:szCs w:val="24"/>
        </w:rPr>
        <w:t xml:space="preserve">ausgewählt </w:t>
      </w:r>
      <w:commentRangeEnd w:id="4373"/>
      <w:r w:rsidR="00A81624">
        <w:rPr>
          <w:rStyle w:val="Kommentarzeichen"/>
        </w:rPr>
        <w:commentReference w:id="4373"/>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ins w:id="4374" w:author="Carsten Hein" w:date="2022-04-19T11:00:00Z">
        <w:r w:rsidR="00A2726B" w:rsidRPr="00E81B1B">
          <w:t xml:space="preserve">Tabelle </w:t>
        </w:r>
        <w:r w:rsidR="00A2726B">
          <w:rPr>
            <w:noProof/>
          </w:rPr>
          <w:t>22</w:t>
        </w:r>
      </w:ins>
      <w:del w:id="4375" w:author="Carsten Hein" w:date="2022-04-19T11:00:00Z">
        <w:r w:rsidR="009737A6" w:rsidRPr="00E81B1B" w:rsidDel="00A2726B">
          <w:delText xml:space="preserve">Tabelle </w:delText>
        </w:r>
        <w:r w:rsidR="009737A6" w:rsidDel="00A2726B">
          <w:rPr>
            <w:noProof/>
          </w:rPr>
          <w:delText>21</w:delText>
        </w:r>
      </w:del>
      <w:r w:rsidRPr="00E81B1B">
        <w:rPr>
          <w:szCs w:val="24"/>
        </w:rPr>
        <w:fldChar w:fldCharType="end"/>
      </w:r>
      <w:r w:rsidRPr="00E81B1B">
        <w:rPr>
          <w:szCs w:val="24"/>
        </w:rPr>
        <w:t xml:space="preserve">. Die folgenden Erläuterungen bilden strategische Überlegungen zur Wahl der </w:t>
      </w:r>
      <w:commentRangeStart w:id="4376"/>
      <w:r w:rsidRPr="00E81B1B">
        <w:rPr>
          <w:szCs w:val="24"/>
        </w:rPr>
        <w:t xml:space="preserve">vorteilhaftesten </w:t>
      </w:r>
      <w:commentRangeEnd w:id="4376"/>
      <w:r w:rsidR="00ED6BEA">
        <w:rPr>
          <w:rStyle w:val="Kommentarzeichen"/>
        </w:rPr>
        <w:commentReference w:id="4376"/>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Zweistufigkeit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Zweistufigkeit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4377"/>
      <w:r w:rsidRPr="00E81B1B">
        <w:rPr>
          <w:szCs w:val="24"/>
        </w:rPr>
        <w:t>Für die im Projekt zu entwickelnden Bauteile bietet sich dieses Verfahren somit nicht an</w:t>
      </w:r>
      <w:commentRangeEnd w:id="4377"/>
      <w:r w:rsidR="00C2329C">
        <w:rPr>
          <w:rStyle w:val="Kommentarzeichen"/>
        </w:rPr>
        <w:commentReference w:id="4377"/>
      </w:r>
      <w:r w:rsidRPr="00E81B1B">
        <w:rPr>
          <w:szCs w:val="24"/>
        </w:rPr>
        <w:t>.</w:t>
      </w:r>
    </w:p>
    <w:p w14:paraId="24D514F6" w14:textId="567D852D" w:rsidR="00AA74DC" w:rsidRPr="00E81B1B" w:rsidRDefault="00AA74DC" w:rsidP="00AA74DC">
      <w:pPr>
        <w:pStyle w:val="Beschriftung"/>
        <w:rPr>
          <w:b/>
          <w:szCs w:val="24"/>
        </w:rPr>
      </w:pPr>
      <w:bookmarkStart w:id="4378" w:name="_Ref54796205"/>
      <w:bookmarkStart w:id="4379" w:name="_Toc92091867"/>
      <w:r w:rsidRPr="00E81B1B">
        <w:lastRenderedPageBreak/>
        <w:t xml:space="preserve">Tabelle </w:t>
      </w:r>
      <w:r>
        <w:fldChar w:fldCharType="begin"/>
      </w:r>
      <w:r>
        <w:instrText>SEQ Tabelle \* ARABIC</w:instrText>
      </w:r>
      <w:r>
        <w:fldChar w:fldCharType="separate"/>
      </w:r>
      <w:ins w:id="4380" w:author="Carsten Hein" w:date="2022-04-19T11:00:00Z">
        <w:r w:rsidR="00A2726B">
          <w:rPr>
            <w:noProof/>
          </w:rPr>
          <w:t>22</w:t>
        </w:r>
      </w:ins>
      <w:del w:id="4381" w:author="Carsten Hein" w:date="2022-04-19T11:00:00Z">
        <w:r w:rsidR="009737A6" w:rsidDel="00A2726B">
          <w:rPr>
            <w:noProof/>
          </w:rPr>
          <w:delText>21</w:delText>
        </w:r>
      </w:del>
      <w:r>
        <w:fldChar w:fldCharType="end"/>
      </w:r>
      <w:bookmarkEnd w:id="4378"/>
      <w:r w:rsidRPr="00E81B1B">
        <w:t xml:space="preserve"> Übersicht über die Vergabeverfahren</w:t>
      </w:r>
      <w:bookmarkEnd w:id="4379"/>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4382"/>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Teilnehmerwettbewerb (Eignungsprüfung) und darauf folgend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Teilnehmerwettbewerb und darauf folgend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4382"/>
            <w:r w:rsidR="001F79ED" w:rsidRPr="00E81B1B">
              <w:rPr>
                <w:rStyle w:val="Kommentarzeichen"/>
                <w:rFonts w:ascii="Myriad Pro" w:hAnsi="Myriad Pro" w:cstheme="minorBidi"/>
                <w:lang w:eastAsia="en-US"/>
              </w:rPr>
              <w:commentReference w:id="4382"/>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4383" w:author="Carsten Hein" w:date="2022-01-03T11:45:00Z"/>
          <w:rStyle w:val="berschrift2Zchn"/>
          <w:rFonts w:ascii="Minion Pro" w:hAnsi="Minion Pro"/>
          <w:b w:val="0"/>
          <w:bCs/>
          <w:sz w:val="36"/>
          <w:szCs w:val="36"/>
        </w:rPr>
      </w:pPr>
      <w:bookmarkStart w:id="4384" w:name="_Toc92091765"/>
      <w:bookmarkStart w:id="4385" w:name="_Toc92092207"/>
      <w:bookmarkStart w:id="4386" w:name="_Toc92092319"/>
      <w:ins w:id="4387"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4388" w:name="_Toc101333859"/>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4384"/>
      <w:bookmarkEnd w:id="4385"/>
      <w:bookmarkEnd w:id="4386"/>
      <w:bookmarkEnd w:id="4388"/>
    </w:p>
    <w:p w14:paraId="685FB126" w14:textId="77777777" w:rsidR="00C818BA" w:rsidRPr="00E81B1B" w:rsidRDefault="00C818BA" w:rsidP="00EF0771">
      <w:r w:rsidRPr="000E4C79">
        <w:rPr>
          <w:lang w:val="fr-FR"/>
          <w:rPrChange w:id="4389" w:author="Volker Schmid" w:date="2021-12-22T11:10:00Z">
            <w:rPr/>
          </w:rPrChange>
        </w:rPr>
        <w:t xml:space="preserve">Nunc </w:t>
      </w:r>
      <w:proofErr w:type="spellStart"/>
      <w:r w:rsidRPr="000E4C79">
        <w:rPr>
          <w:lang w:val="fr-FR"/>
          <w:rPrChange w:id="4390" w:author="Volker Schmid" w:date="2021-12-22T11:10:00Z">
            <w:rPr/>
          </w:rPrChange>
        </w:rPr>
        <w:t>viverra</w:t>
      </w:r>
      <w:proofErr w:type="spellEnd"/>
      <w:r w:rsidRPr="000E4C79">
        <w:rPr>
          <w:lang w:val="fr-FR"/>
          <w:rPrChange w:id="4391" w:author="Volker Schmid" w:date="2021-12-22T11:10:00Z">
            <w:rPr/>
          </w:rPrChange>
        </w:rPr>
        <w:t xml:space="preserve"> </w:t>
      </w:r>
      <w:proofErr w:type="spellStart"/>
      <w:r w:rsidRPr="000E4C79">
        <w:rPr>
          <w:lang w:val="fr-FR"/>
          <w:rPrChange w:id="4392" w:author="Volker Schmid" w:date="2021-12-22T11:10:00Z">
            <w:rPr/>
          </w:rPrChange>
        </w:rPr>
        <w:t>imperdiet</w:t>
      </w:r>
      <w:proofErr w:type="spellEnd"/>
      <w:r w:rsidRPr="000E4C79">
        <w:rPr>
          <w:lang w:val="fr-FR"/>
          <w:rPrChange w:id="4393" w:author="Volker Schmid" w:date="2021-12-22T11:10:00Z">
            <w:rPr/>
          </w:rPrChange>
        </w:rPr>
        <w:t xml:space="preserve"> </w:t>
      </w:r>
      <w:proofErr w:type="spellStart"/>
      <w:r w:rsidRPr="000E4C79">
        <w:rPr>
          <w:lang w:val="fr-FR"/>
          <w:rPrChange w:id="4394" w:author="Volker Schmid" w:date="2021-12-22T11:10:00Z">
            <w:rPr/>
          </w:rPrChange>
        </w:rPr>
        <w:t>enim</w:t>
      </w:r>
      <w:proofErr w:type="spellEnd"/>
      <w:r w:rsidRPr="000E4C79">
        <w:rPr>
          <w:lang w:val="fr-FR"/>
          <w:rPrChange w:id="4395" w:author="Volker Schmid" w:date="2021-12-22T11:10:00Z">
            <w:rPr/>
          </w:rPrChange>
        </w:rPr>
        <w:t xml:space="preserve">. </w:t>
      </w:r>
      <w:proofErr w:type="spellStart"/>
      <w:r w:rsidRPr="000E4C79">
        <w:rPr>
          <w:lang w:val="fr-FR"/>
          <w:rPrChange w:id="4396" w:author="Volker Schmid" w:date="2021-12-22T11:10:00Z">
            <w:rPr/>
          </w:rPrChange>
        </w:rPr>
        <w:t>Fusce</w:t>
      </w:r>
      <w:proofErr w:type="spellEnd"/>
      <w:r w:rsidRPr="000E4C79">
        <w:rPr>
          <w:lang w:val="fr-FR"/>
          <w:rPrChange w:id="4397"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7"/>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4407" w:name="_Toc92091766"/>
      <w:bookmarkStart w:id="4408" w:name="_Toc92092208"/>
      <w:bookmarkStart w:id="4409" w:name="_Toc92092320"/>
      <w:bookmarkStart w:id="4410" w:name="_Toc101333860"/>
      <w:commentRangeStart w:id="4411"/>
      <w:commentRangeStart w:id="4412"/>
      <w:r w:rsidRPr="00E81B1B">
        <w:lastRenderedPageBreak/>
        <w:t>Ausblick</w:t>
      </w:r>
      <w:commentRangeEnd w:id="4411"/>
      <w:r w:rsidR="009D0E0A" w:rsidRPr="00E81B1B">
        <w:rPr>
          <w:rStyle w:val="Kommentarzeichen"/>
          <w:rFonts w:ascii="Myriad Pro" w:eastAsiaTheme="minorHAnsi" w:hAnsi="Myriad Pro" w:cstheme="minorBidi"/>
          <w:b w:val="0"/>
          <w:color w:val="auto"/>
        </w:rPr>
        <w:commentReference w:id="4411"/>
      </w:r>
      <w:commentRangeEnd w:id="4412"/>
      <w:r w:rsidR="00C2329C">
        <w:rPr>
          <w:rStyle w:val="Kommentarzeichen"/>
          <w:rFonts w:ascii="Myriad Pro" w:eastAsiaTheme="minorHAnsi" w:hAnsi="Myriad Pro" w:cstheme="minorBidi"/>
          <w:b w:val="0"/>
          <w:color w:val="auto"/>
        </w:rPr>
        <w:commentReference w:id="4412"/>
      </w:r>
      <w:bookmarkEnd w:id="4407"/>
      <w:bookmarkEnd w:id="4408"/>
      <w:bookmarkEnd w:id="4409"/>
      <w:bookmarkEnd w:id="4410"/>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4413" w:name="_Toc92091767"/>
      <w:bookmarkStart w:id="4414" w:name="_Toc92092209"/>
      <w:bookmarkStart w:id="4415" w:name="_Toc92092321"/>
      <w:bookmarkStart w:id="4416" w:name="_Toc101333861"/>
      <w:commentRangeStart w:id="4417"/>
      <w:r w:rsidRPr="00E81B1B">
        <w:lastRenderedPageBreak/>
        <w:t>Mitwirkende</w:t>
      </w:r>
      <w:commentRangeEnd w:id="4417"/>
      <w:r w:rsidR="00396532">
        <w:rPr>
          <w:rStyle w:val="Kommentarzeichen"/>
          <w:rFonts w:ascii="Myriad Pro" w:eastAsiaTheme="minorHAnsi" w:hAnsi="Myriad Pro" w:cstheme="minorBidi"/>
          <w:b w:val="0"/>
          <w:color w:val="auto"/>
        </w:rPr>
        <w:commentReference w:id="4417"/>
      </w:r>
      <w:bookmarkEnd w:id="4413"/>
      <w:bookmarkEnd w:id="4414"/>
      <w:bookmarkEnd w:id="4415"/>
      <w:bookmarkEnd w:id="4416"/>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Dr. Jan L. Wenker</w:t>
      </w:r>
    </w:p>
    <w:p w14:paraId="240F4AEF" w14:textId="1E741298" w:rsidR="003806A8" w:rsidRDefault="00350023" w:rsidP="003806A8">
      <w:pPr>
        <w:spacing w:after="40"/>
      </w:pPr>
      <w:commentRangeStart w:id="4418"/>
      <w:proofErr w:type="spellStart"/>
      <w:r>
        <w:t>MSc</w:t>
      </w:r>
      <w:proofErr w:type="spellEnd"/>
      <w:r>
        <w:t xml:space="preserve"> Marius Augenstein</w:t>
      </w:r>
      <w:commentRangeEnd w:id="4418"/>
      <w:r w:rsidR="000D73A7">
        <w:rPr>
          <w:rStyle w:val="Kommentarzeichen"/>
        </w:rPr>
        <w:commentReference w:id="4418"/>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4419"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4420"/>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4420"/>
      <w:r>
        <w:rPr>
          <w:rStyle w:val="Kommentarzeichen"/>
        </w:rPr>
        <w:commentReference w:id="4420"/>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r>
        <w:t>Arup Deutschland GmbH</w:t>
      </w:r>
    </w:p>
    <w:p w14:paraId="108515BC" w14:textId="4AFE8B1F" w:rsidR="00350023" w:rsidRDefault="00350023" w:rsidP="003806A8">
      <w:r>
        <w:t>Brüninghoff GmbH &amp; Co. KG</w:t>
      </w:r>
    </w:p>
    <w:p w14:paraId="222C0DD7" w14:textId="09342C6F" w:rsidR="00350023" w:rsidRPr="00E81B1B" w:rsidRDefault="00350023" w:rsidP="003806A8">
      <w:r>
        <w:t>Berlinovo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4421"/>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4421"/>
      <w:r>
        <w:rPr>
          <w:rStyle w:val="Kommentarzeichen"/>
        </w:rPr>
        <w:commentReference w:id="4421"/>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4422" w:name="_Toc92091768"/>
      <w:bookmarkStart w:id="4423" w:name="_Toc92092210"/>
      <w:bookmarkStart w:id="4424" w:name="_Toc92092322"/>
      <w:bookmarkStart w:id="4425" w:name="_Toc101333862"/>
      <w:commentRangeStart w:id="4426"/>
      <w:r w:rsidRPr="00E81B1B">
        <w:lastRenderedPageBreak/>
        <w:t>Kurzbiographien</w:t>
      </w:r>
      <w:commentRangeEnd w:id="4426"/>
      <w:r w:rsidR="00FD30E6" w:rsidRPr="00E81B1B">
        <w:rPr>
          <w:rStyle w:val="Kommentarzeichen"/>
          <w:rFonts w:ascii="Myriad Pro" w:eastAsiaTheme="minorHAnsi" w:hAnsi="Myriad Pro" w:cstheme="minorBidi"/>
          <w:b w:val="0"/>
        </w:rPr>
        <w:commentReference w:id="4426"/>
      </w:r>
      <w:bookmarkEnd w:id="4422"/>
      <w:bookmarkEnd w:id="4423"/>
      <w:bookmarkEnd w:id="4424"/>
      <w:bookmarkEnd w:id="4425"/>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4427"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eros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4427"/>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Dr. Jan L. Wenker</w:t>
            </w:r>
          </w:p>
          <w:p w14:paraId="15A4918C" w14:textId="68A3E49B" w:rsidR="005A3E88" w:rsidRPr="00E81B1B" w:rsidRDefault="00AF63C3" w:rsidP="00973D03">
            <w:pPr>
              <w:spacing w:after="40"/>
              <w:ind w:left="454"/>
            </w:pPr>
            <w:r w:rsidRPr="005E04CA">
              <w:t xml:space="preserve">Dr. Jan </w:t>
            </w:r>
            <w:r>
              <w:t xml:space="preserve">L. </w:t>
            </w:r>
            <w:r w:rsidRPr="005E04CA">
              <w:t xml:space="preserve">Wenker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Carsten Hein begann seine berufliche Laufbahn als Tragwerksplaner 1989 und ist seit 1996 für Arup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3"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M.A. Acoustics</w:t>
            </w:r>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Arup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Florian Meyer arbeitet als beratender Ingenieur für technische Gebäudeausrüstung bei Arup;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8"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4428"/>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eros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4428"/>
            <w:r>
              <w:rPr>
                <w:rStyle w:val="Kommentarzeichen"/>
              </w:rPr>
              <w:commentReference w:id="4428"/>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4429" w:name="_Toc92091769"/>
      <w:bookmarkStart w:id="4430" w:name="_Toc92092211"/>
      <w:bookmarkStart w:id="4431" w:name="_Toc92092323"/>
      <w:bookmarkStart w:id="4432" w:name="_Toc101333863"/>
      <w:commentRangeStart w:id="4433"/>
      <w:r w:rsidRPr="00E81B1B">
        <w:lastRenderedPageBreak/>
        <w:t>Verzeichnisse</w:t>
      </w:r>
      <w:r w:rsidR="00A63789" w:rsidRPr="00E81B1B">
        <w:tab/>
      </w:r>
      <w:commentRangeEnd w:id="4433"/>
      <w:r w:rsidR="00FD30E6" w:rsidRPr="00E81B1B">
        <w:rPr>
          <w:rStyle w:val="Kommentarzeichen"/>
          <w:rFonts w:ascii="Myriad Pro" w:eastAsiaTheme="minorHAnsi" w:hAnsi="Myriad Pro" w:cstheme="minorBidi"/>
          <w:b w:val="0"/>
          <w:color w:val="auto"/>
        </w:rPr>
        <w:commentReference w:id="4433"/>
      </w:r>
      <w:bookmarkEnd w:id="4429"/>
      <w:bookmarkEnd w:id="4430"/>
      <w:bookmarkEnd w:id="4431"/>
      <w:bookmarkEnd w:id="4432"/>
    </w:p>
    <w:bookmarkStart w:id="4434" w:name="_Toc101333864" w:displacedByCustomXml="next"/>
    <w:bookmarkStart w:id="4435" w:name="_Toc92091770" w:displacedByCustomXml="next"/>
    <w:bookmarkStart w:id="4436" w:name="_Toc92092212" w:displacedByCustomXml="next"/>
    <w:bookmarkStart w:id="4437"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EndPr/>
      <w:sdtContent>
        <w:p w14:paraId="1AFFF6D5" w14:textId="143170C4" w:rsidR="00420E44" w:rsidRDefault="00420E44">
          <w:pPr>
            <w:pStyle w:val="berschrift1"/>
          </w:pPr>
          <w:r>
            <w:t>Literaturverzeichnis</w:t>
          </w:r>
          <w:bookmarkEnd w:id="4437"/>
          <w:bookmarkEnd w:id="4436"/>
          <w:bookmarkEnd w:id="4435"/>
          <w:bookmarkEnd w:id="4434"/>
        </w:p>
        <w:sdt>
          <w:sdtPr>
            <w:id w:val="111145805"/>
            <w:bibliography/>
          </w:sdtPr>
          <w:sdtEndPr/>
          <w:sdtContent>
            <w:p w14:paraId="590D4ED8" w14:textId="77777777" w:rsidR="009737A6" w:rsidRDefault="00420E44">
              <w:pPr>
                <w:pStyle w:val="Literaturverzeichnis"/>
                <w:ind w:left="720" w:hanging="720"/>
                <w:rPr>
                  <w:ins w:id="4438" w:author="Carsten Hein" w:date="2022-01-03T08:40:00Z"/>
                  <w:noProof/>
                  <w:sz w:val="24"/>
                  <w:szCs w:val="24"/>
                </w:rPr>
              </w:pPr>
              <w:r>
                <w:fldChar w:fldCharType="begin"/>
              </w:r>
              <w:r>
                <w:instrText>BIBLIOGRAPHY</w:instrText>
              </w:r>
              <w:r>
                <w:fldChar w:fldCharType="separate"/>
              </w:r>
              <w:ins w:id="4439" w:author="Carsten Hein" w:date="2022-01-03T08:40:00Z">
                <w:r w:rsidR="009737A6">
                  <w:rPr>
                    <w:noProof/>
                  </w:rPr>
                  <w:t>(kein Datum).</w:t>
                </w:r>
              </w:ins>
            </w:p>
            <w:p w14:paraId="6E969666" w14:textId="77777777" w:rsidR="009737A6" w:rsidRDefault="009737A6">
              <w:pPr>
                <w:pStyle w:val="Literaturverzeichnis"/>
                <w:ind w:left="720" w:hanging="720"/>
                <w:rPr>
                  <w:ins w:id="4440" w:author="Carsten Hein" w:date="2022-01-03T08:40:00Z"/>
                  <w:noProof/>
                </w:rPr>
              </w:pPr>
              <w:ins w:id="4441" w:author="Carsten Hein" w:date="2022-01-03T08:40:00Z">
                <w:r>
                  <w:rPr>
                    <w:noProof/>
                  </w:rPr>
                  <w:t xml:space="preserve">Augustin, M., &amp; Zimmer, S. (2016). Untersuchung und Nachweisführung auflagernah ausgeklinkter BSH/BSP Plattenbalkenquerschnitte. </w:t>
                </w:r>
                <w:r>
                  <w:rPr>
                    <w:i/>
                    <w:iCs/>
                    <w:noProof/>
                  </w:rPr>
                  <w:t>2. Klagenfurter Holzbau-Fachtagung</w:t>
                </w:r>
                <w:r>
                  <w:rPr>
                    <w:noProof/>
                  </w:rPr>
                  <w:t>.</w:t>
                </w:r>
              </w:ins>
            </w:p>
            <w:p w14:paraId="2214B068" w14:textId="77777777" w:rsidR="009737A6" w:rsidRDefault="009737A6">
              <w:pPr>
                <w:pStyle w:val="Literaturverzeichnis"/>
                <w:ind w:left="720" w:hanging="720"/>
                <w:rPr>
                  <w:ins w:id="4442" w:author="Carsten Hein" w:date="2022-01-03T08:40:00Z"/>
                  <w:noProof/>
                </w:rPr>
              </w:pPr>
              <w:ins w:id="4443" w:author="Carsten Hein" w:date="2022-01-03T08:40:00Z">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ins>
            </w:p>
            <w:p w14:paraId="0EC0483F" w14:textId="77777777" w:rsidR="009737A6" w:rsidRPr="00384C99" w:rsidRDefault="009737A6">
              <w:pPr>
                <w:pStyle w:val="Literaturverzeichnis"/>
                <w:ind w:left="720" w:hanging="720"/>
                <w:rPr>
                  <w:ins w:id="4444" w:author="Carsten Hein" w:date="2022-01-03T08:40:00Z"/>
                  <w:noProof/>
                  <w:lang w:val="en-GB"/>
                  <w:rPrChange w:id="4445" w:author="Carsten Hein" w:date="2022-01-03T08:50:00Z">
                    <w:rPr>
                      <w:ins w:id="4446" w:author="Carsten Hein" w:date="2022-01-03T08:40:00Z"/>
                      <w:noProof/>
                    </w:rPr>
                  </w:rPrChange>
                </w:rPr>
              </w:pPr>
              <w:ins w:id="4447" w:author="Carsten Hein" w:date="2022-01-03T08:40:00Z">
                <w:r>
                  <w:rPr>
                    <w:noProof/>
                  </w:rPr>
                  <w:t xml:space="preserve">Brunner, M., Romer, M., &amp; Schnüriger, M. (2007). </w:t>
                </w:r>
                <w:r w:rsidRPr="00384C99">
                  <w:rPr>
                    <w:noProof/>
                    <w:lang w:val="en-GB"/>
                    <w:rPrChange w:id="4448" w:author="Carsten Hein" w:date="2022-01-03T08:50:00Z">
                      <w:rPr>
                        <w:noProof/>
                      </w:rPr>
                    </w:rPrChange>
                  </w:rPr>
                  <w:t xml:space="preserve">Timber-concrete-composite with an adhesive connector (wet on wet process). </w:t>
                </w:r>
                <w:r w:rsidRPr="00384C99">
                  <w:rPr>
                    <w:i/>
                    <w:iCs/>
                    <w:noProof/>
                    <w:lang w:val="en-GB"/>
                    <w:rPrChange w:id="4449" w:author="Carsten Hein" w:date="2022-01-03T08:50:00Z">
                      <w:rPr>
                        <w:i/>
                        <w:iCs/>
                        <w:noProof/>
                      </w:rPr>
                    </w:rPrChange>
                  </w:rPr>
                  <w:t>Materials and Structures</w:t>
                </w:r>
                <w:r w:rsidRPr="00384C99">
                  <w:rPr>
                    <w:noProof/>
                    <w:lang w:val="en-GB"/>
                    <w:rPrChange w:id="4450" w:author="Carsten Hein" w:date="2022-01-03T08:50:00Z">
                      <w:rPr>
                        <w:noProof/>
                      </w:rPr>
                    </w:rPrChange>
                  </w:rPr>
                  <w:t>, S. 119-126.</w:t>
                </w:r>
              </w:ins>
            </w:p>
            <w:p w14:paraId="01A050CA" w14:textId="77777777" w:rsidR="009737A6" w:rsidRPr="00384C99" w:rsidRDefault="009737A6">
              <w:pPr>
                <w:pStyle w:val="Literaturverzeichnis"/>
                <w:ind w:left="720" w:hanging="720"/>
                <w:rPr>
                  <w:ins w:id="4451" w:author="Carsten Hein" w:date="2022-01-03T08:40:00Z"/>
                  <w:noProof/>
                  <w:lang w:val="en-GB"/>
                  <w:rPrChange w:id="4452" w:author="Carsten Hein" w:date="2022-01-03T08:50:00Z">
                    <w:rPr>
                      <w:ins w:id="4453" w:author="Carsten Hein" w:date="2022-01-03T08:40:00Z"/>
                      <w:noProof/>
                    </w:rPr>
                  </w:rPrChange>
                </w:rPr>
              </w:pPr>
              <w:ins w:id="4454" w:author="Carsten Hein" w:date="2022-01-03T08:40:00Z">
                <w:r w:rsidRPr="00384C99">
                  <w:rPr>
                    <w:noProof/>
                    <w:lang w:val="en-GB"/>
                    <w:rPrChange w:id="4455" w:author="Carsten Hein" w:date="2022-01-03T08:50:00Z">
                      <w:rPr>
                        <w:noProof/>
                      </w:rPr>
                    </w:rPrChange>
                  </w:rPr>
                  <w:t xml:space="preserve">de Oliveira Negrao, J. H., de Oliveira, C. A., de Oliveira, F. M., &amp; Cachim, P. B. (October 2010). Glued Composite Timber-Concrete Beams I: Interlayer Connection Specimen Tests. </w:t>
                </w:r>
                <w:r w:rsidRPr="00384C99">
                  <w:rPr>
                    <w:i/>
                    <w:iCs/>
                    <w:noProof/>
                    <w:lang w:val="en-GB"/>
                    <w:rPrChange w:id="4456" w:author="Carsten Hein" w:date="2022-01-03T08:50:00Z">
                      <w:rPr>
                        <w:i/>
                        <w:iCs/>
                        <w:noProof/>
                      </w:rPr>
                    </w:rPrChange>
                  </w:rPr>
                  <w:t>Journal of Structural Engineering ASCE</w:t>
                </w:r>
                <w:r w:rsidRPr="00384C99">
                  <w:rPr>
                    <w:noProof/>
                    <w:lang w:val="en-GB"/>
                    <w:rPrChange w:id="4457" w:author="Carsten Hein" w:date="2022-01-03T08:50:00Z">
                      <w:rPr>
                        <w:noProof/>
                      </w:rPr>
                    </w:rPrChange>
                  </w:rPr>
                  <w:t>, S. 1236-1245.</w:t>
                </w:r>
              </w:ins>
            </w:p>
            <w:p w14:paraId="7E47F5D3" w14:textId="77777777" w:rsidR="009737A6" w:rsidRPr="00384C99" w:rsidRDefault="009737A6">
              <w:pPr>
                <w:pStyle w:val="Literaturverzeichnis"/>
                <w:ind w:left="720" w:hanging="720"/>
                <w:rPr>
                  <w:ins w:id="4458" w:author="Carsten Hein" w:date="2022-01-03T08:40:00Z"/>
                  <w:noProof/>
                  <w:lang w:val="en-GB"/>
                  <w:rPrChange w:id="4459" w:author="Carsten Hein" w:date="2022-01-03T08:50:00Z">
                    <w:rPr>
                      <w:ins w:id="4460" w:author="Carsten Hein" w:date="2022-01-03T08:40:00Z"/>
                      <w:noProof/>
                    </w:rPr>
                  </w:rPrChange>
                </w:rPr>
              </w:pPr>
              <w:ins w:id="4461" w:author="Carsten Hein" w:date="2022-01-03T08:40:00Z">
                <w:r w:rsidRPr="00384C99">
                  <w:rPr>
                    <w:noProof/>
                    <w:lang w:val="en-GB"/>
                    <w:rPrChange w:id="4462" w:author="Carsten Hein" w:date="2022-01-03T08:50:00Z">
                      <w:rPr>
                        <w:noProof/>
                      </w:rPr>
                    </w:rPrChange>
                  </w:rPr>
                  <w:t xml:space="preserve">de Oliveira Negrao, J. H., de Oliveira, C. A., de Oliveira, F. M., &amp; Cachim, P. B. (Oktober 2010). Glued Composite Timber-Concrete Beams II: Analysis and Tests of Beam Specimens. </w:t>
                </w:r>
                <w:r w:rsidRPr="00384C99">
                  <w:rPr>
                    <w:i/>
                    <w:iCs/>
                    <w:noProof/>
                    <w:lang w:val="en-GB"/>
                    <w:rPrChange w:id="4463" w:author="Carsten Hein" w:date="2022-01-03T08:50:00Z">
                      <w:rPr>
                        <w:i/>
                        <w:iCs/>
                        <w:noProof/>
                      </w:rPr>
                    </w:rPrChange>
                  </w:rPr>
                  <w:t>Journal of Structural Engineering ASCE</w:t>
                </w:r>
                <w:r w:rsidRPr="00384C99">
                  <w:rPr>
                    <w:noProof/>
                    <w:lang w:val="en-GB"/>
                    <w:rPrChange w:id="4464" w:author="Carsten Hein" w:date="2022-01-03T08:50:00Z">
                      <w:rPr>
                        <w:noProof/>
                      </w:rPr>
                    </w:rPrChange>
                  </w:rPr>
                  <w:t>, S. 1246-1254.</w:t>
                </w:r>
              </w:ins>
            </w:p>
            <w:p w14:paraId="29AE9272" w14:textId="77777777" w:rsidR="009737A6" w:rsidRDefault="009737A6">
              <w:pPr>
                <w:pStyle w:val="Literaturverzeichnis"/>
                <w:ind w:left="720" w:hanging="720"/>
                <w:rPr>
                  <w:ins w:id="4465" w:author="Carsten Hein" w:date="2022-01-03T08:40:00Z"/>
                  <w:noProof/>
                </w:rPr>
              </w:pPr>
              <w:ins w:id="4466" w:author="Carsten Hein" w:date="2022-01-03T08:40:00Z">
                <w:r w:rsidRPr="00384C99">
                  <w:rPr>
                    <w:noProof/>
                    <w:lang w:val="en-GB"/>
                    <w:rPrChange w:id="4467" w:author="Carsten Hein" w:date="2022-01-03T08:50:00Z">
                      <w:rPr>
                        <w:noProof/>
                      </w:rPr>
                    </w:rPrChange>
                  </w:rPr>
                  <w:t xml:space="preserve">Dias, A., &amp; Schänzlin, J. (20118). Outlook on the future design of timber-concrete-composite structures in the Eurocode. </w:t>
                </w:r>
                <w:r>
                  <w:rPr>
                    <w:i/>
                    <w:iCs/>
                    <w:noProof/>
                  </w:rPr>
                  <w:t>24. Internationales Holzbau-Forum IHF 2018</w:t>
                </w:r>
                <w:r>
                  <w:rPr>
                    <w:noProof/>
                  </w:rPr>
                  <w:t>.</w:t>
                </w:r>
              </w:ins>
            </w:p>
            <w:p w14:paraId="2934E8EC" w14:textId="77777777" w:rsidR="009737A6" w:rsidRPr="00384C99" w:rsidRDefault="009737A6">
              <w:pPr>
                <w:pStyle w:val="Literaturverzeichnis"/>
                <w:ind w:left="720" w:hanging="720"/>
                <w:rPr>
                  <w:ins w:id="4468" w:author="Carsten Hein" w:date="2022-01-03T08:40:00Z"/>
                  <w:noProof/>
                  <w:lang w:val="en-GB"/>
                  <w:rPrChange w:id="4469" w:author="Carsten Hein" w:date="2022-01-03T08:50:00Z">
                    <w:rPr>
                      <w:ins w:id="4470" w:author="Carsten Hein" w:date="2022-01-03T08:40:00Z"/>
                      <w:noProof/>
                    </w:rPr>
                  </w:rPrChange>
                </w:rPr>
              </w:pPr>
              <w:ins w:id="4471" w:author="Carsten Hein" w:date="2022-01-03T08:40:00Z">
                <w:r>
                  <w:rPr>
                    <w:noProof/>
                  </w:rPr>
                  <w:t xml:space="preserve">Dias, A., Fragiacomo, M., Harris, R., Kuklik, P., Rajcic, V., &amp; Schänzlin, J. (2018). </w:t>
                </w:r>
                <w:r w:rsidRPr="00384C99">
                  <w:rPr>
                    <w:i/>
                    <w:iCs/>
                    <w:noProof/>
                    <w:lang w:val="en-GB"/>
                    <w:rPrChange w:id="4472" w:author="Carsten Hein" w:date="2022-01-03T08:50:00Z">
                      <w:rPr>
                        <w:i/>
                        <w:iCs/>
                        <w:noProof/>
                      </w:rPr>
                    </w:rPrChange>
                  </w:rPr>
                  <w:t>TS TCC OCT-2018.</w:t>
                </w:r>
                <w:r w:rsidRPr="00384C99">
                  <w:rPr>
                    <w:noProof/>
                    <w:lang w:val="en-GB"/>
                    <w:rPrChange w:id="4473" w:author="Carsten Hein" w:date="2022-01-03T08:50:00Z">
                      <w:rPr>
                        <w:noProof/>
                      </w:rPr>
                    </w:rPrChange>
                  </w:rPr>
                  <w:t xml:space="preserve"> </w:t>
                </w:r>
              </w:ins>
            </w:p>
            <w:p w14:paraId="6DD8607A" w14:textId="77777777" w:rsidR="009737A6" w:rsidRDefault="009737A6">
              <w:pPr>
                <w:pStyle w:val="Literaturverzeichnis"/>
                <w:ind w:left="720" w:hanging="720"/>
                <w:rPr>
                  <w:ins w:id="4474" w:author="Carsten Hein" w:date="2022-01-03T08:40:00Z"/>
                  <w:noProof/>
                </w:rPr>
              </w:pPr>
              <w:ins w:id="4475" w:author="Carsten Hein" w:date="2022-01-03T08:40:00Z">
                <w:r w:rsidRPr="00384C99">
                  <w:rPr>
                    <w:noProof/>
                    <w:lang w:val="en-GB"/>
                    <w:rPrChange w:id="4476" w:author="Carsten Hein" w:date="2022-01-03T08:50:00Z">
                      <w:rPr>
                        <w:noProof/>
                      </w:rPr>
                    </w:rPrChange>
                  </w:rPr>
                  <w:t xml:space="preserve">Dias, A., Schänzlin, J., &amp; Dietsch, P. (2018). </w:t>
                </w:r>
                <w:r w:rsidRPr="00384C99">
                  <w:rPr>
                    <w:i/>
                    <w:iCs/>
                    <w:noProof/>
                    <w:lang w:val="en-GB"/>
                    <w:rPrChange w:id="4477" w:author="Carsten Hein" w:date="2022-01-03T08:50:00Z">
                      <w:rPr>
                        <w:i/>
                        <w:iCs/>
                        <w:noProof/>
                      </w:rPr>
                    </w:rPrChange>
                  </w:rPr>
                  <w:t>Design of timber-concrete composite structures.</w:t>
                </w:r>
                <w:r w:rsidRPr="00384C99">
                  <w:rPr>
                    <w:noProof/>
                    <w:lang w:val="en-GB"/>
                    <w:rPrChange w:id="4478" w:author="Carsten Hein" w:date="2022-01-03T08:50:00Z">
                      <w:rPr>
                        <w:noProof/>
                      </w:rPr>
                    </w:rPrChange>
                  </w:rPr>
                  <w:t xml:space="preserve"> </w:t>
                </w:r>
                <w:r>
                  <w:rPr>
                    <w:noProof/>
                  </w:rPr>
                  <w:t>Shaker Verlag .</w:t>
                </w:r>
              </w:ins>
            </w:p>
            <w:p w14:paraId="20FA11BF" w14:textId="77777777" w:rsidR="009737A6" w:rsidRDefault="009737A6">
              <w:pPr>
                <w:pStyle w:val="Literaturverzeichnis"/>
                <w:ind w:left="720" w:hanging="720"/>
                <w:rPr>
                  <w:ins w:id="4479" w:author="Carsten Hein" w:date="2022-01-03T08:40:00Z"/>
                  <w:noProof/>
                </w:rPr>
              </w:pPr>
              <w:ins w:id="4480" w:author="Carsten Hein" w:date="2022-01-03T08:40:00Z">
                <w:r>
                  <w:rPr>
                    <w:noProof/>
                  </w:rPr>
                  <w:t xml:space="preserve">(2018). </w:t>
                </w:r>
                <w:r>
                  <w:rPr>
                    <w:i/>
                    <w:iCs/>
                    <w:noProof/>
                  </w:rPr>
                  <w:t>DIN 4109-01:2018-01.</w:t>
                </w:r>
                <w:r>
                  <w:rPr>
                    <w:noProof/>
                  </w:rPr>
                  <w:t xml:space="preserve"> Berlin: Beuth Verlag.</w:t>
                </w:r>
              </w:ins>
            </w:p>
            <w:p w14:paraId="348795BE" w14:textId="77777777" w:rsidR="009737A6" w:rsidRDefault="009737A6">
              <w:pPr>
                <w:pStyle w:val="Literaturverzeichnis"/>
                <w:ind w:left="720" w:hanging="720"/>
                <w:rPr>
                  <w:ins w:id="4481" w:author="Carsten Hein" w:date="2022-01-03T08:40:00Z"/>
                  <w:noProof/>
                </w:rPr>
              </w:pPr>
              <w:ins w:id="4482" w:author="Carsten Hein" w:date="2022-01-03T08:40:00Z">
                <w:r>
                  <w:rPr>
                    <w:noProof/>
                  </w:rPr>
                  <w:t xml:space="preserve">(2016). </w:t>
                </w:r>
                <w:r>
                  <w:rPr>
                    <w:i/>
                    <w:iCs/>
                    <w:noProof/>
                  </w:rPr>
                  <w:t>DIN 4109-32:2016-07.</w:t>
                </w:r>
                <w:r>
                  <w:rPr>
                    <w:noProof/>
                  </w:rPr>
                  <w:t xml:space="preserve"> Berlin: Beuth Verlag.</w:t>
                </w:r>
              </w:ins>
            </w:p>
            <w:p w14:paraId="50886D31" w14:textId="77777777" w:rsidR="009737A6" w:rsidRDefault="009737A6">
              <w:pPr>
                <w:pStyle w:val="Literaturverzeichnis"/>
                <w:ind w:left="720" w:hanging="720"/>
                <w:rPr>
                  <w:ins w:id="4483" w:author="Carsten Hein" w:date="2022-01-03T08:40:00Z"/>
                  <w:noProof/>
                </w:rPr>
              </w:pPr>
              <w:ins w:id="4484" w:author="Carsten Hein" w:date="2022-01-03T08:40:00Z">
                <w:r>
                  <w:rPr>
                    <w:noProof/>
                  </w:rPr>
                  <w:t xml:space="preserve">(2016). </w:t>
                </w:r>
                <w:r>
                  <w:rPr>
                    <w:i/>
                    <w:iCs/>
                    <w:noProof/>
                  </w:rPr>
                  <w:t>DIN 4109-34:2016-07.</w:t>
                </w:r>
                <w:r>
                  <w:rPr>
                    <w:noProof/>
                  </w:rPr>
                  <w:t xml:space="preserve"> Berlin: Beuth Verlag.</w:t>
                </w:r>
              </w:ins>
            </w:p>
            <w:p w14:paraId="1CD1E278" w14:textId="77777777" w:rsidR="009737A6" w:rsidRDefault="009737A6">
              <w:pPr>
                <w:pStyle w:val="Literaturverzeichnis"/>
                <w:ind w:left="720" w:hanging="720"/>
                <w:rPr>
                  <w:ins w:id="4485" w:author="Carsten Hein" w:date="2022-01-03T08:40:00Z"/>
                  <w:noProof/>
                </w:rPr>
              </w:pPr>
              <w:ins w:id="4486" w:author="Carsten Hein" w:date="2022-01-03T08:40:00Z">
                <w:r>
                  <w:rPr>
                    <w:noProof/>
                  </w:rPr>
                  <w:t xml:space="preserve">(2003). </w:t>
                </w:r>
                <w:r>
                  <w:rPr>
                    <w:i/>
                    <w:iCs/>
                    <w:noProof/>
                  </w:rPr>
                  <w:t>DIN 68364:2003-05.</w:t>
                </w:r>
                <w:r>
                  <w:rPr>
                    <w:noProof/>
                  </w:rPr>
                  <w:t xml:space="preserve"> Berlin: Beuth Verlag.</w:t>
                </w:r>
              </w:ins>
            </w:p>
            <w:p w14:paraId="3AE9DE20" w14:textId="77777777" w:rsidR="009737A6" w:rsidRDefault="009737A6">
              <w:pPr>
                <w:pStyle w:val="Literaturverzeichnis"/>
                <w:ind w:left="720" w:hanging="720"/>
                <w:rPr>
                  <w:ins w:id="4487" w:author="Carsten Hein" w:date="2022-01-03T08:40:00Z"/>
                  <w:noProof/>
                </w:rPr>
              </w:pPr>
              <w:ins w:id="4488" w:author="Carsten Hein" w:date="2022-01-03T08:40:00Z">
                <w:r>
                  <w:rPr>
                    <w:noProof/>
                  </w:rPr>
                  <w:t xml:space="preserve">(2013). </w:t>
                </w:r>
                <w:r>
                  <w:rPr>
                    <w:i/>
                    <w:iCs/>
                    <w:noProof/>
                  </w:rPr>
                  <w:t>DIN EN 14080:2013-09.</w:t>
                </w:r>
                <w:r>
                  <w:rPr>
                    <w:noProof/>
                  </w:rPr>
                  <w:t xml:space="preserve"> Berlin: Betuh Verlag GmbH.</w:t>
                </w:r>
              </w:ins>
            </w:p>
            <w:p w14:paraId="38FB44DF" w14:textId="77777777" w:rsidR="009737A6" w:rsidRDefault="009737A6">
              <w:pPr>
                <w:pStyle w:val="Literaturverzeichnis"/>
                <w:ind w:left="720" w:hanging="720"/>
                <w:rPr>
                  <w:ins w:id="4489" w:author="Carsten Hein" w:date="2022-01-03T08:40:00Z"/>
                  <w:noProof/>
                </w:rPr>
              </w:pPr>
              <w:ins w:id="4490" w:author="Carsten Hein" w:date="2022-01-03T08:40:00Z">
                <w:r>
                  <w:rPr>
                    <w:noProof/>
                  </w:rPr>
                  <w:t xml:space="preserve">(2010). </w:t>
                </w:r>
                <w:r>
                  <w:rPr>
                    <w:i/>
                    <w:iCs/>
                    <w:noProof/>
                  </w:rPr>
                  <w:t>DIN EN 1990:2010-12.</w:t>
                </w:r>
                <w:r>
                  <w:rPr>
                    <w:noProof/>
                  </w:rPr>
                  <w:t xml:space="preserve"> Berlin: Beuth Verlag.</w:t>
                </w:r>
              </w:ins>
            </w:p>
            <w:p w14:paraId="1A8DF149" w14:textId="77777777" w:rsidR="009737A6" w:rsidRDefault="009737A6">
              <w:pPr>
                <w:pStyle w:val="Literaturverzeichnis"/>
                <w:ind w:left="720" w:hanging="720"/>
                <w:rPr>
                  <w:ins w:id="4491" w:author="Carsten Hein" w:date="2022-01-03T08:40:00Z"/>
                  <w:noProof/>
                </w:rPr>
              </w:pPr>
              <w:ins w:id="4492" w:author="Carsten Hein" w:date="2022-01-03T08:40:00Z">
                <w:r>
                  <w:rPr>
                    <w:noProof/>
                  </w:rPr>
                  <w:t xml:space="preserve">(2010). </w:t>
                </w:r>
                <w:r>
                  <w:rPr>
                    <w:i/>
                    <w:iCs/>
                    <w:noProof/>
                  </w:rPr>
                  <w:t>DIN EN 1991-1-1:2010-12.</w:t>
                </w:r>
                <w:r>
                  <w:rPr>
                    <w:noProof/>
                  </w:rPr>
                  <w:t xml:space="preserve"> 2010: Beuth Verlag.</w:t>
                </w:r>
              </w:ins>
            </w:p>
            <w:p w14:paraId="526E41EE" w14:textId="77777777" w:rsidR="009737A6" w:rsidRDefault="009737A6">
              <w:pPr>
                <w:pStyle w:val="Literaturverzeichnis"/>
                <w:ind w:left="720" w:hanging="720"/>
                <w:rPr>
                  <w:ins w:id="4493" w:author="Carsten Hein" w:date="2022-01-03T08:40:00Z"/>
                  <w:noProof/>
                </w:rPr>
              </w:pPr>
              <w:ins w:id="4494" w:author="Carsten Hein" w:date="2022-01-03T08:40:00Z">
                <w:r>
                  <w:rPr>
                    <w:noProof/>
                  </w:rPr>
                  <w:t xml:space="preserve">(2011). </w:t>
                </w:r>
                <w:r>
                  <w:rPr>
                    <w:i/>
                    <w:iCs/>
                    <w:noProof/>
                  </w:rPr>
                  <w:t>DIN EN 1992-1-1:2011-01.</w:t>
                </w:r>
                <w:r>
                  <w:rPr>
                    <w:noProof/>
                  </w:rPr>
                  <w:t xml:space="preserve"> Berlin: Beuth Verlag.</w:t>
                </w:r>
              </w:ins>
            </w:p>
            <w:p w14:paraId="6AE41B14" w14:textId="77777777" w:rsidR="009737A6" w:rsidRDefault="009737A6">
              <w:pPr>
                <w:pStyle w:val="Literaturverzeichnis"/>
                <w:ind w:left="720" w:hanging="720"/>
                <w:rPr>
                  <w:ins w:id="4495" w:author="Carsten Hein" w:date="2022-01-03T08:40:00Z"/>
                  <w:noProof/>
                </w:rPr>
              </w:pPr>
              <w:ins w:id="4496" w:author="Carsten Hein" w:date="2022-01-03T08:40:00Z">
                <w:r>
                  <w:rPr>
                    <w:noProof/>
                  </w:rPr>
                  <w:t xml:space="preserve">(2010). </w:t>
                </w:r>
                <w:r>
                  <w:rPr>
                    <w:i/>
                    <w:iCs/>
                    <w:noProof/>
                  </w:rPr>
                  <w:t>DIN EN 1992-1-2:2010-12.</w:t>
                </w:r>
                <w:r>
                  <w:rPr>
                    <w:noProof/>
                  </w:rPr>
                  <w:t xml:space="preserve"> Berlin: Beuth Verlag.</w:t>
                </w:r>
              </w:ins>
            </w:p>
            <w:p w14:paraId="4BEFC361" w14:textId="77777777" w:rsidR="009737A6" w:rsidRDefault="009737A6">
              <w:pPr>
                <w:pStyle w:val="Literaturverzeichnis"/>
                <w:ind w:left="720" w:hanging="720"/>
                <w:rPr>
                  <w:ins w:id="4497" w:author="Carsten Hein" w:date="2022-01-03T08:40:00Z"/>
                  <w:noProof/>
                </w:rPr>
              </w:pPr>
              <w:ins w:id="4498" w:author="Carsten Hein" w:date="2022-01-03T08:40:00Z">
                <w:r>
                  <w:rPr>
                    <w:noProof/>
                  </w:rPr>
                  <w:t xml:space="preserve">(2010). </w:t>
                </w:r>
                <w:r>
                  <w:rPr>
                    <w:i/>
                    <w:iCs/>
                    <w:noProof/>
                  </w:rPr>
                  <w:t>DIN EN 1995-1-1:2010-12.</w:t>
                </w:r>
                <w:r>
                  <w:rPr>
                    <w:noProof/>
                  </w:rPr>
                  <w:t xml:space="preserve"> Berlin: Beuth Verlag.</w:t>
                </w:r>
              </w:ins>
            </w:p>
            <w:p w14:paraId="4827367B" w14:textId="77777777" w:rsidR="009737A6" w:rsidRDefault="009737A6">
              <w:pPr>
                <w:pStyle w:val="Literaturverzeichnis"/>
                <w:ind w:left="720" w:hanging="720"/>
                <w:rPr>
                  <w:ins w:id="4499" w:author="Carsten Hein" w:date="2022-01-03T08:40:00Z"/>
                  <w:noProof/>
                </w:rPr>
              </w:pPr>
              <w:ins w:id="4500" w:author="Carsten Hein" w:date="2022-01-03T08:40:00Z">
                <w:r>
                  <w:rPr>
                    <w:noProof/>
                  </w:rPr>
                  <w:t xml:space="preserve">(2010). </w:t>
                </w:r>
                <w:r>
                  <w:rPr>
                    <w:i/>
                    <w:iCs/>
                    <w:noProof/>
                  </w:rPr>
                  <w:t>DIN EN 1995-1-2:2010-12.</w:t>
                </w:r>
                <w:r>
                  <w:rPr>
                    <w:noProof/>
                  </w:rPr>
                  <w:t xml:space="preserve"> 2010: Beuth Verlag.</w:t>
                </w:r>
              </w:ins>
            </w:p>
            <w:p w14:paraId="2361E926" w14:textId="77777777" w:rsidR="009737A6" w:rsidRDefault="009737A6">
              <w:pPr>
                <w:pStyle w:val="Literaturverzeichnis"/>
                <w:ind w:left="720" w:hanging="720"/>
                <w:rPr>
                  <w:ins w:id="4501" w:author="Carsten Hein" w:date="2022-01-03T08:40:00Z"/>
                  <w:noProof/>
                </w:rPr>
              </w:pPr>
              <w:ins w:id="4502" w:author="Carsten Hein" w:date="2022-01-03T08:40:00Z">
                <w:r>
                  <w:rPr>
                    <w:noProof/>
                  </w:rPr>
                  <w:t xml:space="preserve">(2010). </w:t>
                </w:r>
                <w:r>
                  <w:rPr>
                    <w:i/>
                    <w:iCs/>
                    <w:noProof/>
                  </w:rPr>
                  <w:t>DIN EN 1995-1-2:2010-12.</w:t>
                </w:r>
                <w:r>
                  <w:rPr>
                    <w:noProof/>
                  </w:rPr>
                  <w:t xml:space="preserve"> Berlin: Beuth Verlag.</w:t>
                </w:r>
              </w:ins>
            </w:p>
            <w:p w14:paraId="7E3A0FD2" w14:textId="77777777" w:rsidR="009737A6" w:rsidRDefault="009737A6">
              <w:pPr>
                <w:pStyle w:val="Literaturverzeichnis"/>
                <w:ind w:left="720" w:hanging="720"/>
                <w:rPr>
                  <w:ins w:id="4503" w:author="Carsten Hein" w:date="2022-01-03T08:40:00Z"/>
                  <w:noProof/>
                </w:rPr>
              </w:pPr>
              <w:ins w:id="4504" w:author="Carsten Hein" w:date="2022-01-03T08:40:00Z">
                <w:r>
                  <w:rPr>
                    <w:noProof/>
                  </w:rPr>
                  <w:t xml:space="preserve">(1991). </w:t>
                </w:r>
                <w:r>
                  <w:rPr>
                    <w:i/>
                    <w:iCs/>
                    <w:noProof/>
                  </w:rPr>
                  <w:t>DIN EN 26891:1991.</w:t>
                </w:r>
                <w:r>
                  <w:rPr>
                    <w:noProof/>
                  </w:rPr>
                  <w:t xml:space="preserve"> Berlin: Beuth Verlag.</w:t>
                </w:r>
              </w:ins>
            </w:p>
            <w:p w14:paraId="147DF443" w14:textId="77777777" w:rsidR="009737A6" w:rsidRDefault="009737A6">
              <w:pPr>
                <w:pStyle w:val="Literaturverzeichnis"/>
                <w:ind w:left="720" w:hanging="720"/>
                <w:rPr>
                  <w:ins w:id="4505" w:author="Carsten Hein" w:date="2022-01-03T08:40:00Z"/>
                  <w:noProof/>
                </w:rPr>
              </w:pPr>
              <w:ins w:id="4506" w:author="Carsten Hein" w:date="2022-01-03T08:40:00Z">
                <w:r>
                  <w:rPr>
                    <w:noProof/>
                  </w:rPr>
                  <w:t xml:space="preserve">(2010). </w:t>
                </w:r>
                <w:r>
                  <w:rPr>
                    <w:i/>
                    <w:iCs/>
                    <w:noProof/>
                  </w:rPr>
                  <w:t>DIN EN 408:2012-10.</w:t>
                </w:r>
                <w:r>
                  <w:rPr>
                    <w:noProof/>
                  </w:rPr>
                  <w:t xml:space="preserve"> Berlin: Beuth Verlag.</w:t>
                </w:r>
              </w:ins>
            </w:p>
            <w:p w14:paraId="3F106351" w14:textId="77777777" w:rsidR="009737A6" w:rsidRDefault="009737A6">
              <w:pPr>
                <w:pStyle w:val="Literaturverzeichnis"/>
                <w:ind w:left="720" w:hanging="720"/>
                <w:rPr>
                  <w:ins w:id="4507" w:author="Carsten Hein" w:date="2022-01-03T08:40:00Z"/>
                  <w:noProof/>
                </w:rPr>
              </w:pPr>
              <w:ins w:id="4508" w:author="Carsten Hein" w:date="2022-01-03T08:40:00Z">
                <w:r>
                  <w:rPr>
                    <w:noProof/>
                  </w:rPr>
                  <w:t xml:space="preserve">Eisenhut, L. (2015). </w:t>
                </w:r>
                <w:r>
                  <w:rPr>
                    <w:i/>
                    <w:iCs/>
                    <w:noProof/>
                  </w:rPr>
                  <w:t>Geklebter Verbund aus Holz und hochfestem Beton - Untersuchungen zum Langzeitverhalten.</w:t>
                </w:r>
                <w:r>
                  <w:rPr>
                    <w:noProof/>
                  </w:rPr>
                  <w:t xml:space="preserve"> Kassel: kassl university press GmbH.</w:t>
                </w:r>
              </w:ins>
            </w:p>
            <w:p w14:paraId="72BEDE02" w14:textId="77777777" w:rsidR="009737A6" w:rsidRDefault="009737A6">
              <w:pPr>
                <w:pStyle w:val="Literaturverzeichnis"/>
                <w:ind w:left="720" w:hanging="720"/>
                <w:rPr>
                  <w:ins w:id="4509" w:author="Carsten Hein" w:date="2022-01-03T08:40:00Z"/>
                  <w:noProof/>
                </w:rPr>
              </w:pPr>
              <w:ins w:id="4510" w:author="Carsten Hein" w:date="2022-01-03T08:40:00Z">
                <w:r>
                  <w:rPr>
                    <w:noProof/>
                  </w:rPr>
                  <w:t xml:space="preserve">Eisenhut, L. (11 2016). Langzeitverhalten geklebter Bauteile aus Holz und hochfestem Beton bei natürlichem Klima. (E. &amp;. Verlag, Hrsg.) </w:t>
                </w:r>
                <w:r>
                  <w:rPr>
                    <w:i/>
                    <w:iCs/>
                    <w:noProof/>
                  </w:rPr>
                  <w:t>Bautechnik 93</w:t>
                </w:r>
                <w:r>
                  <w:rPr>
                    <w:noProof/>
                  </w:rPr>
                  <w:t>.</w:t>
                </w:r>
              </w:ins>
            </w:p>
            <w:p w14:paraId="1F57ECC9" w14:textId="77777777" w:rsidR="009737A6" w:rsidRDefault="009737A6">
              <w:pPr>
                <w:pStyle w:val="Literaturverzeichnis"/>
                <w:ind w:left="720" w:hanging="720"/>
                <w:rPr>
                  <w:ins w:id="4511" w:author="Carsten Hein" w:date="2022-01-03T08:40:00Z"/>
                  <w:noProof/>
                </w:rPr>
              </w:pPr>
              <w:ins w:id="4512" w:author="Carsten Hein" w:date="2022-01-03T08:40:00Z">
                <w:r>
                  <w:rPr>
                    <w:noProof/>
                  </w:rPr>
                  <w:lastRenderedPageBreak/>
                  <w:t xml:space="preserve">(1995). </w:t>
                </w:r>
                <w:r>
                  <w:rPr>
                    <w:i/>
                    <w:iCs/>
                    <w:noProof/>
                  </w:rPr>
                  <w:t>EN ISO 10365:1995.</w:t>
                </w:r>
                <w:r>
                  <w:rPr>
                    <w:noProof/>
                  </w:rPr>
                  <w:t xml:space="preserve"> Berlin: Beuth Verlag.</w:t>
                </w:r>
              </w:ins>
            </w:p>
            <w:p w14:paraId="0B23B0D1" w14:textId="77777777" w:rsidR="009737A6" w:rsidRDefault="009737A6">
              <w:pPr>
                <w:pStyle w:val="Literaturverzeichnis"/>
                <w:ind w:left="720" w:hanging="720"/>
                <w:rPr>
                  <w:ins w:id="4513" w:author="Carsten Hein" w:date="2022-01-03T08:40:00Z"/>
                  <w:noProof/>
                </w:rPr>
              </w:pPr>
              <w:ins w:id="4514" w:author="Carsten Hein" w:date="2022-01-03T08:40:00Z">
                <w:r>
                  <w:rPr>
                    <w:noProof/>
                  </w:rPr>
                  <w:t xml:space="preserve">(2017). </w:t>
                </w:r>
                <w:r>
                  <w:rPr>
                    <w:i/>
                    <w:iCs/>
                    <w:noProof/>
                  </w:rPr>
                  <w:t>Europäische Technische Bewertung ETA-13/0029 vom 11/07/2017.</w:t>
                </w:r>
                <w:r>
                  <w:rPr>
                    <w:noProof/>
                  </w:rPr>
                  <w:t xml:space="preserve"> </w:t>
                </w:r>
              </w:ins>
            </w:p>
            <w:p w14:paraId="7342F493" w14:textId="77777777" w:rsidR="009737A6" w:rsidRDefault="009737A6">
              <w:pPr>
                <w:pStyle w:val="Literaturverzeichnis"/>
                <w:ind w:left="720" w:hanging="720"/>
                <w:rPr>
                  <w:ins w:id="4515" w:author="Carsten Hein" w:date="2022-01-03T08:40:00Z"/>
                  <w:noProof/>
                </w:rPr>
              </w:pPr>
              <w:ins w:id="4516" w:author="Carsten Hein" w:date="2022-01-03T08:40:00Z">
                <w:r w:rsidRPr="00384C99">
                  <w:rPr>
                    <w:noProof/>
                    <w:lang w:val="en-GB"/>
                    <w:rPrChange w:id="4517" w:author="Carsten Hein" w:date="2022-01-03T08:50:00Z">
                      <w:rPr>
                        <w:noProof/>
                      </w:rPr>
                    </w:rPrChange>
                  </w:rPr>
                  <w:t xml:space="preserve">Feix, J., Fleck, D., Meixner, G., &amp; Thaler, T. (April 2010). </w:t>
                </w:r>
                <w:r>
                  <w:rPr>
                    <w:noProof/>
                  </w:rPr>
                  <w:t xml:space="preserve">Entwicklung eines getrennt vorgefertigten Holz-Beton-Verbund-Deckensystems. </w:t>
                </w:r>
                <w:r>
                  <w:rPr>
                    <w:i/>
                    <w:iCs/>
                    <w:noProof/>
                  </w:rPr>
                  <w:t>Bauingenieur, 85</w:t>
                </w:r>
                <w:r>
                  <w:rPr>
                    <w:noProof/>
                  </w:rPr>
                  <w:t>.</w:t>
                </w:r>
              </w:ins>
            </w:p>
            <w:p w14:paraId="6AADA383" w14:textId="77777777" w:rsidR="009737A6" w:rsidRDefault="009737A6">
              <w:pPr>
                <w:pStyle w:val="Literaturverzeichnis"/>
                <w:ind w:left="720" w:hanging="720"/>
                <w:rPr>
                  <w:ins w:id="4518" w:author="Carsten Hein" w:date="2022-01-03T08:40:00Z"/>
                  <w:noProof/>
                </w:rPr>
              </w:pPr>
              <w:ins w:id="4519" w:author="Carsten Hein" w:date="2022-01-03T08:40:00Z">
                <w:r>
                  <w:rPr>
                    <w:noProof/>
                  </w:rPr>
                  <w:t xml:space="preserve">Fleck, D. (2013). </w:t>
                </w:r>
                <w:r>
                  <w:rPr>
                    <w:i/>
                    <w:iCs/>
                    <w:noProof/>
                  </w:rPr>
                  <w:t>Beitrag zum Trag- und Verformungsverhalten eines getrennt vorgefertigten Holz-Beton-Verbunddeckensystems.</w:t>
                </w:r>
                <w:r>
                  <w:rPr>
                    <w:noProof/>
                  </w:rPr>
                  <w:t xml:space="preserve"> Innsbruck.</w:t>
                </w:r>
              </w:ins>
            </w:p>
            <w:p w14:paraId="2266B906" w14:textId="77777777" w:rsidR="009737A6" w:rsidRDefault="009737A6">
              <w:pPr>
                <w:pStyle w:val="Literaturverzeichnis"/>
                <w:ind w:left="720" w:hanging="720"/>
                <w:rPr>
                  <w:ins w:id="4520" w:author="Carsten Hein" w:date="2022-01-03T08:40:00Z"/>
                  <w:noProof/>
                </w:rPr>
              </w:pPr>
              <w:ins w:id="4521" w:author="Carsten Hein" w:date="2022-01-03T08:40:00Z">
                <w:r>
                  <w:rPr>
                    <w:noProof/>
                  </w:rPr>
                  <w:t xml:space="preserve">Frohnmüller, J., &amp; Seim, W. (März 2020). Geklebter Holz-Beton-Verbund auf schalglatten Betonoberflächen. </w:t>
                </w:r>
                <w:r>
                  <w:rPr>
                    <w:i/>
                    <w:iCs/>
                    <w:noProof/>
                  </w:rPr>
                  <w:t>Doktoranden Kolloquium Holzbau Forschung + Praxis</w:t>
                </w:r>
                <w:r>
                  <w:rPr>
                    <w:noProof/>
                  </w:rPr>
                  <w:t>, S. 35-44.</w:t>
                </w:r>
              </w:ins>
            </w:p>
            <w:p w14:paraId="59D4EC40" w14:textId="77777777" w:rsidR="009737A6" w:rsidRDefault="009737A6">
              <w:pPr>
                <w:pStyle w:val="Literaturverzeichnis"/>
                <w:ind w:left="720" w:hanging="720"/>
                <w:rPr>
                  <w:ins w:id="4522" w:author="Carsten Hein" w:date="2022-01-03T08:40:00Z"/>
                  <w:noProof/>
                </w:rPr>
              </w:pPr>
              <w:ins w:id="4523" w:author="Carsten Hein" w:date="2022-01-03T08:40:00Z">
                <w:r>
                  <w:rPr>
                    <w:noProof/>
                  </w:rPr>
                  <w:t xml:space="preserve">Ginz, A., &amp; Seim, W. (August 2018). </w:t>
                </w:r>
                <w:r w:rsidRPr="00384C99">
                  <w:rPr>
                    <w:noProof/>
                    <w:lang w:val="en-GB"/>
                    <w:rPrChange w:id="4524" w:author="Carsten Hein" w:date="2022-01-03T08:50:00Z">
                      <w:rPr>
                        <w:noProof/>
                      </w:rPr>
                    </w:rPrChange>
                  </w:rPr>
                  <w:t xml:space="preserve">Moisture-induced internal stress within adhesive-bonded timber-concrete composites. </w:t>
                </w:r>
                <w:r>
                  <w:rPr>
                    <w:i/>
                    <w:iCs/>
                    <w:noProof/>
                  </w:rPr>
                  <w:t>WCTE 2018</w:t>
                </w:r>
                <w:r>
                  <w:rPr>
                    <w:noProof/>
                  </w:rPr>
                  <w:t>.</w:t>
                </w:r>
              </w:ins>
            </w:p>
            <w:p w14:paraId="5878419E" w14:textId="77777777" w:rsidR="009737A6" w:rsidRDefault="009737A6">
              <w:pPr>
                <w:pStyle w:val="Literaturverzeichnis"/>
                <w:ind w:left="720" w:hanging="720"/>
                <w:rPr>
                  <w:ins w:id="4525" w:author="Carsten Hein" w:date="2022-01-03T08:40:00Z"/>
                  <w:noProof/>
                </w:rPr>
              </w:pPr>
              <w:ins w:id="4526" w:author="Carsten Hein" w:date="2022-01-03T08:40:00Z">
                <w:r>
                  <w:rPr>
                    <w:noProof/>
                  </w:rPr>
                  <w:t xml:space="preserve">Grosse, M., Hartnack, R., &amp; Rautenstrauch, K. (10 2003). Modellierung von diskontinuierlich verbundenen Holz-Beton-Verbunddecken Teil 2: Langzeitverhalten. </w:t>
                </w:r>
                <w:r>
                  <w:rPr>
                    <w:i/>
                    <w:iCs/>
                    <w:noProof/>
                  </w:rPr>
                  <w:t>Bautechnik 80</w:t>
                </w:r>
                <w:r>
                  <w:rPr>
                    <w:noProof/>
                  </w:rPr>
                  <w:t>.</w:t>
                </w:r>
              </w:ins>
            </w:p>
            <w:p w14:paraId="187A3998" w14:textId="77777777" w:rsidR="009737A6" w:rsidRDefault="009737A6">
              <w:pPr>
                <w:pStyle w:val="Literaturverzeichnis"/>
                <w:ind w:left="720" w:hanging="720"/>
                <w:rPr>
                  <w:ins w:id="4527" w:author="Carsten Hein" w:date="2022-01-03T08:40:00Z"/>
                  <w:noProof/>
                </w:rPr>
              </w:pPr>
              <w:ins w:id="4528" w:author="Carsten Hein" w:date="2022-01-03T08:40:00Z">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ins>
            </w:p>
            <w:p w14:paraId="240044FA" w14:textId="77777777" w:rsidR="009737A6" w:rsidRDefault="009737A6">
              <w:pPr>
                <w:pStyle w:val="Literaturverzeichnis"/>
                <w:ind w:left="720" w:hanging="720"/>
                <w:rPr>
                  <w:ins w:id="4529" w:author="Carsten Hein" w:date="2022-01-03T08:40:00Z"/>
                  <w:noProof/>
                </w:rPr>
              </w:pPr>
              <w:ins w:id="4530" w:author="Carsten Hein" w:date="2022-01-03T08:40:00Z">
                <w:r>
                  <w:rPr>
                    <w:noProof/>
                  </w:rPr>
                  <w:t xml:space="preserve">Habenicht, G. (2009). </w:t>
                </w:r>
                <w:r>
                  <w:rPr>
                    <w:i/>
                    <w:iCs/>
                    <w:noProof/>
                  </w:rPr>
                  <w:t>Kleben Grundlagen, Technologien, Anwendungen 6. Auflage.</w:t>
                </w:r>
                <w:r>
                  <w:rPr>
                    <w:noProof/>
                  </w:rPr>
                  <w:t xml:space="preserve"> Springer-Verlag Berlin Heidelberg.</w:t>
                </w:r>
              </w:ins>
            </w:p>
            <w:p w14:paraId="3962EC9C" w14:textId="77777777" w:rsidR="009737A6" w:rsidRDefault="009737A6">
              <w:pPr>
                <w:pStyle w:val="Literaturverzeichnis"/>
                <w:ind w:left="720" w:hanging="720"/>
                <w:rPr>
                  <w:ins w:id="4531" w:author="Carsten Hein" w:date="2022-01-03T08:40:00Z"/>
                  <w:noProof/>
                </w:rPr>
              </w:pPr>
              <w:ins w:id="4532" w:author="Carsten Hein" w:date="2022-01-03T08:40:00Z">
                <w:r>
                  <w:rPr>
                    <w:noProof/>
                  </w:rPr>
                  <w:t xml:space="preserve">Hackspiel, C. (16. August 2019). Neue Wege im Holz-Beton-Verbund aufgezeigt. </w:t>
                </w:r>
                <w:r>
                  <w:rPr>
                    <w:i/>
                    <w:iCs/>
                    <w:noProof/>
                  </w:rPr>
                  <w:t>Holz-Zentralblatt</w:t>
                </w:r>
                <w:r>
                  <w:rPr>
                    <w:noProof/>
                  </w:rPr>
                  <w:t>, S. 715.</w:t>
                </w:r>
              </w:ins>
            </w:p>
            <w:p w14:paraId="231BE295" w14:textId="77777777" w:rsidR="009737A6" w:rsidRDefault="009737A6">
              <w:pPr>
                <w:pStyle w:val="Literaturverzeichnis"/>
                <w:ind w:left="720" w:hanging="720"/>
                <w:rPr>
                  <w:ins w:id="4533" w:author="Carsten Hein" w:date="2022-01-03T08:40:00Z"/>
                  <w:noProof/>
                </w:rPr>
              </w:pPr>
              <w:ins w:id="4534" w:author="Carsten Hein" w:date="2022-01-03T08:40:00Z">
                <w:r>
                  <w:rPr>
                    <w:noProof/>
                  </w:rPr>
                  <w:t xml:space="preserve">Hackspiel, C. (März 2020). Verklebung als Verbund für Holz-Beton-Deckensysteme. </w:t>
                </w:r>
                <w:r>
                  <w:rPr>
                    <w:i/>
                    <w:iCs/>
                    <w:noProof/>
                  </w:rPr>
                  <w:t>1. Holzbau Kongress DHK Berlin 2020</w:t>
                </w:r>
                <w:r>
                  <w:rPr>
                    <w:noProof/>
                  </w:rPr>
                  <w:t>.</w:t>
                </w:r>
              </w:ins>
            </w:p>
            <w:p w14:paraId="7FD033A9" w14:textId="77777777" w:rsidR="009737A6" w:rsidRDefault="009737A6">
              <w:pPr>
                <w:pStyle w:val="Literaturverzeichnis"/>
                <w:ind w:left="720" w:hanging="720"/>
                <w:rPr>
                  <w:ins w:id="4535" w:author="Carsten Hein" w:date="2022-01-03T08:40:00Z"/>
                  <w:noProof/>
                </w:rPr>
              </w:pPr>
              <w:ins w:id="4536" w:author="Carsten Hein" w:date="2022-01-03T08:40:00Z">
                <w:r>
                  <w:rPr>
                    <w:noProof/>
                  </w:rPr>
                  <w:t xml:space="preserve">Hamm, P. (2012). Schwingungen bei Holzdecken - Konstruktionsregeln für die Praxis. </w:t>
                </w:r>
                <w:r>
                  <w:rPr>
                    <w:i/>
                    <w:iCs/>
                    <w:noProof/>
                  </w:rPr>
                  <w:t>Internationales Holzbauforum Beaune 2012</w:t>
                </w:r>
                <w:r>
                  <w:rPr>
                    <w:noProof/>
                  </w:rPr>
                  <w:t>.</w:t>
                </w:r>
              </w:ins>
            </w:p>
            <w:p w14:paraId="715AC9CF" w14:textId="77777777" w:rsidR="009737A6" w:rsidRDefault="009737A6">
              <w:pPr>
                <w:pStyle w:val="Literaturverzeichnis"/>
                <w:ind w:left="720" w:hanging="720"/>
                <w:rPr>
                  <w:ins w:id="4537" w:author="Carsten Hein" w:date="2022-01-03T08:40:00Z"/>
                  <w:noProof/>
                </w:rPr>
              </w:pPr>
              <w:ins w:id="4538" w:author="Carsten Hein" w:date="2022-01-03T08:40:00Z">
                <w:r>
                  <w:rPr>
                    <w:noProof/>
                  </w:rPr>
                  <w:t xml:space="preserve">Hamm, P. (2018). Schwingungen im Holzbau. (H. Austria, Hrsg.) </w:t>
                </w:r>
                <w:r>
                  <w:rPr>
                    <w:i/>
                    <w:iCs/>
                    <w:noProof/>
                  </w:rPr>
                  <w:t>Holzbau Aktuell 2018</w:t>
                </w:r>
                <w:r>
                  <w:rPr>
                    <w:noProof/>
                  </w:rPr>
                  <w:t>.</w:t>
                </w:r>
              </w:ins>
            </w:p>
            <w:p w14:paraId="42FD0E4C" w14:textId="77777777" w:rsidR="009737A6" w:rsidRDefault="009737A6">
              <w:pPr>
                <w:pStyle w:val="Literaturverzeichnis"/>
                <w:ind w:left="720" w:hanging="720"/>
                <w:rPr>
                  <w:ins w:id="4539" w:author="Carsten Hein" w:date="2022-01-03T08:40:00Z"/>
                  <w:noProof/>
                </w:rPr>
              </w:pPr>
              <w:ins w:id="4540" w:author="Carsten Hein" w:date="2022-01-03T08:40:00Z">
                <w:r>
                  <w:rPr>
                    <w:noProof/>
                  </w:rPr>
                  <w:t xml:space="preserve">Hamm, P. (2018). Schwingungen im Holzbau – Personeninduzierte Schwingungen bei Holz-Beton-Verbundkonstruktionen. </w:t>
                </w:r>
                <w:r>
                  <w:rPr>
                    <w:i/>
                    <w:iCs/>
                    <w:noProof/>
                  </w:rPr>
                  <w:t>HOLZBAU AKTUELL</w:t>
                </w:r>
                <w:r>
                  <w:rPr>
                    <w:noProof/>
                  </w:rPr>
                  <w:t>.</w:t>
                </w:r>
              </w:ins>
            </w:p>
            <w:p w14:paraId="011A5C72" w14:textId="77777777" w:rsidR="009737A6" w:rsidRDefault="009737A6">
              <w:pPr>
                <w:pStyle w:val="Literaturverzeichnis"/>
                <w:ind w:left="720" w:hanging="720"/>
                <w:rPr>
                  <w:ins w:id="4541" w:author="Carsten Hein" w:date="2022-01-03T08:40:00Z"/>
                  <w:noProof/>
                </w:rPr>
              </w:pPr>
              <w:ins w:id="4542" w:author="Carsten Hein" w:date="2022-01-03T08:40:00Z">
                <w:r>
                  <w:rPr>
                    <w:noProof/>
                  </w:rPr>
                  <w:t xml:space="preserve">Klingen, J. (2019). </w:t>
                </w:r>
                <w:r>
                  <w:rPr>
                    <w:i/>
                    <w:iCs/>
                    <w:noProof/>
                  </w:rPr>
                  <w:t>Fügetechnologie Kleben.</w:t>
                </w:r>
                <w:r>
                  <w:rPr>
                    <w:noProof/>
                  </w:rPr>
                  <w:t xml:space="preserve"> Weinheim: Wiley-VCH Verlag GmbH &amp; Co. KGaA.</w:t>
                </w:r>
              </w:ins>
            </w:p>
            <w:p w14:paraId="6B5924EE" w14:textId="77777777" w:rsidR="009737A6" w:rsidRPr="00384C99" w:rsidRDefault="009737A6">
              <w:pPr>
                <w:pStyle w:val="Literaturverzeichnis"/>
                <w:ind w:left="720" w:hanging="720"/>
                <w:rPr>
                  <w:ins w:id="4543" w:author="Carsten Hein" w:date="2022-01-03T08:40:00Z"/>
                  <w:noProof/>
                  <w:lang w:val="en-GB"/>
                  <w:rPrChange w:id="4544" w:author="Carsten Hein" w:date="2022-01-03T08:50:00Z">
                    <w:rPr>
                      <w:ins w:id="4545" w:author="Carsten Hein" w:date="2022-01-03T08:40:00Z"/>
                      <w:noProof/>
                    </w:rPr>
                  </w:rPrChange>
                </w:rPr>
              </w:pPr>
              <w:ins w:id="4546" w:author="Carsten Hein" w:date="2022-01-03T08:40:00Z">
                <w:r>
                  <w:rPr>
                    <w:noProof/>
                  </w:rPr>
                  <w:t xml:space="preserve">Kudla, K. (2017). </w:t>
                </w:r>
                <w:r>
                  <w:rPr>
                    <w:i/>
                    <w:iCs/>
                    <w:noProof/>
                  </w:rPr>
                  <w:t>Kerven als Verbindungsmittel für Holz-Beton-Verbundstraßenbrücken.</w:t>
                </w:r>
                <w:r>
                  <w:rPr>
                    <w:noProof/>
                  </w:rPr>
                  <w:t xml:space="preserve"> </w:t>
                </w:r>
                <w:r w:rsidRPr="00384C99">
                  <w:rPr>
                    <w:noProof/>
                    <w:lang w:val="en-GB"/>
                    <w:rPrChange w:id="4547" w:author="Carsten Hein" w:date="2022-01-03T08:50:00Z">
                      <w:rPr>
                        <w:noProof/>
                      </w:rPr>
                    </w:rPrChange>
                  </w:rPr>
                  <w:t>Stuttgart.</w:t>
                </w:r>
              </w:ins>
            </w:p>
            <w:p w14:paraId="55EA9C0C" w14:textId="77777777" w:rsidR="009737A6" w:rsidRPr="00384C99" w:rsidRDefault="009737A6">
              <w:pPr>
                <w:pStyle w:val="Literaturverzeichnis"/>
                <w:ind w:left="720" w:hanging="720"/>
                <w:rPr>
                  <w:ins w:id="4548" w:author="Carsten Hein" w:date="2022-01-03T08:40:00Z"/>
                  <w:noProof/>
                  <w:lang w:val="en-GB"/>
                  <w:rPrChange w:id="4549" w:author="Carsten Hein" w:date="2022-01-03T08:50:00Z">
                    <w:rPr>
                      <w:ins w:id="4550" w:author="Carsten Hein" w:date="2022-01-03T08:40:00Z"/>
                      <w:noProof/>
                    </w:rPr>
                  </w:rPrChange>
                </w:rPr>
              </w:pPr>
              <w:ins w:id="4551" w:author="Carsten Hein" w:date="2022-01-03T08:40:00Z">
                <w:r w:rsidRPr="00384C99">
                  <w:rPr>
                    <w:noProof/>
                    <w:lang w:val="en-GB"/>
                    <w:rPrChange w:id="4552" w:author="Carsten Hein" w:date="2022-01-03T08:50:00Z">
                      <w:rPr>
                        <w:noProof/>
                      </w:rPr>
                    </w:rPrChange>
                  </w:rPr>
                  <w:t xml:space="preserve">Long-term performance of adhesively bonded timber-concrete composites. (2017). </w:t>
                </w:r>
                <w:r w:rsidRPr="00384C99">
                  <w:rPr>
                    <w:i/>
                    <w:iCs/>
                    <w:noProof/>
                    <w:lang w:val="en-GB"/>
                    <w:rPrChange w:id="4553" w:author="Carsten Hein" w:date="2022-01-03T08:50:00Z">
                      <w:rPr>
                        <w:i/>
                        <w:iCs/>
                        <w:noProof/>
                      </w:rPr>
                    </w:rPrChange>
                  </w:rPr>
                  <w:t>International Journal of Adhesion and Adhesives 72</w:t>
                </w:r>
                <w:r w:rsidRPr="00384C99">
                  <w:rPr>
                    <w:noProof/>
                    <w:lang w:val="en-GB"/>
                    <w:rPrChange w:id="4554" w:author="Carsten Hein" w:date="2022-01-03T08:50:00Z">
                      <w:rPr>
                        <w:noProof/>
                      </w:rPr>
                    </w:rPrChange>
                  </w:rPr>
                  <w:t>, S. 51-61.</w:t>
                </w:r>
              </w:ins>
            </w:p>
            <w:p w14:paraId="247158CB" w14:textId="77777777" w:rsidR="009737A6" w:rsidRDefault="009737A6">
              <w:pPr>
                <w:pStyle w:val="Literaturverzeichnis"/>
                <w:ind w:left="720" w:hanging="720"/>
                <w:rPr>
                  <w:ins w:id="4555" w:author="Carsten Hein" w:date="2022-01-03T08:40:00Z"/>
                  <w:noProof/>
                </w:rPr>
              </w:pPr>
              <w:ins w:id="4556" w:author="Carsten Hein" w:date="2022-01-03T08:40:00Z">
                <w:r w:rsidRPr="00384C99">
                  <w:rPr>
                    <w:noProof/>
                    <w:lang w:val="en-GB"/>
                    <w:rPrChange w:id="4557" w:author="Carsten Hein" w:date="2022-01-03T08:50:00Z">
                      <w:rPr>
                        <w:noProof/>
                      </w:rPr>
                    </w:rPrChange>
                  </w:rPr>
                  <w:t xml:space="preserve">Marchi, L., Scotta, R., &amp; Pozza, L. (2017). Experimental and theoretical evaluation of TCC connections with inclined self-tapping screws. </w:t>
                </w:r>
                <w:r>
                  <w:rPr>
                    <w:noProof/>
                  </w:rPr>
                  <w:t xml:space="preserve">(RILEM, Hrsg.) </w:t>
                </w:r>
                <w:r>
                  <w:rPr>
                    <w:i/>
                    <w:iCs/>
                    <w:noProof/>
                  </w:rPr>
                  <w:t>Materials and Structures</w:t>
                </w:r>
                <w:r>
                  <w:rPr>
                    <w:noProof/>
                  </w:rPr>
                  <w:t>.</w:t>
                </w:r>
              </w:ins>
            </w:p>
            <w:p w14:paraId="2B6834D2" w14:textId="77777777" w:rsidR="009737A6" w:rsidRDefault="009737A6">
              <w:pPr>
                <w:pStyle w:val="Literaturverzeichnis"/>
                <w:ind w:left="720" w:hanging="720"/>
                <w:rPr>
                  <w:ins w:id="4558" w:author="Carsten Hein" w:date="2022-01-03T08:40:00Z"/>
                  <w:noProof/>
                </w:rPr>
              </w:pPr>
              <w:ins w:id="4559" w:author="Carsten Hein" w:date="2022-01-03T08:40:00Z">
                <w:r>
                  <w:rPr>
                    <w:noProof/>
                  </w:rPr>
                  <w:t xml:space="preserve">Merono, M., Link, C., Wisner, G., Stammen, E., Dilger, K., Frohnmüller, J., &amp; Seim, W. (12 2019). Innovative Heißklebung von tragenden Holz-Beton-Verbundelementen. </w:t>
                </w:r>
                <w:r>
                  <w:rPr>
                    <w:i/>
                    <w:iCs/>
                    <w:noProof/>
                  </w:rPr>
                  <w:t>adhäsion</w:t>
                </w:r>
                <w:r>
                  <w:rPr>
                    <w:noProof/>
                  </w:rPr>
                  <w:t>, S. 30-34.</w:t>
                </w:r>
              </w:ins>
            </w:p>
            <w:p w14:paraId="57BF244B" w14:textId="77777777" w:rsidR="009737A6" w:rsidRDefault="009737A6">
              <w:pPr>
                <w:pStyle w:val="Literaturverzeichnis"/>
                <w:ind w:left="720" w:hanging="720"/>
                <w:rPr>
                  <w:ins w:id="4560" w:author="Carsten Hein" w:date="2022-01-03T08:40:00Z"/>
                  <w:noProof/>
                </w:rPr>
              </w:pPr>
              <w:ins w:id="4561" w:author="Carsten Hein" w:date="2022-01-03T08:40:00Z">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ins>
            </w:p>
            <w:p w14:paraId="5AE04070" w14:textId="77777777" w:rsidR="009737A6" w:rsidRDefault="009737A6">
              <w:pPr>
                <w:pStyle w:val="Literaturverzeichnis"/>
                <w:ind w:left="720" w:hanging="720"/>
                <w:rPr>
                  <w:ins w:id="4562" w:author="Carsten Hein" w:date="2022-01-03T08:40:00Z"/>
                  <w:noProof/>
                </w:rPr>
              </w:pPr>
              <w:ins w:id="4563" w:author="Carsten Hein" w:date="2022-01-03T08:40:00Z">
                <w:r>
                  <w:rPr>
                    <w:noProof/>
                  </w:rPr>
                  <w:t xml:space="preserve">Niemz, P., &amp; Sonderegger, W. (2017). </w:t>
                </w:r>
                <w:r>
                  <w:rPr>
                    <w:i/>
                    <w:iCs/>
                    <w:noProof/>
                  </w:rPr>
                  <w:t>Holzphysik Physik des Holzes und der Holzwerkstoffe.</w:t>
                </w:r>
                <w:r>
                  <w:rPr>
                    <w:noProof/>
                  </w:rPr>
                  <w:t xml:space="preserve"> Carl Hanser Verlag München.</w:t>
                </w:r>
              </w:ins>
            </w:p>
            <w:p w14:paraId="6814F7CE" w14:textId="77777777" w:rsidR="009737A6" w:rsidRDefault="009737A6">
              <w:pPr>
                <w:pStyle w:val="Literaturverzeichnis"/>
                <w:ind w:left="720" w:hanging="720"/>
                <w:rPr>
                  <w:ins w:id="4564" w:author="Carsten Hein" w:date="2022-01-03T08:40:00Z"/>
                  <w:noProof/>
                </w:rPr>
              </w:pPr>
              <w:ins w:id="4565" w:author="Carsten Hein" w:date="2022-01-03T08:40:00Z">
                <w:r>
                  <w:rPr>
                    <w:noProof/>
                  </w:rPr>
                  <w:t xml:space="preserve">Rehm, G., &amp; Franke, L. (1982). </w:t>
                </w:r>
                <w:r>
                  <w:rPr>
                    <w:i/>
                    <w:iCs/>
                    <w:noProof/>
                  </w:rPr>
                  <w:t xml:space="preserve">Kleben im konstruktiven Betonbau </w:t>
                </w:r>
                <w:r>
                  <w:rPr>
                    <w:noProof/>
                  </w:rPr>
                  <w:t>(Bd. 331). (D. A. (DAfStb), Hrsg.) Berlin: Verlag von Wilhelm Ernst &amp; Sohn.</w:t>
                </w:r>
              </w:ins>
            </w:p>
            <w:p w14:paraId="077381FD" w14:textId="77777777" w:rsidR="009737A6" w:rsidRDefault="009737A6">
              <w:pPr>
                <w:pStyle w:val="Literaturverzeichnis"/>
                <w:ind w:left="720" w:hanging="720"/>
                <w:rPr>
                  <w:ins w:id="4566" w:author="Carsten Hein" w:date="2022-01-03T08:40:00Z"/>
                  <w:noProof/>
                </w:rPr>
              </w:pPr>
              <w:ins w:id="4567" w:author="Carsten Hein" w:date="2022-01-03T08:40:00Z">
                <w:r>
                  <w:rPr>
                    <w:noProof/>
                  </w:rPr>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ins>
            </w:p>
            <w:p w14:paraId="754E8CD1" w14:textId="77777777" w:rsidR="009737A6" w:rsidRDefault="009737A6">
              <w:pPr>
                <w:pStyle w:val="Literaturverzeichnis"/>
                <w:ind w:left="720" w:hanging="720"/>
                <w:rPr>
                  <w:ins w:id="4568" w:author="Carsten Hein" w:date="2022-01-03T08:40:00Z"/>
                  <w:noProof/>
                </w:rPr>
              </w:pPr>
              <w:ins w:id="4569" w:author="Carsten Hein" w:date="2022-01-03T08:40:00Z">
                <w:r>
                  <w:rPr>
                    <w:noProof/>
                  </w:rPr>
                  <w:lastRenderedPageBreak/>
                  <w:t xml:space="preserve">Schäfers, M., &amp; Seim, W. (3 2011). Geklebte Verbundbauteile aus Holz und hoch- bzw. ultrahochfesten Betonen. </w:t>
                </w:r>
                <w:r>
                  <w:rPr>
                    <w:i/>
                    <w:iCs/>
                    <w:noProof/>
                  </w:rPr>
                  <w:t>Bautechnik 88</w:t>
                </w:r>
                <w:r>
                  <w:rPr>
                    <w:noProof/>
                  </w:rPr>
                  <w:t>.</w:t>
                </w:r>
              </w:ins>
            </w:p>
            <w:p w14:paraId="617D19D2" w14:textId="77777777" w:rsidR="009737A6" w:rsidRDefault="009737A6">
              <w:pPr>
                <w:pStyle w:val="Literaturverzeichnis"/>
                <w:ind w:left="720" w:hanging="720"/>
                <w:rPr>
                  <w:ins w:id="4570" w:author="Carsten Hein" w:date="2022-01-03T08:40:00Z"/>
                  <w:noProof/>
                </w:rPr>
              </w:pPr>
              <w:ins w:id="4571" w:author="Carsten Hein" w:date="2022-01-03T08:40:00Z">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ins>
            </w:p>
            <w:p w14:paraId="17547CB6" w14:textId="77777777" w:rsidR="009737A6" w:rsidRPr="00384C99" w:rsidRDefault="009737A6">
              <w:pPr>
                <w:pStyle w:val="Literaturverzeichnis"/>
                <w:ind w:left="720" w:hanging="720"/>
                <w:rPr>
                  <w:ins w:id="4572" w:author="Carsten Hein" w:date="2022-01-03T08:40:00Z"/>
                  <w:noProof/>
                  <w:lang w:val="en-GB"/>
                  <w:rPrChange w:id="4573" w:author="Carsten Hein" w:date="2022-01-03T08:50:00Z">
                    <w:rPr>
                      <w:ins w:id="4574" w:author="Carsten Hein" w:date="2022-01-03T08:40:00Z"/>
                      <w:noProof/>
                    </w:rPr>
                  </w:rPrChange>
                </w:rPr>
              </w:pPr>
              <w:ins w:id="4575" w:author="Carsten Hein" w:date="2022-01-03T08:40:00Z">
                <w:r>
                  <w:rPr>
                    <w:noProof/>
                  </w:rPr>
                  <w:t xml:space="preserve">Tannert, T., Bita, H. M., Shahnewaz, M., Ebadi, M. M., &amp; Gerber, A. (August 2018). </w:t>
                </w:r>
                <w:r w:rsidRPr="00384C99">
                  <w:rPr>
                    <w:noProof/>
                    <w:lang w:val="en-GB"/>
                    <w:rPrChange w:id="4576" w:author="Carsten Hein" w:date="2022-01-03T08:50:00Z">
                      <w:rPr>
                        <w:noProof/>
                      </w:rPr>
                    </w:rPrChange>
                  </w:rPr>
                  <w:t xml:space="preserve">Long-term performance of timber concrete composite floors. </w:t>
                </w:r>
                <w:r w:rsidRPr="00384C99">
                  <w:rPr>
                    <w:i/>
                    <w:iCs/>
                    <w:noProof/>
                    <w:lang w:val="en-GB"/>
                    <w:rPrChange w:id="4577" w:author="Carsten Hein" w:date="2022-01-03T08:50:00Z">
                      <w:rPr>
                        <w:i/>
                        <w:iCs/>
                        <w:noProof/>
                      </w:rPr>
                    </w:rPrChange>
                  </w:rPr>
                  <w:t>WCTE2018</w:t>
                </w:r>
                <w:r w:rsidRPr="00384C99">
                  <w:rPr>
                    <w:noProof/>
                    <w:lang w:val="en-GB"/>
                    <w:rPrChange w:id="4578" w:author="Carsten Hein" w:date="2022-01-03T08:50:00Z">
                      <w:rPr>
                        <w:noProof/>
                      </w:rPr>
                    </w:rPrChange>
                  </w:rPr>
                  <w:t>.</w:t>
                </w:r>
              </w:ins>
            </w:p>
            <w:p w14:paraId="1F41096B" w14:textId="77777777" w:rsidR="009737A6" w:rsidRDefault="009737A6">
              <w:pPr>
                <w:pStyle w:val="Literaturverzeichnis"/>
                <w:ind w:left="720" w:hanging="720"/>
                <w:rPr>
                  <w:ins w:id="4579" w:author="Carsten Hein" w:date="2022-01-03T08:40:00Z"/>
                  <w:noProof/>
                </w:rPr>
              </w:pPr>
              <w:ins w:id="4580" w:author="Carsten Hein" w:date="2022-01-03T08:40:00Z">
                <w:r w:rsidRPr="00384C99">
                  <w:rPr>
                    <w:noProof/>
                    <w:lang w:val="en-GB"/>
                    <w:rPrChange w:id="4581" w:author="Carsten Hein" w:date="2022-01-03T08:50:00Z">
                      <w:rPr>
                        <w:noProof/>
                      </w:rPr>
                    </w:rPrChange>
                  </w:rPr>
                  <w:t xml:space="preserve">Weddeling, H. (2020). </w:t>
                </w:r>
                <w:r>
                  <w:rPr>
                    <w:i/>
                    <w:iCs/>
                    <w:noProof/>
                  </w:rPr>
                  <w:t>Wand-Decken-Interaktion der Holz-Beton-Verbundbauweise in den Gebäudeklassen 5 und 5.</w:t>
                </w:r>
                <w:r>
                  <w:rPr>
                    <w:noProof/>
                  </w:rPr>
                  <w:t xml:space="preserve"> Masterarbeit, Münster.</w:t>
                </w:r>
              </w:ins>
            </w:p>
            <w:p w14:paraId="1D13034C" w14:textId="77777777" w:rsidR="009737A6" w:rsidRDefault="009737A6">
              <w:pPr>
                <w:pStyle w:val="Literaturverzeichnis"/>
                <w:ind w:left="720" w:hanging="720"/>
                <w:rPr>
                  <w:ins w:id="4582" w:author="Carsten Hein" w:date="2022-01-03T08:40:00Z"/>
                  <w:noProof/>
                </w:rPr>
              </w:pPr>
              <w:ins w:id="4583" w:author="Carsten Hein" w:date="2022-01-03T08:40:00Z">
                <w:r>
                  <w:rPr>
                    <w:noProof/>
                  </w:rPr>
                  <w:t xml:space="preserve">Zauft, D. (2014). </w:t>
                </w:r>
                <w:r>
                  <w:rPr>
                    <w:i/>
                    <w:iCs/>
                    <w:noProof/>
                  </w:rPr>
                  <w:t>Untersuchungen an geklebten Verbundkonstruktionen aus Holz und Leichtbeton.</w:t>
                </w:r>
                <w:r>
                  <w:rPr>
                    <w:noProof/>
                  </w:rPr>
                  <w:t xml:space="preserve"> Berlin.</w:t>
                </w:r>
              </w:ins>
            </w:p>
            <w:p w14:paraId="7D7241A3" w14:textId="77777777" w:rsidR="009737A6" w:rsidRDefault="009737A6">
              <w:pPr>
                <w:pStyle w:val="Literaturverzeichnis"/>
                <w:ind w:left="720" w:hanging="720"/>
                <w:rPr>
                  <w:ins w:id="4584" w:author="Carsten Hein" w:date="2022-01-03T08:40:00Z"/>
                  <w:noProof/>
                </w:rPr>
              </w:pPr>
              <w:ins w:id="4585" w:author="Carsten Hein" w:date="2022-01-03T08:40:00Z">
                <w:r>
                  <w:rPr>
                    <w:noProof/>
                  </w:rPr>
                  <w:t xml:space="preserve">Zilch, K., &amp; Zehetmaier, G. (2010). </w:t>
                </w:r>
                <w:r>
                  <w:rPr>
                    <w:i/>
                    <w:iCs/>
                    <w:noProof/>
                  </w:rPr>
                  <w:t>Bemessung im konstruktiven Betonbau .</w:t>
                </w:r>
                <w:r>
                  <w:rPr>
                    <w:noProof/>
                  </w:rPr>
                  <w:t xml:space="preserve"> Springer Verlag.</w:t>
                </w:r>
              </w:ins>
            </w:p>
            <w:p w14:paraId="222609A2" w14:textId="234D11E9" w:rsidR="00420E44" w:rsidDel="009737A6" w:rsidRDefault="00420E44">
              <w:pPr>
                <w:pStyle w:val="Literaturverzeichnis"/>
                <w:ind w:left="720" w:hanging="720"/>
                <w:rPr>
                  <w:del w:id="4586" w:author="Carsten Hein" w:date="2022-01-03T08:40:00Z"/>
                  <w:noProof/>
                  <w:sz w:val="24"/>
                  <w:szCs w:val="24"/>
                </w:rPr>
              </w:pPr>
              <w:del w:id="4587" w:author="Carsten Hein" w:date="2022-01-03T08:40:00Z">
                <w:r w:rsidDel="009737A6">
                  <w:rPr>
                    <w:noProof/>
                  </w:rPr>
                  <w:delText>(kein Datum).</w:delText>
                </w:r>
              </w:del>
            </w:p>
            <w:p w14:paraId="284C416D" w14:textId="77777777" w:rsidR="00420E44" w:rsidDel="009737A6" w:rsidRDefault="00420E44">
              <w:pPr>
                <w:pStyle w:val="Literaturverzeichnis"/>
                <w:ind w:left="720" w:hanging="720"/>
                <w:rPr>
                  <w:del w:id="4588" w:author="Carsten Hein" w:date="2022-01-03T08:40:00Z"/>
                  <w:noProof/>
                </w:rPr>
              </w:pPr>
              <w:del w:id="4589" w:author="Carsten Hein" w:date="2022-01-03T08:40:00Z">
                <w:r w:rsidDel="009737A6">
                  <w:rPr>
                    <w:noProof/>
                  </w:rPr>
                  <w:delText xml:space="preserve">Augustin, M., &amp; Zimmer, S. (2016). Untersuchung und Nachweisführung auflagernah ausgeklinkter BSH/BSP Plattenbalkenquerschnitte. </w:delText>
                </w:r>
                <w:r w:rsidDel="009737A6">
                  <w:rPr>
                    <w:i/>
                    <w:iCs/>
                    <w:noProof/>
                  </w:rPr>
                  <w:delText>2. Klagenfurter Holzbau-Fachtagung</w:delText>
                </w:r>
                <w:r w:rsidDel="009737A6">
                  <w:rPr>
                    <w:noProof/>
                  </w:rPr>
                  <w:delText>.</w:delText>
                </w:r>
              </w:del>
            </w:p>
            <w:p w14:paraId="1076C792" w14:textId="77777777" w:rsidR="00420E44" w:rsidDel="009737A6" w:rsidRDefault="00420E44">
              <w:pPr>
                <w:pStyle w:val="Literaturverzeichnis"/>
                <w:ind w:left="720" w:hanging="720"/>
                <w:rPr>
                  <w:del w:id="4590" w:author="Carsten Hein" w:date="2022-01-03T08:40:00Z"/>
                  <w:noProof/>
                </w:rPr>
              </w:pPr>
              <w:del w:id="4591" w:author="Carsten Hein" w:date="2022-01-03T08:40:00Z">
                <w:r w:rsidDel="009737A6">
                  <w:rPr>
                    <w:noProof/>
                  </w:rPr>
                  <w:delText xml:space="preserve">Breidenbach, M. (2019). </w:delText>
                </w:r>
                <w:r w:rsidDel="009737A6">
                  <w:rPr>
                    <w:i/>
                    <w:iCs/>
                    <w:noProof/>
                  </w:rPr>
                  <w:delText>Kerven in Holz-Beton-Verbund-Systemen mit nachträglichem Polymerbetonverguss: Experimentelle und theoretische Grundlagen.</w:delText>
                </w:r>
                <w:r w:rsidDel="009737A6">
                  <w:rPr>
                    <w:noProof/>
                  </w:rPr>
                  <w:delText xml:space="preserve"> Masterarbeit, Technische Universität Berlin.</w:delText>
                </w:r>
              </w:del>
            </w:p>
            <w:p w14:paraId="37D2DEC4" w14:textId="77777777" w:rsidR="00420E44" w:rsidRPr="00AF63C3" w:rsidDel="009737A6" w:rsidRDefault="00420E44">
              <w:pPr>
                <w:pStyle w:val="Literaturverzeichnis"/>
                <w:ind w:left="720" w:hanging="720"/>
                <w:rPr>
                  <w:del w:id="4592" w:author="Carsten Hein" w:date="2022-01-03T08:40:00Z"/>
                  <w:noProof/>
                  <w:lang w:val="en-GB"/>
                </w:rPr>
              </w:pPr>
              <w:del w:id="4593" w:author="Carsten Hein" w:date="2022-01-03T08:40:00Z">
                <w:r w:rsidDel="009737A6">
                  <w:rPr>
                    <w:noProof/>
                  </w:rPr>
                  <w:delText xml:space="preserve">Brunner, M., Romer, M., &amp; Schnüriger, M. (2007). </w:delText>
                </w:r>
                <w:r w:rsidRPr="00AF63C3" w:rsidDel="009737A6">
                  <w:rPr>
                    <w:noProof/>
                    <w:lang w:val="en-GB"/>
                  </w:rPr>
                  <w:delText xml:space="preserve">Timber-concrete-composite with an adhesive connector (wet on wet process). </w:delText>
                </w:r>
                <w:r w:rsidRPr="00AF63C3" w:rsidDel="009737A6">
                  <w:rPr>
                    <w:i/>
                    <w:iCs/>
                    <w:noProof/>
                    <w:lang w:val="en-GB"/>
                  </w:rPr>
                  <w:delText>Materials and Structures</w:delText>
                </w:r>
                <w:r w:rsidRPr="00AF63C3" w:rsidDel="009737A6">
                  <w:rPr>
                    <w:noProof/>
                    <w:lang w:val="en-GB"/>
                  </w:rPr>
                  <w:delText>, S. 119-126.</w:delText>
                </w:r>
              </w:del>
            </w:p>
            <w:p w14:paraId="2FB8DDEB" w14:textId="77777777" w:rsidR="00420E44" w:rsidRPr="00AF63C3" w:rsidDel="009737A6" w:rsidRDefault="00420E44">
              <w:pPr>
                <w:pStyle w:val="Literaturverzeichnis"/>
                <w:ind w:left="720" w:hanging="720"/>
                <w:rPr>
                  <w:del w:id="4594" w:author="Carsten Hein" w:date="2022-01-03T08:40:00Z"/>
                  <w:noProof/>
                  <w:lang w:val="en-GB"/>
                </w:rPr>
              </w:pPr>
              <w:del w:id="4595" w:author="Carsten Hein" w:date="2022-01-03T08:40:00Z">
                <w:r w:rsidRPr="00AF63C3" w:rsidDel="009737A6">
                  <w:rPr>
                    <w:noProof/>
                    <w:lang w:val="en-GB"/>
                  </w:rPr>
                  <w:delText xml:space="preserve">de Oliveira Negrao, J. H., de Oliveira, C. A., de Oliveira, F. M., &amp; Cachim, P. B. (October 2010). Glued Composite Timber-Concrete Beams I: Interlayer Connection Specimen Tests. </w:delText>
                </w:r>
                <w:r w:rsidRPr="00AF63C3" w:rsidDel="009737A6">
                  <w:rPr>
                    <w:i/>
                    <w:iCs/>
                    <w:noProof/>
                    <w:lang w:val="en-GB"/>
                  </w:rPr>
                  <w:delText>Journal of Structural Engineering ASCE</w:delText>
                </w:r>
                <w:r w:rsidRPr="00AF63C3" w:rsidDel="009737A6">
                  <w:rPr>
                    <w:noProof/>
                    <w:lang w:val="en-GB"/>
                  </w:rPr>
                  <w:delText>, S. 1236-1245.</w:delText>
                </w:r>
              </w:del>
            </w:p>
            <w:p w14:paraId="62265C9B" w14:textId="77777777" w:rsidR="00420E44" w:rsidRPr="00AF63C3" w:rsidDel="009737A6" w:rsidRDefault="00420E44">
              <w:pPr>
                <w:pStyle w:val="Literaturverzeichnis"/>
                <w:ind w:left="720" w:hanging="720"/>
                <w:rPr>
                  <w:del w:id="4596" w:author="Carsten Hein" w:date="2022-01-03T08:40:00Z"/>
                  <w:noProof/>
                  <w:lang w:val="en-GB"/>
                </w:rPr>
              </w:pPr>
              <w:del w:id="4597" w:author="Carsten Hein" w:date="2022-01-03T08:40:00Z">
                <w:r w:rsidRPr="00AF63C3" w:rsidDel="009737A6">
                  <w:rPr>
                    <w:noProof/>
                    <w:lang w:val="en-GB"/>
                  </w:rPr>
                  <w:delText xml:space="preserve">de Oliveira Negrao, J. H., de Oliveira, C. A., de Oliveira, F. M., &amp; Cachim, P. B. (Oktober 2010). Glued Composite Timber-Concrete Beams II: Analysis and Tests of Beam Specimens. </w:delText>
                </w:r>
                <w:r w:rsidRPr="00AF63C3" w:rsidDel="009737A6">
                  <w:rPr>
                    <w:i/>
                    <w:iCs/>
                    <w:noProof/>
                    <w:lang w:val="en-GB"/>
                  </w:rPr>
                  <w:delText>Journal of Structural Engineering ASCE</w:delText>
                </w:r>
                <w:r w:rsidRPr="00AF63C3" w:rsidDel="009737A6">
                  <w:rPr>
                    <w:noProof/>
                    <w:lang w:val="en-GB"/>
                  </w:rPr>
                  <w:delText>, S. 1246-1254.</w:delText>
                </w:r>
              </w:del>
            </w:p>
            <w:p w14:paraId="74BB9726" w14:textId="77777777" w:rsidR="00420E44" w:rsidDel="009737A6" w:rsidRDefault="00420E44">
              <w:pPr>
                <w:pStyle w:val="Literaturverzeichnis"/>
                <w:ind w:left="720" w:hanging="720"/>
                <w:rPr>
                  <w:del w:id="4598" w:author="Carsten Hein" w:date="2022-01-03T08:40:00Z"/>
                  <w:noProof/>
                </w:rPr>
              </w:pPr>
              <w:del w:id="4599" w:author="Carsten Hein" w:date="2022-01-03T08:40:00Z">
                <w:r w:rsidRPr="00AF63C3" w:rsidDel="009737A6">
                  <w:rPr>
                    <w:noProof/>
                    <w:lang w:val="en-GB"/>
                  </w:rPr>
                  <w:delText xml:space="preserve">Dias, A., &amp; Schänzlin, J. (20118). Outlook on the future design of timber-concrete-composite structures in the Eurocode. </w:delText>
                </w:r>
                <w:r w:rsidDel="009737A6">
                  <w:rPr>
                    <w:i/>
                    <w:iCs/>
                    <w:noProof/>
                  </w:rPr>
                  <w:delText>24. Internationales Holzbau-Forum IHF 2018</w:delText>
                </w:r>
                <w:r w:rsidDel="009737A6">
                  <w:rPr>
                    <w:noProof/>
                  </w:rPr>
                  <w:delText>.</w:delText>
                </w:r>
              </w:del>
            </w:p>
            <w:p w14:paraId="5BA27BC6" w14:textId="77777777" w:rsidR="00420E44" w:rsidRPr="00AF63C3" w:rsidDel="009737A6" w:rsidRDefault="00420E44">
              <w:pPr>
                <w:pStyle w:val="Literaturverzeichnis"/>
                <w:ind w:left="720" w:hanging="720"/>
                <w:rPr>
                  <w:del w:id="4600" w:author="Carsten Hein" w:date="2022-01-03T08:40:00Z"/>
                  <w:noProof/>
                  <w:lang w:val="en-GB"/>
                </w:rPr>
              </w:pPr>
              <w:del w:id="4601" w:author="Carsten Hein" w:date="2022-01-03T08:40:00Z">
                <w:r w:rsidDel="009737A6">
                  <w:rPr>
                    <w:noProof/>
                  </w:rPr>
                  <w:delText xml:space="preserve">Dias, A., Fragiacomo, M., Harris, R., Kuklik, P., Rajcic, V., &amp; Schänzlin, J. (2018). </w:delText>
                </w:r>
                <w:r w:rsidRPr="00AF63C3" w:rsidDel="009737A6">
                  <w:rPr>
                    <w:i/>
                    <w:iCs/>
                    <w:noProof/>
                    <w:lang w:val="en-GB"/>
                  </w:rPr>
                  <w:delText>TS TCC OCT-2018.</w:delText>
                </w:r>
                <w:r w:rsidRPr="00AF63C3" w:rsidDel="009737A6">
                  <w:rPr>
                    <w:noProof/>
                    <w:lang w:val="en-GB"/>
                  </w:rPr>
                  <w:delText xml:space="preserve"> </w:delText>
                </w:r>
              </w:del>
            </w:p>
            <w:p w14:paraId="03733539" w14:textId="77777777" w:rsidR="00420E44" w:rsidDel="009737A6" w:rsidRDefault="00420E44">
              <w:pPr>
                <w:pStyle w:val="Literaturverzeichnis"/>
                <w:ind w:left="720" w:hanging="720"/>
                <w:rPr>
                  <w:del w:id="4602" w:author="Carsten Hein" w:date="2022-01-03T08:40:00Z"/>
                  <w:noProof/>
                </w:rPr>
              </w:pPr>
              <w:del w:id="4603" w:author="Carsten Hein" w:date="2022-01-03T08:40:00Z">
                <w:r w:rsidRPr="00AF63C3" w:rsidDel="009737A6">
                  <w:rPr>
                    <w:noProof/>
                    <w:lang w:val="en-GB"/>
                  </w:rPr>
                  <w:delText xml:space="preserve">Dias, A., Schänzlin, J., &amp; Dietsch, P. (2018). </w:delText>
                </w:r>
                <w:r w:rsidRPr="00AF63C3" w:rsidDel="009737A6">
                  <w:rPr>
                    <w:i/>
                    <w:iCs/>
                    <w:noProof/>
                    <w:lang w:val="en-GB"/>
                  </w:rPr>
                  <w:delText>Design of timber-concrete composite structures.</w:delText>
                </w:r>
                <w:r w:rsidRPr="00AF63C3" w:rsidDel="009737A6">
                  <w:rPr>
                    <w:noProof/>
                    <w:lang w:val="en-GB"/>
                  </w:rPr>
                  <w:delText xml:space="preserve"> </w:delText>
                </w:r>
                <w:r w:rsidDel="009737A6">
                  <w:rPr>
                    <w:noProof/>
                  </w:rPr>
                  <w:delText>Shaker Verlag .</w:delText>
                </w:r>
              </w:del>
            </w:p>
            <w:p w14:paraId="75CD7A76" w14:textId="77777777" w:rsidR="00420E44" w:rsidDel="009737A6" w:rsidRDefault="00420E44">
              <w:pPr>
                <w:pStyle w:val="Literaturverzeichnis"/>
                <w:ind w:left="720" w:hanging="720"/>
                <w:rPr>
                  <w:del w:id="4604" w:author="Carsten Hein" w:date="2022-01-03T08:40:00Z"/>
                  <w:noProof/>
                </w:rPr>
              </w:pPr>
              <w:del w:id="4605" w:author="Carsten Hein" w:date="2022-01-03T08:40:00Z">
                <w:r w:rsidDel="009737A6">
                  <w:rPr>
                    <w:noProof/>
                  </w:rPr>
                  <w:delText xml:space="preserve">(2018). </w:delText>
                </w:r>
                <w:r w:rsidDel="009737A6">
                  <w:rPr>
                    <w:i/>
                    <w:iCs/>
                    <w:noProof/>
                  </w:rPr>
                  <w:delText>DIN 4109-01:2018-01.</w:delText>
                </w:r>
                <w:r w:rsidDel="009737A6">
                  <w:rPr>
                    <w:noProof/>
                  </w:rPr>
                  <w:delText xml:space="preserve"> Berlin: Beuth Verlag.</w:delText>
                </w:r>
              </w:del>
            </w:p>
            <w:p w14:paraId="66DFE7E4" w14:textId="77777777" w:rsidR="00420E44" w:rsidDel="009737A6" w:rsidRDefault="00420E44">
              <w:pPr>
                <w:pStyle w:val="Literaturverzeichnis"/>
                <w:ind w:left="720" w:hanging="720"/>
                <w:rPr>
                  <w:del w:id="4606" w:author="Carsten Hein" w:date="2022-01-03T08:40:00Z"/>
                  <w:noProof/>
                </w:rPr>
              </w:pPr>
              <w:del w:id="4607" w:author="Carsten Hein" w:date="2022-01-03T08:40:00Z">
                <w:r w:rsidDel="009737A6">
                  <w:rPr>
                    <w:noProof/>
                  </w:rPr>
                  <w:delText xml:space="preserve">(2016). </w:delText>
                </w:r>
                <w:r w:rsidDel="009737A6">
                  <w:rPr>
                    <w:i/>
                    <w:iCs/>
                    <w:noProof/>
                  </w:rPr>
                  <w:delText>DIN 4109-32:2016-07.</w:delText>
                </w:r>
                <w:r w:rsidDel="009737A6">
                  <w:rPr>
                    <w:noProof/>
                  </w:rPr>
                  <w:delText xml:space="preserve"> Berlin: Beuth Verlag.</w:delText>
                </w:r>
              </w:del>
            </w:p>
            <w:p w14:paraId="36D00CBD" w14:textId="77777777" w:rsidR="00420E44" w:rsidDel="009737A6" w:rsidRDefault="00420E44">
              <w:pPr>
                <w:pStyle w:val="Literaturverzeichnis"/>
                <w:ind w:left="720" w:hanging="720"/>
                <w:rPr>
                  <w:del w:id="4608" w:author="Carsten Hein" w:date="2022-01-03T08:40:00Z"/>
                  <w:noProof/>
                </w:rPr>
              </w:pPr>
              <w:del w:id="4609" w:author="Carsten Hein" w:date="2022-01-03T08:40:00Z">
                <w:r w:rsidDel="009737A6">
                  <w:rPr>
                    <w:noProof/>
                  </w:rPr>
                  <w:delText xml:space="preserve">(2016). </w:delText>
                </w:r>
                <w:r w:rsidDel="009737A6">
                  <w:rPr>
                    <w:i/>
                    <w:iCs/>
                    <w:noProof/>
                  </w:rPr>
                  <w:delText>DIN 4109-34:2016-07.</w:delText>
                </w:r>
                <w:r w:rsidDel="009737A6">
                  <w:rPr>
                    <w:noProof/>
                  </w:rPr>
                  <w:delText xml:space="preserve"> Berlin: Beuth Verlag.</w:delText>
                </w:r>
              </w:del>
            </w:p>
            <w:p w14:paraId="6685929D" w14:textId="77777777" w:rsidR="00420E44" w:rsidDel="009737A6" w:rsidRDefault="00420E44">
              <w:pPr>
                <w:pStyle w:val="Literaturverzeichnis"/>
                <w:ind w:left="720" w:hanging="720"/>
                <w:rPr>
                  <w:del w:id="4610" w:author="Carsten Hein" w:date="2022-01-03T08:40:00Z"/>
                  <w:noProof/>
                </w:rPr>
              </w:pPr>
              <w:del w:id="4611" w:author="Carsten Hein" w:date="2022-01-03T08:40:00Z">
                <w:r w:rsidDel="009737A6">
                  <w:rPr>
                    <w:noProof/>
                  </w:rPr>
                  <w:delText xml:space="preserve">(2003). </w:delText>
                </w:r>
                <w:r w:rsidDel="009737A6">
                  <w:rPr>
                    <w:i/>
                    <w:iCs/>
                    <w:noProof/>
                  </w:rPr>
                  <w:delText>DIN 68364:2003-05.</w:delText>
                </w:r>
                <w:r w:rsidDel="009737A6">
                  <w:rPr>
                    <w:noProof/>
                  </w:rPr>
                  <w:delText xml:space="preserve"> Berlin: Beuth Verlag.</w:delText>
                </w:r>
              </w:del>
            </w:p>
            <w:p w14:paraId="2D5676B7" w14:textId="77777777" w:rsidR="00420E44" w:rsidDel="009737A6" w:rsidRDefault="00420E44">
              <w:pPr>
                <w:pStyle w:val="Literaturverzeichnis"/>
                <w:ind w:left="720" w:hanging="720"/>
                <w:rPr>
                  <w:del w:id="4612" w:author="Carsten Hein" w:date="2022-01-03T08:40:00Z"/>
                  <w:noProof/>
                </w:rPr>
              </w:pPr>
              <w:del w:id="4613" w:author="Carsten Hein" w:date="2022-01-03T08:40:00Z">
                <w:r w:rsidDel="009737A6">
                  <w:rPr>
                    <w:noProof/>
                  </w:rPr>
                  <w:delText xml:space="preserve">(2013). </w:delText>
                </w:r>
                <w:r w:rsidDel="009737A6">
                  <w:rPr>
                    <w:i/>
                    <w:iCs/>
                    <w:noProof/>
                  </w:rPr>
                  <w:delText>DIN EN 14080:2013-09.</w:delText>
                </w:r>
                <w:r w:rsidDel="009737A6">
                  <w:rPr>
                    <w:noProof/>
                  </w:rPr>
                  <w:delText xml:space="preserve"> Berlin: Betuh Verlag GmbH.</w:delText>
                </w:r>
              </w:del>
            </w:p>
            <w:p w14:paraId="6915109C" w14:textId="77777777" w:rsidR="00420E44" w:rsidDel="009737A6" w:rsidRDefault="00420E44">
              <w:pPr>
                <w:pStyle w:val="Literaturverzeichnis"/>
                <w:ind w:left="720" w:hanging="720"/>
                <w:rPr>
                  <w:del w:id="4614" w:author="Carsten Hein" w:date="2022-01-03T08:40:00Z"/>
                  <w:noProof/>
                </w:rPr>
              </w:pPr>
              <w:del w:id="4615" w:author="Carsten Hein" w:date="2022-01-03T08:40:00Z">
                <w:r w:rsidDel="009737A6">
                  <w:rPr>
                    <w:noProof/>
                  </w:rPr>
                  <w:delText xml:space="preserve">(2010). </w:delText>
                </w:r>
                <w:r w:rsidDel="009737A6">
                  <w:rPr>
                    <w:i/>
                    <w:iCs/>
                    <w:noProof/>
                  </w:rPr>
                  <w:delText>DIN EN 1990:2010-12.</w:delText>
                </w:r>
                <w:r w:rsidDel="009737A6">
                  <w:rPr>
                    <w:noProof/>
                  </w:rPr>
                  <w:delText xml:space="preserve"> Berlin: Beuth Verlag.</w:delText>
                </w:r>
              </w:del>
            </w:p>
            <w:p w14:paraId="682B3179" w14:textId="77777777" w:rsidR="00420E44" w:rsidDel="009737A6" w:rsidRDefault="00420E44">
              <w:pPr>
                <w:pStyle w:val="Literaturverzeichnis"/>
                <w:ind w:left="720" w:hanging="720"/>
                <w:rPr>
                  <w:del w:id="4616" w:author="Carsten Hein" w:date="2022-01-03T08:40:00Z"/>
                  <w:noProof/>
                </w:rPr>
              </w:pPr>
              <w:del w:id="4617" w:author="Carsten Hein" w:date="2022-01-03T08:40:00Z">
                <w:r w:rsidDel="009737A6">
                  <w:rPr>
                    <w:noProof/>
                  </w:rPr>
                  <w:delText xml:space="preserve">(2010). </w:delText>
                </w:r>
                <w:r w:rsidDel="009737A6">
                  <w:rPr>
                    <w:i/>
                    <w:iCs/>
                    <w:noProof/>
                  </w:rPr>
                  <w:delText>DIN EN 1991-1-1:2010-12.</w:delText>
                </w:r>
                <w:r w:rsidDel="009737A6">
                  <w:rPr>
                    <w:noProof/>
                  </w:rPr>
                  <w:delText xml:space="preserve"> 2010: Beuth Verlag.</w:delText>
                </w:r>
              </w:del>
            </w:p>
            <w:p w14:paraId="5C15D203" w14:textId="77777777" w:rsidR="00420E44" w:rsidDel="009737A6" w:rsidRDefault="00420E44">
              <w:pPr>
                <w:pStyle w:val="Literaturverzeichnis"/>
                <w:ind w:left="720" w:hanging="720"/>
                <w:rPr>
                  <w:del w:id="4618" w:author="Carsten Hein" w:date="2022-01-03T08:40:00Z"/>
                  <w:noProof/>
                </w:rPr>
              </w:pPr>
              <w:del w:id="4619" w:author="Carsten Hein" w:date="2022-01-03T08:40:00Z">
                <w:r w:rsidDel="009737A6">
                  <w:rPr>
                    <w:noProof/>
                  </w:rPr>
                  <w:delText xml:space="preserve">(2011). </w:delText>
                </w:r>
                <w:r w:rsidDel="009737A6">
                  <w:rPr>
                    <w:i/>
                    <w:iCs/>
                    <w:noProof/>
                  </w:rPr>
                  <w:delText>DIN EN 1992-1-1:2011-01.</w:delText>
                </w:r>
                <w:r w:rsidDel="009737A6">
                  <w:rPr>
                    <w:noProof/>
                  </w:rPr>
                  <w:delText xml:space="preserve"> Berlin: Beuth Verlag.</w:delText>
                </w:r>
              </w:del>
            </w:p>
            <w:p w14:paraId="4C269BE0" w14:textId="77777777" w:rsidR="00420E44" w:rsidDel="009737A6" w:rsidRDefault="00420E44">
              <w:pPr>
                <w:pStyle w:val="Literaturverzeichnis"/>
                <w:ind w:left="720" w:hanging="720"/>
                <w:rPr>
                  <w:del w:id="4620" w:author="Carsten Hein" w:date="2022-01-03T08:40:00Z"/>
                  <w:noProof/>
                </w:rPr>
              </w:pPr>
              <w:del w:id="4621" w:author="Carsten Hein" w:date="2022-01-03T08:40:00Z">
                <w:r w:rsidDel="009737A6">
                  <w:rPr>
                    <w:noProof/>
                  </w:rPr>
                  <w:delText xml:space="preserve">(2010). </w:delText>
                </w:r>
                <w:r w:rsidDel="009737A6">
                  <w:rPr>
                    <w:i/>
                    <w:iCs/>
                    <w:noProof/>
                  </w:rPr>
                  <w:delText>DIN EN 1992-1-2:2010-12.</w:delText>
                </w:r>
                <w:r w:rsidDel="009737A6">
                  <w:rPr>
                    <w:noProof/>
                  </w:rPr>
                  <w:delText xml:space="preserve"> Berlin: Beuth Verlag.</w:delText>
                </w:r>
              </w:del>
            </w:p>
            <w:p w14:paraId="0036B19A" w14:textId="77777777" w:rsidR="00420E44" w:rsidDel="009737A6" w:rsidRDefault="00420E44">
              <w:pPr>
                <w:pStyle w:val="Literaturverzeichnis"/>
                <w:ind w:left="720" w:hanging="720"/>
                <w:rPr>
                  <w:del w:id="4622" w:author="Carsten Hein" w:date="2022-01-03T08:40:00Z"/>
                  <w:noProof/>
                </w:rPr>
              </w:pPr>
              <w:del w:id="4623" w:author="Carsten Hein" w:date="2022-01-03T08:40:00Z">
                <w:r w:rsidDel="009737A6">
                  <w:rPr>
                    <w:noProof/>
                  </w:rPr>
                  <w:delText xml:space="preserve">(2010). </w:delText>
                </w:r>
                <w:r w:rsidDel="009737A6">
                  <w:rPr>
                    <w:i/>
                    <w:iCs/>
                    <w:noProof/>
                  </w:rPr>
                  <w:delText>DIN EN 1995-1-1:2010-12.</w:delText>
                </w:r>
                <w:r w:rsidDel="009737A6">
                  <w:rPr>
                    <w:noProof/>
                  </w:rPr>
                  <w:delText xml:space="preserve"> Berlin: Beuth Verlag.</w:delText>
                </w:r>
              </w:del>
            </w:p>
            <w:p w14:paraId="4D481086" w14:textId="77777777" w:rsidR="00420E44" w:rsidDel="009737A6" w:rsidRDefault="00420E44">
              <w:pPr>
                <w:pStyle w:val="Literaturverzeichnis"/>
                <w:ind w:left="720" w:hanging="720"/>
                <w:rPr>
                  <w:del w:id="4624" w:author="Carsten Hein" w:date="2022-01-03T08:40:00Z"/>
                  <w:noProof/>
                </w:rPr>
              </w:pPr>
              <w:del w:id="4625" w:author="Carsten Hein" w:date="2022-01-03T08:40:00Z">
                <w:r w:rsidDel="009737A6">
                  <w:rPr>
                    <w:noProof/>
                  </w:rPr>
                  <w:delText xml:space="preserve">(2010). </w:delText>
                </w:r>
                <w:r w:rsidDel="009737A6">
                  <w:rPr>
                    <w:i/>
                    <w:iCs/>
                    <w:noProof/>
                  </w:rPr>
                  <w:delText>DIN EN 1995-1-2:2010-12.</w:delText>
                </w:r>
                <w:r w:rsidDel="009737A6">
                  <w:rPr>
                    <w:noProof/>
                  </w:rPr>
                  <w:delText xml:space="preserve"> 2010: Beuth Verlag.</w:delText>
                </w:r>
              </w:del>
            </w:p>
            <w:p w14:paraId="60AECBA2" w14:textId="77777777" w:rsidR="00420E44" w:rsidDel="009737A6" w:rsidRDefault="00420E44">
              <w:pPr>
                <w:pStyle w:val="Literaturverzeichnis"/>
                <w:ind w:left="720" w:hanging="720"/>
                <w:rPr>
                  <w:del w:id="4626" w:author="Carsten Hein" w:date="2022-01-03T08:40:00Z"/>
                  <w:noProof/>
                </w:rPr>
              </w:pPr>
              <w:del w:id="4627" w:author="Carsten Hein" w:date="2022-01-03T08:40:00Z">
                <w:r w:rsidDel="009737A6">
                  <w:rPr>
                    <w:noProof/>
                  </w:rPr>
                  <w:delText xml:space="preserve">(2010). </w:delText>
                </w:r>
                <w:r w:rsidDel="009737A6">
                  <w:rPr>
                    <w:i/>
                    <w:iCs/>
                    <w:noProof/>
                  </w:rPr>
                  <w:delText>DIN EN 1995-1-2:2010-12.</w:delText>
                </w:r>
                <w:r w:rsidDel="009737A6">
                  <w:rPr>
                    <w:noProof/>
                  </w:rPr>
                  <w:delText xml:space="preserve"> Berlin: Beuth Verlag.</w:delText>
                </w:r>
              </w:del>
            </w:p>
            <w:p w14:paraId="2CC6DDBE" w14:textId="77777777" w:rsidR="00420E44" w:rsidDel="009737A6" w:rsidRDefault="00420E44">
              <w:pPr>
                <w:pStyle w:val="Literaturverzeichnis"/>
                <w:ind w:left="720" w:hanging="720"/>
                <w:rPr>
                  <w:del w:id="4628" w:author="Carsten Hein" w:date="2022-01-03T08:40:00Z"/>
                  <w:noProof/>
                </w:rPr>
              </w:pPr>
              <w:del w:id="4629" w:author="Carsten Hein" w:date="2022-01-03T08:40:00Z">
                <w:r w:rsidDel="009737A6">
                  <w:rPr>
                    <w:noProof/>
                  </w:rPr>
                  <w:lastRenderedPageBreak/>
                  <w:delText xml:space="preserve">(1991). </w:delText>
                </w:r>
                <w:r w:rsidDel="009737A6">
                  <w:rPr>
                    <w:i/>
                    <w:iCs/>
                    <w:noProof/>
                  </w:rPr>
                  <w:delText>DIN EN 26891:1991.</w:delText>
                </w:r>
                <w:r w:rsidDel="009737A6">
                  <w:rPr>
                    <w:noProof/>
                  </w:rPr>
                  <w:delText xml:space="preserve"> Berlin: Beuth Verlag.</w:delText>
                </w:r>
              </w:del>
            </w:p>
            <w:p w14:paraId="64359E55" w14:textId="77777777" w:rsidR="00420E44" w:rsidDel="009737A6" w:rsidRDefault="00420E44">
              <w:pPr>
                <w:pStyle w:val="Literaturverzeichnis"/>
                <w:ind w:left="720" w:hanging="720"/>
                <w:rPr>
                  <w:del w:id="4630" w:author="Carsten Hein" w:date="2022-01-03T08:40:00Z"/>
                  <w:noProof/>
                </w:rPr>
              </w:pPr>
              <w:del w:id="4631" w:author="Carsten Hein" w:date="2022-01-03T08:40:00Z">
                <w:r w:rsidDel="009737A6">
                  <w:rPr>
                    <w:noProof/>
                  </w:rPr>
                  <w:delText xml:space="preserve">(2010). </w:delText>
                </w:r>
                <w:r w:rsidDel="009737A6">
                  <w:rPr>
                    <w:i/>
                    <w:iCs/>
                    <w:noProof/>
                  </w:rPr>
                  <w:delText>DIN EN 408:2012-10.</w:delText>
                </w:r>
                <w:r w:rsidDel="009737A6">
                  <w:rPr>
                    <w:noProof/>
                  </w:rPr>
                  <w:delText xml:space="preserve"> Berlin: Beuth Verlag.</w:delText>
                </w:r>
              </w:del>
            </w:p>
            <w:p w14:paraId="78081AB0" w14:textId="77777777" w:rsidR="00420E44" w:rsidDel="009737A6" w:rsidRDefault="00420E44">
              <w:pPr>
                <w:pStyle w:val="Literaturverzeichnis"/>
                <w:ind w:left="720" w:hanging="720"/>
                <w:rPr>
                  <w:del w:id="4632" w:author="Carsten Hein" w:date="2022-01-03T08:40:00Z"/>
                  <w:noProof/>
                </w:rPr>
              </w:pPr>
              <w:del w:id="4633" w:author="Carsten Hein" w:date="2022-01-03T08:40:00Z">
                <w:r w:rsidDel="009737A6">
                  <w:rPr>
                    <w:noProof/>
                  </w:rPr>
                  <w:delText xml:space="preserve">Eisenhut, L. (2015). </w:delText>
                </w:r>
                <w:r w:rsidDel="009737A6">
                  <w:rPr>
                    <w:i/>
                    <w:iCs/>
                    <w:noProof/>
                  </w:rPr>
                  <w:delText>Geklebter Verbund aus Holz und hochfestem Beton - Untersuchungen zum Langzeitverhalten.</w:delText>
                </w:r>
                <w:r w:rsidDel="009737A6">
                  <w:rPr>
                    <w:noProof/>
                  </w:rPr>
                  <w:delText xml:space="preserve"> Kassel: kassl university press GmbH.</w:delText>
                </w:r>
              </w:del>
            </w:p>
            <w:p w14:paraId="69F4BCC8" w14:textId="77777777" w:rsidR="00420E44" w:rsidDel="009737A6" w:rsidRDefault="00420E44">
              <w:pPr>
                <w:pStyle w:val="Literaturverzeichnis"/>
                <w:ind w:left="720" w:hanging="720"/>
                <w:rPr>
                  <w:del w:id="4634" w:author="Carsten Hein" w:date="2022-01-03T08:40:00Z"/>
                  <w:noProof/>
                </w:rPr>
              </w:pPr>
              <w:del w:id="4635" w:author="Carsten Hein" w:date="2022-01-03T08:40:00Z">
                <w:r w:rsidDel="009737A6">
                  <w:rPr>
                    <w:noProof/>
                  </w:rPr>
                  <w:delText xml:space="preserve">Eisenhut, L. (11 2016). Langzeitverhalten geklebter Bauteile aus Holz und hochfestem Beton bei natürlichem Klima. (E. &amp;. Verlag, Hrsg.) </w:delText>
                </w:r>
                <w:r w:rsidDel="009737A6">
                  <w:rPr>
                    <w:i/>
                    <w:iCs/>
                    <w:noProof/>
                  </w:rPr>
                  <w:delText>Bautechnik 93</w:delText>
                </w:r>
                <w:r w:rsidDel="009737A6">
                  <w:rPr>
                    <w:noProof/>
                  </w:rPr>
                  <w:delText>.</w:delText>
                </w:r>
              </w:del>
            </w:p>
            <w:p w14:paraId="6CFB45C1" w14:textId="77777777" w:rsidR="00420E44" w:rsidDel="009737A6" w:rsidRDefault="00420E44">
              <w:pPr>
                <w:pStyle w:val="Literaturverzeichnis"/>
                <w:ind w:left="720" w:hanging="720"/>
                <w:rPr>
                  <w:del w:id="4636" w:author="Carsten Hein" w:date="2022-01-03T08:40:00Z"/>
                  <w:noProof/>
                </w:rPr>
              </w:pPr>
              <w:del w:id="4637" w:author="Carsten Hein" w:date="2022-01-03T08:40:00Z">
                <w:r w:rsidDel="009737A6">
                  <w:rPr>
                    <w:noProof/>
                  </w:rPr>
                  <w:delText xml:space="preserve">(1995). </w:delText>
                </w:r>
                <w:r w:rsidDel="009737A6">
                  <w:rPr>
                    <w:i/>
                    <w:iCs/>
                    <w:noProof/>
                  </w:rPr>
                  <w:delText>EN ISO 10365:1995.</w:delText>
                </w:r>
                <w:r w:rsidDel="009737A6">
                  <w:rPr>
                    <w:noProof/>
                  </w:rPr>
                  <w:delText xml:space="preserve"> Berlin: Beuth Verlag.</w:delText>
                </w:r>
              </w:del>
            </w:p>
            <w:p w14:paraId="7EAFFC0A" w14:textId="77777777" w:rsidR="00420E44" w:rsidDel="009737A6" w:rsidRDefault="00420E44">
              <w:pPr>
                <w:pStyle w:val="Literaturverzeichnis"/>
                <w:ind w:left="720" w:hanging="720"/>
                <w:rPr>
                  <w:del w:id="4638" w:author="Carsten Hein" w:date="2022-01-03T08:40:00Z"/>
                  <w:noProof/>
                </w:rPr>
              </w:pPr>
              <w:del w:id="4639" w:author="Carsten Hein" w:date="2022-01-03T08:40:00Z">
                <w:r w:rsidDel="009737A6">
                  <w:rPr>
                    <w:noProof/>
                  </w:rPr>
                  <w:delText xml:space="preserve">(2017). </w:delText>
                </w:r>
                <w:r w:rsidDel="009737A6">
                  <w:rPr>
                    <w:i/>
                    <w:iCs/>
                    <w:noProof/>
                  </w:rPr>
                  <w:delText>Europäische Technische Bewertung ETA-13/0029 vom 11/07/2017.</w:delText>
                </w:r>
                <w:r w:rsidDel="009737A6">
                  <w:rPr>
                    <w:noProof/>
                  </w:rPr>
                  <w:delText xml:space="preserve"> </w:delText>
                </w:r>
              </w:del>
            </w:p>
            <w:p w14:paraId="40650072" w14:textId="77777777" w:rsidR="00420E44" w:rsidDel="009737A6" w:rsidRDefault="00420E44">
              <w:pPr>
                <w:pStyle w:val="Literaturverzeichnis"/>
                <w:ind w:left="720" w:hanging="720"/>
                <w:rPr>
                  <w:del w:id="4640" w:author="Carsten Hein" w:date="2022-01-03T08:40:00Z"/>
                  <w:noProof/>
                </w:rPr>
              </w:pPr>
              <w:del w:id="4641" w:author="Carsten Hein" w:date="2022-01-03T08:40:00Z">
                <w:r w:rsidRPr="00AF63C3" w:rsidDel="009737A6">
                  <w:rPr>
                    <w:noProof/>
                    <w:lang w:val="en-GB"/>
                  </w:rPr>
                  <w:delText xml:space="preserve">Feix, J., Fleck, D., Meixner, G., &amp; Thaler, T. (April 2010). </w:delText>
                </w:r>
                <w:r w:rsidDel="009737A6">
                  <w:rPr>
                    <w:noProof/>
                  </w:rPr>
                  <w:delText xml:space="preserve">Entwicklung eines getrennt vorgefertigten Holz-Beton-Verbund-Deckensystems. </w:delText>
                </w:r>
                <w:r w:rsidDel="009737A6">
                  <w:rPr>
                    <w:i/>
                    <w:iCs/>
                    <w:noProof/>
                  </w:rPr>
                  <w:delText>Bauingenieur, 85</w:delText>
                </w:r>
                <w:r w:rsidDel="009737A6">
                  <w:rPr>
                    <w:noProof/>
                  </w:rPr>
                  <w:delText>.</w:delText>
                </w:r>
              </w:del>
            </w:p>
            <w:p w14:paraId="7DCEF625" w14:textId="77777777" w:rsidR="00420E44" w:rsidDel="009737A6" w:rsidRDefault="00420E44">
              <w:pPr>
                <w:pStyle w:val="Literaturverzeichnis"/>
                <w:ind w:left="720" w:hanging="720"/>
                <w:rPr>
                  <w:del w:id="4642" w:author="Carsten Hein" w:date="2022-01-03T08:40:00Z"/>
                  <w:noProof/>
                </w:rPr>
              </w:pPr>
              <w:del w:id="4643" w:author="Carsten Hein" w:date="2022-01-03T08:40:00Z">
                <w:r w:rsidDel="009737A6">
                  <w:rPr>
                    <w:noProof/>
                  </w:rPr>
                  <w:delText xml:space="preserve">Fleck, D. (2013). </w:delText>
                </w:r>
                <w:r w:rsidDel="009737A6">
                  <w:rPr>
                    <w:i/>
                    <w:iCs/>
                    <w:noProof/>
                  </w:rPr>
                  <w:delText>Beitrag zum Trag- und Verformungsverhalten eines getrennt vorgefertigten Holz-Beton-Verbunddeckensystems.</w:delText>
                </w:r>
                <w:r w:rsidDel="009737A6">
                  <w:rPr>
                    <w:noProof/>
                  </w:rPr>
                  <w:delText xml:space="preserve"> Innsbruck.</w:delText>
                </w:r>
              </w:del>
            </w:p>
            <w:p w14:paraId="07C5D664" w14:textId="77777777" w:rsidR="00420E44" w:rsidDel="009737A6" w:rsidRDefault="00420E44">
              <w:pPr>
                <w:pStyle w:val="Literaturverzeichnis"/>
                <w:ind w:left="720" w:hanging="720"/>
                <w:rPr>
                  <w:del w:id="4644" w:author="Carsten Hein" w:date="2022-01-03T08:40:00Z"/>
                  <w:noProof/>
                </w:rPr>
              </w:pPr>
              <w:del w:id="4645" w:author="Carsten Hein" w:date="2022-01-03T08:40:00Z">
                <w:r w:rsidDel="009737A6">
                  <w:rPr>
                    <w:noProof/>
                  </w:rPr>
                  <w:delText xml:space="preserve">Frohnmüller, J., &amp; Seim, W. (März 2020). Geklebter Holz-Beton-Verbund auf schalglatten Betonoberflächen. </w:delText>
                </w:r>
                <w:r w:rsidDel="009737A6">
                  <w:rPr>
                    <w:i/>
                    <w:iCs/>
                    <w:noProof/>
                  </w:rPr>
                  <w:delText>Doktoranden Kolloquium Holzbau Forschung + Praxis</w:delText>
                </w:r>
                <w:r w:rsidDel="009737A6">
                  <w:rPr>
                    <w:noProof/>
                  </w:rPr>
                  <w:delText>, S. 35-44.</w:delText>
                </w:r>
              </w:del>
            </w:p>
            <w:p w14:paraId="4BBE7200" w14:textId="77777777" w:rsidR="00420E44" w:rsidDel="009737A6" w:rsidRDefault="00420E44">
              <w:pPr>
                <w:pStyle w:val="Literaturverzeichnis"/>
                <w:ind w:left="720" w:hanging="720"/>
                <w:rPr>
                  <w:del w:id="4646" w:author="Carsten Hein" w:date="2022-01-03T08:40:00Z"/>
                  <w:noProof/>
                </w:rPr>
              </w:pPr>
              <w:del w:id="4647" w:author="Carsten Hein" w:date="2022-01-03T08:40:00Z">
                <w:r w:rsidDel="009737A6">
                  <w:rPr>
                    <w:noProof/>
                  </w:rPr>
                  <w:delText xml:space="preserve">Ginz, A., &amp; Seim, W. (August 2018). </w:delText>
                </w:r>
                <w:r w:rsidRPr="00AF63C3" w:rsidDel="009737A6">
                  <w:rPr>
                    <w:noProof/>
                    <w:lang w:val="en-GB"/>
                  </w:rPr>
                  <w:delText xml:space="preserve">Moisture-induced internal stress within adhesive-bonded timber-concrete composites. </w:delText>
                </w:r>
                <w:r w:rsidDel="009737A6">
                  <w:rPr>
                    <w:i/>
                    <w:iCs/>
                    <w:noProof/>
                  </w:rPr>
                  <w:delText>WCTE 2018</w:delText>
                </w:r>
                <w:r w:rsidDel="009737A6">
                  <w:rPr>
                    <w:noProof/>
                  </w:rPr>
                  <w:delText>.</w:delText>
                </w:r>
              </w:del>
            </w:p>
            <w:p w14:paraId="64284243" w14:textId="77777777" w:rsidR="00420E44" w:rsidDel="009737A6" w:rsidRDefault="00420E44">
              <w:pPr>
                <w:pStyle w:val="Literaturverzeichnis"/>
                <w:ind w:left="720" w:hanging="720"/>
                <w:rPr>
                  <w:del w:id="4648" w:author="Carsten Hein" w:date="2022-01-03T08:40:00Z"/>
                  <w:noProof/>
                </w:rPr>
              </w:pPr>
              <w:del w:id="4649" w:author="Carsten Hein" w:date="2022-01-03T08:40:00Z">
                <w:r w:rsidDel="009737A6">
                  <w:rPr>
                    <w:noProof/>
                  </w:rPr>
                  <w:delText xml:space="preserve">Grosse, M., Hartnack, R., &amp; Rautenstrauch, K. (10 2003). Modellierung von diskontinuierlich verbundenen Holz-Beton-Verbunddecken Teil 2: Langzeitverhalten. </w:delText>
                </w:r>
                <w:r w:rsidDel="009737A6">
                  <w:rPr>
                    <w:i/>
                    <w:iCs/>
                    <w:noProof/>
                  </w:rPr>
                  <w:delText>Bautechnik 80</w:delText>
                </w:r>
                <w:r w:rsidDel="009737A6">
                  <w:rPr>
                    <w:noProof/>
                  </w:rPr>
                  <w:delText>.</w:delText>
                </w:r>
              </w:del>
            </w:p>
            <w:p w14:paraId="7783037D" w14:textId="77777777" w:rsidR="00420E44" w:rsidDel="009737A6" w:rsidRDefault="00420E44">
              <w:pPr>
                <w:pStyle w:val="Literaturverzeichnis"/>
                <w:ind w:left="720" w:hanging="720"/>
                <w:rPr>
                  <w:del w:id="4650" w:author="Carsten Hein" w:date="2022-01-03T08:40:00Z"/>
                  <w:noProof/>
                </w:rPr>
              </w:pPr>
              <w:del w:id="4651" w:author="Carsten Hein" w:date="2022-01-03T08:40:00Z">
                <w:r w:rsidDel="009737A6">
                  <w:rPr>
                    <w:noProof/>
                  </w:rPr>
                  <w:delText xml:space="preserve">Grosse, M., Hartnack, R., Lehmann, S., &amp; Rautenstrauch, K. (2003). Modellierung von diskontinuierlich verbundenen Holz-Beton-Verbundkonstruktionen Teil 1: Kurzzeittragverhalten. </w:delText>
                </w:r>
                <w:r w:rsidDel="009737A6">
                  <w:rPr>
                    <w:i/>
                    <w:iCs/>
                    <w:noProof/>
                  </w:rPr>
                  <w:delText>Bautechnik, 80</w:delText>
                </w:r>
                <w:r w:rsidDel="009737A6">
                  <w:rPr>
                    <w:noProof/>
                  </w:rPr>
                  <w:delText>, S. 534-541.</w:delText>
                </w:r>
              </w:del>
            </w:p>
            <w:p w14:paraId="7829DBFA" w14:textId="77777777" w:rsidR="00420E44" w:rsidDel="009737A6" w:rsidRDefault="00420E44">
              <w:pPr>
                <w:pStyle w:val="Literaturverzeichnis"/>
                <w:ind w:left="720" w:hanging="720"/>
                <w:rPr>
                  <w:del w:id="4652" w:author="Carsten Hein" w:date="2022-01-03T08:40:00Z"/>
                  <w:noProof/>
                </w:rPr>
              </w:pPr>
              <w:del w:id="4653" w:author="Carsten Hein" w:date="2022-01-03T08:40:00Z">
                <w:r w:rsidDel="009737A6">
                  <w:rPr>
                    <w:noProof/>
                  </w:rPr>
                  <w:delText xml:space="preserve">Habenicht, G. (2009). </w:delText>
                </w:r>
                <w:r w:rsidDel="009737A6">
                  <w:rPr>
                    <w:i/>
                    <w:iCs/>
                    <w:noProof/>
                  </w:rPr>
                  <w:delText>Kleben Grundlagen, Technologien, Anwendungen 6. Auflage.</w:delText>
                </w:r>
                <w:r w:rsidDel="009737A6">
                  <w:rPr>
                    <w:noProof/>
                  </w:rPr>
                  <w:delText xml:space="preserve"> Springer-Verlag Berlin Heidelberg.</w:delText>
                </w:r>
              </w:del>
            </w:p>
            <w:p w14:paraId="78E8F28A" w14:textId="77777777" w:rsidR="00420E44" w:rsidDel="009737A6" w:rsidRDefault="00420E44">
              <w:pPr>
                <w:pStyle w:val="Literaturverzeichnis"/>
                <w:ind w:left="720" w:hanging="720"/>
                <w:rPr>
                  <w:del w:id="4654" w:author="Carsten Hein" w:date="2022-01-03T08:40:00Z"/>
                  <w:noProof/>
                </w:rPr>
              </w:pPr>
              <w:del w:id="4655" w:author="Carsten Hein" w:date="2022-01-03T08:40:00Z">
                <w:r w:rsidDel="009737A6">
                  <w:rPr>
                    <w:noProof/>
                  </w:rPr>
                  <w:delText xml:space="preserve">Hackspiel, C. (16. August 2019). Neue Wege im Holz-Beton-Verbund aufgezeigt. </w:delText>
                </w:r>
                <w:r w:rsidDel="009737A6">
                  <w:rPr>
                    <w:i/>
                    <w:iCs/>
                    <w:noProof/>
                  </w:rPr>
                  <w:delText>Holz-Zentralblatt</w:delText>
                </w:r>
                <w:r w:rsidDel="009737A6">
                  <w:rPr>
                    <w:noProof/>
                  </w:rPr>
                  <w:delText>, S. 715.</w:delText>
                </w:r>
              </w:del>
            </w:p>
            <w:p w14:paraId="1BAD878E" w14:textId="77777777" w:rsidR="00420E44" w:rsidDel="009737A6" w:rsidRDefault="00420E44">
              <w:pPr>
                <w:pStyle w:val="Literaturverzeichnis"/>
                <w:ind w:left="720" w:hanging="720"/>
                <w:rPr>
                  <w:del w:id="4656" w:author="Carsten Hein" w:date="2022-01-03T08:40:00Z"/>
                  <w:noProof/>
                </w:rPr>
              </w:pPr>
              <w:del w:id="4657" w:author="Carsten Hein" w:date="2022-01-03T08:40:00Z">
                <w:r w:rsidDel="009737A6">
                  <w:rPr>
                    <w:noProof/>
                  </w:rPr>
                  <w:delText xml:space="preserve">Hackspiel, C. (März 2020). Verklebung als Verbund für Holz-Beton-Deckensysteme. </w:delText>
                </w:r>
                <w:r w:rsidDel="009737A6">
                  <w:rPr>
                    <w:i/>
                    <w:iCs/>
                    <w:noProof/>
                  </w:rPr>
                  <w:delText>1. Holzbau Kongress DHK Berlin 2020</w:delText>
                </w:r>
                <w:r w:rsidDel="009737A6">
                  <w:rPr>
                    <w:noProof/>
                  </w:rPr>
                  <w:delText>.</w:delText>
                </w:r>
              </w:del>
            </w:p>
            <w:p w14:paraId="6B3609F5" w14:textId="77777777" w:rsidR="00420E44" w:rsidDel="009737A6" w:rsidRDefault="00420E44">
              <w:pPr>
                <w:pStyle w:val="Literaturverzeichnis"/>
                <w:ind w:left="720" w:hanging="720"/>
                <w:rPr>
                  <w:del w:id="4658" w:author="Carsten Hein" w:date="2022-01-03T08:40:00Z"/>
                  <w:noProof/>
                </w:rPr>
              </w:pPr>
              <w:del w:id="4659" w:author="Carsten Hein" w:date="2022-01-03T08:40:00Z">
                <w:r w:rsidDel="009737A6">
                  <w:rPr>
                    <w:noProof/>
                  </w:rPr>
                  <w:delText xml:space="preserve">Hamm, P. (2012). Schwingungen bei Holzdecken - Konstruktionsregeln für die Praxis. </w:delText>
                </w:r>
                <w:r w:rsidDel="009737A6">
                  <w:rPr>
                    <w:i/>
                    <w:iCs/>
                    <w:noProof/>
                  </w:rPr>
                  <w:delText>Internationales Holzbauforum Beaune 2012</w:delText>
                </w:r>
                <w:r w:rsidDel="009737A6">
                  <w:rPr>
                    <w:noProof/>
                  </w:rPr>
                  <w:delText>.</w:delText>
                </w:r>
              </w:del>
            </w:p>
            <w:p w14:paraId="1328DEC3" w14:textId="77777777" w:rsidR="00420E44" w:rsidDel="009737A6" w:rsidRDefault="00420E44">
              <w:pPr>
                <w:pStyle w:val="Literaturverzeichnis"/>
                <w:ind w:left="720" w:hanging="720"/>
                <w:rPr>
                  <w:del w:id="4660" w:author="Carsten Hein" w:date="2022-01-03T08:40:00Z"/>
                  <w:noProof/>
                </w:rPr>
              </w:pPr>
              <w:del w:id="4661" w:author="Carsten Hein" w:date="2022-01-03T08:40:00Z">
                <w:r w:rsidDel="009737A6">
                  <w:rPr>
                    <w:noProof/>
                  </w:rPr>
                  <w:delText xml:space="preserve">Hamm, P. (2018). Schwingungen im Holzbau. (H. Austria, Hrsg.) </w:delText>
                </w:r>
                <w:r w:rsidDel="009737A6">
                  <w:rPr>
                    <w:i/>
                    <w:iCs/>
                    <w:noProof/>
                  </w:rPr>
                  <w:delText>Holzbau Aktuell 2018</w:delText>
                </w:r>
                <w:r w:rsidDel="009737A6">
                  <w:rPr>
                    <w:noProof/>
                  </w:rPr>
                  <w:delText>.</w:delText>
                </w:r>
              </w:del>
            </w:p>
            <w:p w14:paraId="21F6A1E7" w14:textId="77777777" w:rsidR="00420E44" w:rsidDel="009737A6" w:rsidRDefault="00420E44">
              <w:pPr>
                <w:pStyle w:val="Literaturverzeichnis"/>
                <w:ind w:left="720" w:hanging="720"/>
                <w:rPr>
                  <w:del w:id="4662" w:author="Carsten Hein" w:date="2022-01-03T08:40:00Z"/>
                  <w:noProof/>
                </w:rPr>
              </w:pPr>
              <w:del w:id="4663" w:author="Carsten Hein" w:date="2022-01-03T08:40:00Z">
                <w:r w:rsidDel="009737A6">
                  <w:rPr>
                    <w:noProof/>
                  </w:rPr>
                  <w:delText xml:space="preserve">Hamm, P. (2018). Schwingungen im Holzbau – Personeninduzierte Schwingungen bei Holz-Beton-Verbundkonstruktionen. </w:delText>
                </w:r>
                <w:r w:rsidDel="009737A6">
                  <w:rPr>
                    <w:i/>
                    <w:iCs/>
                    <w:noProof/>
                  </w:rPr>
                  <w:delText>HOLZBAU AKTUELL</w:delText>
                </w:r>
                <w:r w:rsidDel="009737A6">
                  <w:rPr>
                    <w:noProof/>
                  </w:rPr>
                  <w:delText>.</w:delText>
                </w:r>
              </w:del>
            </w:p>
            <w:p w14:paraId="0DADE434" w14:textId="77777777" w:rsidR="00420E44" w:rsidDel="009737A6" w:rsidRDefault="00420E44">
              <w:pPr>
                <w:pStyle w:val="Literaturverzeichnis"/>
                <w:ind w:left="720" w:hanging="720"/>
                <w:rPr>
                  <w:del w:id="4664" w:author="Carsten Hein" w:date="2022-01-03T08:40:00Z"/>
                  <w:noProof/>
                </w:rPr>
              </w:pPr>
              <w:del w:id="4665" w:author="Carsten Hein" w:date="2022-01-03T08:40:00Z">
                <w:r w:rsidDel="009737A6">
                  <w:rPr>
                    <w:noProof/>
                  </w:rPr>
                  <w:delText xml:space="preserve">Klingen, J. (2019). </w:delText>
                </w:r>
                <w:r w:rsidDel="009737A6">
                  <w:rPr>
                    <w:i/>
                    <w:iCs/>
                    <w:noProof/>
                  </w:rPr>
                  <w:delText>Fügetechnologie Kleben.</w:delText>
                </w:r>
                <w:r w:rsidDel="009737A6">
                  <w:rPr>
                    <w:noProof/>
                  </w:rPr>
                  <w:delText xml:space="preserve"> Weinheim: Wiley-VCH Verlag GmbH &amp; Co. KGaA.</w:delText>
                </w:r>
              </w:del>
            </w:p>
            <w:p w14:paraId="631844BA" w14:textId="77777777" w:rsidR="00420E44" w:rsidRPr="00AF63C3" w:rsidDel="009737A6" w:rsidRDefault="00420E44">
              <w:pPr>
                <w:pStyle w:val="Literaturverzeichnis"/>
                <w:ind w:left="720" w:hanging="720"/>
                <w:rPr>
                  <w:del w:id="4666" w:author="Carsten Hein" w:date="2022-01-03T08:40:00Z"/>
                  <w:noProof/>
                  <w:lang w:val="en-GB"/>
                </w:rPr>
              </w:pPr>
              <w:del w:id="4667" w:author="Carsten Hein" w:date="2022-01-03T08:40:00Z">
                <w:r w:rsidDel="009737A6">
                  <w:rPr>
                    <w:noProof/>
                  </w:rPr>
                  <w:delText xml:space="preserve">Kudla, K. (2017). </w:delText>
                </w:r>
                <w:r w:rsidDel="009737A6">
                  <w:rPr>
                    <w:i/>
                    <w:iCs/>
                    <w:noProof/>
                  </w:rPr>
                  <w:delText>Kerven als Verbindungsmittel für Holz-Beton-Verbundstraßenbrücken.</w:delText>
                </w:r>
                <w:r w:rsidDel="009737A6">
                  <w:rPr>
                    <w:noProof/>
                  </w:rPr>
                  <w:delText xml:space="preserve"> </w:delText>
                </w:r>
                <w:r w:rsidRPr="00AF63C3" w:rsidDel="009737A6">
                  <w:rPr>
                    <w:noProof/>
                    <w:lang w:val="en-GB"/>
                  </w:rPr>
                  <w:delText>Stuttgart.</w:delText>
                </w:r>
              </w:del>
            </w:p>
            <w:p w14:paraId="3511895C" w14:textId="77777777" w:rsidR="00420E44" w:rsidRPr="00AF63C3" w:rsidDel="009737A6" w:rsidRDefault="00420E44">
              <w:pPr>
                <w:pStyle w:val="Literaturverzeichnis"/>
                <w:ind w:left="720" w:hanging="720"/>
                <w:rPr>
                  <w:del w:id="4668" w:author="Carsten Hein" w:date="2022-01-03T08:40:00Z"/>
                  <w:noProof/>
                  <w:lang w:val="en-GB"/>
                </w:rPr>
              </w:pPr>
              <w:del w:id="4669" w:author="Carsten Hein" w:date="2022-01-03T08:40:00Z">
                <w:r w:rsidRPr="00AF63C3" w:rsidDel="009737A6">
                  <w:rPr>
                    <w:noProof/>
                    <w:lang w:val="en-GB"/>
                  </w:rPr>
                  <w:delText xml:space="preserve">Long-term performance of adhesively bonded timber-concrete composites. (2017). </w:delText>
                </w:r>
                <w:r w:rsidRPr="00AF63C3" w:rsidDel="009737A6">
                  <w:rPr>
                    <w:i/>
                    <w:iCs/>
                    <w:noProof/>
                    <w:lang w:val="en-GB"/>
                  </w:rPr>
                  <w:delText>International Journal of Adhesion and Adhesives 72</w:delText>
                </w:r>
                <w:r w:rsidRPr="00AF63C3" w:rsidDel="009737A6">
                  <w:rPr>
                    <w:noProof/>
                    <w:lang w:val="en-GB"/>
                  </w:rPr>
                  <w:delText>, S. 51-61.</w:delText>
                </w:r>
              </w:del>
            </w:p>
            <w:p w14:paraId="7CCF5693" w14:textId="77777777" w:rsidR="00420E44" w:rsidDel="009737A6" w:rsidRDefault="00420E44">
              <w:pPr>
                <w:pStyle w:val="Literaturverzeichnis"/>
                <w:ind w:left="720" w:hanging="720"/>
                <w:rPr>
                  <w:del w:id="4670" w:author="Carsten Hein" w:date="2022-01-03T08:40:00Z"/>
                  <w:noProof/>
                </w:rPr>
              </w:pPr>
              <w:del w:id="4671" w:author="Carsten Hein" w:date="2022-01-03T08:40:00Z">
                <w:r w:rsidRPr="00AF63C3" w:rsidDel="009737A6">
                  <w:rPr>
                    <w:noProof/>
                    <w:lang w:val="en-GB"/>
                  </w:rPr>
                  <w:delText xml:space="preserve">Marchi, L., Scotta, R., &amp; Pozza, L. (2017). Experimental and theoretical evaluation of TCC connections with inclined self-tapping screws. </w:delText>
                </w:r>
                <w:r w:rsidDel="009737A6">
                  <w:rPr>
                    <w:noProof/>
                  </w:rPr>
                  <w:delText xml:space="preserve">(RILEM, Hrsg.) </w:delText>
                </w:r>
                <w:r w:rsidDel="009737A6">
                  <w:rPr>
                    <w:i/>
                    <w:iCs/>
                    <w:noProof/>
                  </w:rPr>
                  <w:delText>Materials and Structures</w:delText>
                </w:r>
                <w:r w:rsidDel="009737A6">
                  <w:rPr>
                    <w:noProof/>
                  </w:rPr>
                  <w:delText>.</w:delText>
                </w:r>
              </w:del>
            </w:p>
            <w:p w14:paraId="39394289" w14:textId="77777777" w:rsidR="00420E44" w:rsidDel="009737A6" w:rsidRDefault="00420E44">
              <w:pPr>
                <w:pStyle w:val="Literaturverzeichnis"/>
                <w:ind w:left="720" w:hanging="720"/>
                <w:rPr>
                  <w:del w:id="4672" w:author="Carsten Hein" w:date="2022-01-03T08:40:00Z"/>
                  <w:noProof/>
                </w:rPr>
              </w:pPr>
              <w:del w:id="4673" w:author="Carsten Hein" w:date="2022-01-03T08:40:00Z">
                <w:r w:rsidDel="009737A6">
                  <w:rPr>
                    <w:noProof/>
                  </w:rPr>
                  <w:delText xml:space="preserve">Merono, M., Link, C., Wisner, G., Stammen, E., Dilger, K., Frohnmüller, J., &amp; Seim, W. (12 2019). Innovative Heißklebung von tragenden Holz-Beton-Verbundelementen. </w:delText>
                </w:r>
                <w:r w:rsidDel="009737A6">
                  <w:rPr>
                    <w:i/>
                    <w:iCs/>
                    <w:noProof/>
                  </w:rPr>
                  <w:delText>adhäsion</w:delText>
                </w:r>
                <w:r w:rsidDel="009737A6">
                  <w:rPr>
                    <w:noProof/>
                  </w:rPr>
                  <w:delText>, S. 30-34.</w:delText>
                </w:r>
              </w:del>
            </w:p>
            <w:p w14:paraId="64BA426E" w14:textId="77777777" w:rsidR="00420E44" w:rsidDel="009737A6" w:rsidRDefault="00420E44">
              <w:pPr>
                <w:pStyle w:val="Literaturverzeichnis"/>
                <w:ind w:left="720" w:hanging="720"/>
                <w:rPr>
                  <w:del w:id="4674" w:author="Carsten Hein" w:date="2022-01-03T08:40:00Z"/>
                  <w:noProof/>
                </w:rPr>
              </w:pPr>
              <w:del w:id="4675" w:author="Carsten Hein" w:date="2022-01-03T08:40:00Z">
                <w:r w:rsidDel="009737A6">
                  <w:rPr>
                    <w:noProof/>
                  </w:rPr>
                  <w:delText xml:space="preserve">Mérono, M., Link, C., Wisner, G., Stammen, E., Dilger, K., Frohnmüller, J., &amp; Seim, W. (Dezember 2019). Innovative Heißklebung von tragenden Holz-Beton-Verbundelementen. </w:delText>
                </w:r>
                <w:r w:rsidDel="009737A6">
                  <w:rPr>
                    <w:i/>
                    <w:iCs/>
                    <w:noProof/>
                  </w:rPr>
                  <w:delText>adhäsion</w:delText>
                </w:r>
                <w:r w:rsidDel="009737A6">
                  <w:rPr>
                    <w:noProof/>
                  </w:rPr>
                  <w:delText>, S. 30-34.</w:delText>
                </w:r>
              </w:del>
            </w:p>
            <w:p w14:paraId="58936CCC" w14:textId="77777777" w:rsidR="00420E44" w:rsidDel="009737A6" w:rsidRDefault="00420E44">
              <w:pPr>
                <w:pStyle w:val="Literaturverzeichnis"/>
                <w:ind w:left="720" w:hanging="720"/>
                <w:rPr>
                  <w:del w:id="4676" w:author="Carsten Hein" w:date="2022-01-03T08:40:00Z"/>
                  <w:noProof/>
                </w:rPr>
              </w:pPr>
              <w:del w:id="4677" w:author="Carsten Hein" w:date="2022-01-03T08:40:00Z">
                <w:r w:rsidDel="009737A6">
                  <w:rPr>
                    <w:noProof/>
                  </w:rPr>
                  <w:lastRenderedPageBreak/>
                  <w:delText xml:space="preserve">Niemz, P., &amp; Sonderegger, W. (2017). </w:delText>
                </w:r>
                <w:r w:rsidDel="009737A6">
                  <w:rPr>
                    <w:i/>
                    <w:iCs/>
                    <w:noProof/>
                  </w:rPr>
                  <w:delText>Holzphysik Physik des Holzes und der Holzwerkstoffe.</w:delText>
                </w:r>
                <w:r w:rsidDel="009737A6">
                  <w:rPr>
                    <w:noProof/>
                  </w:rPr>
                  <w:delText xml:space="preserve"> Carl Hanser Verlag München.</w:delText>
                </w:r>
              </w:del>
            </w:p>
            <w:p w14:paraId="2AC1AB19" w14:textId="77777777" w:rsidR="00420E44" w:rsidDel="009737A6" w:rsidRDefault="00420E44">
              <w:pPr>
                <w:pStyle w:val="Literaturverzeichnis"/>
                <w:ind w:left="720" w:hanging="720"/>
                <w:rPr>
                  <w:del w:id="4678" w:author="Carsten Hein" w:date="2022-01-03T08:40:00Z"/>
                  <w:noProof/>
                </w:rPr>
              </w:pPr>
              <w:del w:id="4679" w:author="Carsten Hein" w:date="2022-01-03T08:40:00Z">
                <w:r w:rsidDel="009737A6">
                  <w:rPr>
                    <w:noProof/>
                  </w:rPr>
                  <w:delText xml:space="preserve">Rehm, G., &amp; Franke, L. (1982). </w:delText>
                </w:r>
                <w:r w:rsidDel="009737A6">
                  <w:rPr>
                    <w:i/>
                    <w:iCs/>
                    <w:noProof/>
                  </w:rPr>
                  <w:delText xml:space="preserve">Kleben im konstruktiven Betonbau </w:delText>
                </w:r>
                <w:r w:rsidDel="009737A6">
                  <w:rPr>
                    <w:noProof/>
                  </w:rPr>
                  <w:delText>(Bd. 331). (D. A. (DAfStb), Hrsg.) Berlin: Verlag von Wilhelm Ernst &amp; Sohn.</w:delText>
                </w:r>
              </w:del>
            </w:p>
            <w:p w14:paraId="62CDA184" w14:textId="77777777" w:rsidR="00420E44" w:rsidDel="009737A6" w:rsidRDefault="00420E44">
              <w:pPr>
                <w:pStyle w:val="Literaturverzeichnis"/>
                <w:ind w:left="720" w:hanging="720"/>
                <w:rPr>
                  <w:del w:id="4680" w:author="Carsten Hein" w:date="2022-01-03T08:40:00Z"/>
                  <w:noProof/>
                </w:rPr>
              </w:pPr>
              <w:del w:id="4681" w:author="Carsten Hein" w:date="2022-01-03T08:40:00Z">
                <w:r w:rsidDel="009737A6">
                  <w:rPr>
                    <w:noProof/>
                  </w:rPr>
                  <w:delText xml:space="preserve">Schäfers, M. (2010). </w:delText>
                </w:r>
                <w:r w:rsidDel="009737A6">
                  <w:rPr>
                    <w:i/>
                    <w:iCs/>
                    <w:noProof/>
                  </w:rPr>
                  <w:delText>Entwicklung von hybriden Bauteilen aus Holz und hochfesten bzw. ultrahochfesten Betonen Experimentelle und theoretische Untersuchungen.</w:delText>
                </w:r>
                <w:r w:rsidDel="009737A6">
                  <w:rPr>
                    <w:noProof/>
                  </w:rPr>
                  <w:delText xml:space="preserve"> Kassel : kassel university press GmbH.</w:delText>
                </w:r>
              </w:del>
            </w:p>
            <w:p w14:paraId="05BA3114" w14:textId="77777777" w:rsidR="00420E44" w:rsidDel="009737A6" w:rsidRDefault="00420E44">
              <w:pPr>
                <w:pStyle w:val="Literaturverzeichnis"/>
                <w:ind w:left="720" w:hanging="720"/>
                <w:rPr>
                  <w:del w:id="4682" w:author="Carsten Hein" w:date="2022-01-03T08:40:00Z"/>
                  <w:noProof/>
                </w:rPr>
              </w:pPr>
              <w:del w:id="4683" w:author="Carsten Hein" w:date="2022-01-03T08:40:00Z">
                <w:r w:rsidDel="009737A6">
                  <w:rPr>
                    <w:noProof/>
                  </w:rPr>
                  <w:delText xml:space="preserve">Schäfers, M., &amp; Seim, W. (3 2011). Geklebte Verbundbauteile aus Holz und hoch- bzw. ultrahochfesten Betonen. </w:delText>
                </w:r>
                <w:r w:rsidDel="009737A6">
                  <w:rPr>
                    <w:i/>
                    <w:iCs/>
                    <w:noProof/>
                  </w:rPr>
                  <w:delText>Bautechnik 88</w:delText>
                </w:r>
                <w:r w:rsidDel="009737A6">
                  <w:rPr>
                    <w:noProof/>
                  </w:rPr>
                  <w:delText>.</w:delText>
                </w:r>
              </w:del>
            </w:p>
            <w:p w14:paraId="52F983DD" w14:textId="77777777" w:rsidR="00420E44" w:rsidDel="009737A6" w:rsidRDefault="00420E44">
              <w:pPr>
                <w:pStyle w:val="Literaturverzeichnis"/>
                <w:ind w:left="720" w:hanging="720"/>
                <w:rPr>
                  <w:del w:id="4684" w:author="Carsten Hein" w:date="2022-01-03T08:40:00Z"/>
                  <w:noProof/>
                </w:rPr>
              </w:pPr>
              <w:del w:id="4685" w:author="Carsten Hein" w:date="2022-01-03T08:40:00Z">
                <w:r w:rsidDel="009737A6">
                  <w:rPr>
                    <w:noProof/>
                  </w:rPr>
                  <w:delText xml:space="preserve">Schänzlin, J., Bosch, G., &amp; Hamm, P. (2017). </w:delText>
                </w:r>
                <w:r w:rsidDel="009737A6">
                  <w:rPr>
                    <w:i/>
                    <w:iCs/>
                    <w:noProof/>
                  </w:rPr>
                  <w:delText>Ausblick auf die zukünfitge Bemessung von Holz-Beton-Verbunddecken.</w:delText>
                </w:r>
                <w:r w:rsidDel="009737A6">
                  <w:rPr>
                    <w:noProof/>
                  </w:rPr>
                  <w:delText xml:space="preserve"> Hochschule Biberach, Fakultät Bauingenieurwesen, Institut für Holzbau.</w:delText>
                </w:r>
              </w:del>
            </w:p>
            <w:p w14:paraId="49448695" w14:textId="77777777" w:rsidR="00420E44" w:rsidRPr="00AF63C3" w:rsidDel="009737A6" w:rsidRDefault="00420E44">
              <w:pPr>
                <w:pStyle w:val="Literaturverzeichnis"/>
                <w:ind w:left="720" w:hanging="720"/>
                <w:rPr>
                  <w:del w:id="4686" w:author="Carsten Hein" w:date="2022-01-03T08:40:00Z"/>
                  <w:noProof/>
                  <w:lang w:val="en-GB"/>
                </w:rPr>
              </w:pPr>
              <w:del w:id="4687" w:author="Carsten Hein" w:date="2022-01-03T08:40:00Z">
                <w:r w:rsidDel="009737A6">
                  <w:rPr>
                    <w:noProof/>
                  </w:rPr>
                  <w:delText xml:space="preserve">Tannert, T., Bita, H. M., Shahnewaz, M., Ebadi, M. M., &amp; Gerber, A. (August 2018). </w:delText>
                </w:r>
                <w:r w:rsidRPr="00AF63C3" w:rsidDel="009737A6">
                  <w:rPr>
                    <w:noProof/>
                    <w:lang w:val="en-GB"/>
                  </w:rPr>
                  <w:delText xml:space="preserve">Long-term performance of timber concrete composite floors. </w:delText>
                </w:r>
                <w:r w:rsidRPr="00AF63C3" w:rsidDel="009737A6">
                  <w:rPr>
                    <w:i/>
                    <w:iCs/>
                    <w:noProof/>
                    <w:lang w:val="en-GB"/>
                  </w:rPr>
                  <w:delText>WCTE2018</w:delText>
                </w:r>
                <w:r w:rsidRPr="00AF63C3" w:rsidDel="009737A6">
                  <w:rPr>
                    <w:noProof/>
                    <w:lang w:val="en-GB"/>
                  </w:rPr>
                  <w:delText>.</w:delText>
                </w:r>
              </w:del>
            </w:p>
            <w:p w14:paraId="64EBDF0A" w14:textId="77777777" w:rsidR="00420E44" w:rsidDel="009737A6" w:rsidRDefault="00420E44">
              <w:pPr>
                <w:pStyle w:val="Literaturverzeichnis"/>
                <w:ind w:left="720" w:hanging="720"/>
                <w:rPr>
                  <w:del w:id="4688" w:author="Carsten Hein" w:date="2022-01-03T08:40:00Z"/>
                  <w:noProof/>
                </w:rPr>
              </w:pPr>
              <w:del w:id="4689" w:author="Carsten Hein" w:date="2022-01-03T08:40:00Z">
                <w:r w:rsidRPr="00AF63C3" w:rsidDel="009737A6">
                  <w:rPr>
                    <w:noProof/>
                    <w:lang w:val="en-GB"/>
                  </w:rPr>
                  <w:delText xml:space="preserve">Weddeling, H. (2020). </w:delText>
                </w:r>
                <w:r w:rsidDel="009737A6">
                  <w:rPr>
                    <w:i/>
                    <w:iCs/>
                    <w:noProof/>
                  </w:rPr>
                  <w:delText>Wand-Decken-Interaktion der Holz-Beton-Verbundbauweise in den Gebäudeklassen 5 und 5.</w:delText>
                </w:r>
                <w:r w:rsidDel="009737A6">
                  <w:rPr>
                    <w:noProof/>
                  </w:rPr>
                  <w:delText xml:space="preserve"> Masterarbeit, Münster.</w:delText>
                </w:r>
              </w:del>
            </w:p>
            <w:p w14:paraId="47D86577" w14:textId="77777777" w:rsidR="00420E44" w:rsidDel="009737A6" w:rsidRDefault="00420E44">
              <w:pPr>
                <w:pStyle w:val="Literaturverzeichnis"/>
                <w:ind w:left="720" w:hanging="720"/>
                <w:rPr>
                  <w:del w:id="4690" w:author="Carsten Hein" w:date="2022-01-03T08:40:00Z"/>
                  <w:noProof/>
                </w:rPr>
              </w:pPr>
              <w:del w:id="4691" w:author="Carsten Hein" w:date="2022-01-03T08:40:00Z">
                <w:r w:rsidDel="009737A6">
                  <w:rPr>
                    <w:noProof/>
                  </w:rPr>
                  <w:delText xml:space="preserve">Zauft, D. (2014). </w:delText>
                </w:r>
                <w:r w:rsidDel="009737A6">
                  <w:rPr>
                    <w:i/>
                    <w:iCs/>
                    <w:noProof/>
                  </w:rPr>
                  <w:delText>Untersuchungen an geklebten Verbundkonstruktionen aus Holz und Leichtbeton.</w:delText>
                </w:r>
                <w:r w:rsidDel="009737A6">
                  <w:rPr>
                    <w:noProof/>
                  </w:rPr>
                  <w:delText xml:space="preserve"> Berlin.</w:delText>
                </w:r>
              </w:del>
            </w:p>
            <w:p w14:paraId="53B9501C" w14:textId="77777777" w:rsidR="00420E44" w:rsidDel="009737A6" w:rsidRDefault="00420E44">
              <w:pPr>
                <w:pStyle w:val="Literaturverzeichnis"/>
                <w:ind w:left="720" w:hanging="720"/>
                <w:rPr>
                  <w:del w:id="4692" w:author="Carsten Hein" w:date="2022-01-03T08:40:00Z"/>
                  <w:noProof/>
                </w:rPr>
              </w:pPr>
              <w:del w:id="4693" w:author="Carsten Hein" w:date="2022-01-03T08:40:00Z">
                <w:r w:rsidDel="009737A6">
                  <w:rPr>
                    <w:noProof/>
                  </w:rPr>
                  <w:delText xml:space="preserve">Zilch, K., &amp; Zehetmaier, G. (2010). </w:delText>
                </w:r>
                <w:r w:rsidDel="009737A6">
                  <w:rPr>
                    <w:i/>
                    <w:iCs/>
                    <w:noProof/>
                  </w:rPr>
                  <w:delText>Bemessung im konstruktiven Betonbau .</w:delText>
                </w:r>
                <w:r w:rsidDel="009737A6">
                  <w:rPr>
                    <w:noProof/>
                  </w:rPr>
                  <w:delText xml:space="preserve"> Springer Verlag.</w:delText>
                </w:r>
              </w:del>
            </w:p>
            <w:p w14:paraId="68AD16A1" w14:textId="5E083E69" w:rsidR="00420E44" w:rsidRDefault="00420E44">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4694" w:name="_Toc92091771"/>
      <w:bookmarkStart w:id="4695" w:name="_Toc92092213"/>
      <w:bookmarkStart w:id="4696" w:name="_Toc92092325"/>
      <w:bookmarkStart w:id="4697" w:name="_Toc101333865"/>
      <w:r w:rsidRPr="00E81B1B">
        <w:lastRenderedPageBreak/>
        <w:t>Abbildungsverzeichnis</w:t>
      </w:r>
      <w:bookmarkEnd w:id="4694"/>
      <w:bookmarkEnd w:id="4695"/>
      <w:bookmarkEnd w:id="4696"/>
      <w:bookmarkEnd w:id="4697"/>
    </w:p>
    <w:commentRangeStart w:id="4698"/>
    <w:p w14:paraId="211E26D0" w14:textId="6A368183" w:rsidR="009737A6" w:rsidRDefault="00CA3813">
      <w:pPr>
        <w:pStyle w:val="Abbildungsverzeichnis"/>
        <w:tabs>
          <w:tab w:val="right" w:pos="9060"/>
        </w:tabs>
        <w:rPr>
          <w:ins w:id="4699" w:author="Carsten Hein" w:date="2022-01-03T08:40:00Z"/>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ins w:id="4700" w:author="Carsten Hein" w:date="2022-01-03T08:40:00Z">
        <w:r w:rsidR="009737A6" w:rsidRPr="00BB1DD0">
          <w:rPr>
            <w:rStyle w:val="Hyperlink"/>
            <w:noProof/>
          </w:rPr>
          <w:fldChar w:fldCharType="begin"/>
        </w:r>
        <w:r w:rsidR="009737A6" w:rsidRPr="00BB1DD0">
          <w:rPr>
            <w:rStyle w:val="Hyperlink"/>
            <w:noProof/>
          </w:rPr>
          <w:instrText xml:space="preserve"> </w:instrText>
        </w:r>
        <w:r w:rsidR="009737A6">
          <w:rPr>
            <w:noProof/>
          </w:rPr>
          <w:instrText>HYPERLINK \l "_Toc92091774"</w:instrText>
        </w:r>
        <w:r w:rsidR="009737A6" w:rsidRPr="00BB1DD0">
          <w:rPr>
            <w:rStyle w:val="Hyperlink"/>
            <w:noProof/>
          </w:rPr>
          <w:instrText xml:space="preserve"> </w:instrText>
        </w:r>
        <w:r w:rsidR="009737A6" w:rsidRPr="00BB1DD0">
          <w:rPr>
            <w:rStyle w:val="Hyperlink"/>
            <w:noProof/>
          </w:rPr>
          <w:fldChar w:fldCharType="separate"/>
        </w:r>
        <w:r w:rsidR="009737A6" w:rsidRPr="00BB1DD0">
          <w:rPr>
            <w:rStyle w:val="Hyperlink"/>
            <w:noProof/>
          </w:rPr>
          <w:t>Abbildung 1  Innenansicht H7 © Andreas Heupel Architekten BDA.jpg</w:t>
        </w:r>
        <w:r w:rsidR="009737A6">
          <w:rPr>
            <w:noProof/>
            <w:webHidden/>
          </w:rPr>
          <w:tab/>
        </w:r>
        <w:r w:rsidR="009737A6">
          <w:rPr>
            <w:noProof/>
            <w:webHidden/>
          </w:rPr>
          <w:fldChar w:fldCharType="begin"/>
        </w:r>
        <w:r w:rsidR="009737A6">
          <w:rPr>
            <w:noProof/>
            <w:webHidden/>
          </w:rPr>
          <w:instrText xml:space="preserve"> PAGEREF _Toc92091774 \h </w:instrText>
        </w:r>
      </w:ins>
      <w:r w:rsidR="009737A6">
        <w:rPr>
          <w:noProof/>
          <w:webHidden/>
        </w:rPr>
      </w:r>
      <w:r w:rsidR="009737A6">
        <w:rPr>
          <w:noProof/>
          <w:webHidden/>
        </w:rPr>
        <w:fldChar w:fldCharType="separate"/>
      </w:r>
      <w:ins w:id="4701" w:author="Carsten Hein" w:date="2022-04-19T11:00:00Z">
        <w:r w:rsidR="00A2726B">
          <w:rPr>
            <w:noProof/>
            <w:webHidden/>
          </w:rPr>
          <w:t>12</w:t>
        </w:r>
      </w:ins>
      <w:ins w:id="4702" w:author="Carsten Hein" w:date="2022-01-03T08:40:00Z">
        <w:r w:rsidR="009737A6">
          <w:rPr>
            <w:noProof/>
            <w:webHidden/>
          </w:rPr>
          <w:fldChar w:fldCharType="end"/>
        </w:r>
        <w:r w:rsidR="009737A6" w:rsidRPr="00BB1DD0">
          <w:rPr>
            <w:rStyle w:val="Hyperlink"/>
            <w:noProof/>
          </w:rPr>
          <w:fldChar w:fldCharType="end"/>
        </w:r>
      </w:ins>
    </w:p>
    <w:p w14:paraId="1CC3B702" w14:textId="2B50AD52" w:rsidR="009737A6" w:rsidRDefault="009737A6">
      <w:pPr>
        <w:pStyle w:val="Abbildungsverzeichnis"/>
        <w:tabs>
          <w:tab w:val="right" w:pos="9060"/>
        </w:tabs>
        <w:rPr>
          <w:ins w:id="4703" w:author="Carsten Hein" w:date="2022-01-03T08:40:00Z"/>
          <w:rFonts w:asciiTheme="minorHAnsi" w:eastAsiaTheme="minorEastAsia" w:hAnsiTheme="minorHAnsi"/>
          <w:noProof/>
          <w:sz w:val="22"/>
          <w:lang w:eastAsia="de-DE"/>
        </w:rPr>
      </w:pPr>
      <w:ins w:id="47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  Innenansicht TOP, Storkower Straße © Berlinovo</w:t>
        </w:r>
        <w:r>
          <w:rPr>
            <w:noProof/>
            <w:webHidden/>
          </w:rPr>
          <w:tab/>
        </w:r>
        <w:r>
          <w:rPr>
            <w:noProof/>
            <w:webHidden/>
          </w:rPr>
          <w:fldChar w:fldCharType="begin"/>
        </w:r>
        <w:r>
          <w:rPr>
            <w:noProof/>
            <w:webHidden/>
          </w:rPr>
          <w:instrText xml:space="preserve"> PAGEREF _Toc92091775 \h </w:instrText>
        </w:r>
      </w:ins>
      <w:r>
        <w:rPr>
          <w:noProof/>
          <w:webHidden/>
        </w:rPr>
      </w:r>
      <w:r>
        <w:rPr>
          <w:noProof/>
          <w:webHidden/>
        </w:rPr>
        <w:fldChar w:fldCharType="separate"/>
      </w:r>
      <w:ins w:id="4705" w:author="Carsten Hein" w:date="2022-04-19T11:00:00Z">
        <w:r w:rsidR="00A2726B">
          <w:rPr>
            <w:noProof/>
            <w:webHidden/>
          </w:rPr>
          <w:t>13</w:t>
        </w:r>
      </w:ins>
      <w:ins w:id="4706" w:author="Carsten Hein" w:date="2022-01-03T08:40:00Z">
        <w:r>
          <w:rPr>
            <w:noProof/>
            <w:webHidden/>
          </w:rPr>
          <w:fldChar w:fldCharType="end"/>
        </w:r>
        <w:r w:rsidRPr="00BB1DD0">
          <w:rPr>
            <w:rStyle w:val="Hyperlink"/>
            <w:noProof/>
          </w:rPr>
          <w:fldChar w:fldCharType="end"/>
        </w:r>
      </w:ins>
    </w:p>
    <w:p w14:paraId="1B50791B" w14:textId="0012BD41" w:rsidR="009737A6" w:rsidRDefault="009737A6">
      <w:pPr>
        <w:pStyle w:val="Abbildungsverzeichnis"/>
        <w:tabs>
          <w:tab w:val="right" w:pos="9060"/>
        </w:tabs>
        <w:rPr>
          <w:ins w:id="4707" w:author="Carsten Hein" w:date="2022-01-03T08:40:00Z"/>
          <w:rFonts w:asciiTheme="minorHAnsi" w:eastAsiaTheme="minorEastAsia" w:hAnsiTheme="minorHAnsi"/>
          <w:noProof/>
          <w:sz w:val="22"/>
          <w:lang w:eastAsia="de-DE"/>
        </w:rPr>
      </w:pPr>
      <w:ins w:id="47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  Innenansicht…………………….</w:t>
        </w:r>
        <w:r>
          <w:rPr>
            <w:noProof/>
            <w:webHidden/>
          </w:rPr>
          <w:tab/>
        </w:r>
        <w:r>
          <w:rPr>
            <w:noProof/>
            <w:webHidden/>
          </w:rPr>
          <w:fldChar w:fldCharType="begin"/>
        </w:r>
        <w:r>
          <w:rPr>
            <w:noProof/>
            <w:webHidden/>
          </w:rPr>
          <w:instrText xml:space="preserve"> PAGEREF _Toc92091776 \h </w:instrText>
        </w:r>
      </w:ins>
      <w:r>
        <w:rPr>
          <w:noProof/>
          <w:webHidden/>
        </w:rPr>
      </w:r>
      <w:r>
        <w:rPr>
          <w:noProof/>
          <w:webHidden/>
        </w:rPr>
        <w:fldChar w:fldCharType="separate"/>
      </w:r>
      <w:ins w:id="4709" w:author="Carsten Hein" w:date="2022-04-19T11:00:00Z">
        <w:r w:rsidR="00A2726B">
          <w:rPr>
            <w:b/>
            <w:bCs/>
            <w:noProof/>
            <w:webHidden/>
            <w:lang w:val="en-US"/>
          </w:rPr>
          <w:t>Error! Bookmark not defined.</w:t>
        </w:r>
      </w:ins>
      <w:ins w:id="4710" w:author="Carsten Hein" w:date="2022-01-03T08:40:00Z">
        <w:r>
          <w:rPr>
            <w:noProof/>
            <w:webHidden/>
          </w:rPr>
          <w:fldChar w:fldCharType="end"/>
        </w:r>
        <w:r w:rsidRPr="00BB1DD0">
          <w:rPr>
            <w:rStyle w:val="Hyperlink"/>
            <w:noProof/>
          </w:rPr>
          <w:fldChar w:fldCharType="end"/>
        </w:r>
      </w:ins>
    </w:p>
    <w:p w14:paraId="7942CF2E" w14:textId="50C1243A" w:rsidR="009737A6" w:rsidRDefault="009737A6">
      <w:pPr>
        <w:pStyle w:val="Abbildungsverzeichnis"/>
        <w:tabs>
          <w:tab w:val="right" w:pos="9060"/>
        </w:tabs>
        <w:rPr>
          <w:ins w:id="4711" w:author="Carsten Hein" w:date="2022-01-03T08:40:00Z"/>
          <w:rFonts w:asciiTheme="minorHAnsi" w:eastAsiaTheme="minorEastAsia" w:hAnsiTheme="minorHAnsi"/>
          <w:noProof/>
          <w:sz w:val="22"/>
          <w:lang w:eastAsia="de-DE"/>
        </w:rPr>
      </w:pPr>
      <w:ins w:id="47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 Annahme Raumgröße Variante A - 3 Achsen = 4,05 m Breite, Variante B  - 4 Achsen = 5,40m Breite</w:t>
        </w:r>
        <w:r>
          <w:rPr>
            <w:noProof/>
            <w:webHidden/>
          </w:rPr>
          <w:tab/>
        </w:r>
        <w:r>
          <w:rPr>
            <w:noProof/>
            <w:webHidden/>
          </w:rPr>
          <w:fldChar w:fldCharType="begin"/>
        </w:r>
        <w:r>
          <w:rPr>
            <w:noProof/>
            <w:webHidden/>
          </w:rPr>
          <w:instrText xml:space="preserve"> PAGEREF _Toc92091777 \h </w:instrText>
        </w:r>
      </w:ins>
      <w:r>
        <w:rPr>
          <w:noProof/>
          <w:webHidden/>
        </w:rPr>
      </w:r>
      <w:r>
        <w:rPr>
          <w:noProof/>
          <w:webHidden/>
        </w:rPr>
        <w:fldChar w:fldCharType="separate"/>
      </w:r>
      <w:ins w:id="4713" w:author="Carsten Hein" w:date="2022-04-19T11:00:00Z">
        <w:r w:rsidR="00A2726B">
          <w:rPr>
            <w:b/>
            <w:bCs/>
            <w:noProof/>
            <w:webHidden/>
            <w:lang w:val="en-US"/>
          </w:rPr>
          <w:t>Error! Bookmark not defined.</w:t>
        </w:r>
      </w:ins>
      <w:ins w:id="4714" w:author="Carsten Hein" w:date="2022-01-03T08:40:00Z">
        <w:r>
          <w:rPr>
            <w:noProof/>
            <w:webHidden/>
          </w:rPr>
          <w:fldChar w:fldCharType="end"/>
        </w:r>
        <w:r w:rsidRPr="00BB1DD0">
          <w:rPr>
            <w:rStyle w:val="Hyperlink"/>
            <w:noProof/>
          </w:rPr>
          <w:fldChar w:fldCharType="end"/>
        </w:r>
      </w:ins>
    </w:p>
    <w:p w14:paraId="131317C4" w14:textId="4C859F09" w:rsidR="009737A6" w:rsidRDefault="009737A6">
      <w:pPr>
        <w:pStyle w:val="Abbildungsverzeichnis"/>
        <w:tabs>
          <w:tab w:val="right" w:pos="9060"/>
        </w:tabs>
        <w:rPr>
          <w:ins w:id="4715" w:author="Carsten Hein" w:date="2022-01-03T08:40:00Z"/>
          <w:rFonts w:asciiTheme="minorHAnsi" w:eastAsiaTheme="minorEastAsia" w:hAnsiTheme="minorHAnsi"/>
          <w:noProof/>
          <w:sz w:val="22"/>
          <w:lang w:eastAsia="de-DE"/>
        </w:rPr>
      </w:pPr>
      <w:ins w:id="47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 Definition der lichten Raumhöhe. Oben: Voll belegtes TGA-Register - Unten: Minimalausführung zur späteren Nachrüstung</w:t>
        </w:r>
        <w:r>
          <w:rPr>
            <w:noProof/>
            <w:webHidden/>
          </w:rPr>
          <w:tab/>
        </w:r>
        <w:r>
          <w:rPr>
            <w:noProof/>
            <w:webHidden/>
          </w:rPr>
          <w:fldChar w:fldCharType="begin"/>
        </w:r>
        <w:r>
          <w:rPr>
            <w:noProof/>
            <w:webHidden/>
          </w:rPr>
          <w:instrText xml:space="preserve"> PAGEREF _Toc92091778 \h </w:instrText>
        </w:r>
      </w:ins>
      <w:r>
        <w:rPr>
          <w:noProof/>
          <w:webHidden/>
        </w:rPr>
      </w:r>
      <w:r>
        <w:rPr>
          <w:noProof/>
          <w:webHidden/>
        </w:rPr>
        <w:fldChar w:fldCharType="separate"/>
      </w:r>
      <w:ins w:id="4717" w:author="Carsten Hein" w:date="2022-04-19T11:00:00Z">
        <w:r w:rsidR="00A2726B">
          <w:rPr>
            <w:b/>
            <w:bCs/>
            <w:noProof/>
            <w:webHidden/>
            <w:lang w:val="en-US"/>
          </w:rPr>
          <w:t>Error! Bookmark not defined.</w:t>
        </w:r>
      </w:ins>
      <w:ins w:id="4718" w:author="Carsten Hein" w:date="2022-01-03T08:40:00Z">
        <w:r>
          <w:rPr>
            <w:noProof/>
            <w:webHidden/>
          </w:rPr>
          <w:fldChar w:fldCharType="end"/>
        </w:r>
        <w:r w:rsidRPr="00BB1DD0">
          <w:rPr>
            <w:rStyle w:val="Hyperlink"/>
            <w:noProof/>
          </w:rPr>
          <w:fldChar w:fldCharType="end"/>
        </w:r>
      </w:ins>
    </w:p>
    <w:p w14:paraId="5E837E03" w14:textId="74C9A894" w:rsidR="009737A6" w:rsidRDefault="009737A6">
      <w:pPr>
        <w:pStyle w:val="Abbildungsverzeichnis"/>
        <w:tabs>
          <w:tab w:val="right" w:pos="9060"/>
        </w:tabs>
        <w:rPr>
          <w:ins w:id="4719" w:author="Carsten Hein" w:date="2022-01-03T08:40:00Z"/>
          <w:rFonts w:asciiTheme="minorHAnsi" w:eastAsiaTheme="minorEastAsia" w:hAnsiTheme="minorHAnsi"/>
          <w:noProof/>
          <w:sz w:val="22"/>
          <w:lang w:eastAsia="de-DE"/>
        </w:rPr>
      </w:pPr>
      <w:ins w:id="47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7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 Kopplung der Deckenelemente durch Ortbeton-Ringbalken</w:t>
        </w:r>
        <w:r>
          <w:rPr>
            <w:noProof/>
            <w:webHidden/>
          </w:rPr>
          <w:tab/>
        </w:r>
        <w:r>
          <w:rPr>
            <w:noProof/>
            <w:webHidden/>
          </w:rPr>
          <w:fldChar w:fldCharType="begin"/>
        </w:r>
        <w:r>
          <w:rPr>
            <w:noProof/>
            <w:webHidden/>
          </w:rPr>
          <w:instrText xml:space="preserve"> PAGEREF _Toc92091779 \h </w:instrText>
        </w:r>
      </w:ins>
      <w:r>
        <w:rPr>
          <w:noProof/>
          <w:webHidden/>
        </w:rPr>
      </w:r>
      <w:r>
        <w:rPr>
          <w:noProof/>
          <w:webHidden/>
        </w:rPr>
        <w:fldChar w:fldCharType="separate"/>
      </w:r>
      <w:ins w:id="4721" w:author="Carsten Hein" w:date="2022-04-19T11:00:00Z">
        <w:r w:rsidR="00A2726B">
          <w:rPr>
            <w:b/>
            <w:bCs/>
            <w:noProof/>
            <w:webHidden/>
            <w:lang w:val="en-US"/>
          </w:rPr>
          <w:t>Error! Bookmark not defined.</w:t>
        </w:r>
      </w:ins>
      <w:ins w:id="4722" w:author="Carsten Hein" w:date="2022-01-03T08:40:00Z">
        <w:r>
          <w:rPr>
            <w:noProof/>
            <w:webHidden/>
          </w:rPr>
          <w:fldChar w:fldCharType="end"/>
        </w:r>
        <w:r w:rsidRPr="00BB1DD0">
          <w:rPr>
            <w:rStyle w:val="Hyperlink"/>
            <w:noProof/>
          </w:rPr>
          <w:fldChar w:fldCharType="end"/>
        </w:r>
      </w:ins>
    </w:p>
    <w:p w14:paraId="758621B0" w14:textId="481990F7" w:rsidR="009737A6" w:rsidRDefault="009737A6">
      <w:pPr>
        <w:pStyle w:val="Abbildungsverzeichnis"/>
        <w:tabs>
          <w:tab w:val="right" w:pos="9060"/>
        </w:tabs>
        <w:rPr>
          <w:ins w:id="4723" w:author="Carsten Hein" w:date="2022-01-03T08:40:00Z"/>
          <w:rFonts w:asciiTheme="minorHAnsi" w:eastAsiaTheme="minorEastAsia" w:hAnsiTheme="minorHAnsi"/>
          <w:noProof/>
          <w:sz w:val="22"/>
          <w:lang w:eastAsia="de-DE"/>
        </w:rPr>
      </w:pPr>
      <w:ins w:id="47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 Stahlbauverbindung zur Kopplung der Fertigteile</w:t>
        </w:r>
        <w:r>
          <w:rPr>
            <w:noProof/>
            <w:webHidden/>
          </w:rPr>
          <w:tab/>
        </w:r>
        <w:r>
          <w:rPr>
            <w:noProof/>
            <w:webHidden/>
          </w:rPr>
          <w:fldChar w:fldCharType="begin"/>
        </w:r>
        <w:r>
          <w:rPr>
            <w:noProof/>
            <w:webHidden/>
          </w:rPr>
          <w:instrText xml:space="preserve"> PAGEREF _Toc92091780 \h </w:instrText>
        </w:r>
      </w:ins>
      <w:r>
        <w:rPr>
          <w:noProof/>
          <w:webHidden/>
        </w:rPr>
      </w:r>
      <w:r>
        <w:rPr>
          <w:noProof/>
          <w:webHidden/>
        </w:rPr>
        <w:fldChar w:fldCharType="separate"/>
      </w:r>
      <w:ins w:id="4725" w:author="Carsten Hein" w:date="2022-04-19T11:00:00Z">
        <w:r w:rsidR="00A2726B">
          <w:rPr>
            <w:b/>
            <w:bCs/>
            <w:noProof/>
            <w:webHidden/>
            <w:lang w:val="en-US"/>
          </w:rPr>
          <w:t>Error! Bookmark not defined.</w:t>
        </w:r>
      </w:ins>
      <w:ins w:id="4726" w:author="Carsten Hein" w:date="2022-01-03T08:40:00Z">
        <w:r>
          <w:rPr>
            <w:noProof/>
            <w:webHidden/>
          </w:rPr>
          <w:fldChar w:fldCharType="end"/>
        </w:r>
        <w:r w:rsidRPr="00BB1DD0">
          <w:rPr>
            <w:rStyle w:val="Hyperlink"/>
            <w:noProof/>
          </w:rPr>
          <w:fldChar w:fldCharType="end"/>
        </w:r>
      </w:ins>
    </w:p>
    <w:p w14:paraId="35C74CA8" w14:textId="12CBF9F6" w:rsidR="009737A6" w:rsidRDefault="009737A6">
      <w:pPr>
        <w:pStyle w:val="Abbildungsverzeichnis"/>
        <w:tabs>
          <w:tab w:val="right" w:pos="9060"/>
        </w:tabs>
        <w:rPr>
          <w:ins w:id="4727" w:author="Carsten Hein" w:date="2022-01-03T08:40:00Z"/>
          <w:rFonts w:asciiTheme="minorHAnsi" w:eastAsiaTheme="minorEastAsia" w:hAnsiTheme="minorHAnsi"/>
          <w:noProof/>
          <w:sz w:val="22"/>
          <w:lang w:eastAsia="de-DE"/>
        </w:rPr>
      </w:pPr>
      <w:ins w:id="47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8 Kopplung der Deckenelemente durch Kopplungselemente für die Bewehrung</w:t>
        </w:r>
        <w:r>
          <w:rPr>
            <w:noProof/>
            <w:webHidden/>
          </w:rPr>
          <w:tab/>
        </w:r>
        <w:r>
          <w:rPr>
            <w:noProof/>
            <w:webHidden/>
          </w:rPr>
          <w:fldChar w:fldCharType="begin"/>
        </w:r>
        <w:r>
          <w:rPr>
            <w:noProof/>
            <w:webHidden/>
          </w:rPr>
          <w:instrText xml:space="preserve"> PAGEREF _Toc92091781 \h </w:instrText>
        </w:r>
      </w:ins>
      <w:r>
        <w:rPr>
          <w:noProof/>
          <w:webHidden/>
        </w:rPr>
      </w:r>
      <w:r>
        <w:rPr>
          <w:noProof/>
          <w:webHidden/>
        </w:rPr>
        <w:fldChar w:fldCharType="separate"/>
      </w:r>
      <w:ins w:id="4729" w:author="Carsten Hein" w:date="2022-04-19T11:00:00Z">
        <w:r w:rsidR="00A2726B">
          <w:rPr>
            <w:b/>
            <w:bCs/>
            <w:noProof/>
            <w:webHidden/>
            <w:lang w:val="en-US"/>
          </w:rPr>
          <w:t>Error! Bookmark not defined.</w:t>
        </w:r>
      </w:ins>
      <w:ins w:id="4730" w:author="Carsten Hein" w:date="2022-01-03T08:40:00Z">
        <w:r>
          <w:rPr>
            <w:noProof/>
            <w:webHidden/>
          </w:rPr>
          <w:fldChar w:fldCharType="end"/>
        </w:r>
        <w:r w:rsidRPr="00BB1DD0">
          <w:rPr>
            <w:rStyle w:val="Hyperlink"/>
            <w:noProof/>
          </w:rPr>
          <w:fldChar w:fldCharType="end"/>
        </w:r>
      </w:ins>
    </w:p>
    <w:p w14:paraId="39D49C47" w14:textId="79A0A915" w:rsidR="009737A6" w:rsidRDefault="009737A6">
      <w:pPr>
        <w:pStyle w:val="Abbildungsverzeichnis"/>
        <w:tabs>
          <w:tab w:val="right" w:pos="9060"/>
        </w:tabs>
        <w:rPr>
          <w:ins w:id="4731" w:author="Carsten Hein" w:date="2022-01-03T08:40:00Z"/>
          <w:rFonts w:asciiTheme="minorHAnsi" w:eastAsiaTheme="minorEastAsia" w:hAnsiTheme="minorHAnsi"/>
          <w:noProof/>
          <w:sz w:val="22"/>
          <w:lang w:eastAsia="de-DE"/>
        </w:rPr>
      </w:pPr>
      <w:ins w:id="47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9 Beispiel für eine HBV-Rippendecke mit einer Elementbreite von 1,35 Metern (eigene Abbildung)</w:t>
        </w:r>
        <w:r>
          <w:rPr>
            <w:noProof/>
            <w:webHidden/>
          </w:rPr>
          <w:tab/>
        </w:r>
        <w:r>
          <w:rPr>
            <w:noProof/>
            <w:webHidden/>
          </w:rPr>
          <w:fldChar w:fldCharType="begin"/>
        </w:r>
        <w:r>
          <w:rPr>
            <w:noProof/>
            <w:webHidden/>
          </w:rPr>
          <w:instrText xml:space="preserve"> PAGEREF _Toc92091782 \h </w:instrText>
        </w:r>
      </w:ins>
      <w:r>
        <w:rPr>
          <w:noProof/>
          <w:webHidden/>
        </w:rPr>
      </w:r>
      <w:r>
        <w:rPr>
          <w:noProof/>
          <w:webHidden/>
        </w:rPr>
        <w:fldChar w:fldCharType="separate"/>
      </w:r>
      <w:ins w:id="4733" w:author="Carsten Hein" w:date="2022-04-19T11:00:00Z">
        <w:r w:rsidR="00A2726B">
          <w:rPr>
            <w:noProof/>
            <w:webHidden/>
          </w:rPr>
          <w:t>14</w:t>
        </w:r>
      </w:ins>
      <w:ins w:id="4734" w:author="Carsten Hein" w:date="2022-01-03T08:40:00Z">
        <w:r>
          <w:rPr>
            <w:noProof/>
            <w:webHidden/>
          </w:rPr>
          <w:fldChar w:fldCharType="end"/>
        </w:r>
        <w:r w:rsidRPr="00BB1DD0">
          <w:rPr>
            <w:rStyle w:val="Hyperlink"/>
            <w:noProof/>
          </w:rPr>
          <w:fldChar w:fldCharType="end"/>
        </w:r>
      </w:ins>
    </w:p>
    <w:p w14:paraId="2C7C2211" w14:textId="087D5E9D" w:rsidR="009737A6" w:rsidRDefault="009737A6">
      <w:pPr>
        <w:pStyle w:val="Abbildungsverzeichnis"/>
        <w:tabs>
          <w:tab w:val="right" w:pos="9060"/>
        </w:tabs>
        <w:rPr>
          <w:ins w:id="4735" w:author="Carsten Hein" w:date="2022-01-03T08:40:00Z"/>
          <w:rFonts w:asciiTheme="minorHAnsi" w:eastAsiaTheme="minorEastAsia" w:hAnsiTheme="minorHAnsi"/>
          <w:noProof/>
          <w:sz w:val="22"/>
          <w:lang w:eastAsia="de-DE"/>
        </w:rPr>
      </w:pPr>
      <w:ins w:id="47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0 Vorauswahl der zu berechnenden Varianten</w:t>
        </w:r>
        <w:r>
          <w:rPr>
            <w:noProof/>
            <w:webHidden/>
          </w:rPr>
          <w:tab/>
        </w:r>
        <w:r>
          <w:rPr>
            <w:noProof/>
            <w:webHidden/>
          </w:rPr>
          <w:fldChar w:fldCharType="begin"/>
        </w:r>
        <w:r>
          <w:rPr>
            <w:noProof/>
            <w:webHidden/>
          </w:rPr>
          <w:instrText xml:space="preserve"> PAGEREF _Toc92091783 \h </w:instrText>
        </w:r>
      </w:ins>
      <w:r>
        <w:rPr>
          <w:noProof/>
          <w:webHidden/>
        </w:rPr>
      </w:r>
      <w:r>
        <w:rPr>
          <w:noProof/>
          <w:webHidden/>
        </w:rPr>
        <w:fldChar w:fldCharType="separate"/>
      </w:r>
      <w:ins w:id="4737" w:author="Carsten Hein" w:date="2022-04-19T11:00:00Z">
        <w:r w:rsidR="00A2726B">
          <w:rPr>
            <w:noProof/>
            <w:webHidden/>
          </w:rPr>
          <w:t>17</w:t>
        </w:r>
      </w:ins>
      <w:ins w:id="4738" w:author="Carsten Hein" w:date="2022-01-03T08:40:00Z">
        <w:r>
          <w:rPr>
            <w:noProof/>
            <w:webHidden/>
          </w:rPr>
          <w:fldChar w:fldCharType="end"/>
        </w:r>
        <w:r w:rsidRPr="00BB1DD0">
          <w:rPr>
            <w:rStyle w:val="Hyperlink"/>
            <w:noProof/>
          </w:rPr>
          <w:fldChar w:fldCharType="end"/>
        </w:r>
      </w:ins>
    </w:p>
    <w:p w14:paraId="3133AA96" w14:textId="313C0477" w:rsidR="009737A6" w:rsidRDefault="009737A6">
      <w:pPr>
        <w:pStyle w:val="Abbildungsverzeichnis"/>
        <w:tabs>
          <w:tab w:val="right" w:pos="9060"/>
        </w:tabs>
        <w:rPr>
          <w:ins w:id="4739" w:author="Carsten Hein" w:date="2022-01-03T08:40:00Z"/>
          <w:rFonts w:asciiTheme="minorHAnsi" w:eastAsiaTheme="minorEastAsia" w:hAnsiTheme="minorHAnsi"/>
          <w:noProof/>
          <w:sz w:val="22"/>
          <w:lang w:eastAsia="de-DE"/>
        </w:rPr>
      </w:pPr>
      <w:ins w:id="47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4"</w:instrText>
        </w:r>
        <w:r w:rsidRPr="00BB1DD0">
          <w:rPr>
            <w:rStyle w:val="Hyperlink"/>
            <w:noProof/>
          </w:rPr>
          <w:instrText xml:space="preserve"> </w:instrText>
        </w:r>
        <w:r w:rsidRPr="00BB1DD0">
          <w:rPr>
            <w:rStyle w:val="Hyperlink"/>
            <w:noProof/>
          </w:rPr>
          <w:fldChar w:fldCharType="separate"/>
        </w:r>
        <w:r w:rsidRPr="00BB1DD0">
          <w:rPr>
            <w:rStyle w:val="Hyperlink"/>
            <w:noProof/>
          </w:rPr>
          <w:t xml:space="preserve">Abbildung 11 Stabwerkmodell zur Bemessung von Holz-Beton-Verbundkonstruktionen am Beispiel einer Decke mit Kerven </w:t>
        </w:r>
        <w:r>
          <w:rPr>
            <w:noProof/>
            <w:webHidden/>
          </w:rPr>
          <w:tab/>
        </w:r>
        <w:r>
          <w:rPr>
            <w:noProof/>
            <w:webHidden/>
          </w:rPr>
          <w:fldChar w:fldCharType="begin"/>
        </w:r>
        <w:r>
          <w:rPr>
            <w:noProof/>
            <w:webHidden/>
          </w:rPr>
          <w:instrText xml:space="preserve"> PAGEREF _Toc92091784 \h </w:instrText>
        </w:r>
      </w:ins>
      <w:r>
        <w:rPr>
          <w:noProof/>
          <w:webHidden/>
        </w:rPr>
      </w:r>
      <w:r>
        <w:rPr>
          <w:noProof/>
          <w:webHidden/>
        </w:rPr>
        <w:fldChar w:fldCharType="separate"/>
      </w:r>
      <w:ins w:id="4741" w:author="Carsten Hein" w:date="2022-04-19T11:00:00Z">
        <w:r w:rsidR="00A2726B">
          <w:rPr>
            <w:noProof/>
            <w:webHidden/>
          </w:rPr>
          <w:t>17</w:t>
        </w:r>
      </w:ins>
      <w:ins w:id="4742" w:author="Carsten Hein" w:date="2022-01-03T08:40:00Z">
        <w:r>
          <w:rPr>
            <w:noProof/>
            <w:webHidden/>
          </w:rPr>
          <w:fldChar w:fldCharType="end"/>
        </w:r>
        <w:r w:rsidRPr="00BB1DD0">
          <w:rPr>
            <w:rStyle w:val="Hyperlink"/>
            <w:noProof/>
          </w:rPr>
          <w:fldChar w:fldCharType="end"/>
        </w:r>
      </w:ins>
    </w:p>
    <w:p w14:paraId="2624101D" w14:textId="7217CB30" w:rsidR="009737A6" w:rsidRDefault="009737A6">
      <w:pPr>
        <w:pStyle w:val="Abbildungsverzeichnis"/>
        <w:tabs>
          <w:tab w:val="right" w:pos="9060"/>
        </w:tabs>
        <w:rPr>
          <w:ins w:id="4743" w:author="Carsten Hein" w:date="2022-01-03T08:40:00Z"/>
          <w:rFonts w:asciiTheme="minorHAnsi" w:eastAsiaTheme="minorEastAsia" w:hAnsiTheme="minorHAnsi"/>
          <w:noProof/>
          <w:sz w:val="22"/>
          <w:lang w:eastAsia="de-DE"/>
        </w:rPr>
      </w:pPr>
      <w:ins w:id="47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2 Verhältnis der Auslastungen des Holzes im Anfangs- oder Endzustand zu der Auslastung zum Zeitpunkt t=3-7a für verschiedene Deckentypen</w:t>
        </w:r>
        <w:r>
          <w:rPr>
            <w:noProof/>
            <w:webHidden/>
          </w:rPr>
          <w:tab/>
        </w:r>
        <w:r>
          <w:rPr>
            <w:noProof/>
            <w:webHidden/>
          </w:rPr>
          <w:fldChar w:fldCharType="begin"/>
        </w:r>
        <w:r>
          <w:rPr>
            <w:noProof/>
            <w:webHidden/>
          </w:rPr>
          <w:instrText xml:space="preserve"> PAGEREF _Toc92091785 \h </w:instrText>
        </w:r>
      </w:ins>
      <w:r>
        <w:rPr>
          <w:noProof/>
          <w:webHidden/>
        </w:rPr>
      </w:r>
      <w:r>
        <w:rPr>
          <w:noProof/>
          <w:webHidden/>
        </w:rPr>
        <w:fldChar w:fldCharType="separate"/>
      </w:r>
      <w:ins w:id="4745" w:author="Carsten Hein" w:date="2022-04-19T11:00:00Z">
        <w:r w:rsidR="00A2726B">
          <w:rPr>
            <w:noProof/>
            <w:webHidden/>
          </w:rPr>
          <w:t>18</w:t>
        </w:r>
      </w:ins>
      <w:ins w:id="4746" w:author="Carsten Hein" w:date="2022-01-03T08:40:00Z">
        <w:r>
          <w:rPr>
            <w:noProof/>
            <w:webHidden/>
          </w:rPr>
          <w:fldChar w:fldCharType="end"/>
        </w:r>
        <w:r w:rsidRPr="00BB1DD0">
          <w:rPr>
            <w:rStyle w:val="Hyperlink"/>
            <w:noProof/>
          </w:rPr>
          <w:fldChar w:fldCharType="end"/>
        </w:r>
      </w:ins>
    </w:p>
    <w:p w14:paraId="508AF749" w14:textId="0A65BFE1" w:rsidR="009737A6" w:rsidRDefault="009737A6">
      <w:pPr>
        <w:pStyle w:val="Abbildungsverzeichnis"/>
        <w:tabs>
          <w:tab w:val="right" w:pos="9060"/>
        </w:tabs>
        <w:rPr>
          <w:ins w:id="4747" w:author="Carsten Hein" w:date="2022-01-03T08:40:00Z"/>
          <w:rFonts w:asciiTheme="minorHAnsi" w:eastAsiaTheme="minorEastAsia" w:hAnsiTheme="minorHAnsi"/>
          <w:noProof/>
          <w:sz w:val="22"/>
          <w:lang w:eastAsia="de-DE"/>
        </w:rPr>
      </w:pPr>
      <w:ins w:id="47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3 Bemessungsablauf für die Parameterstudie</w:t>
        </w:r>
        <w:r>
          <w:rPr>
            <w:noProof/>
            <w:webHidden/>
          </w:rPr>
          <w:tab/>
        </w:r>
        <w:r>
          <w:rPr>
            <w:noProof/>
            <w:webHidden/>
          </w:rPr>
          <w:fldChar w:fldCharType="begin"/>
        </w:r>
        <w:r>
          <w:rPr>
            <w:noProof/>
            <w:webHidden/>
          </w:rPr>
          <w:instrText xml:space="preserve"> PAGEREF _Toc92091786 \h </w:instrText>
        </w:r>
      </w:ins>
      <w:r>
        <w:rPr>
          <w:noProof/>
          <w:webHidden/>
        </w:rPr>
      </w:r>
      <w:r>
        <w:rPr>
          <w:noProof/>
          <w:webHidden/>
        </w:rPr>
        <w:fldChar w:fldCharType="separate"/>
      </w:r>
      <w:ins w:id="4749" w:author="Carsten Hein" w:date="2022-04-19T11:00:00Z">
        <w:r w:rsidR="00A2726B">
          <w:rPr>
            <w:noProof/>
            <w:webHidden/>
          </w:rPr>
          <w:t>20</w:t>
        </w:r>
      </w:ins>
      <w:ins w:id="4750" w:author="Carsten Hein" w:date="2022-01-03T08:40:00Z">
        <w:r>
          <w:rPr>
            <w:noProof/>
            <w:webHidden/>
          </w:rPr>
          <w:fldChar w:fldCharType="end"/>
        </w:r>
        <w:r w:rsidRPr="00BB1DD0">
          <w:rPr>
            <w:rStyle w:val="Hyperlink"/>
            <w:noProof/>
          </w:rPr>
          <w:fldChar w:fldCharType="end"/>
        </w:r>
      </w:ins>
    </w:p>
    <w:p w14:paraId="7E3D81AF" w14:textId="2807822A" w:rsidR="009737A6" w:rsidRDefault="009737A6">
      <w:pPr>
        <w:pStyle w:val="Abbildungsverzeichnis"/>
        <w:tabs>
          <w:tab w:val="right" w:pos="9060"/>
        </w:tabs>
        <w:rPr>
          <w:ins w:id="4751" w:author="Carsten Hein" w:date="2022-01-03T08:40:00Z"/>
          <w:rFonts w:asciiTheme="minorHAnsi" w:eastAsiaTheme="minorEastAsia" w:hAnsiTheme="minorHAnsi"/>
          <w:noProof/>
          <w:sz w:val="22"/>
          <w:lang w:eastAsia="de-DE"/>
        </w:rPr>
      </w:pPr>
      <w:ins w:id="475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4 Schraubverbindung mit dem FT Verbinder von Würth (Quelle: eshop.wuerth.de)</w:t>
        </w:r>
        <w:r>
          <w:rPr>
            <w:noProof/>
            <w:webHidden/>
          </w:rPr>
          <w:tab/>
        </w:r>
        <w:r>
          <w:rPr>
            <w:noProof/>
            <w:webHidden/>
          </w:rPr>
          <w:fldChar w:fldCharType="begin"/>
        </w:r>
        <w:r>
          <w:rPr>
            <w:noProof/>
            <w:webHidden/>
          </w:rPr>
          <w:instrText xml:space="preserve"> PAGEREF _Toc92091787 \h </w:instrText>
        </w:r>
      </w:ins>
      <w:r>
        <w:rPr>
          <w:noProof/>
          <w:webHidden/>
        </w:rPr>
      </w:r>
      <w:r>
        <w:rPr>
          <w:noProof/>
          <w:webHidden/>
        </w:rPr>
        <w:fldChar w:fldCharType="separate"/>
      </w:r>
      <w:ins w:id="4753" w:author="Carsten Hein" w:date="2022-04-19T11:00:00Z">
        <w:r w:rsidR="00A2726B">
          <w:rPr>
            <w:noProof/>
            <w:webHidden/>
          </w:rPr>
          <w:t>24</w:t>
        </w:r>
      </w:ins>
      <w:ins w:id="4754" w:author="Carsten Hein" w:date="2022-01-03T08:40:00Z">
        <w:r>
          <w:rPr>
            <w:noProof/>
            <w:webHidden/>
          </w:rPr>
          <w:fldChar w:fldCharType="end"/>
        </w:r>
        <w:r w:rsidRPr="00BB1DD0">
          <w:rPr>
            <w:rStyle w:val="Hyperlink"/>
            <w:noProof/>
          </w:rPr>
          <w:fldChar w:fldCharType="end"/>
        </w:r>
      </w:ins>
    </w:p>
    <w:p w14:paraId="18A5126F" w14:textId="3A269005" w:rsidR="009737A6" w:rsidRDefault="009737A6">
      <w:pPr>
        <w:pStyle w:val="Abbildungsverzeichnis"/>
        <w:tabs>
          <w:tab w:val="right" w:pos="9060"/>
        </w:tabs>
        <w:rPr>
          <w:ins w:id="4755" w:author="Carsten Hein" w:date="2022-01-03T08:40:00Z"/>
          <w:rFonts w:asciiTheme="minorHAnsi" w:eastAsiaTheme="minorEastAsia" w:hAnsiTheme="minorHAnsi"/>
          <w:noProof/>
          <w:sz w:val="22"/>
          <w:lang w:eastAsia="de-DE"/>
        </w:rPr>
      </w:pPr>
      <w:ins w:id="47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5 Herstellungsschema des Schraubverbunds mit lokalem Verguss (eigene Abbildung)</w:t>
        </w:r>
        <w:r>
          <w:rPr>
            <w:noProof/>
            <w:webHidden/>
          </w:rPr>
          <w:tab/>
        </w:r>
        <w:r>
          <w:rPr>
            <w:noProof/>
            <w:webHidden/>
          </w:rPr>
          <w:fldChar w:fldCharType="begin"/>
        </w:r>
        <w:r>
          <w:rPr>
            <w:noProof/>
            <w:webHidden/>
          </w:rPr>
          <w:instrText xml:space="preserve"> PAGEREF _Toc92091788 \h </w:instrText>
        </w:r>
      </w:ins>
      <w:r>
        <w:rPr>
          <w:noProof/>
          <w:webHidden/>
        </w:rPr>
      </w:r>
      <w:r>
        <w:rPr>
          <w:noProof/>
          <w:webHidden/>
        </w:rPr>
        <w:fldChar w:fldCharType="separate"/>
      </w:r>
      <w:ins w:id="4757" w:author="Carsten Hein" w:date="2022-04-19T11:00:00Z">
        <w:r w:rsidR="00A2726B">
          <w:rPr>
            <w:noProof/>
            <w:webHidden/>
          </w:rPr>
          <w:t>24</w:t>
        </w:r>
      </w:ins>
      <w:ins w:id="4758" w:author="Carsten Hein" w:date="2022-01-03T08:40:00Z">
        <w:r>
          <w:rPr>
            <w:noProof/>
            <w:webHidden/>
          </w:rPr>
          <w:fldChar w:fldCharType="end"/>
        </w:r>
        <w:r w:rsidRPr="00BB1DD0">
          <w:rPr>
            <w:rStyle w:val="Hyperlink"/>
            <w:noProof/>
          </w:rPr>
          <w:fldChar w:fldCharType="end"/>
        </w:r>
      </w:ins>
    </w:p>
    <w:p w14:paraId="0FC0E98B" w14:textId="04A8A09A" w:rsidR="009737A6" w:rsidRDefault="009737A6">
      <w:pPr>
        <w:pStyle w:val="Abbildungsverzeichnis"/>
        <w:tabs>
          <w:tab w:val="right" w:pos="9060"/>
        </w:tabs>
        <w:rPr>
          <w:ins w:id="4759" w:author="Carsten Hein" w:date="2022-01-03T08:40:00Z"/>
          <w:rFonts w:asciiTheme="minorHAnsi" w:eastAsiaTheme="minorEastAsia" w:hAnsiTheme="minorHAnsi"/>
          <w:noProof/>
          <w:sz w:val="22"/>
          <w:lang w:eastAsia="de-DE"/>
        </w:rPr>
      </w:pPr>
      <w:ins w:id="47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8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6 Prüfkörpergeometrie der geschraubten Scherversuchskörper</w:t>
        </w:r>
        <w:r>
          <w:rPr>
            <w:noProof/>
            <w:webHidden/>
          </w:rPr>
          <w:tab/>
        </w:r>
        <w:r>
          <w:rPr>
            <w:noProof/>
            <w:webHidden/>
          </w:rPr>
          <w:fldChar w:fldCharType="begin"/>
        </w:r>
        <w:r>
          <w:rPr>
            <w:noProof/>
            <w:webHidden/>
          </w:rPr>
          <w:instrText xml:space="preserve"> PAGEREF _Toc92091789 \h </w:instrText>
        </w:r>
      </w:ins>
      <w:r>
        <w:rPr>
          <w:noProof/>
          <w:webHidden/>
        </w:rPr>
      </w:r>
      <w:r>
        <w:rPr>
          <w:noProof/>
          <w:webHidden/>
        </w:rPr>
        <w:fldChar w:fldCharType="separate"/>
      </w:r>
      <w:ins w:id="4761" w:author="Carsten Hein" w:date="2022-04-19T11:00:00Z">
        <w:r w:rsidR="00A2726B">
          <w:rPr>
            <w:noProof/>
            <w:webHidden/>
          </w:rPr>
          <w:t>27</w:t>
        </w:r>
      </w:ins>
      <w:ins w:id="4762" w:author="Carsten Hein" w:date="2022-01-03T08:40:00Z">
        <w:r>
          <w:rPr>
            <w:noProof/>
            <w:webHidden/>
          </w:rPr>
          <w:fldChar w:fldCharType="end"/>
        </w:r>
        <w:r w:rsidRPr="00BB1DD0">
          <w:rPr>
            <w:rStyle w:val="Hyperlink"/>
            <w:noProof/>
          </w:rPr>
          <w:fldChar w:fldCharType="end"/>
        </w:r>
      </w:ins>
    </w:p>
    <w:p w14:paraId="76CC3C54" w14:textId="4F8D507D" w:rsidR="009737A6" w:rsidRDefault="009737A6">
      <w:pPr>
        <w:pStyle w:val="Abbildungsverzeichnis"/>
        <w:tabs>
          <w:tab w:val="right" w:pos="9060"/>
        </w:tabs>
        <w:rPr>
          <w:ins w:id="4763" w:author="Carsten Hein" w:date="2022-01-03T08:40:00Z"/>
          <w:rFonts w:asciiTheme="minorHAnsi" w:eastAsiaTheme="minorEastAsia" w:hAnsiTheme="minorHAnsi"/>
          <w:noProof/>
          <w:sz w:val="22"/>
          <w:lang w:eastAsia="de-DE"/>
        </w:rPr>
      </w:pPr>
      <w:ins w:id="47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7 Scherversuchskörper mit FT-Verbindern von Würth vor der Betonage</w:t>
        </w:r>
        <w:r>
          <w:rPr>
            <w:noProof/>
            <w:webHidden/>
          </w:rPr>
          <w:tab/>
        </w:r>
        <w:r>
          <w:rPr>
            <w:noProof/>
            <w:webHidden/>
          </w:rPr>
          <w:fldChar w:fldCharType="begin"/>
        </w:r>
        <w:r>
          <w:rPr>
            <w:noProof/>
            <w:webHidden/>
          </w:rPr>
          <w:instrText xml:space="preserve"> PAGEREF _Toc92091790 \h </w:instrText>
        </w:r>
      </w:ins>
      <w:r>
        <w:rPr>
          <w:noProof/>
          <w:webHidden/>
        </w:rPr>
      </w:r>
      <w:r>
        <w:rPr>
          <w:noProof/>
          <w:webHidden/>
        </w:rPr>
        <w:fldChar w:fldCharType="separate"/>
      </w:r>
      <w:ins w:id="4765" w:author="Carsten Hein" w:date="2022-04-19T11:00:00Z">
        <w:r w:rsidR="00A2726B">
          <w:rPr>
            <w:noProof/>
            <w:webHidden/>
          </w:rPr>
          <w:t>28</w:t>
        </w:r>
      </w:ins>
      <w:ins w:id="4766" w:author="Carsten Hein" w:date="2022-01-03T08:40:00Z">
        <w:r>
          <w:rPr>
            <w:noProof/>
            <w:webHidden/>
          </w:rPr>
          <w:fldChar w:fldCharType="end"/>
        </w:r>
        <w:r w:rsidRPr="00BB1DD0">
          <w:rPr>
            <w:rStyle w:val="Hyperlink"/>
            <w:noProof/>
          </w:rPr>
          <w:fldChar w:fldCharType="end"/>
        </w:r>
      </w:ins>
    </w:p>
    <w:p w14:paraId="1433639F" w14:textId="20ED8BB3" w:rsidR="009737A6" w:rsidRDefault="009737A6">
      <w:pPr>
        <w:pStyle w:val="Abbildungsverzeichnis"/>
        <w:tabs>
          <w:tab w:val="right" w:pos="9060"/>
        </w:tabs>
        <w:rPr>
          <w:ins w:id="4767" w:author="Carsten Hein" w:date="2022-01-03T08:40:00Z"/>
          <w:rFonts w:asciiTheme="minorHAnsi" w:eastAsiaTheme="minorEastAsia" w:hAnsiTheme="minorHAnsi"/>
          <w:noProof/>
          <w:sz w:val="22"/>
          <w:lang w:eastAsia="de-DE"/>
        </w:rPr>
      </w:pPr>
      <w:ins w:id="47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8 Prüfkörper in der Prüfeinrichtung</w:t>
        </w:r>
        <w:r>
          <w:rPr>
            <w:noProof/>
            <w:webHidden/>
          </w:rPr>
          <w:tab/>
        </w:r>
        <w:r>
          <w:rPr>
            <w:noProof/>
            <w:webHidden/>
          </w:rPr>
          <w:fldChar w:fldCharType="begin"/>
        </w:r>
        <w:r>
          <w:rPr>
            <w:noProof/>
            <w:webHidden/>
          </w:rPr>
          <w:instrText xml:space="preserve"> PAGEREF _Toc92091791 \h </w:instrText>
        </w:r>
      </w:ins>
      <w:r>
        <w:rPr>
          <w:noProof/>
          <w:webHidden/>
        </w:rPr>
      </w:r>
      <w:r>
        <w:rPr>
          <w:noProof/>
          <w:webHidden/>
        </w:rPr>
        <w:fldChar w:fldCharType="separate"/>
      </w:r>
      <w:ins w:id="4769" w:author="Carsten Hein" w:date="2022-04-19T11:00:00Z">
        <w:r w:rsidR="00A2726B">
          <w:rPr>
            <w:noProof/>
            <w:webHidden/>
          </w:rPr>
          <w:t>28</w:t>
        </w:r>
      </w:ins>
      <w:ins w:id="4770" w:author="Carsten Hein" w:date="2022-01-03T08:40:00Z">
        <w:r>
          <w:rPr>
            <w:noProof/>
            <w:webHidden/>
          </w:rPr>
          <w:fldChar w:fldCharType="end"/>
        </w:r>
        <w:r w:rsidRPr="00BB1DD0">
          <w:rPr>
            <w:rStyle w:val="Hyperlink"/>
            <w:noProof/>
          </w:rPr>
          <w:fldChar w:fldCharType="end"/>
        </w:r>
      </w:ins>
    </w:p>
    <w:p w14:paraId="12817D0B" w14:textId="467DEC28" w:rsidR="009737A6" w:rsidRDefault="009737A6">
      <w:pPr>
        <w:pStyle w:val="Abbildungsverzeichnis"/>
        <w:tabs>
          <w:tab w:val="right" w:pos="9060"/>
        </w:tabs>
        <w:rPr>
          <w:ins w:id="4771" w:author="Carsten Hein" w:date="2022-01-03T08:40:00Z"/>
          <w:rFonts w:asciiTheme="minorHAnsi" w:eastAsiaTheme="minorEastAsia" w:hAnsiTheme="minorHAnsi"/>
          <w:noProof/>
          <w:sz w:val="22"/>
          <w:lang w:eastAsia="de-DE"/>
        </w:rPr>
      </w:pPr>
      <w:ins w:id="47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19 Vergleich der Bruchlasten der Scherversuche an Schraubverbindungen; Angabe pro Schraube und pro mm Durchmesser</w:t>
        </w:r>
        <w:r>
          <w:rPr>
            <w:noProof/>
            <w:webHidden/>
          </w:rPr>
          <w:tab/>
        </w:r>
        <w:r>
          <w:rPr>
            <w:noProof/>
            <w:webHidden/>
          </w:rPr>
          <w:fldChar w:fldCharType="begin"/>
        </w:r>
        <w:r>
          <w:rPr>
            <w:noProof/>
            <w:webHidden/>
          </w:rPr>
          <w:instrText xml:space="preserve"> PAGEREF _Toc92091792 \h </w:instrText>
        </w:r>
      </w:ins>
      <w:r>
        <w:rPr>
          <w:noProof/>
          <w:webHidden/>
        </w:rPr>
      </w:r>
      <w:r>
        <w:rPr>
          <w:noProof/>
          <w:webHidden/>
        </w:rPr>
        <w:fldChar w:fldCharType="separate"/>
      </w:r>
      <w:ins w:id="4773" w:author="Carsten Hein" w:date="2022-04-19T11:00:00Z">
        <w:r w:rsidR="00A2726B">
          <w:rPr>
            <w:noProof/>
            <w:webHidden/>
          </w:rPr>
          <w:t>29</w:t>
        </w:r>
      </w:ins>
      <w:ins w:id="4774" w:author="Carsten Hein" w:date="2022-01-03T08:40:00Z">
        <w:r>
          <w:rPr>
            <w:noProof/>
            <w:webHidden/>
          </w:rPr>
          <w:fldChar w:fldCharType="end"/>
        </w:r>
        <w:r w:rsidRPr="00BB1DD0">
          <w:rPr>
            <w:rStyle w:val="Hyperlink"/>
            <w:noProof/>
          </w:rPr>
          <w:fldChar w:fldCharType="end"/>
        </w:r>
      </w:ins>
    </w:p>
    <w:p w14:paraId="0CA6BDE8" w14:textId="1E71B0F7" w:rsidR="009737A6" w:rsidRDefault="009737A6">
      <w:pPr>
        <w:pStyle w:val="Abbildungsverzeichnis"/>
        <w:tabs>
          <w:tab w:val="right" w:pos="9060"/>
        </w:tabs>
        <w:rPr>
          <w:ins w:id="4775" w:author="Carsten Hein" w:date="2022-01-03T08:40:00Z"/>
          <w:rFonts w:asciiTheme="minorHAnsi" w:eastAsiaTheme="minorEastAsia" w:hAnsiTheme="minorHAnsi"/>
          <w:noProof/>
          <w:sz w:val="22"/>
          <w:lang w:eastAsia="de-DE"/>
        </w:rPr>
      </w:pPr>
      <w:ins w:id="477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0 Vergleich der Verschiebungsmoduln aus den Scherversuchen an Schraubverbindungen; Angabe des Verschiebungsmoduls pro Schraube pro mm Einbindelänge im Holz</w:t>
        </w:r>
        <w:r>
          <w:rPr>
            <w:noProof/>
            <w:webHidden/>
          </w:rPr>
          <w:tab/>
        </w:r>
        <w:r>
          <w:rPr>
            <w:noProof/>
            <w:webHidden/>
          </w:rPr>
          <w:fldChar w:fldCharType="begin"/>
        </w:r>
        <w:r>
          <w:rPr>
            <w:noProof/>
            <w:webHidden/>
          </w:rPr>
          <w:instrText xml:space="preserve"> PAGEREF _Toc92091793 \h </w:instrText>
        </w:r>
      </w:ins>
      <w:r>
        <w:rPr>
          <w:noProof/>
          <w:webHidden/>
        </w:rPr>
      </w:r>
      <w:r>
        <w:rPr>
          <w:noProof/>
          <w:webHidden/>
        </w:rPr>
        <w:fldChar w:fldCharType="separate"/>
      </w:r>
      <w:ins w:id="4777" w:author="Carsten Hein" w:date="2022-04-19T11:00:00Z">
        <w:r w:rsidR="00A2726B">
          <w:rPr>
            <w:noProof/>
            <w:webHidden/>
          </w:rPr>
          <w:t>29</w:t>
        </w:r>
      </w:ins>
      <w:ins w:id="4778" w:author="Carsten Hein" w:date="2022-01-03T08:40:00Z">
        <w:r>
          <w:rPr>
            <w:noProof/>
            <w:webHidden/>
          </w:rPr>
          <w:fldChar w:fldCharType="end"/>
        </w:r>
        <w:r w:rsidRPr="00BB1DD0">
          <w:rPr>
            <w:rStyle w:val="Hyperlink"/>
            <w:noProof/>
          </w:rPr>
          <w:fldChar w:fldCharType="end"/>
        </w:r>
      </w:ins>
    </w:p>
    <w:p w14:paraId="73D01584" w14:textId="06B1C933" w:rsidR="009737A6" w:rsidRDefault="009737A6">
      <w:pPr>
        <w:pStyle w:val="Abbildungsverzeichnis"/>
        <w:tabs>
          <w:tab w:val="right" w:pos="9060"/>
        </w:tabs>
        <w:rPr>
          <w:ins w:id="4779" w:author="Carsten Hein" w:date="2022-01-03T08:40:00Z"/>
          <w:rFonts w:asciiTheme="minorHAnsi" w:eastAsiaTheme="minorEastAsia" w:hAnsiTheme="minorHAnsi"/>
          <w:noProof/>
          <w:sz w:val="22"/>
          <w:lang w:eastAsia="de-DE"/>
        </w:rPr>
      </w:pPr>
      <w:ins w:id="47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1 Verschiebung zwischen Holz und Beton durch Herausziehen der Schrauben</w:t>
        </w:r>
        <w:r>
          <w:rPr>
            <w:noProof/>
            <w:webHidden/>
          </w:rPr>
          <w:tab/>
        </w:r>
        <w:r>
          <w:rPr>
            <w:noProof/>
            <w:webHidden/>
          </w:rPr>
          <w:fldChar w:fldCharType="begin"/>
        </w:r>
        <w:r>
          <w:rPr>
            <w:noProof/>
            <w:webHidden/>
          </w:rPr>
          <w:instrText xml:space="preserve"> PAGEREF _Toc92091794 \h </w:instrText>
        </w:r>
      </w:ins>
      <w:r>
        <w:rPr>
          <w:noProof/>
          <w:webHidden/>
        </w:rPr>
      </w:r>
      <w:r>
        <w:rPr>
          <w:noProof/>
          <w:webHidden/>
        </w:rPr>
        <w:fldChar w:fldCharType="separate"/>
      </w:r>
      <w:ins w:id="4781" w:author="Carsten Hein" w:date="2022-04-19T11:00:00Z">
        <w:r w:rsidR="00A2726B">
          <w:rPr>
            <w:noProof/>
            <w:webHidden/>
          </w:rPr>
          <w:t>29</w:t>
        </w:r>
      </w:ins>
      <w:ins w:id="4782" w:author="Carsten Hein" w:date="2022-01-03T08:40:00Z">
        <w:r>
          <w:rPr>
            <w:noProof/>
            <w:webHidden/>
          </w:rPr>
          <w:fldChar w:fldCharType="end"/>
        </w:r>
        <w:r w:rsidRPr="00BB1DD0">
          <w:rPr>
            <w:rStyle w:val="Hyperlink"/>
            <w:noProof/>
          </w:rPr>
          <w:fldChar w:fldCharType="end"/>
        </w:r>
      </w:ins>
    </w:p>
    <w:p w14:paraId="10D6578D" w14:textId="733FE138" w:rsidR="009737A6" w:rsidRDefault="009737A6">
      <w:pPr>
        <w:pStyle w:val="Abbildungsverzeichnis"/>
        <w:tabs>
          <w:tab w:val="right" w:pos="9060"/>
        </w:tabs>
        <w:rPr>
          <w:ins w:id="4783" w:author="Carsten Hein" w:date="2022-01-03T08:40:00Z"/>
          <w:rFonts w:asciiTheme="minorHAnsi" w:eastAsiaTheme="minorEastAsia" w:hAnsiTheme="minorHAnsi"/>
          <w:noProof/>
          <w:sz w:val="22"/>
          <w:lang w:eastAsia="de-DE"/>
        </w:rPr>
      </w:pPr>
      <w:ins w:id="47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2 In der Verbundfuge gerissene Schrauben</w:t>
        </w:r>
        <w:r>
          <w:rPr>
            <w:noProof/>
            <w:webHidden/>
          </w:rPr>
          <w:tab/>
        </w:r>
        <w:r>
          <w:rPr>
            <w:noProof/>
            <w:webHidden/>
          </w:rPr>
          <w:fldChar w:fldCharType="begin"/>
        </w:r>
        <w:r>
          <w:rPr>
            <w:noProof/>
            <w:webHidden/>
          </w:rPr>
          <w:instrText xml:space="preserve"> PAGEREF _Toc92091795 \h </w:instrText>
        </w:r>
      </w:ins>
      <w:r>
        <w:rPr>
          <w:noProof/>
          <w:webHidden/>
        </w:rPr>
      </w:r>
      <w:r>
        <w:rPr>
          <w:noProof/>
          <w:webHidden/>
        </w:rPr>
        <w:fldChar w:fldCharType="separate"/>
      </w:r>
      <w:ins w:id="4785" w:author="Carsten Hein" w:date="2022-04-19T11:00:00Z">
        <w:r w:rsidR="00A2726B">
          <w:rPr>
            <w:noProof/>
            <w:webHidden/>
          </w:rPr>
          <w:t>29</w:t>
        </w:r>
      </w:ins>
      <w:ins w:id="4786" w:author="Carsten Hein" w:date="2022-01-03T08:40:00Z">
        <w:r>
          <w:rPr>
            <w:noProof/>
            <w:webHidden/>
          </w:rPr>
          <w:fldChar w:fldCharType="end"/>
        </w:r>
        <w:r w:rsidRPr="00BB1DD0">
          <w:rPr>
            <w:rStyle w:val="Hyperlink"/>
            <w:noProof/>
          </w:rPr>
          <w:fldChar w:fldCharType="end"/>
        </w:r>
      </w:ins>
    </w:p>
    <w:p w14:paraId="09E97399" w14:textId="217FE694" w:rsidR="009737A6" w:rsidRDefault="009737A6">
      <w:pPr>
        <w:pStyle w:val="Abbildungsverzeichnis"/>
        <w:tabs>
          <w:tab w:val="right" w:pos="9060"/>
        </w:tabs>
        <w:rPr>
          <w:ins w:id="4787" w:author="Carsten Hein" w:date="2022-01-03T08:40:00Z"/>
          <w:rFonts w:asciiTheme="minorHAnsi" w:eastAsiaTheme="minorEastAsia" w:hAnsiTheme="minorHAnsi"/>
          <w:noProof/>
          <w:sz w:val="22"/>
          <w:lang w:eastAsia="de-DE"/>
        </w:rPr>
      </w:pPr>
      <w:ins w:id="47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3 Schnitt durch eine mittels Nassklebung hergestellte Verbundfuge mit rot eingefärbtem Klebstoff (Brunner, Romer, &amp; Schnüriger, 2007)</w:t>
        </w:r>
        <w:r>
          <w:rPr>
            <w:noProof/>
            <w:webHidden/>
          </w:rPr>
          <w:tab/>
        </w:r>
        <w:r>
          <w:rPr>
            <w:noProof/>
            <w:webHidden/>
          </w:rPr>
          <w:fldChar w:fldCharType="begin"/>
        </w:r>
        <w:r>
          <w:rPr>
            <w:noProof/>
            <w:webHidden/>
          </w:rPr>
          <w:instrText xml:space="preserve"> PAGEREF _Toc92091796 \h </w:instrText>
        </w:r>
      </w:ins>
      <w:r>
        <w:rPr>
          <w:noProof/>
          <w:webHidden/>
        </w:rPr>
      </w:r>
      <w:r>
        <w:rPr>
          <w:noProof/>
          <w:webHidden/>
        </w:rPr>
        <w:fldChar w:fldCharType="separate"/>
      </w:r>
      <w:ins w:id="4789" w:author="Carsten Hein" w:date="2022-04-19T11:00:00Z">
        <w:r w:rsidR="00A2726B">
          <w:rPr>
            <w:noProof/>
            <w:webHidden/>
          </w:rPr>
          <w:t>30</w:t>
        </w:r>
      </w:ins>
      <w:ins w:id="4790" w:author="Carsten Hein" w:date="2022-01-03T08:40:00Z">
        <w:r>
          <w:rPr>
            <w:noProof/>
            <w:webHidden/>
          </w:rPr>
          <w:fldChar w:fldCharType="end"/>
        </w:r>
        <w:r w:rsidRPr="00BB1DD0">
          <w:rPr>
            <w:rStyle w:val="Hyperlink"/>
            <w:noProof/>
          </w:rPr>
          <w:fldChar w:fldCharType="end"/>
        </w:r>
      </w:ins>
    </w:p>
    <w:p w14:paraId="5C0470F9" w14:textId="79BA5FAC" w:rsidR="009737A6" w:rsidRDefault="009737A6">
      <w:pPr>
        <w:pStyle w:val="Abbildungsverzeichnis"/>
        <w:tabs>
          <w:tab w:val="right" w:pos="9060"/>
        </w:tabs>
        <w:rPr>
          <w:ins w:id="4791" w:author="Carsten Hein" w:date="2022-01-03T08:40:00Z"/>
          <w:rFonts w:asciiTheme="minorHAnsi" w:eastAsiaTheme="minorEastAsia" w:hAnsiTheme="minorHAnsi"/>
          <w:noProof/>
          <w:sz w:val="22"/>
          <w:lang w:eastAsia="de-DE"/>
        </w:rPr>
      </w:pPr>
      <w:ins w:id="47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4 Schematische Abbildung des Push-Out-Versuchs und des Lastabtrags</w:t>
        </w:r>
        <w:r>
          <w:rPr>
            <w:noProof/>
            <w:webHidden/>
          </w:rPr>
          <w:tab/>
        </w:r>
        <w:r>
          <w:rPr>
            <w:noProof/>
            <w:webHidden/>
          </w:rPr>
          <w:fldChar w:fldCharType="begin"/>
        </w:r>
        <w:r>
          <w:rPr>
            <w:noProof/>
            <w:webHidden/>
          </w:rPr>
          <w:instrText xml:space="preserve"> PAGEREF _Toc92091797 \h </w:instrText>
        </w:r>
      </w:ins>
      <w:r>
        <w:rPr>
          <w:noProof/>
          <w:webHidden/>
        </w:rPr>
      </w:r>
      <w:r>
        <w:rPr>
          <w:noProof/>
          <w:webHidden/>
        </w:rPr>
        <w:fldChar w:fldCharType="separate"/>
      </w:r>
      <w:ins w:id="4793" w:author="Carsten Hein" w:date="2022-04-19T11:00:00Z">
        <w:r w:rsidR="00A2726B">
          <w:rPr>
            <w:noProof/>
            <w:webHidden/>
          </w:rPr>
          <w:t>31</w:t>
        </w:r>
      </w:ins>
      <w:ins w:id="4794" w:author="Carsten Hein" w:date="2022-01-03T08:40:00Z">
        <w:r>
          <w:rPr>
            <w:noProof/>
            <w:webHidden/>
          </w:rPr>
          <w:fldChar w:fldCharType="end"/>
        </w:r>
        <w:r w:rsidRPr="00BB1DD0">
          <w:rPr>
            <w:rStyle w:val="Hyperlink"/>
            <w:noProof/>
          </w:rPr>
          <w:fldChar w:fldCharType="end"/>
        </w:r>
      </w:ins>
    </w:p>
    <w:p w14:paraId="316EE9BC" w14:textId="46A87038" w:rsidR="009737A6" w:rsidRDefault="009737A6">
      <w:pPr>
        <w:pStyle w:val="Abbildungsverzeichnis"/>
        <w:tabs>
          <w:tab w:val="right" w:pos="9060"/>
        </w:tabs>
        <w:rPr>
          <w:ins w:id="4795" w:author="Carsten Hein" w:date="2022-01-03T08:40:00Z"/>
          <w:rFonts w:asciiTheme="minorHAnsi" w:eastAsiaTheme="minorEastAsia" w:hAnsiTheme="minorHAnsi"/>
          <w:noProof/>
          <w:sz w:val="22"/>
          <w:lang w:eastAsia="de-DE"/>
        </w:rPr>
      </w:pPr>
      <w:ins w:id="47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5 Aufbau der Scherversuche nach (Schäfers, 2010)</w:t>
        </w:r>
        <w:r>
          <w:rPr>
            <w:noProof/>
            <w:webHidden/>
          </w:rPr>
          <w:tab/>
        </w:r>
        <w:r>
          <w:rPr>
            <w:noProof/>
            <w:webHidden/>
          </w:rPr>
          <w:fldChar w:fldCharType="begin"/>
        </w:r>
        <w:r>
          <w:rPr>
            <w:noProof/>
            <w:webHidden/>
          </w:rPr>
          <w:instrText xml:space="preserve"> PAGEREF _Toc92091798 \h </w:instrText>
        </w:r>
      </w:ins>
      <w:r>
        <w:rPr>
          <w:noProof/>
          <w:webHidden/>
        </w:rPr>
      </w:r>
      <w:r>
        <w:rPr>
          <w:noProof/>
          <w:webHidden/>
        </w:rPr>
        <w:fldChar w:fldCharType="separate"/>
      </w:r>
      <w:ins w:id="4797" w:author="Carsten Hein" w:date="2022-04-19T11:00:00Z">
        <w:r w:rsidR="00A2726B">
          <w:rPr>
            <w:noProof/>
            <w:webHidden/>
          </w:rPr>
          <w:t>32</w:t>
        </w:r>
      </w:ins>
      <w:ins w:id="4798" w:author="Carsten Hein" w:date="2022-01-03T08:40:00Z">
        <w:r>
          <w:rPr>
            <w:noProof/>
            <w:webHidden/>
          </w:rPr>
          <w:fldChar w:fldCharType="end"/>
        </w:r>
        <w:r w:rsidRPr="00BB1DD0">
          <w:rPr>
            <w:rStyle w:val="Hyperlink"/>
            <w:noProof/>
          </w:rPr>
          <w:fldChar w:fldCharType="end"/>
        </w:r>
      </w:ins>
    </w:p>
    <w:p w14:paraId="07098CA5" w14:textId="7CCA1FEF" w:rsidR="009737A6" w:rsidRDefault="009737A6">
      <w:pPr>
        <w:pStyle w:val="Abbildungsverzeichnis"/>
        <w:tabs>
          <w:tab w:val="right" w:pos="9060"/>
        </w:tabs>
        <w:rPr>
          <w:ins w:id="4799" w:author="Carsten Hein" w:date="2022-01-03T08:40:00Z"/>
          <w:rFonts w:asciiTheme="minorHAnsi" w:eastAsiaTheme="minorEastAsia" w:hAnsiTheme="minorHAnsi"/>
          <w:noProof/>
          <w:sz w:val="22"/>
          <w:lang w:eastAsia="de-DE"/>
        </w:rPr>
      </w:pPr>
      <w:ins w:id="48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79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6 Arbeitsschritte bei der Herstellung einer geklebten Holz-Beton-Verbunddecke in Abhängigkeit der Fertigungsmethode</w:t>
        </w:r>
        <w:r>
          <w:rPr>
            <w:noProof/>
            <w:webHidden/>
          </w:rPr>
          <w:tab/>
        </w:r>
        <w:r>
          <w:rPr>
            <w:noProof/>
            <w:webHidden/>
          </w:rPr>
          <w:fldChar w:fldCharType="begin"/>
        </w:r>
        <w:r>
          <w:rPr>
            <w:noProof/>
            <w:webHidden/>
          </w:rPr>
          <w:instrText xml:space="preserve"> PAGEREF _Toc92091799 \h </w:instrText>
        </w:r>
      </w:ins>
      <w:r>
        <w:rPr>
          <w:noProof/>
          <w:webHidden/>
        </w:rPr>
      </w:r>
      <w:r>
        <w:rPr>
          <w:noProof/>
          <w:webHidden/>
        </w:rPr>
        <w:fldChar w:fldCharType="separate"/>
      </w:r>
      <w:ins w:id="4801" w:author="Carsten Hein" w:date="2022-04-19T11:00:00Z">
        <w:r w:rsidR="00A2726B">
          <w:rPr>
            <w:noProof/>
            <w:webHidden/>
          </w:rPr>
          <w:t>35</w:t>
        </w:r>
      </w:ins>
      <w:ins w:id="4802" w:author="Carsten Hein" w:date="2022-01-03T08:40:00Z">
        <w:r>
          <w:rPr>
            <w:noProof/>
            <w:webHidden/>
          </w:rPr>
          <w:fldChar w:fldCharType="end"/>
        </w:r>
        <w:r w:rsidRPr="00BB1DD0">
          <w:rPr>
            <w:rStyle w:val="Hyperlink"/>
            <w:noProof/>
          </w:rPr>
          <w:fldChar w:fldCharType="end"/>
        </w:r>
      </w:ins>
    </w:p>
    <w:p w14:paraId="14654406" w14:textId="0F14A5EA" w:rsidR="009737A6" w:rsidRDefault="009737A6">
      <w:pPr>
        <w:pStyle w:val="Abbildungsverzeichnis"/>
        <w:tabs>
          <w:tab w:val="right" w:pos="9060"/>
        </w:tabs>
        <w:rPr>
          <w:ins w:id="4803" w:author="Carsten Hein" w:date="2022-01-03T08:40:00Z"/>
          <w:rFonts w:asciiTheme="minorHAnsi" w:eastAsiaTheme="minorEastAsia" w:hAnsiTheme="minorHAnsi"/>
          <w:noProof/>
          <w:sz w:val="22"/>
          <w:lang w:eastAsia="de-DE"/>
        </w:rPr>
      </w:pPr>
      <w:ins w:id="48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7 Abmessungen der Scherprüfkörper (links) sowie Prüfkörper in der Prüfeinrichtung (rechts)</w:t>
        </w:r>
        <w:r>
          <w:rPr>
            <w:noProof/>
            <w:webHidden/>
          </w:rPr>
          <w:tab/>
        </w:r>
        <w:r>
          <w:rPr>
            <w:noProof/>
            <w:webHidden/>
          </w:rPr>
          <w:fldChar w:fldCharType="begin"/>
        </w:r>
        <w:r>
          <w:rPr>
            <w:noProof/>
            <w:webHidden/>
          </w:rPr>
          <w:instrText xml:space="preserve"> PAGEREF _Toc92091800 \h </w:instrText>
        </w:r>
      </w:ins>
      <w:r>
        <w:rPr>
          <w:noProof/>
          <w:webHidden/>
        </w:rPr>
      </w:r>
      <w:r>
        <w:rPr>
          <w:noProof/>
          <w:webHidden/>
        </w:rPr>
        <w:fldChar w:fldCharType="separate"/>
      </w:r>
      <w:ins w:id="4805" w:author="Carsten Hein" w:date="2022-04-19T11:00:00Z">
        <w:r w:rsidR="00A2726B">
          <w:rPr>
            <w:noProof/>
            <w:webHidden/>
          </w:rPr>
          <w:t>41</w:t>
        </w:r>
      </w:ins>
      <w:ins w:id="4806" w:author="Carsten Hein" w:date="2022-01-03T08:40:00Z">
        <w:r>
          <w:rPr>
            <w:noProof/>
            <w:webHidden/>
          </w:rPr>
          <w:fldChar w:fldCharType="end"/>
        </w:r>
        <w:r w:rsidRPr="00BB1DD0">
          <w:rPr>
            <w:rStyle w:val="Hyperlink"/>
            <w:noProof/>
          </w:rPr>
          <w:fldChar w:fldCharType="end"/>
        </w:r>
      </w:ins>
    </w:p>
    <w:p w14:paraId="0BEF68DC" w14:textId="43A09BD2" w:rsidR="009737A6" w:rsidRDefault="009737A6">
      <w:pPr>
        <w:pStyle w:val="Abbildungsverzeichnis"/>
        <w:tabs>
          <w:tab w:val="right" w:pos="9060"/>
        </w:tabs>
        <w:rPr>
          <w:ins w:id="4807" w:author="Carsten Hein" w:date="2022-01-03T08:40:00Z"/>
          <w:rFonts w:asciiTheme="minorHAnsi" w:eastAsiaTheme="minorEastAsia" w:hAnsiTheme="minorHAnsi"/>
          <w:noProof/>
          <w:sz w:val="22"/>
          <w:lang w:eastAsia="de-DE"/>
        </w:rPr>
      </w:pPr>
      <w:ins w:id="4808"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0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8 Auftrag des PU Klebstoffs auf das Holz mit Schaumstoffband gegen Ablaufen des Klebstoffs und als Abstandshalter</w:t>
        </w:r>
        <w:r>
          <w:rPr>
            <w:noProof/>
            <w:webHidden/>
          </w:rPr>
          <w:tab/>
        </w:r>
        <w:r>
          <w:rPr>
            <w:noProof/>
            <w:webHidden/>
          </w:rPr>
          <w:fldChar w:fldCharType="begin"/>
        </w:r>
        <w:r>
          <w:rPr>
            <w:noProof/>
            <w:webHidden/>
          </w:rPr>
          <w:instrText xml:space="preserve"> PAGEREF _Toc92091801 \h </w:instrText>
        </w:r>
      </w:ins>
      <w:r>
        <w:rPr>
          <w:noProof/>
          <w:webHidden/>
        </w:rPr>
      </w:r>
      <w:r>
        <w:rPr>
          <w:noProof/>
          <w:webHidden/>
        </w:rPr>
        <w:fldChar w:fldCharType="separate"/>
      </w:r>
      <w:ins w:id="4809" w:author="Carsten Hein" w:date="2022-04-19T11:00:00Z">
        <w:r w:rsidR="00A2726B">
          <w:rPr>
            <w:noProof/>
            <w:webHidden/>
          </w:rPr>
          <w:t>42</w:t>
        </w:r>
      </w:ins>
      <w:ins w:id="4810" w:author="Carsten Hein" w:date="2022-01-03T08:40:00Z">
        <w:r>
          <w:rPr>
            <w:noProof/>
            <w:webHidden/>
          </w:rPr>
          <w:fldChar w:fldCharType="end"/>
        </w:r>
        <w:r w:rsidRPr="00BB1DD0">
          <w:rPr>
            <w:rStyle w:val="Hyperlink"/>
            <w:noProof/>
          </w:rPr>
          <w:fldChar w:fldCharType="end"/>
        </w:r>
      </w:ins>
    </w:p>
    <w:p w14:paraId="7A9668C1" w14:textId="5F7B79AD" w:rsidR="009737A6" w:rsidRDefault="009737A6">
      <w:pPr>
        <w:pStyle w:val="Abbildungsverzeichnis"/>
        <w:tabs>
          <w:tab w:val="right" w:pos="9060"/>
        </w:tabs>
        <w:rPr>
          <w:ins w:id="4811" w:author="Carsten Hein" w:date="2022-01-03T08:40:00Z"/>
          <w:rFonts w:asciiTheme="minorHAnsi" w:eastAsiaTheme="minorEastAsia" w:hAnsiTheme="minorHAnsi"/>
          <w:noProof/>
          <w:sz w:val="22"/>
          <w:lang w:eastAsia="de-DE"/>
        </w:rPr>
      </w:pPr>
      <w:ins w:id="48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29 Herstellung von Probekörpern für die Scherversuche mit dem Klebstoff Kompono? C1</w:t>
        </w:r>
        <w:r>
          <w:rPr>
            <w:noProof/>
            <w:webHidden/>
          </w:rPr>
          <w:tab/>
        </w:r>
        <w:r>
          <w:rPr>
            <w:noProof/>
            <w:webHidden/>
          </w:rPr>
          <w:fldChar w:fldCharType="begin"/>
        </w:r>
        <w:r>
          <w:rPr>
            <w:noProof/>
            <w:webHidden/>
          </w:rPr>
          <w:instrText xml:space="preserve"> PAGEREF _Toc92091802 \h </w:instrText>
        </w:r>
      </w:ins>
      <w:r>
        <w:rPr>
          <w:noProof/>
          <w:webHidden/>
        </w:rPr>
      </w:r>
      <w:r>
        <w:rPr>
          <w:noProof/>
          <w:webHidden/>
        </w:rPr>
        <w:fldChar w:fldCharType="separate"/>
      </w:r>
      <w:ins w:id="4813" w:author="Carsten Hein" w:date="2022-04-19T11:00:00Z">
        <w:r w:rsidR="00A2726B">
          <w:rPr>
            <w:noProof/>
            <w:webHidden/>
          </w:rPr>
          <w:t>42</w:t>
        </w:r>
      </w:ins>
      <w:ins w:id="4814" w:author="Carsten Hein" w:date="2022-01-03T08:40:00Z">
        <w:r>
          <w:rPr>
            <w:noProof/>
            <w:webHidden/>
          </w:rPr>
          <w:fldChar w:fldCharType="end"/>
        </w:r>
        <w:r w:rsidRPr="00BB1DD0">
          <w:rPr>
            <w:rStyle w:val="Hyperlink"/>
            <w:noProof/>
          </w:rPr>
          <w:fldChar w:fldCharType="end"/>
        </w:r>
      </w:ins>
    </w:p>
    <w:p w14:paraId="773DB416" w14:textId="21FC1432" w:rsidR="009737A6" w:rsidRDefault="009737A6">
      <w:pPr>
        <w:pStyle w:val="Abbildungsverzeichnis"/>
        <w:tabs>
          <w:tab w:val="right" w:pos="9060"/>
        </w:tabs>
        <w:rPr>
          <w:ins w:id="4815" w:author="Carsten Hein" w:date="2022-01-03T08:40:00Z"/>
          <w:rFonts w:asciiTheme="minorHAnsi" w:eastAsiaTheme="minorEastAsia" w:hAnsiTheme="minorHAnsi"/>
          <w:noProof/>
          <w:sz w:val="22"/>
          <w:lang w:eastAsia="de-DE"/>
        </w:rPr>
      </w:pPr>
      <w:ins w:id="48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0 Scherversuchskörper in der Prüfeinrichtung</w:t>
        </w:r>
        <w:r>
          <w:rPr>
            <w:noProof/>
            <w:webHidden/>
          </w:rPr>
          <w:tab/>
        </w:r>
        <w:r>
          <w:rPr>
            <w:noProof/>
            <w:webHidden/>
          </w:rPr>
          <w:fldChar w:fldCharType="begin"/>
        </w:r>
        <w:r>
          <w:rPr>
            <w:noProof/>
            <w:webHidden/>
          </w:rPr>
          <w:instrText xml:space="preserve"> PAGEREF _Toc92091803 \h </w:instrText>
        </w:r>
      </w:ins>
      <w:r>
        <w:rPr>
          <w:noProof/>
          <w:webHidden/>
        </w:rPr>
      </w:r>
      <w:r>
        <w:rPr>
          <w:noProof/>
          <w:webHidden/>
        </w:rPr>
        <w:fldChar w:fldCharType="separate"/>
      </w:r>
      <w:ins w:id="4817" w:author="Carsten Hein" w:date="2022-04-19T11:00:00Z">
        <w:r w:rsidR="00A2726B">
          <w:rPr>
            <w:noProof/>
            <w:webHidden/>
          </w:rPr>
          <w:t>43</w:t>
        </w:r>
      </w:ins>
      <w:ins w:id="4818" w:author="Carsten Hein" w:date="2022-01-03T08:40:00Z">
        <w:r>
          <w:rPr>
            <w:noProof/>
            <w:webHidden/>
          </w:rPr>
          <w:fldChar w:fldCharType="end"/>
        </w:r>
        <w:r w:rsidRPr="00BB1DD0">
          <w:rPr>
            <w:rStyle w:val="Hyperlink"/>
            <w:noProof/>
          </w:rPr>
          <w:fldChar w:fldCharType="end"/>
        </w:r>
      </w:ins>
    </w:p>
    <w:p w14:paraId="1532B97D" w14:textId="2A537981" w:rsidR="009737A6" w:rsidRDefault="009737A6">
      <w:pPr>
        <w:pStyle w:val="Abbildungsverzeichnis"/>
        <w:tabs>
          <w:tab w:val="right" w:pos="9060"/>
        </w:tabs>
        <w:rPr>
          <w:ins w:id="4819" w:author="Carsten Hein" w:date="2022-01-03T08:40:00Z"/>
          <w:rFonts w:asciiTheme="minorHAnsi" w:eastAsiaTheme="minorEastAsia" w:hAnsiTheme="minorHAnsi"/>
          <w:noProof/>
          <w:sz w:val="22"/>
          <w:lang w:eastAsia="de-DE"/>
        </w:rPr>
      </w:pPr>
      <w:ins w:id="482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1 Bruchspannungen der Scherversuche nach Oberflächenbehandlung bzw. Klebtechnik getrennt (FG=geschliffen, FM= Matrizenschalung, FP =  Filmschalung mit Primer, FU= Filmschalung unbehandelt, LU = Luftseite unbehandelt, NK = Nassklebung, S1 = Schalöl, S2 = Schalölemulsion)</w:t>
        </w:r>
        <w:r>
          <w:rPr>
            <w:noProof/>
            <w:webHidden/>
          </w:rPr>
          <w:tab/>
        </w:r>
        <w:r>
          <w:rPr>
            <w:noProof/>
            <w:webHidden/>
          </w:rPr>
          <w:fldChar w:fldCharType="begin"/>
        </w:r>
        <w:r>
          <w:rPr>
            <w:noProof/>
            <w:webHidden/>
          </w:rPr>
          <w:instrText xml:space="preserve"> PAGEREF _Toc92091804 \h </w:instrText>
        </w:r>
      </w:ins>
      <w:r>
        <w:rPr>
          <w:noProof/>
          <w:webHidden/>
        </w:rPr>
      </w:r>
      <w:r>
        <w:rPr>
          <w:noProof/>
          <w:webHidden/>
        </w:rPr>
        <w:fldChar w:fldCharType="separate"/>
      </w:r>
      <w:ins w:id="4821" w:author="Carsten Hein" w:date="2022-04-19T11:00:00Z">
        <w:r w:rsidR="00A2726B">
          <w:rPr>
            <w:noProof/>
            <w:webHidden/>
          </w:rPr>
          <w:t>47</w:t>
        </w:r>
      </w:ins>
      <w:ins w:id="4822" w:author="Carsten Hein" w:date="2022-01-03T08:40:00Z">
        <w:r>
          <w:rPr>
            <w:noProof/>
            <w:webHidden/>
          </w:rPr>
          <w:fldChar w:fldCharType="end"/>
        </w:r>
        <w:r w:rsidRPr="00BB1DD0">
          <w:rPr>
            <w:rStyle w:val="Hyperlink"/>
            <w:noProof/>
          </w:rPr>
          <w:fldChar w:fldCharType="end"/>
        </w:r>
      </w:ins>
    </w:p>
    <w:p w14:paraId="5602AFE0" w14:textId="050EBB77" w:rsidR="009737A6" w:rsidRDefault="009737A6">
      <w:pPr>
        <w:pStyle w:val="Abbildungsverzeichnis"/>
        <w:tabs>
          <w:tab w:val="right" w:pos="9060"/>
        </w:tabs>
        <w:rPr>
          <w:ins w:id="4823" w:author="Carsten Hein" w:date="2022-01-03T08:40:00Z"/>
          <w:rFonts w:asciiTheme="minorHAnsi" w:eastAsiaTheme="minorEastAsia" w:hAnsiTheme="minorHAnsi"/>
          <w:noProof/>
          <w:sz w:val="22"/>
          <w:lang w:eastAsia="de-DE"/>
        </w:rPr>
      </w:pPr>
      <w:ins w:id="48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2 Bruchspannungen der Scherversuche unter Einbeziehung der Bruchbilder</w:t>
        </w:r>
        <w:r>
          <w:rPr>
            <w:noProof/>
            <w:webHidden/>
          </w:rPr>
          <w:tab/>
        </w:r>
        <w:r>
          <w:rPr>
            <w:noProof/>
            <w:webHidden/>
          </w:rPr>
          <w:fldChar w:fldCharType="begin"/>
        </w:r>
        <w:r>
          <w:rPr>
            <w:noProof/>
            <w:webHidden/>
          </w:rPr>
          <w:instrText xml:space="preserve"> PAGEREF _Toc92091805 \h </w:instrText>
        </w:r>
      </w:ins>
      <w:r>
        <w:rPr>
          <w:noProof/>
          <w:webHidden/>
        </w:rPr>
      </w:r>
      <w:r>
        <w:rPr>
          <w:noProof/>
          <w:webHidden/>
        </w:rPr>
        <w:fldChar w:fldCharType="separate"/>
      </w:r>
      <w:ins w:id="4825" w:author="Carsten Hein" w:date="2022-04-19T11:00:00Z">
        <w:r w:rsidR="00A2726B">
          <w:rPr>
            <w:b/>
            <w:bCs/>
            <w:noProof/>
            <w:webHidden/>
            <w:lang w:val="en-US"/>
          </w:rPr>
          <w:t>Error! Bookmark not defined.</w:t>
        </w:r>
      </w:ins>
      <w:ins w:id="4826" w:author="Carsten Hein" w:date="2022-01-03T08:40:00Z">
        <w:r>
          <w:rPr>
            <w:noProof/>
            <w:webHidden/>
          </w:rPr>
          <w:fldChar w:fldCharType="end"/>
        </w:r>
        <w:r w:rsidRPr="00BB1DD0">
          <w:rPr>
            <w:rStyle w:val="Hyperlink"/>
            <w:noProof/>
          </w:rPr>
          <w:fldChar w:fldCharType="end"/>
        </w:r>
      </w:ins>
    </w:p>
    <w:p w14:paraId="4021F872" w14:textId="53F2823F" w:rsidR="009737A6" w:rsidRDefault="009737A6">
      <w:pPr>
        <w:pStyle w:val="Abbildungsverzeichnis"/>
        <w:tabs>
          <w:tab w:val="right" w:pos="9060"/>
        </w:tabs>
        <w:rPr>
          <w:ins w:id="4827" w:author="Carsten Hein" w:date="2022-01-03T08:40:00Z"/>
          <w:rFonts w:asciiTheme="minorHAnsi" w:eastAsiaTheme="minorEastAsia" w:hAnsiTheme="minorHAnsi"/>
          <w:noProof/>
          <w:sz w:val="22"/>
          <w:lang w:eastAsia="de-DE"/>
        </w:rPr>
      </w:pPr>
      <w:ins w:id="48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3 Bruchspannungen der im Holz versagten Probekörper nach Holzchargen</w:t>
        </w:r>
        <w:r>
          <w:rPr>
            <w:noProof/>
            <w:webHidden/>
          </w:rPr>
          <w:tab/>
        </w:r>
        <w:r>
          <w:rPr>
            <w:noProof/>
            <w:webHidden/>
          </w:rPr>
          <w:fldChar w:fldCharType="begin"/>
        </w:r>
        <w:r>
          <w:rPr>
            <w:noProof/>
            <w:webHidden/>
          </w:rPr>
          <w:instrText xml:space="preserve"> PAGEREF _Toc92091806 \h </w:instrText>
        </w:r>
      </w:ins>
      <w:r>
        <w:rPr>
          <w:noProof/>
          <w:webHidden/>
        </w:rPr>
      </w:r>
      <w:r>
        <w:rPr>
          <w:noProof/>
          <w:webHidden/>
        </w:rPr>
        <w:fldChar w:fldCharType="separate"/>
      </w:r>
      <w:ins w:id="4829" w:author="Carsten Hein" w:date="2022-04-19T11:00:00Z">
        <w:r w:rsidR="00A2726B">
          <w:rPr>
            <w:b/>
            <w:bCs/>
            <w:noProof/>
            <w:webHidden/>
            <w:lang w:val="en-US"/>
          </w:rPr>
          <w:t>Error! Bookmark not defined.</w:t>
        </w:r>
      </w:ins>
      <w:ins w:id="4830" w:author="Carsten Hein" w:date="2022-01-03T08:40:00Z">
        <w:r>
          <w:rPr>
            <w:noProof/>
            <w:webHidden/>
          </w:rPr>
          <w:fldChar w:fldCharType="end"/>
        </w:r>
        <w:r w:rsidRPr="00BB1DD0">
          <w:rPr>
            <w:rStyle w:val="Hyperlink"/>
            <w:noProof/>
          </w:rPr>
          <w:fldChar w:fldCharType="end"/>
        </w:r>
      </w:ins>
    </w:p>
    <w:p w14:paraId="7244FF9C" w14:textId="326627D4" w:rsidR="009737A6" w:rsidRDefault="009737A6">
      <w:pPr>
        <w:pStyle w:val="Abbildungsverzeichnis"/>
        <w:tabs>
          <w:tab w:val="right" w:pos="9060"/>
        </w:tabs>
        <w:rPr>
          <w:ins w:id="4831" w:author="Carsten Hein" w:date="2022-01-03T08:40:00Z"/>
          <w:rFonts w:asciiTheme="minorHAnsi" w:eastAsiaTheme="minorEastAsia" w:hAnsiTheme="minorHAnsi"/>
          <w:noProof/>
          <w:sz w:val="22"/>
          <w:lang w:eastAsia="de-DE"/>
        </w:rPr>
      </w:pPr>
      <w:ins w:id="48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4 Typisches Versagensbild bei Holzversagen (SF_t)</w:t>
        </w:r>
        <w:r>
          <w:rPr>
            <w:noProof/>
            <w:webHidden/>
          </w:rPr>
          <w:tab/>
        </w:r>
        <w:r>
          <w:rPr>
            <w:noProof/>
            <w:webHidden/>
          </w:rPr>
          <w:fldChar w:fldCharType="begin"/>
        </w:r>
        <w:r>
          <w:rPr>
            <w:noProof/>
            <w:webHidden/>
          </w:rPr>
          <w:instrText xml:space="preserve"> PAGEREF _Toc92091807 \h </w:instrText>
        </w:r>
      </w:ins>
      <w:r>
        <w:rPr>
          <w:noProof/>
          <w:webHidden/>
        </w:rPr>
      </w:r>
      <w:r>
        <w:rPr>
          <w:noProof/>
          <w:webHidden/>
        </w:rPr>
        <w:fldChar w:fldCharType="separate"/>
      </w:r>
      <w:ins w:id="4833" w:author="Carsten Hein" w:date="2022-04-19T11:00:00Z">
        <w:r w:rsidR="00A2726B">
          <w:rPr>
            <w:noProof/>
            <w:webHidden/>
          </w:rPr>
          <w:t>46</w:t>
        </w:r>
      </w:ins>
      <w:ins w:id="4834" w:author="Carsten Hein" w:date="2022-01-03T08:40:00Z">
        <w:r>
          <w:rPr>
            <w:noProof/>
            <w:webHidden/>
          </w:rPr>
          <w:fldChar w:fldCharType="end"/>
        </w:r>
        <w:r w:rsidRPr="00BB1DD0">
          <w:rPr>
            <w:rStyle w:val="Hyperlink"/>
            <w:noProof/>
          </w:rPr>
          <w:fldChar w:fldCharType="end"/>
        </w:r>
      </w:ins>
    </w:p>
    <w:p w14:paraId="5C0EE77A" w14:textId="309FDF2E" w:rsidR="009737A6" w:rsidRDefault="009737A6">
      <w:pPr>
        <w:pStyle w:val="Abbildungsverzeichnis"/>
        <w:tabs>
          <w:tab w:val="right" w:pos="9060"/>
        </w:tabs>
        <w:rPr>
          <w:ins w:id="4835" w:author="Carsten Hein" w:date="2022-01-03T08:40:00Z"/>
          <w:rFonts w:asciiTheme="minorHAnsi" w:eastAsiaTheme="minorEastAsia" w:hAnsiTheme="minorHAnsi"/>
          <w:noProof/>
          <w:sz w:val="22"/>
          <w:lang w:eastAsia="de-DE"/>
        </w:rPr>
      </w:pPr>
      <w:ins w:id="48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5 Gemischtes Versagen mit Anteilen von Holz- und Beton- sowie Adhäsionsversagen (M1)</w:t>
        </w:r>
        <w:r>
          <w:rPr>
            <w:noProof/>
            <w:webHidden/>
          </w:rPr>
          <w:tab/>
        </w:r>
        <w:r>
          <w:rPr>
            <w:noProof/>
            <w:webHidden/>
          </w:rPr>
          <w:fldChar w:fldCharType="begin"/>
        </w:r>
        <w:r>
          <w:rPr>
            <w:noProof/>
            <w:webHidden/>
          </w:rPr>
          <w:instrText xml:space="preserve"> PAGEREF _Toc92091808 \h </w:instrText>
        </w:r>
      </w:ins>
      <w:r>
        <w:rPr>
          <w:noProof/>
          <w:webHidden/>
        </w:rPr>
      </w:r>
      <w:r>
        <w:rPr>
          <w:noProof/>
          <w:webHidden/>
        </w:rPr>
        <w:fldChar w:fldCharType="separate"/>
      </w:r>
      <w:ins w:id="4837" w:author="Carsten Hein" w:date="2022-04-19T11:00:00Z">
        <w:r w:rsidR="00A2726B">
          <w:rPr>
            <w:noProof/>
            <w:webHidden/>
          </w:rPr>
          <w:t>46</w:t>
        </w:r>
      </w:ins>
      <w:ins w:id="4838" w:author="Carsten Hein" w:date="2022-01-03T08:40:00Z">
        <w:r>
          <w:rPr>
            <w:noProof/>
            <w:webHidden/>
          </w:rPr>
          <w:fldChar w:fldCharType="end"/>
        </w:r>
        <w:r w:rsidRPr="00BB1DD0">
          <w:rPr>
            <w:rStyle w:val="Hyperlink"/>
            <w:noProof/>
          </w:rPr>
          <w:fldChar w:fldCharType="end"/>
        </w:r>
      </w:ins>
    </w:p>
    <w:p w14:paraId="42D30B10" w14:textId="729D3312" w:rsidR="009737A6" w:rsidRDefault="009737A6">
      <w:pPr>
        <w:pStyle w:val="Abbildungsverzeichnis"/>
        <w:tabs>
          <w:tab w:val="right" w:pos="9060"/>
        </w:tabs>
        <w:rPr>
          <w:ins w:id="4839" w:author="Carsten Hein" w:date="2022-01-03T08:40:00Z"/>
          <w:rFonts w:asciiTheme="minorHAnsi" w:eastAsiaTheme="minorEastAsia" w:hAnsiTheme="minorHAnsi"/>
          <w:noProof/>
          <w:sz w:val="22"/>
          <w:lang w:eastAsia="de-DE"/>
        </w:rPr>
      </w:pPr>
      <w:ins w:id="48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0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6 Typisches Versagensbild bei vorwiegendem Betonversagen (SF_c)</w:t>
        </w:r>
        <w:r>
          <w:rPr>
            <w:noProof/>
            <w:webHidden/>
          </w:rPr>
          <w:tab/>
        </w:r>
        <w:r>
          <w:rPr>
            <w:noProof/>
            <w:webHidden/>
          </w:rPr>
          <w:fldChar w:fldCharType="begin"/>
        </w:r>
        <w:r>
          <w:rPr>
            <w:noProof/>
            <w:webHidden/>
          </w:rPr>
          <w:instrText xml:space="preserve"> PAGEREF _Toc92091809 \h </w:instrText>
        </w:r>
      </w:ins>
      <w:r>
        <w:rPr>
          <w:noProof/>
          <w:webHidden/>
        </w:rPr>
      </w:r>
      <w:r>
        <w:rPr>
          <w:noProof/>
          <w:webHidden/>
        </w:rPr>
        <w:fldChar w:fldCharType="separate"/>
      </w:r>
      <w:ins w:id="4841" w:author="Carsten Hein" w:date="2022-04-19T11:00:00Z">
        <w:r w:rsidR="00A2726B">
          <w:rPr>
            <w:noProof/>
            <w:webHidden/>
          </w:rPr>
          <w:t>46</w:t>
        </w:r>
      </w:ins>
      <w:ins w:id="4842" w:author="Carsten Hein" w:date="2022-01-03T08:40:00Z">
        <w:r>
          <w:rPr>
            <w:noProof/>
            <w:webHidden/>
          </w:rPr>
          <w:fldChar w:fldCharType="end"/>
        </w:r>
        <w:r w:rsidRPr="00BB1DD0">
          <w:rPr>
            <w:rStyle w:val="Hyperlink"/>
            <w:noProof/>
          </w:rPr>
          <w:fldChar w:fldCharType="end"/>
        </w:r>
      </w:ins>
    </w:p>
    <w:p w14:paraId="355C3330" w14:textId="58CE02A9" w:rsidR="009737A6" w:rsidRDefault="009737A6">
      <w:pPr>
        <w:pStyle w:val="Abbildungsverzeichnis"/>
        <w:tabs>
          <w:tab w:val="right" w:pos="9060"/>
        </w:tabs>
        <w:rPr>
          <w:ins w:id="4843" w:author="Carsten Hein" w:date="2022-01-03T08:40:00Z"/>
          <w:rFonts w:asciiTheme="minorHAnsi" w:eastAsiaTheme="minorEastAsia" w:hAnsiTheme="minorHAnsi"/>
          <w:noProof/>
          <w:sz w:val="22"/>
          <w:lang w:eastAsia="de-DE"/>
        </w:rPr>
      </w:pPr>
      <w:ins w:id="48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7 Typisches Versagensbild bei vorwiegendem Adhäsionsversagen (M2)</w:t>
        </w:r>
        <w:r>
          <w:rPr>
            <w:noProof/>
            <w:webHidden/>
          </w:rPr>
          <w:tab/>
        </w:r>
        <w:r>
          <w:rPr>
            <w:noProof/>
            <w:webHidden/>
          </w:rPr>
          <w:fldChar w:fldCharType="begin"/>
        </w:r>
        <w:r>
          <w:rPr>
            <w:noProof/>
            <w:webHidden/>
          </w:rPr>
          <w:instrText xml:space="preserve"> PAGEREF _Toc92091810 \h </w:instrText>
        </w:r>
      </w:ins>
      <w:r>
        <w:rPr>
          <w:noProof/>
          <w:webHidden/>
        </w:rPr>
      </w:r>
      <w:r>
        <w:rPr>
          <w:noProof/>
          <w:webHidden/>
        </w:rPr>
        <w:fldChar w:fldCharType="separate"/>
      </w:r>
      <w:ins w:id="4845" w:author="Carsten Hein" w:date="2022-04-19T11:00:00Z">
        <w:r w:rsidR="00A2726B">
          <w:rPr>
            <w:noProof/>
            <w:webHidden/>
          </w:rPr>
          <w:t>46</w:t>
        </w:r>
      </w:ins>
      <w:ins w:id="4846" w:author="Carsten Hein" w:date="2022-01-03T08:40:00Z">
        <w:r>
          <w:rPr>
            <w:noProof/>
            <w:webHidden/>
          </w:rPr>
          <w:fldChar w:fldCharType="end"/>
        </w:r>
        <w:r w:rsidRPr="00BB1DD0">
          <w:rPr>
            <w:rStyle w:val="Hyperlink"/>
            <w:noProof/>
          </w:rPr>
          <w:fldChar w:fldCharType="end"/>
        </w:r>
      </w:ins>
    </w:p>
    <w:p w14:paraId="2D249221" w14:textId="75A46EE2" w:rsidR="009737A6" w:rsidRDefault="009737A6">
      <w:pPr>
        <w:pStyle w:val="Abbildungsverzeichnis"/>
        <w:tabs>
          <w:tab w:val="right" w:pos="9060"/>
        </w:tabs>
        <w:rPr>
          <w:ins w:id="4847" w:author="Carsten Hein" w:date="2022-01-03T08:40:00Z"/>
          <w:rFonts w:asciiTheme="minorHAnsi" w:eastAsiaTheme="minorEastAsia" w:hAnsiTheme="minorHAnsi"/>
          <w:noProof/>
          <w:sz w:val="22"/>
          <w:lang w:eastAsia="de-DE"/>
        </w:rPr>
      </w:pPr>
      <w:ins w:id="48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8 Ausblühungen an der Grenzschicht der zwischen Klebstoff C3 und Beton bei der Nassklebung</w:t>
        </w:r>
        <w:r>
          <w:rPr>
            <w:noProof/>
            <w:webHidden/>
          </w:rPr>
          <w:tab/>
        </w:r>
        <w:r>
          <w:rPr>
            <w:noProof/>
            <w:webHidden/>
          </w:rPr>
          <w:fldChar w:fldCharType="begin"/>
        </w:r>
        <w:r>
          <w:rPr>
            <w:noProof/>
            <w:webHidden/>
          </w:rPr>
          <w:instrText xml:space="preserve"> PAGEREF _Toc92091811 \h </w:instrText>
        </w:r>
      </w:ins>
      <w:r>
        <w:rPr>
          <w:noProof/>
          <w:webHidden/>
        </w:rPr>
      </w:r>
      <w:r>
        <w:rPr>
          <w:noProof/>
          <w:webHidden/>
        </w:rPr>
        <w:fldChar w:fldCharType="separate"/>
      </w:r>
      <w:ins w:id="4849" w:author="Carsten Hein" w:date="2022-04-19T11:00:00Z">
        <w:r w:rsidR="00A2726B">
          <w:rPr>
            <w:noProof/>
            <w:webHidden/>
          </w:rPr>
          <w:t>47</w:t>
        </w:r>
      </w:ins>
      <w:ins w:id="4850" w:author="Carsten Hein" w:date="2022-01-03T08:40:00Z">
        <w:r>
          <w:rPr>
            <w:noProof/>
            <w:webHidden/>
          </w:rPr>
          <w:fldChar w:fldCharType="end"/>
        </w:r>
        <w:r w:rsidRPr="00BB1DD0">
          <w:rPr>
            <w:rStyle w:val="Hyperlink"/>
            <w:noProof/>
          </w:rPr>
          <w:fldChar w:fldCharType="end"/>
        </w:r>
      </w:ins>
    </w:p>
    <w:p w14:paraId="6F06BFB9" w14:textId="442D140D" w:rsidR="009737A6" w:rsidRDefault="009737A6">
      <w:pPr>
        <w:pStyle w:val="Abbildungsverzeichnis"/>
        <w:tabs>
          <w:tab w:val="right" w:pos="9060"/>
        </w:tabs>
        <w:rPr>
          <w:ins w:id="4851" w:author="Carsten Hein" w:date="2022-01-03T08:40:00Z"/>
          <w:rFonts w:asciiTheme="minorHAnsi" w:eastAsiaTheme="minorEastAsia" w:hAnsiTheme="minorHAnsi"/>
          <w:noProof/>
          <w:sz w:val="22"/>
          <w:lang w:eastAsia="de-DE"/>
        </w:rPr>
      </w:pPr>
      <w:ins w:id="485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39 Nassklebung von Klebstoff E3 ohne Ausblühungen</w:t>
        </w:r>
        <w:r>
          <w:rPr>
            <w:noProof/>
            <w:webHidden/>
          </w:rPr>
          <w:tab/>
        </w:r>
        <w:r>
          <w:rPr>
            <w:noProof/>
            <w:webHidden/>
          </w:rPr>
          <w:fldChar w:fldCharType="begin"/>
        </w:r>
        <w:r>
          <w:rPr>
            <w:noProof/>
            <w:webHidden/>
          </w:rPr>
          <w:instrText xml:space="preserve"> PAGEREF _Toc92091812 \h </w:instrText>
        </w:r>
      </w:ins>
      <w:r>
        <w:rPr>
          <w:noProof/>
          <w:webHidden/>
        </w:rPr>
      </w:r>
      <w:r>
        <w:rPr>
          <w:noProof/>
          <w:webHidden/>
        </w:rPr>
        <w:fldChar w:fldCharType="separate"/>
      </w:r>
      <w:ins w:id="4853" w:author="Carsten Hein" w:date="2022-04-19T11:00:00Z">
        <w:r w:rsidR="00A2726B">
          <w:rPr>
            <w:noProof/>
            <w:webHidden/>
          </w:rPr>
          <w:t>47</w:t>
        </w:r>
      </w:ins>
      <w:ins w:id="4854" w:author="Carsten Hein" w:date="2022-01-03T08:40:00Z">
        <w:r>
          <w:rPr>
            <w:noProof/>
            <w:webHidden/>
          </w:rPr>
          <w:fldChar w:fldCharType="end"/>
        </w:r>
        <w:r w:rsidRPr="00BB1DD0">
          <w:rPr>
            <w:rStyle w:val="Hyperlink"/>
            <w:noProof/>
          </w:rPr>
          <w:fldChar w:fldCharType="end"/>
        </w:r>
      </w:ins>
    </w:p>
    <w:p w14:paraId="70F5FDD6" w14:textId="5BA2E51D" w:rsidR="009737A6" w:rsidRDefault="009737A6">
      <w:pPr>
        <w:pStyle w:val="Abbildungsverzeichnis"/>
        <w:tabs>
          <w:tab w:val="right" w:pos="9060"/>
        </w:tabs>
        <w:rPr>
          <w:ins w:id="4855" w:author="Carsten Hein" w:date="2022-01-03T08:40:00Z"/>
          <w:rFonts w:asciiTheme="minorHAnsi" w:eastAsiaTheme="minorEastAsia" w:hAnsiTheme="minorHAnsi"/>
          <w:noProof/>
          <w:sz w:val="22"/>
          <w:lang w:eastAsia="de-DE"/>
        </w:rPr>
      </w:pPr>
      <w:ins w:id="48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0 Aufbau der Schub-Biege-Versuche sowie Übersicht über die Messstellen</w:t>
        </w:r>
        <w:r>
          <w:rPr>
            <w:noProof/>
            <w:webHidden/>
          </w:rPr>
          <w:tab/>
        </w:r>
        <w:r>
          <w:rPr>
            <w:noProof/>
            <w:webHidden/>
          </w:rPr>
          <w:fldChar w:fldCharType="begin"/>
        </w:r>
        <w:r>
          <w:rPr>
            <w:noProof/>
            <w:webHidden/>
          </w:rPr>
          <w:instrText xml:space="preserve"> PAGEREF _Toc92091813 \h </w:instrText>
        </w:r>
      </w:ins>
      <w:r>
        <w:rPr>
          <w:noProof/>
          <w:webHidden/>
        </w:rPr>
      </w:r>
      <w:r>
        <w:rPr>
          <w:noProof/>
          <w:webHidden/>
        </w:rPr>
        <w:fldChar w:fldCharType="separate"/>
      </w:r>
      <w:ins w:id="4857" w:author="Carsten Hein" w:date="2022-04-19T11:00:00Z">
        <w:r w:rsidR="00A2726B">
          <w:rPr>
            <w:noProof/>
            <w:webHidden/>
          </w:rPr>
          <w:t>49</w:t>
        </w:r>
      </w:ins>
      <w:ins w:id="4858" w:author="Carsten Hein" w:date="2022-01-03T08:40:00Z">
        <w:r>
          <w:rPr>
            <w:noProof/>
            <w:webHidden/>
          </w:rPr>
          <w:fldChar w:fldCharType="end"/>
        </w:r>
        <w:r w:rsidRPr="00BB1DD0">
          <w:rPr>
            <w:rStyle w:val="Hyperlink"/>
            <w:noProof/>
          </w:rPr>
          <w:fldChar w:fldCharType="end"/>
        </w:r>
      </w:ins>
    </w:p>
    <w:p w14:paraId="2817EEA8" w14:textId="11F066B1" w:rsidR="009737A6" w:rsidRDefault="009737A6">
      <w:pPr>
        <w:pStyle w:val="Abbildungsverzeichnis"/>
        <w:tabs>
          <w:tab w:val="right" w:pos="9060"/>
        </w:tabs>
        <w:rPr>
          <w:ins w:id="4859" w:author="Carsten Hein" w:date="2022-01-03T08:40:00Z"/>
          <w:rFonts w:asciiTheme="minorHAnsi" w:eastAsiaTheme="minorEastAsia" w:hAnsiTheme="minorHAnsi"/>
          <w:noProof/>
          <w:sz w:val="22"/>
          <w:lang w:eastAsia="de-DE"/>
        </w:rPr>
      </w:pPr>
      <w:ins w:id="48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1 Mit Klebstoff bestrichener Holzbalken vor Auflegen des Betonfertigteils (hier Prüfserie SBB-TK-E3-FG)</w:t>
        </w:r>
        <w:r>
          <w:rPr>
            <w:noProof/>
            <w:webHidden/>
          </w:rPr>
          <w:tab/>
        </w:r>
        <w:r>
          <w:rPr>
            <w:noProof/>
            <w:webHidden/>
          </w:rPr>
          <w:fldChar w:fldCharType="begin"/>
        </w:r>
        <w:r>
          <w:rPr>
            <w:noProof/>
            <w:webHidden/>
          </w:rPr>
          <w:instrText xml:space="preserve"> PAGEREF _Toc92091814 \h </w:instrText>
        </w:r>
      </w:ins>
      <w:r>
        <w:rPr>
          <w:noProof/>
          <w:webHidden/>
        </w:rPr>
      </w:r>
      <w:r>
        <w:rPr>
          <w:noProof/>
          <w:webHidden/>
        </w:rPr>
        <w:fldChar w:fldCharType="separate"/>
      </w:r>
      <w:ins w:id="4861" w:author="Carsten Hein" w:date="2022-04-19T11:00:00Z">
        <w:r w:rsidR="00A2726B">
          <w:rPr>
            <w:noProof/>
            <w:webHidden/>
          </w:rPr>
          <w:t>50</w:t>
        </w:r>
      </w:ins>
      <w:ins w:id="4862" w:author="Carsten Hein" w:date="2022-01-03T08:40:00Z">
        <w:r>
          <w:rPr>
            <w:noProof/>
            <w:webHidden/>
          </w:rPr>
          <w:fldChar w:fldCharType="end"/>
        </w:r>
        <w:r w:rsidRPr="00BB1DD0">
          <w:rPr>
            <w:rStyle w:val="Hyperlink"/>
            <w:noProof/>
          </w:rPr>
          <w:fldChar w:fldCharType="end"/>
        </w:r>
      </w:ins>
    </w:p>
    <w:p w14:paraId="392B7CDF" w14:textId="78137643" w:rsidR="009737A6" w:rsidRDefault="009737A6">
      <w:pPr>
        <w:pStyle w:val="Abbildungsverzeichnis"/>
        <w:tabs>
          <w:tab w:val="right" w:pos="9060"/>
        </w:tabs>
        <w:rPr>
          <w:ins w:id="4863" w:author="Carsten Hein" w:date="2022-01-03T08:40:00Z"/>
          <w:rFonts w:asciiTheme="minorHAnsi" w:eastAsiaTheme="minorEastAsia" w:hAnsiTheme="minorHAnsi"/>
          <w:noProof/>
          <w:sz w:val="22"/>
          <w:lang w:eastAsia="de-DE"/>
        </w:rPr>
      </w:pPr>
      <w:ins w:id="48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2 Betonagevorgang bei der Nassklebung (hier SBB-NK-E3)</w:t>
        </w:r>
        <w:r>
          <w:rPr>
            <w:noProof/>
            <w:webHidden/>
          </w:rPr>
          <w:tab/>
        </w:r>
        <w:r>
          <w:rPr>
            <w:noProof/>
            <w:webHidden/>
          </w:rPr>
          <w:fldChar w:fldCharType="begin"/>
        </w:r>
        <w:r>
          <w:rPr>
            <w:noProof/>
            <w:webHidden/>
          </w:rPr>
          <w:instrText xml:space="preserve"> PAGEREF _Toc92091815 \h </w:instrText>
        </w:r>
      </w:ins>
      <w:r>
        <w:rPr>
          <w:noProof/>
          <w:webHidden/>
        </w:rPr>
      </w:r>
      <w:r>
        <w:rPr>
          <w:noProof/>
          <w:webHidden/>
        </w:rPr>
        <w:fldChar w:fldCharType="separate"/>
      </w:r>
      <w:ins w:id="4865" w:author="Carsten Hein" w:date="2022-04-19T11:00:00Z">
        <w:r w:rsidR="00A2726B">
          <w:rPr>
            <w:noProof/>
            <w:webHidden/>
          </w:rPr>
          <w:t>50</w:t>
        </w:r>
      </w:ins>
      <w:ins w:id="4866" w:author="Carsten Hein" w:date="2022-01-03T08:40:00Z">
        <w:r>
          <w:rPr>
            <w:noProof/>
            <w:webHidden/>
          </w:rPr>
          <w:fldChar w:fldCharType="end"/>
        </w:r>
        <w:r w:rsidRPr="00BB1DD0">
          <w:rPr>
            <w:rStyle w:val="Hyperlink"/>
            <w:noProof/>
          </w:rPr>
          <w:fldChar w:fldCharType="end"/>
        </w:r>
      </w:ins>
    </w:p>
    <w:p w14:paraId="546248AF" w14:textId="0A56F138" w:rsidR="009737A6" w:rsidRDefault="009737A6">
      <w:pPr>
        <w:pStyle w:val="Abbildungsverzeichnis"/>
        <w:tabs>
          <w:tab w:val="right" w:pos="9060"/>
        </w:tabs>
        <w:rPr>
          <w:ins w:id="4867" w:author="Carsten Hein" w:date="2022-01-03T08:40:00Z"/>
          <w:rFonts w:asciiTheme="minorHAnsi" w:eastAsiaTheme="minorEastAsia" w:hAnsiTheme="minorHAnsi"/>
          <w:noProof/>
          <w:sz w:val="22"/>
          <w:lang w:eastAsia="de-DE"/>
        </w:rPr>
      </w:pPr>
      <w:ins w:id="48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3 Belastungsschema der Schub-Biege-Balken</w:t>
        </w:r>
        <w:r>
          <w:rPr>
            <w:noProof/>
            <w:webHidden/>
          </w:rPr>
          <w:tab/>
        </w:r>
        <w:r>
          <w:rPr>
            <w:noProof/>
            <w:webHidden/>
          </w:rPr>
          <w:fldChar w:fldCharType="begin"/>
        </w:r>
        <w:r>
          <w:rPr>
            <w:noProof/>
            <w:webHidden/>
          </w:rPr>
          <w:instrText xml:space="preserve"> PAGEREF _Toc92091816 \h </w:instrText>
        </w:r>
      </w:ins>
      <w:r>
        <w:rPr>
          <w:noProof/>
          <w:webHidden/>
        </w:rPr>
      </w:r>
      <w:r>
        <w:rPr>
          <w:noProof/>
          <w:webHidden/>
        </w:rPr>
        <w:fldChar w:fldCharType="separate"/>
      </w:r>
      <w:ins w:id="4869" w:author="Carsten Hein" w:date="2022-04-19T11:00:00Z">
        <w:r w:rsidR="00A2726B">
          <w:rPr>
            <w:noProof/>
            <w:webHidden/>
          </w:rPr>
          <w:t>51</w:t>
        </w:r>
      </w:ins>
      <w:ins w:id="4870" w:author="Carsten Hein" w:date="2022-01-03T08:40:00Z">
        <w:r>
          <w:rPr>
            <w:noProof/>
            <w:webHidden/>
          </w:rPr>
          <w:fldChar w:fldCharType="end"/>
        </w:r>
        <w:r w:rsidRPr="00BB1DD0">
          <w:rPr>
            <w:rStyle w:val="Hyperlink"/>
            <w:noProof/>
          </w:rPr>
          <w:fldChar w:fldCharType="end"/>
        </w:r>
      </w:ins>
    </w:p>
    <w:p w14:paraId="598B3AF6" w14:textId="3102775E" w:rsidR="009737A6" w:rsidRDefault="009737A6">
      <w:pPr>
        <w:pStyle w:val="Abbildungsverzeichnis"/>
        <w:tabs>
          <w:tab w:val="right" w:pos="9060"/>
        </w:tabs>
        <w:rPr>
          <w:ins w:id="4871" w:author="Carsten Hein" w:date="2022-01-03T08:40:00Z"/>
          <w:rFonts w:asciiTheme="minorHAnsi" w:eastAsiaTheme="minorEastAsia" w:hAnsiTheme="minorHAnsi"/>
          <w:noProof/>
          <w:sz w:val="22"/>
          <w:lang w:eastAsia="de-DE"/>
        </w:rPr>
      </w:pPr>
      <w:ins w:id="48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4 Schub-Biege-Balken in der Prüfeinrichtung</w:t>
        </w:r>
        <w:r>
          <w:rPr>
            <w:noProof/>
            <w:webHidden/>
          </w:rPr>
          <w:tab/>
        </w:r>
        <w:r>
          <w:rPr>
            <w:noProof/>
            <w:webHidden/>
          </w:rPr>
          <w:fldChar w:fldCharType="begin"/>
        </w:r>
        <w:r>
          <w:rPr>
            <w:noProof/>
            <w:webHidden/>
          </w:rPr>
          <w:instrText xml:space="preserve"> PAGEREF _Toc92091817 \h </w:instrText>
        </w:r>
      </w:ins>
      <w:r>
        <w:rPr>
          <w:noProof/>
          <w:webHidden/>
        </w:rPr>
      </w:r>
      <w:r>
        <w:rPr>
          <w:noProof/>
          <w:webHidden/>
        </w:rPr>
        <w:fldChar w:fldCharType="separate"/>
      </w:r>
      <w:ins w:id="4873" w:author="Carsten Hein" w:date="2022-04-19T11:00:00Z">
        <w:r w:rsidR="00A2726B">
          <w:rPr>
            <w:noProof/>
            <w:webHidden/>
          </w:rPr>
          <w:t>51</w:t>
        </w:r>
      </w:ins>
      <w:ins w:id="4874" w:author="Carsten Hein" w:date="2022-01-03T08:40:00Z">
        <w:r>
          <w:rPr>
            <w:noProof/>
            <w:webHidden/>
          </w:rPr>
          <w:fldChar w:fldCharType="end"/>
        </w:r>
        <w:r w:rsidRPr="00BB1DD0">
          <w:rPr>
            <w:rStyle w:val="Hyperlink"/>
            <w:noProof/>
          </w:rPr>
          <w:fldChar w:fldCharType="end"/>
        </w:r>
      </w:ins>
    </w:p>
    <w:p w14:paraId="4D61E3F5" w14:textId="066E7E0C" w:rsidR="009737A6" w:rsidRDefault="009737A6">
      <w:pPr>
        <w:pStyle w:val="Abbildungsverzeichnis"/>
        <w:tabs>
          <w:tab w:val="right" w:pos="9060"/>
        </w:tabs>
        <w:rPr>
          <w:ins w:id="4875" w:author="Carsten Hein" w:date="2022-01-03T08:40:00Z"/>
          <w:rFonts w:asciiTheme="minorHAnsi" w:eastAsiaTheme="minorEastAsia" w:hAnsiTheme="minorHAnsi"/>
          <w:noProof/>
          <w:sz w:val="22"/>
          <w:lang w:eastAsia="de-DE"/>
        </w:rPr>
      </w:pPr>
      <w:ins w:id="487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5 Platzhalter 1</w:t>
        </w:r>
        <w:r>
          <w:rPr>
            <w:noProof/>
            <w:webHidden/>
          </w:rPr>
          <w:tab/>
        </w:r>
        <w:r>
          <w:rPr>
            <w:noProof/>
            <w:webHidden/>
          </w:rPr>
          <w:fldChar w:fldCharType="begin"/>
        </w:r>
        <w:r>
          <w:rPr>
            <w:noProof/>
            <w:webHidden/>
          </w:rPr>
          <w:instrText xml:space="preserve"> PAGEREF _Toc92091818 \h </w:instrText>
        </w:r>
      </w:ins>
      <w:r>
        <w:rPr>
          <w:noProof/>
          <w:webHidden/>
        </w:rPr>
      </w:r>
      <w:r>
        <w:rPr>
          <w:noProof/>
          <w:webHidden/>
        </w:rPr>
        <w:fldChar w:fldCharType="separate"/>
      </w:r>
      <w:ins w:id="4877" w:author="Carsten Hein" w:date="2022-04-19T11:00:00Z">
        <w:r w:rsidR="00A2726B">
          <w:rPr>
            <w:noProof/>
            <w:webHidden/>
          </w:rPr>
          <w:t>53</w:t>
        </w:r>
      </w:ins>
      <w:ins w:id="4878" w:author="Carsten Hein" w:date="2022-01-03T08:40:00Z">
        <w:r>
          <w:rPr>
            <w:noProof/>
            <w:webHidden/>
          </w:rPr>
          <w:fldChar w:fldCharType="end"/>
        </w:r>
        <w:r w:rsidRPr="00BB1DD0">
          <w:rPr>
            <w:rStyle w:val="Hyperlink"/>
            <w:noProof/>
          </w:rPr>
          <w:fldChar w:fldCharType="end"/>
        </w:r>
      </w:ins>
    </w:p>
    <w:p w14:paraId="3F72F9C2" w14:textId="37CA17A6" w:rsidR="009737A6" w:rsidRDefault="009737A6">
      <w:pPr>
        <w:pStyle w:val="Abbildungsverzeichnis"/>
        <w:tabs>
          <w:tab w:val="right" w:pos="9060"/>
        </w:tabs>
        <w:rPr>
          <w:ins w:id="4879" w:author="Carsten Hein" w:date="2022-01-03T08:40:00Z"/>
          <w:rFonts w:asciiTheme="minorHAnsi" w:eastAsiaTheme="minorEastAsia" w:hAnsiTheme="minorHAnsi"/>
          <w:noProof/>
          <w:sz w:val="22"/>
          <w:lang w:eastAsia="de-DE"/>
        </w:rPr>
      </w:pPr>
      <w:ins w:id="48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1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6 Platzhalter2</w:t>
        </w:r>
        <w:r>
          <w:rPr>
            <w:noProof/>
            <w:webHidden/>
          </w:rPr>
          <w:tab/>
        </w:r>
        <w:r>
          <w:rPr>
            <w:noProof/>
            <w:webHidden/>
          </w:rPr>
          <w:fldChar w:fldCharType="begin"/>
        </w:r>
        <w:r>
          <w:rPr>
            <w:noProof/>
            <w:webHidden/>
          </w:rPr>
          <w:instrText xml:space="preserve"> PAGEREF _Toc92091819 \h </w:instrText>
        </w:r>
      </w:ins>
      <w:r>
        <w:rPr>
          <w:noProof/>
          <w:webHidden/>
        </w:rPr>
      </w:r>
      <w:r>
        <w:rPr>
          <w:noProof/>
          <w:webHidden/>
        </w:rPr>
        <w:fldChar w:fldCharType="separate"/>
      </w:r>
      <w:ins w:id="4881" w:author="Carsten Hein" w:date="2022-04-19T11:00:00Z">
        <w:r w:rsidR="00A2726B">
          <w:rPr>
            <w:noProof/>
            <w:webHidden/>
          </w:rPr>
          <w:t>53</w:t>
        </w:r>
      </w:ins>
      <w:ins w:id="4882" w:author="Carsten Hein" w:date="2022-01-03T08:40:00Z">
        <w:r>
          <w:rPr>
            <w:noProof/>
            <w:webHidden/>
          </w:rPr>
          <w:fldChar w:fldCharType="end"/>
        </w:r>
        <w:r w:rsidRPr="00BB1DD0">
          <w:rPr>
            <w:rStyle w:val="Hyperlink"/>
            <w:noProof/>
          </w:rPr>
          <w:fldChar w:fldCharType="end"/>
        </w:r>
      </w:ins>
    </w:p>
    <w:p w14:paraId="38E45374" w14:textId="3929F3B6" w:rsidR="009737A6" w:rsidRDefault="009737A6">
      <w:pPr>
        <w:pStyle w:val="Abbildungsverzeichnis"/>
        <w:tabs>
          <w:tab w:val="right" w:pos="9060"/>
        </w:tabs>
        <w:rPr>
          <w:ins w:id="4883" w:author="Carsten Hein" w:date="2022-01-03T08:40:00Z"/>
          <w:rFonts w:asciiTheme="minorHAnsi" w:eastAsiaTheme="minorEastAsia" w:hAnsiTheme="minorHAnsi"/>
          <w:noProof/>
          <w:sz w:val="22"/>
          <w:lang w:eastAsia="de-DE"/>
        </w:rPr>
      </w:pPr>
      <w:ins w:id="48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7 PLatzhalter 3</w:t>
        </w:r>
        <w:r>
          <w:rPr>
            <w:noProof/>
            <w:webHidden/>
          </w:rPr>
          <w:tab/>
        </w:r>
        <w:r>
          <w:rPr>
            <w:noProof/>
            <w:webHidden/>
          </w:rPr>
          <w:fldChar w:fldCharType="begin"/>
        </w:r>
        <w:r>
          <w:rPr>
            <w:noProof/>
            <w:webHidden/>
          </w:rPr>
          <w:instrText xml:space="preserve"> PAGEREF _Toc92091820 \h </w:instrText>
        </w:r>
      </w:ins>
      <w:r>
        <w:rPr>
          <w:noProof/>
          <w:webHidden/>
        </w:rPr>
      </w:r>
      <w:r>
        <w:rPr>
          <w:noProof/>
          <w:webHidden/>
        </w:rPr>
        <w:fldChar w:fldCharType="separate"/>
      </w:r>
      <w:ins w:id="4885" w:author="Carsten Hein" w:date="2022-04-19T11:00:00Z">
        <w:r w:rsidR="00A2726B">
          <w:rPr>
            <w:noProof/>
            <w:webHidden/>
          </w:rPr>
          <w:t>53</w:t>
        </w:r>
      </w:ins>
      <w:ins w:id="4886" w:author="Carsten Hein" w:date="2022-01-03T08:40:00Z">
        <w:r>
          <w:rPr>
            <w:noProof/>
            <w:webHidden/>
          </w:rPr>
          <w:fldChar w:fldCharType="end"/>
        </w:r>
        <w:r w:rsidRPr="00BB1DD0">
          <w:rPr>
            <w:rStyle w:val="Hyperlink"/>
            <w:noProof/>
          </w:rPr>
          <w:fldChar w:fldCharType="end"/>
        </w:r>
      </w:ins>
    </w:p>
    <w:p w14:paraId="2A626A06" w14:textId="144B3B77" w:rsidR="009737A6" w:rsidRDefault="009737A6">
      <w:pPr>
        <w:pStyle w:val="Abbildungsverzeichnis"/>
        <w:tabs>
          <w:tab w:val="right" w:pos="9060"/>
        </w:tabs>
        <w:rPr>
          <w:ins w:id="4887" w:author="Carsten Hein" w:date="2022-01-03T08:40:00Z"/>
          <w:rFonts w:asciiTheme="minorHAnsi" w:eastAsiaTheme="minorEastAsia" w:hAnsiTheme="minorHAnsi"/>
          <w:noProof/>
          <w:sz w:val="22"/>
          <w:lang w:eastAsia="de-DE"/>
        </w:rPr>
      </w:pPr>
      <w:ins w:id="48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8 Adhäsives Versagen einer Nassklebung mit Klebstoff C3 (Serie SBB-NK-C3)</w:t>
        </w:r>
        <w:r>
          <w:rPr>
            <w:noProof/>
            <w:webHidden/>
          </w:rPr>
          <w:tab/>
        </w:r>
        <w:r>
          <w:rPr>
            <w:noProof/>
            <w:webHidden/>
          </w:rPr>
          <w:fldChar w:fldCharType="begin"/>
        </w:r>
        <w:r>
          <w:rPr>
            <w:noProof/>
            <w:webHidden/>
          </w:rPr>
          <w:instrText xml:space="preserve"> PAGEREF _Toc92091821 \h </w:instrText>
        </w:r>
      </w:ins>
      <w:r>
        <w:rPr>
          <w:noProof/>
          <w:webHidden/>
        </w:rPr>
      </w:r>
      <w:r>
        <w:rPr>
          <w:noProof/>
          <w:webHidden/>
        </w:rPr>
        <w:fldChar w:fldCharType="separate"/>
      </w:r>
      <w:ins w:id="4889" w:author="Carsten Hein" w:date="2022-04-19T11:00:00Z">
        <w:r w:rsidR="00A2726B">
          <w:rPr>
            <w:noProof/>
            <w:webHidden/>
          </w:rPr>
          <w:t>52</w:t>
        </w:r>
      </w:ins>
      <w:ins w:id="4890" w:author="Carsten Hein" w:date="2022-01-03T08:40:00Z">
        <w:r>
          <w:rPr>
            <w:noProof/>
            <w:webHidden/>
          </w:rPr>
          <w:fldChar w:fldCharType="end"/>
        </w:r>
        <w:r w:rsidRPr="00BB1DD0">
          <w:rPr>
            <w:rStyle w:val="Hyperlink"/>
            <w:noProof/>
          </w:rPr>
          <w:fldChar w:fldCharType="end"/>
        </w:r>
      </w:ins>
    </w:p>
    <w:p w14:paraId="1C8A3CB4" w14:textId="7BD90EE1" w:rsidR="009737A6" w:rsidRDefault="009737A6">
      <w:pPr>
        <w:pStyle w:val="Abbildungsverzeichnis"/>
        <w:tabs>
          <w:tab w:val="right" w:pos="9060"/>
        </w:tabs>
        <w:rPr>
          <w:ins w:id="4891" w:author="Carsten Hein" w:date="2022-01-03T08:40:00Z"/>
          <w:rFonts w:asciiTheme="minorHAnsi" w:eastAsiaTheme="minorEastAsia" w:hAnsiTheme="minorHAnsi"/>
          <w:noProof/>
          <w:sz w:val="22"/>
          <w:lang w:eastAsia="de-DE"/>
        </w:rPr>
      </w:pPr>
      <w:ins w:id="489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49 Adhäsives Verhalten mit leichten Restanhaftungen von Beton bei einer Trockenklebung mit C3 (Serie SBB-TK-C3-FU)</w:t>
        </w:r>
        <w:r>
          <w:rPr>
            <w:noProof/>
            <w:webHidden/>
          </w:rPr>
          <w:tab/>
        </w:r>
        <w:r>
          <w:rPr>
            <w:noProof/>
            <w:webHidden/>
          </w:rPr>
          <w:fldChar w:fldCharType="begin"/>
        </w:r>
        <w:r>
          <w:rPr>
            <w:noProof/>
            <w:webHidden/>
          </w:rPr>
          <w:instrText xml:space="preserve"> PAGEREF _Toc92091822 \h </w:instrText>
        </w:r>
      </w:ins>
      <w:r>
        <w:rPr>
          <w:noProof/>
          <w:webHidden/>
        </w:rPr>
      </w:r>
      <w:r>
        <w:rPr>
          <w:noProof/>
          <w:webHidden/>
        </w:rPr>
        <w:fldChar w:fldCharType="separate"/>
      </w:r>
      <w:ins w:id="4893" w:author="Carsten Hein" w:date="2022-04-19T11:00:00Z">
        <w:r w:rsidR="00A2726B">
          <w:rPr>
            <w:noProof/>
            <w:webHidden/>
          </w:rPr>
          <w:t>52</w:t>
        </w:r>
      </w:ins>
      <w:ins w:id="4894" w:author="Carsten Hein" w:date="2022-01-03T08:40:00Z">
        <w:r>
          <w:rPr>
            <w:noProof/>
            <w:webHidden/>
          </w:rPr>
          <w:fldChar w:fldCharType="end"/>
        </w:r>
        <w:r w:rsidRPr="00BB1DD0">
          <w:rPr>
            <w:rStyle w:val="Hyperlink"/>
            <w:noProof/>
          </w:rPr>
          <w:fldChar w:fldCharType="end"/>
        </w:r>
      </w:ins>
    </w:p>
    <w:p w14:paraId="7E4774AB" w14:textId="5940866E" w:rsidR="009737A6" w:rsidRDefault="009737A6">
      <w:pPr>
        <w:pStyle w:val="Abbildungsverzeichnis"/>
        <w:tabs>
          <w:tab w:val="right" w:pos="9060"/>
        </w:tabs>
        <w:rPr>
          <w:ins w:id="4895" w:author="Carsten Hein" w:date="2022-01-03T08:40:00Z"/>
          <w:rFonts w:asciiTheme="minorHAnsi" w:eastAsiaTheme="minorEastAsia" w:hAnsiTheme="minorHAnsi"/>
          <w:noProof/>
          <w:sz w:val="22"/>
          <w:lang w:eastAsia="de-DE"/>
        </w:rPr>
      </w:pPr>
      <w:ins w:id="489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0 Bruchbild bei Holzversagen (hier am Beispiel einer Probe aus der Serie SBB-NK-C3)</w:t>
        </w:r>
        <w:r>
          <w:rPr>
            <w:noProof/>
            <w:webHidden/>
          </w:rPr>
          <w:tab/>
        </w:r>
        <w:r>
          <w:rPr>
            <w:noProof/>
            <w:webHidden/>
          </w:rPr>
          <w:fldChar w:fldCharType="begin"/>
        </w:r>
        <w:r>
          <w:rPr>
            <w:noProof/>
            <w:webHidden/>
          </w:rPr>
          <w:instrText xml:space="preserve"> PAGEREF _Toc92091823 \h </w:instrText>
        </w:r>
      </w:ins>
      <w:r>
        <w:rPr>
          <w:noProof/>
          <w:webHidden/>
        </w:rPr>
      </w:r>
      <w:r>
        <w:rPr>
          <w:noProof/>
          <w:webHidden/>
        </w:rPr>
        <w:fldChar w:fldCharType="separate"/>
      </w:r>
      <w:ins w:id="4897" w:author="Carsten Hein" w:date="2022-04-19T11:00:00Z">
        <w:r w:rsidR="00A2726B">
          <w:rPr>
            <w:noProof/>
            <w:webHidden/>
          </w:rPr>
          <w:t>52</w:t>
        </w:r>
      </w:ins>
      <w:ins w:id="4898" w:author="Carsten Hein" w:date="2022-01-03T08:40:00Z">
        <w:r>
          <w:rPr>
            <w:noProof/>
            <w:webHidden/>
          </w:rPr>
          <w:fldChar w:fldCharType="end"/>
        </w:r>
        <w:r w:rsidRPr="00BB1DD0">
          <w:rPr>
            <w:rStyle w:val="Hyperlink"/>
            <w:noProof/>
          </w:rPr>
          <w:fldChar w:fldCharType="end"/>
        </w:r>
      </w:ins>
    </w:p>
    <w:p w14:paraId="1653B591" w14:textId="044A1022" w:rsidR="009737A6" w:rsidRDefault="009737A6">
      <w:pPr>
        <w:pStyle w:val="Abbildungsverzeichnis"/>
        <w:tabs>
          <w:tab w:val="right" w:pos="9060"/>
        </w:tabs>
        <w:rPr>
          <w:ins w:id="4899" w:author="Carsten Hein" w:date="2022-01-03T08:40:00Z"/>
          <w:rFonts w:asciiTheme="minorHAnsi" w:eastAsiaTheme="minorEastAsia" w:hAnsiTheme="minorHAnsi"/>
          <w:noProof/>
          <w:sz w:val="22"/>
          <w:lang w:eastAsia="de-DE"/>
        </w:rPr>
      </w:pPr>
      <w:ins w:id="490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1 Versagen von Holz und anfängliche Risse im Beton (hier am Beispiel einer Probe aus der Serie SBB-TK-C3-FP)</w:t>
        </w:r>
        <w:r>
          <w:rPr>
            <w:noProof/>
            <w:webHidden/>
          </w:rPr>
          <w:tab/>
        </w:r>
        <w:r>
          <w:rPr>
            <w:noProof/>
            <w:webHidden/>
          </w:rPr>
          <w:fldChar w:fldCharType="begin"/>
        </w:r>
        <w:r>
          <w:rPr>
            <w:noProof/>
            <w:webHidden/>
          </w:rPr>
          <w:instrText xml:space="preserve"> PAGEREF _Toc92091824 \h </w:instrText>
        </w:r>
      </w:ins>
      <w:r>
        <w:rPr>
          <w:noProof/>
          <w:webHidden/>
        </w:rPr>
      </w:r>
      <w:r>
        <w:rPr>
          <w:noProof/>
          <w:webHidden/>
        </w:rPr>
        <w:fldChar w:fldCharType="separate"/>
      </w:r>
      <w:ins w:id="4901" w:author="Carsten Hein" w:date="2022-04-19T11:00:00Z">
        <w:r w:rsidR="00A2726B">
          <w:rPr>
            <w:noProof/>
            <w:webHidden/>
          </w:rPr>
          <w:t>52</w:t>
        </w:r>
      </w:ins>
      <w:ins w:id="4902" w:author="Carsten Hein" w:date="2022-01-03T08:40:00Z">
        <w:r>
          <w:rPr>
            <w:noProof/>
            <w:webHidden/>
          </w:rPr>
          <w:fldChar w:fldCharType="end"/>
        </w:r>
        <w:r w:rsidRPr="00BB1DD0">
          <w:rPr>
            <w:rStyle w:val="Hyperlink"/>
            <w:noProof/>
          </w:rPr>
          <w:fldChar w:fldCharType="end"/>
        </w:r>
      </w:ins>
    </w:p>
    <w:p w14:paraId="24692F74" w14:textId="12513375" w:rsidR="009737A6" w:rsidRDefault="009737A6">
      <w:pPr>
        <w:pStyle w:val="Abbildungsverzeichnis"/>
        <w:tabs>
          <w:tab w:val="right" w:pos="9060"/>
        </w:tabs>
        <w:rPr>
          <w:ins w:id="4903" w:author="Carsten Hein" w:date="2022-01-03T08:40:00Z"/>
          <w:rFonts w:asciiTheme="minorHAnsi" w:eastAsiaTheme="minorEastAsia" w:hAnsiTheme="minorHAnsi"/>
          <w:noProof/>
          <w:sz w:val="22"/>
          <w:lang w:eastAsia="de-DE"/>
        </w:rPr>
      </w:pPr>
      <w:ins w:id="490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2 Aufbau der 4-Punkt-Biegeversuche</w:t>
        </w:r>
        <w:r>
          <w:rPr>
            <w:noProof/>
            <w:webHidden/>
          </w:rPr>
          <w:tab/>
        </w:r>
        <w:r>
          <w:rPr>
            <w:noProof/>
            <w:webHidden/>
          </w:rPr>
          <w:fldChar w:fldCharType="begin"/>
        </w:r>
        <w:r>
          <w:rPr>
            <w:noProof/>
            <w:webHidden/>
          </w:rPr>
          <w:instrText xml:space="preserve"> PAGEREF _Toc92091825 \h </w:instrText>
        </w:r>
      </w:ins>
      <w:r>
        <w:rPr>
          <w:noProof/>
          <w:webHidden/>
        </w:rPr>
      </w:r>
      <w:r>
        <w:rPr>
          <w:noProof/>
          <w:webHidden/>
        </w:rPr>
        <w:fldChar w:fldCharType="separate"/>
      </w:r>
      <w:ins w:id="4905" w:author="Carsten Hein" w:date="2022-04-19T11:00:00Z">
        <w:r w:rsidR="00A2726B">
          <w:rPr>
            <w:noProof/>
            <w:webHidden/>
          </w:rPr>
          <w:t>54</w:t>
        </w:r>
      </w:ins>
      <w:ins w:id="4906" w:author="Carsten Hein" w:date="2022-01-03T08:40:00Z">
        <w:r>
          <w:rPr>
            <w:noProof/>
            <w:webHidden/>
          </w:rPr>
          <w:fldChar w:fldCharType="end"/>
        </w:r>
        <w:r w:rsidRPr="00BB1DD0">
          <w:rPr>
            <w:rStyle w:val="Hyperlink"/>
            <w:noProof/>
          </w:rPr>
          <w:fldChar w:fldCharType="end"/>
        </w:r>
      </w:ins>
    </w:p>
    <w:p w14:paraId="724E3C52" w14:textId="526F1354" w:rsidR="009737A6" w:rsidRDefault="009737A6">
      <w:pPr>
        <w:pStyle w:val="Abbildungsverzeichnis"/>
        <w:tabs>
          <w:tab w:val="right" w:pos="9060"/>
        </w:tabs>
        <w:rPr>
          <w:ins w:id="4907" w:author="Carsten Hein" w:date="2022-01-03T08:40:00Z"/>
          <w:rFonts w:asciiTheme="minorHAnsi" w:eastAsiaTheme="minorEastAsia" w:hAnsiTheme="minorHAnsi"/>
          <w:noProof/>
          <w:sz w:val="22"/>
          <w:lang w:eastAsia="de-DE"/>
        </w:rPr>
      </w:pPr>
      <w:ins w:id="490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3 Risse im Beton an den Probekörpern der Serie B-TK-C3-FG</w:t>
        </w:r>
        <w:r>
          <w:rPr>
            <w:noProof/>
            <w:webHidden/>
          </w:rPr>
          <w:tab/>
        </w:r>
        <w:r>
          <w:rPr>
            <w:noProof/>
            <w:webHidden/>
          </w:rPr>
          <w:fldChar w:fldCharType="begin"/>
        </w:r>
        <w:r>
          <w:rPr>
            <w:noProof/>
            <w:webHidden/>
          </w:rPr>
          <w:instrText xml:space="preserve"> PAGEREF _Toc92091826 \h </w:instrText>
        </w:r>
      </w:ins>
      <w:r>
        <w:rPr>
          <w:noProof/>
          <w:webHidden/>
        </w:rPr>
      </w:r>
      <w:r>
        <w:rPr>
          <w:noProof/>
          <w:webHidden/>
        </w:rPr>
        <w:fldChar w:fldCharType="separate"/>
      </w:r>
      <w:ins w:id="4909" w:author="Carsten Hein" w:date="2022-04-19T11:00:00Z">
        <w:r w:rsidR="00A2726B">
          <w:rPr>
            <w:noProof/>
            <w:webHidden/>
          </w:rPr>
          <w:t>55</w:t>
        </w:r>
      </w:ins>
      <w:ins w:id="4910" w:author="Carsten Hein" w:date="2022-01-03T08:40:00Z">
        <w:r>
          <w:rPr>
            <w:noProof/>
            <w:webHidden/>
          </w:rPr>
          <w:fldChar w:fldCharType="end"/>
        </w:r>
        <w:r w:rsidRPr="00BB1DD0">
          <w:rPr>
            <w:rStyle w:val="Hyperlink"/>
            <w:noProof/>
          </w:rPr>
          <w:fldChar w:fldCharType="end"/>
        </w:r>
      </w:ins>
    </w:p>
    <w:p w14:paraId="3E6D050F" w14:textId="252BC215" w:rsidR="009737A6" w:rsidRDefault="009737A6">
      <w:pPr>
        <w:pStyle w:val="Abbildungsverzeichnis"/>
        <w:tabs>
          <w:tab w:val="right" w:pos="9060"/>
        </w:tabs>
        <w:rPr>
          <w:ins w:id="4911" w:author="Carsten Hein" w:date="2022-01-03T08:40:00Z"/>
          <w:rFonts w:asciiTheme="minorHAnsi" w:eastAsiaTheme="minorEastAsia" w:hAnsiTheme="minorHAnsi"/>
          <w:noProof/>
          <w:sz w:val="22"/>
          <w:lang w:eastAsia="de-DE"/>
        </w:rPr>
      </w:pPr>
      <w:ins w:id="491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4 Verschieben des Klebstoffs durch den Beton bei den Prüfkörpern der Serie B-NK-E3</w:t>
        </w:r>
        <w:r>
          <w:rPr>
            <w:noProof/>
            <w:webHidden/>
          </w:rPr>
          <w:tab/>
        </w:r>
        <w:r>
          <w:rPr>
            <w:noProof/>
            <w:webHidden/>
          </w:rPr>
          <w:fldChar w:fldCharType="begin"/>
        </w:r>
        <w:r>
          <w:rPr>
            <w:noProof/>
            <w:webHidden/>
          </w:rPr>
          <w:instrText xml:space="preserve"> PAGEREF _Toc92091827 \h </w:instrText>
        </w:r>
      </w:ins>
      <w:r>
        <w:rPr>
          <w:noProof/>
          <w:webHidden/>
        </w:rPr>
      </w:r>
      <w:r>
        <w:rPr>
          <w:noProof/>
          <w:webHidden/>
        </w:rPr>
        <w:fldChar w:fldCharType="separate"/>
      </w:r>
      <w:ins w:id="4913" w:author="Carsten Hein" w:date="2022-04-19T11:00:00Z">
        <w:r w:rsidR="00A2726B">
          <w:rPr>
            <w:noProof/>
            <w:webHidden/>
          </w:rPr>
          <w:t>55</w:t>
        </w:r>
      </w:ins>
      <w:ins w:id="4914" w:author="Carsten Hein" w:date="2022-01-03T08:40:00Z">
        <w:r>
          <w:rPr>
            <w:noProof/>
            <w:webHidden/>
          </w:rPr>
          <w:fldChar w:fldCharType="end"/>
        </w:r>
        <w:r w:rsidRPr="00BB1DD0">
          <w:rPr>
            <w:rStyle w:val="Hyperlink"/>
            <w:noProof/>
          </w:rPr>
          <w:fldChar w:fldCharType="end"/>
        </w:r>
      </w:ins>
    </w:p>
    <w:p w14:paraId="7767E03F" w14:textId="06029FF5" w:rsidR="009737A6" w:rsidRDefault="009737A6">
      <w:pPr>
        <w:pStyle w:val="Abbildungsverzeichnis"/>
        <w:tabs>
          <w:tab w:val="right" w:pos="9060"/>
        </w:tabs>
        <w:rPr>
          <w:ins w:id="4915" w:author="Carsten Hein" w:date="2022-01-03T08:40:00Z"/>
          <w:rFonts w:asciiTheme="minorHAnsi" w:eastAsiaTheme="minorEastAsia" w:hAnsiTheme="minorHAnsi"/>
          <w:noProof/>
          <w:sz w:val="22"/>
          <w:lang w:eastAsia="de-DE"/>
        </w:rPr>
      </w:pPr>
      <w:ins w:id="491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2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5 Auftrag des Klebstoffs E3 für die Trockenklebung (Serie B-TK-E3-FG)</w:t>
        </w:r>
        <w:r>
          <w:rPr>
            <w:noProof/>
            <w:webHidden/>
          </w:rPr>
          <w:tab/>
        </w:r>
        <w:r>
          <w:rPr>
            <w:noProof/>
            <w:webHidden/>
          </w:rPr>
          <w:fldChar w:fldCharType="begin"/>
        </w:r>
        <w:r>
          <w:rPr>
            <w:noProof/>
            <w:webHidden/>
          </w:rPr>
          <w:instrText xml:space="preserve"> PAGEREF _Toc92091828 \h </w:instrText>
        </w:r>
      </w:ins>
      <w:r>
        <w:rPr>
          <w:noProof/>
          <w:webHidden/>
        </w:rPr>
      </w:r>
      <w:r>
        <w:rPr>
          <w:noProof/>
          <w:webHidden/>
        </w:rPr>
        <w:fldChar w:fldCharType="separate"/>
      </w:r>
      <w:ins w:id="4917" w:author="Carsten Hein" w:date="2022-04-19T11:00:00Z">
        <w:r w:rsidR="00A2726B">
          <w:rPr>
            <w:noProof/>
            <w:webHidden/>
          </w:rPr>
          <w:t>55</w:t>
        </w:r>
      </w:ins>
      <w:ins w:id="4918" w:author="Carsten Hein" w:date="2022-01-03T08:40:00Z">
        <w:r>
          <w:rPr>
            <w:noProof/>
            <w:webHidden/>
          </w:rPr>
          <w:fldChar w:fldCharType="end"/>
        </w:r>
        <w:r w:rsidRPr="00BB1DD0">
          <w:rPr>
            <w:rStyle w:val="Hyperlink"/>
            <w:noProof/>
          </w:rPr>
          <w:fldChar w:fldCharType="end"/>
        </w:r>
      </w:ins>
    </w:p>
    <w:p w14:paraId="6712BBE2" w14:textId="1B90EA3A" w:rsidR="009737A6" w:rsidRDefault="009737A6">
      <w:pPr>
        <w:pStyle w:val="Abbildungsverzeichnis"/>
        <w:tabs>
          <w:tab w:val="right" w:pos="9060"/>
        </w:tabs>
        <w:rPr>
          <w:ins w:id="4919" w:author="Carsten Hein" w:date="2022-01-03T08:40:00Z"/>
          <w:rFonts w:asciiTheme="minorHAnsi" w:eastAsiaTheme="minorEastAsia" w:hAnsiTheme="minorHAnsi"/>
          <w:noProof/>
          <w:sz w:val="22"/>
          <w:lang w:eastAsia="de-DE"/>
        </w:rPr>
      </w:pPr>
      <w:ins w:id="4920" w:author="Carsten Hein" w:date="2022-01-03T08:40:00Z">
        <w:r w:rsidRPr="00BB1DD0">
          <w:rPr>
            <w:rStyle w:val="Hyperlink"/>
            <w:noProof/>
          </w:rPr>
          <w:lastRenderedPageBreak/>
          <w:fldChar w:fldCharType="begin"/>
        </w:r>
        <w:r w:rsidRPr="00BB1DD0">
          <w:rPr>
            <w:rStyle w:val="Hyperlink"/>
            <w:noProof/>
          </w:rPr>
          <w:instrText xml:space="preserve"> </w:instrText>
        </w:r>
        <w:r>
          <w:rPr>
            <w:noProof/>
          </w:rPr>
          <w:instrText>HYPERLINK \l "_Toc9209182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6 Vertiefungen in den Balken für den flächeigen Auftrag des Klebstoffs für die Nassklebung (B-NK-E3)</w:t>
        </w:r>
        <w:r>
          <w:rPr>
            <w:noProof/>
            <w:webHidden/>
          </w:rPr>
          <w:tab/>
        </w:r>
        <w:r>
          <w:rPr>
            <w:noProof/>
            <w:webHidden/>
          </w:rPr>
          <w:fldChar w:fldCharType="begin"/>
        </w:r>
        <w:r>
          <w:rPr>
            <w:noProof/>
            <w:webHidden/>
          </w:rPr>
          <w:instrText xml:space="preserve"> PAGEREF _Toc92091829 \h </w:instrText>
        </w:r>
      </w:ins>
      <w:r>
        <w:rPr>
          <w:noProof/>
          <w:webHidden/>
        </w:rPr>
      </w:r>
      <w:r>
        <w:rPr>
          <w:noProof/>
          <w:webHidden/>
        </w:rPr>
        <w:fldChar w:fldCharType="separate"/>
      </w:r>
      <w:ins w:id="4921" w:author="Carsten Hein" w:date="2022-04-19T11:00:00Z">
        <w:r w:rsidR="00A2726B">
          <w:rPr>
            <w:noProof/>
            <w:webHidden/>
          </w:rPr>
          <w:t>55</w:t>
        </w:r>
      </w:ins>
      <w:ins w:id="4922" w:author="Carsten Hein" w:date="2022-01-03T08:40:00Z">
        <w:r>
          <w:rPr>
            <w:noProof/>
            <w:webHidden/>
          </w:rPr>
          <w:fldChar w:fldCharType="end"/>
        </w:r>
        <w:r w:rsidRPr="00BB1DD0">
          <w:rPr>
            <w:rStyle w:val="Hyperlink"/>
            <w:noProof/>
          </w:rPr>
          <w:fldChar w:fldCharType="end"/>
        </w:r>
      </w:ins>
    </w:p>
    <w:p w14:paraId="54BEB5A0" w14:textId="58B2DEBA" w:rsidR="009737A6" w:rsidRDefault="009737A6">
      <w:pPr>
        <w:pStyle w:val="Abbildungsverzeichnis"/>
        <w:tabs>
          <w:tab w:val="right" w:pos="9060"/>
        </w:tabs>
        <w:rPr>
          <w:ins w:id="4923" w:author="Carsten Hein" w:date="2022-01-03T08:40:00Z"/>
          <w:rFonts w:asciiTheme="minorHAnsi" w:eastAsiaTheme="minorEastAsia" w:hAnsiTheme="minorHAnsi"/>
          <w:noProof/>
          <w:sz w:val="22"/>
          <w:lang w:eastAsia="de-DE"/>
        </w:rPr>
      </w:pPr>
      <w:ins w:id="492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7 Übersicht über die Positionen der Messpunkte an den Biegeversuchsprobekörpern</w:t>
        </w:r>
        <w:r>
          <w:rPr>
            <w:noProof/>
            <w:webHidden/>
          </w:rPr>
          <w:tab/>
        </w:r>
        <w:r>
          <w:rPr>
            <w:noProof/>
            <w:webHidden/>
          </w:rPr>
          <w:fldChar w:fldCharType="begin"/>
        </w:r>
        <w:r>
          <w:rPr>
            <w:noProof/>
            <w:webHidden/>
          </w:rPr>
          <w:instrText xml:space="preserve"> PAGEREF _Toc92091830 \h </w:instrText>
        </w:r>
      </w:ins>
      <w:r>
        <w:rPr>
          <w:noProof/>
          <w:webHidden/>
        </w:rPr>
      </w:r>
      <w:r>
        <w:rPr>
          <w:noProof/>
          <w:webHidden/>
        </w:rPr>
        <w:fldChar w:fldCharType="separate"/>
      </w:r>
      <w:ins w:id="4925" w:author="Carsten Hein" w:date="2022-04-19T11:00:00Z">
        <w:r w:rsidR="00A2726B">
          <w:rPr>
            <w:noProof/>
            <w:webHidden/>
          </w:rPr>
          <w:t>57</w:t>
        </w:r>
      </w:ins>
      <w:ins w:id="4926" w:author="Carsten Hein" w:date="2022-01-03T08:40:00Z">
        <w:r>
          <w:rPr>
            <w:noProof/>
            <w:webHidden/>
          </w:rPr>
          <w:fldChar w:fldCharType="end"/>
        </w:r>
        <w:r w:rsidRPr="00BB1DD0">
          <w:rPr>
            <w:rStyle w:val="Hyperlink"/>
            <w:noProof/>
          </w:rPr>
          <w:fldChar w:fldCharType="end"/>
        </w:r>
      </w:ins>
    </w:p>
    <w:p w14:paraId="334AA3E0" w14:textId="5815F7EE" w:rsidR="009737A6" w:rsidRDefault="009737A6">
      <w:pPr>
        <w:pStyle w:val="Abbildungsverzeichnis"/>
        <w:tabs>
          <w:tab w:val="right" w:pos="9060"/>
        </w:tabs>
        <w:rPr>
          <w:ins w:id="4927" w:author="Carsten Hein" w:date="2022-01-03T08:40:00Z"/>
          <w:rFonts w:asciiTheme="minorHAnsi" w:eastAsiaTheme="minorEastAsia" w:hAnsiTheme="minorHAnsi"/>
          <w:noProof/>
          <w:sz w:val="22"/>
          <w:lang w:eastAsia="de-DE"/>
        </w:rPr>
      </w:pPr>
      <w:ins w:id="492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8 Lastregime der 4-Punkt-Biegeversuche</w:t>
        </w:r>
        <w:r>
          <w:rPr>
            <w:noProof/>
            <w:webHidden/>
          </w:rPr>
          <w:tab/>
        </w:r>
        <w:r>
          <w:rPr>
            <w:noProof/>
            <w:webHidden/>
          </w:rPr>
          <w:fldChar w:fldCharType="begin"/>
        </w:r>
        <w:r>
          <w:rPr>
            <w:noProof/>
            <w:webHidden/>
          </w:rPr>
          <w:instrText xml:space="preserve"> PAGEREF _Toc92091831 \h </w:instrText>
        </w:r>
      </w:ins>
      <w:r>
        <w:rPr>
          <w:noProof/>
          <w:webHidden/>
        </w:rPr>
      </w:r>
      <w:r>
        <w:rPr>
          <w:noProof/>
          <w:webHidden/>
        </w:rPr>
        <w:fldChar w:fldCharType="separate"/>
      </w:r>
      <w:ins w:id="4929" w:author="Carsten Hein" w:date="2022-04-19T11:00:00Z">
        <w:r w:rsidR="00A2726B">
          <w:rPr>
            <w:noProof/>
            <w:webHidden/>
          </w:rPr>
          <w:t>57</w:t>
        </w:r>
      </w:ins>
      <w:ins w:id="4930" w:author="Carsten Hein" w:date="2022-01-03T08:40:00Z">
        <w:r>
          <w:rPr>
            <w:noProof/>
            <w:webHidden/>
          </w:rPr>
          <w:fldChar w:fldCharType="end"/>
        </w:r>
        <w:r w:rsidRPr="00BB1DD0">
          <w:rPr>
            <w:rStyle w:val="Hyperlink"/>
            <w:noProof/>
          </w:rPr>
          <w:fldChar w:fldCharType="end"/>
        </w:r>
      </w:ins>
    </w:p>
    <w:p w14:paraId="517D9FAA" w14:textId="5851E57F" w:rsidR="009737A6" w:rsidRDefault="009737A6">
      <w:pPr>
        <w:pStyle w:val="Abbildungsverzeichnis"/>
        <w:tabs>
          <w:tab w:val="right" w:pos="9060"/>
        </w:tabs>
        <w:rPr>
          <w:ins w:id="4931" w:author="Carsten Hein" w:date="2022-01-03T08:40:00Z"/>
          <w:rFonts w:asciiTheme="minorHAnsi" w:eastAsiaTheme="minorEastAsia" w:hAnsiTheme="minorHAnsi"/>
          <w:noProof/>
          <w:sz w:val="22"/>
          <w:lang w:eastAsia="de-DE"/>
        </w:rPr>
      </w:pPr>
      <w:ins w:id="493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59 Biegeversuchskörper in der Prüfeinrichtung</w:t>
        </w:r>
        <w:r>
          <w:rPr>
            <w:noProof/>
            <w:webHidden/>
          </w:rPr>
          <w:tab/>
        </w:r>
        <w:r>
          <w:rPr>
            <w:noProof/>
            <w:webHidden/>
          </w:rPr>
          <w:fldChar w:fldCharType="begin"/>
        </w:r>
        <w:r>
          <w:rPr>
            <w:noProof/>
            <w:webHidden/>
          </w:rPr>
          <w:instrText xml:space="preserve"> PAGEREF _Toc92091832 \h </w:instrText>
        </w:r>
      </w:ins>
      <w:r>
        <w:rPr>
          <w:noProof/>
          <w:webHidden/>
        </w:rPr>
      </w:r>
      <w:r>
        <w:rPr>
          <w:noProof/>
          <w:webHidden/>
        </w:rPr>
        <w:fldChar w:fldCharType="separate"/>
      </w:r>
      <w:ins w:id="4933" w:author="Carsten Hein" w:date="2022-04-19T11:00:00Z">
        <w:r w:rsidR="00A2726B">
          <w:rPr>
            <w:noProof/>
            <w:webHidden/>
          </w:rPr>
          <w:t>58</w:t>
        </w:r>
      </w:ins>
      <w:ins w:id="4934" w:author="Carsten Hein" w:date="2022-01-03T08:40:00Z">
        <w:r>
          <w:rPr>
            <w:noProof/>
            <w:webHidden/>
          </w:rPr>
          <w:fldChar w:fldCharType="end"/>
        </w:r>
        <w:r w:rsidRPr="00BB1DD0">
          <w:rPr>
            <w:rStyle w:val="Hyperlink"/>
            <w:noProof/>
          </w:rPr>
          <w:fldChar w:fldCharType="end"/>
        </w:r>
      </w:ins>
    </w:p>
    <w:p w14:paraId="5B632E0C" w14:textId="5E76055B" w:rsidR="009737A6" w:rsidRDefault="009737A6">
      <w:pPr>
        <w:pStyle w:val="Abbildungsverzeichnis"/>
        <w:tabs>
          <w:tab w:val="right" w:pos="9060"/>
        </w:tabs>
        <w:rPr>
          <w:ins w:id="4935" w:author="Carsten Hein" w:date="2022-01-03T08:40:00Z"/>
          <w:rFonts w:asciiTheme="minorHAnsi" w:eastAsiaTheme="minorEastAsia" w:hAnsiTheme="minorHAnsi"/>
          <w:noProof/>
          <w:sz w:val="22"/>
          <w:lang w:eastAsia="de-DE"/>
        </w:rPr>
      </w:pPr>
      <w:ins w:id="493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0 Biegeversuchskörper nach Biegezugversagen des Holzes</w:t>
        </w:r>
        <w:r>
          <w:rPr>
            <w:noProof/>
            <w:webHidden/>
          </w:rPr>
          <w:tab/>
        </w:r>
        <w:r>
          <w:rPr>
            <w:noProof/>
            <w:webHidden/>
          </w:rPr>
          <w:fldChar w:fldCharType="begin"/>
        </w:r>
        <w:r>
          <w:rPr>
            <w:noProof/>
            <w:webHidden/>
          </w:rPr>
          <w:instrText xml:space="preserve"> PAGEREF _Toc92091833 \h </w:instrText>
        </w:r>
      </w:ins>
      <w:r>
        <w:rPr>
          <w:noProof/>
          <w:webHidden/>
        </w:rPr>
      </w:r>
      <w:r>
        <w:rPr>
          <w:noProof/>
          <w:webHidden/>
        </w:rPr>
        <w:fldChar w:fldCharType="separate"/>
      </w:r>
      <w:ins w:id="4937" w:author="Carsten Hein" w:date="2022-04-19T11:00:00Z">
        <w:r w:rsidR="00A2726B">
          <w:rPr>
            <w:noProof/>
            <w:webHidden/>
          </w:rPr>
          <w:t>59</w:t>
        </w:r>
      </w:ins>
      <w:ins w:id="4938" w:author="Carsten Hein" w:date="2022-01-03T08:40:00Z">
        <w:r>
          <w:rPr>
            <w:noProof/>
            <w:webHidden/>
          </w:rPr>
          <w:fldChar w:fldCharType="end"/>
        </w:r>
        <w:r w:rsidRPr="00BB1DD0">
          <w:rPr>
            <w:rStyle w:val="Hyperlink"/>
            <w:noProof/>
          </w:rPr>
          <w:fldChar w:fldCharType="end"/>
        </w:r>
      </w:ins>
    </w:p>
    <w:p w14:paraId="06EA74C7" w14:textId="6C6E413F" w:rsidR="009737A6" w:rsidRDefault="009737A6">
      <w:pPr>
        <w:pStyle w:val="Abbildungsverzeichnis"/>
        <w:tabs>
          <w:tab w:val="right" w:pos="9060"/>
        </w:tabs>
        <w:rPr>
          <w:ins w:id="4939" w:author="Carsten Hein" w:date="2022-01-03T08:40:00Z"/>
          <w:rFonts w:asciiTheme="minorHAnsi" w:eastAsiaTheme="minorEastAsia" w:hAnsiTheme="minorHAnsi"/>
          <w:noProof/>
          <w:sz w:val="22"/>
          <w:lang w:eastAsia="de-DE"/>
        </w:rPr>
      </w:pPr>
      <w:ins w:id="494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1 Vergleich der Bruchlasten der 4-Punkt-Biegeversuche</w:t>
        </w:r>
        <w:r>
          <w:rPr>
            <w:noProof/>
            <w:webHidden/>
          </w:rPr>
          <w:tab/>
        </w:r>
        <w:r>
          <w:rPr>
            <w:noProof/>
            <w:webHidden/>
          </w:rPr>
          <w:fldChar w:fldCharType="begin"/>
        </w:r>
        <w:r>
          <w:rPr>
            <w:noProof/>
            <w:webHidden/>
          </w:rPr>
          <w:instrText xml:space="preserve"> PAGEREF _Toc92091834 \h </w:instrText>
        </w:r>
      </w:ins>
      <w:r>
        <w:rPr>
          <w:noProof/>
          <w:webHidden/>
        </w:rPr>
      </w:r>
      <w:r>
        <w:rPr>
          <w:noProof/>
          <w:webHidden/>
        </w:rPr>
        <w:fldChar w:fldCharType="separate"/>
      </w:r>
      <w:ins w:id="4941" w:author="Carsten Hein" w:date="2022-04-19T11:00:00Z">
        <w:r w:rsidR="00A2726B">
          <w:rPr>
            <w:noProof/>
            <w:webHidden/>
          </w:rPr>
          <w:t>59</w:t>
        </w:r>
      </w:ins>
      <w:ins w:id="4942" w:author="Carsten Hein" w:date="2022-01-03T08:40:00Z">
        <w:r>
          <w:rPr>
            <w:noProof/>
            <w:webHidden/>
          </w:rPr>
          <w:fldChar w:fldCharType="end"/>
        </w:r>
        <w:r w:rsidRPr="00BB1DD0">
          <w:rPr>
            <w:rStyle w:val="Hyperlink"/>
            <w:noProof/>
          </w:rPr>
          <w:fldChar w:fldCharType="end"/>
        </w:r>
      </w:ins>
    </w:p>
    <w:p w14:paraId="6B8EB7C7" w14:textId="78F45A2B" w:rsidR="009737A6" w:rsidRDefault="009737A6">
      <w:pPr>
        <w:pStyle w:val="Abbildungsverzeichnis"/>
        <w:tabs>
          <w:tab w:val="right" w:pos="9060"/>
        </w:tabs>
        <w:rPr>
          <w:ins w:id="4943" w:author="Carsten Hein" w:date="2022-01-03T08:40:00Z"/>
          <w:rFonts w:asciiTheme="minorHAnsi" w:eastAsiaTheme="minorEastAsia" w:hAnsiTheme="minorHAnsi"/>
          <w:noProof/>
          <w:sz w:val="22"/>
          <w:lang w:eastAsia="de-DE"/>
        </w:rPr>
      </w:pPr>
      <w:ins w:id="494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2 Vergleich der Kraft-Verformungsdiagramme der 4-Punkt-Biegeversuche</w:t>
        </w:r>
        <w:r>
          <w:rPr>
            <w:noProof/>
            <w:webHidden/>
          </w:rPr>
          <w:tab/>
        </w:r>
        <w:r>
          <w:rPr>
            <w:noProof/>
            <w:webHidden/>
          </w:rPr>
          <w:fldChar w:fldCharType="begin"/>
        </w:r>
        <w:r>
          <w:rPr>
            <w:noProof/>
            <w:webHidden/>
          </w:rPr>
          <w:instrText xml:space="preserve"> PAGEREF _Toc92091835 \h </w:instrText>
        </w:r>
      </w:ins>
      <w:r>
        <w:rPr>
          <w:noProof/>
          <w:webHidden/>
        </w:rPr>
      </w:r>
      <w:r>
        <w:rPr>
          <w:noProof/>
          <w:webHidden/>
        </w:rPr>
        <w:fldChar w:fldCharType="separate"/>
      </w:r>
      <w:ins w:id="4945" w:author="Carsten Hein" w:date="2022-04-19T11:00:00Z">
        <w:r w:rsidR="00A2726B">
          <w:rPr>
            <w:b/>
            <w:bCs/>
            <w:noProof/>
            <w:webHidden/>
            <w:lang w:val="en-US"/>
          </w:rPr>
          <w:t>Error! Bookmark not defined.</w:t>
        </w:r>
      </w:ins>
      <w:ins w:id="4946" w:author="Carsten Hein" w:date="2022-01-03T08:40:00Z">
        <w:r>
          <w:rPr>
            <w:noProof/>
            <w:webHidden/>
          </w:rPr>
          <w:fldChar w:fldCharType="end"/>
        </w:r>
        <w:r w:rsidRPr="00BB1DD0">
          <w:rPr>
            <w:rStyle w:val="Hyperlink"/>
            <w:noProof/>
          </w:rPr>
          <w:fldChar w:fldCharType="end"/>
        </w:r>
      </w:ins>
    </w:p>
    <w:p w14:paraId="5D2D440E" w14:textId="55BCE517" w:rsidR="009737A6" w:rsidRDefault="009737A6">
      <w:pPr>
        <w:pStyle w:val="Abbildungsverzeichnis"/>
        <w:tabs>
          <w:tab w:val="right" w:pos="9060"/>
        </w:tabs>
        <w:rPr>
          <w:ins w:id="4947" w:author="Carsten Hein" w:date="2022-01-03T08:40:00Z"/>
          <w:rFonts w:asciiTheme="minorHAnsi" w:eastAsiaTheme="minorEastAsia" w:hAnsiTheme="minorHAnsi"/>
          <w:noProof/>
          <w:sz w:val="22"/>
          <w:lang w:eastAsia="de-DE"/>
        </w:rPr>
      </w:pPr>
      <w:ins w:id="494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3 Horizontale Verschiebung zwischen Holz und Beton an beiden Trägerenden der Biegeversuchskörper</w:t>
        </w:r>
        <w:r>
          <w:rPr>
            <w:noProof/>
            <w:webHidden/>
          </w:rPr>
          <w:tab/>
        </w:r>
        <w:r>
          <w:rPr>
            <w:noProof/>
            <w:webHidden/>
          </w:rPr>
          <w:fldChar w:fldCharType="begin"/>
        </w:r>
        <w:r>
          <w:rPr>
            <w:noProof/>
            <w:webHidden/>
          </w:rPr>
          <w:instrText xml:space="preserve"> PAGEREF _Toc92091836 \h </w:instrText>
        </w:r>
      </w:ins>
      <w:r>
        <w:rPr>
          <w:noProof/>
          <w:webHidden/>
        </w:rPr>
      </w:r>
      <w:r>
        <w:rPr>
          <w:noProof/>
          <w:webHidden/>
        </w:rPr>
        <w:fldChar w:fldCharType="separate"/>
      </w:r>
      <w:ins w:id="4949" w:author="Carsten Hein" w:date="2022-04-19T11:00:00Z">
        <w:r w:rsidR="00A2726B">
          <w:rPr>
            <w:noProof/>
            <w:webHidden/>
          </w:rPr>
          <w:t>61</w:t>
        </w:r>
      </w:ins>
      <w:ins w:id="4950" w:author="Carsten Hein" w:date="2022-01-03T08:40:00Z">
        <w:r>
          <w:rPr>
            <w:noProof/>
            <w:webHidden/>
          </w:rPr>
          <w:fldChar w:fldCharType="end"/>
        </w:r>
        <w:r w:rsidRPr="00BB1DD0">
          <w:rPr>
            <w:rStyle w:val="Hyperlink"/>
            <w:noProof/>
          </w:rPr>
          <w:fldChar w:fldCharType="end"/>
        </w:r>
      </w:ins>
    </w:p>
    <w:p w14:paraId="2C98A32E" w14:textId="7C60DC11" w:rsidR="009737A6" w:rsidRDefault="009737A6">
      <w:pPr>
        <w:pStyle w:val="Abbildungsverzeichnis"/>
        <w:tabs>
          <w:tab w:val="right" w:pos="9060"/>
        </w:tabs>
        <w:rPr>
          <w:ins w:id="4951" w:author="Carsten Hein" w:date="2022-01-03T08:40:00Z"/>
          <w:rFonts w:asciiTheme="minorHAnsi" w:eastAsiaTheme="minorEastAsia" w:hAnsiTheme="minorHAnsi"/>
          <w:noProof/>
          <w:sz w:val="22"/>
          <w:lang w:eastAsia="de-DE"/>
        </w:rPr>
      </w:pPr>
      <w:ins w:id="495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7"</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4 Gegenüberstellung des experimentell und des theoretisch ermittelten Schubspannungsverlauf in der Fuge der Biegeversuchsprobekörper bei einem Lastniveau von 100 kN</w:t>
        </w:r>
        <w:r>
          <w:rPr>
            <w:noProof/>
            <w:webHidden/>
          </w:rPr>
          <w:tab/>
        </w:r>
        <w:r>
          <w:rPr>
            <w:noProof/>
            <w:webHidden/>
          </w:rPr>
          <w:fldChar w:fldCharType="begin"/>
        </w:r>
        <w:r>
          <w:rPr>
            <w:noProof/>
            <w:webHidden/>
          </w:rPr>
          <w:instrText xml:space="preserve"> PAGEREF _Toc92091837 \h </w:instrText>
        </w:r>
      </w:ins>
      <w:r>
        <w:rPr>
          <w:noProof/>
          <w:webHidden/>
        </w:rPr>
      </w:r>
      <w:r>
        <w:rPr>
          <w:noProof/>
          <w:webHidden/>
        </w:rPr>
        <w:fldChar w:fldCharType="separate"/>
      </w:r>
      <w:ins w:id="4953" w:author="Carsten Hein" w:date="2022-04-19T11:00:00Z">
        <w:r w:rsidR="00A2726B">
          <w:rPr>
            <w:noProof/>
            <w:webHidden/>
          </w:rPr>
          <w:t>62</w:t>
        </w:r>
      </w:ins>
      <w:ins w:id="4954" w:author="Carsten Hein" w:date="2022-01-03T08:40:00Z">
        <w:r>
          <w:rPr>
            <w:noProof/>
            <w:webHidden/>
          </w:rPr>
          <w:fldChar w:fldCharType="end"/>
        </w:r>
        <w:r w:rsidRPr="00BB1DD0">
          <w:rPr>
            <w:rStyle w:val="Hyperlink"/>
            <w:noProof/>
          </w:rPr>
          <w:fldChar w:fldCharType="end"/>
        </w:r>
      </w:ins>
    </w:p>
    <w:p w14:paraId="76B8EA3C" w14:textId="0B21E883" w:rsidR="009737A6" w:rsidRDefault="009737A6">
      <w:pPr>
        <w:pStyle w:val="Abbildungsverzeichnis"/>
        <w:tabs>
          <w:tab w:val="right" w:pos="9060"/>
        </w:tabs>
        <w:rPr>
          <w:ins w:id="4955" w:author="Carsten Hein" w:date="2022-01-03T08:40:00Z"/>
          <w:rFonts w:asciiTheme="minorHAnsi" w:eastAsiaTheme="minorEastAsia" w:hAnsiTheme="minorHAnsi"/>
          <w:noProof/>
          <w:sz w:val="22"/>
          <w:lang w:eastAsia="de-DE"/>
        </w:rPr>
      </w:pPr>
      <w:ins w:id="495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8"</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5 Messtechnisch ermittelte Normalspannungsverläufe über die Höhe des Verbundquerschnitts in Feldmitte</w:t>
        </w:r>
        <w:r>
          <w:rPr>
            <w:noProof/>
            <w:webHidden/>
          </w:rPr>
          <w:tab/>
        </w:r>
        <w:r>
          <w:rPr>
            <w:noProof/>
            <w:webHidden/>
          </w:rPr>
          <w:fldChar w:fldCharType="begin"/>
        </w:r>
        <w:r>
          <w:rPr>
            <w:noProof/>
            <w:webHidden/>
          </w:rPr>
          <w:instrText xml:space="preserve"> PAGEREF _Toc92091838 \h </w:instrText>
        </w:r>
      </w:ins>
      <w:r>
        <w:rPr>
          <w:noProof/>
          <w:webHidden/>
        </w:rPr>
      </w:r>
      <w:r>
        <w:rPr>
          <w:noProof/>
          <w:webHidden/>
        </w:rPr>
        <w:fldChar w:fldCharType="separate"/>
      </w:r>
      <w:ins w:id="4957" w:author="Carsten Hein" w:date="2022-04-19T11:00:00Z">
        <w:r w:rsidR="00A2726B">
          <w:rPr>
            <w:noProof/>
            <w:webHidden/>
          </w:rPr>
          <w:t>63</w:t>
        </w:r>
      </w:ins>
      <w:ins w:id="4958" w:author="Carsten Hein" w:date="2022-01-03T08:40:00Z">
        <w:r>
          <w:rPr>
            <w:noProof/>
            <w:webHidden/>
          </w:rPr>
          <w:fldChar w:fldCharType="end"/>
        </w:r>
        <w:r w:rsidRPr="00BB1DD0">
          <w:rPr>
            <w:rStyle w:val="Hyperlink"/>
            <w:noProof/>
          </w:rPr>
          <w:fldChar w:fldCharType="end"/>
        </w:r>
      </w:ins>
    </w:p>
    <w:p w14:paraId="2EFEE76D" w14:textId="1FE90BA3" w:rsidR="009737A6" w:rsidRDefault="009737A6">
      <w:pPr>
        <w:pStyle w:val="Abbildungsverzeichnis"/>
        <w:tabs>
          <w:tab w:val="right" w:pos="9060"/>
        </w:tabs>
        <w:rPr>
          <w:ins w:id="4959" w:author="Carsten Hein" w:date="2022-01-03T08:40:00Z"/>
          <w:rFonts w:asciiTheme="minorHAnsi" w:eastAsiaTheme="minorEastAsia" w:hAnsiTheme="minorHAnsi"/>
          <w:noProof/>
          <w:sz w:val="22"/>
          <w:lang w:eastAsia="de-DE"/>
        </w:rPr>
      </w:pPr>
      <w:ins w:id="496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39"</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6 Abgesetztes Auflager in einem hybriden Bürogebäude in Schöppingen (Quelle: Brüninghoff Group)</w:t>
        </w:r>
        <w:r>
          <w:rPr>
            <w:noProof/>
            <w:webHidden/>
          </w:rPr>
          <w:tab/>
        </w:r>
        <w:r>
          <w:rPr>
            <w:noProof/>
            <w:webHidden/>
          </w:rPr>
          <w:fldChar w:fldCharType="begin"/>
        </w:r>
        <w:r>
          <w:rPr>
            <w:noProof/>
            <w:webHidden/>
          </w:rPr>
          <w:instrText xml:space="preserve"> PAGEREF _Toc92091839 \h </w:instrText>
        </w:r>
      </w:ins>
      <w:r>
        <w:rPr>
          <w:noProof/>
          <w:webHidden/>
        </w:rPr>
      </w:r>
      <w:r>
        <w:rPr>
          <w:noProof/>
          <w:webHidden/>
        </w:rPr>
        <w:fldChar w:fldCharType="separate"/>
      </w:r>
      <w:ins w:id="4961" w:author="Carsten Hein" w:date="2022-04-19T11:00:00Z">
        <w:r w:rsidR="00A2726B">
          <w:rPr>
            <w:noProof/>
            <w:webHidden/>
          </w:rPr>
          <w:t>64</w:t>
        </w:r>
      </w:ins>
      <w:ins w:id="4962" w:author="Carsten Hein" w:date="2022-01-03T08:40:00Z">
        <w:r>
          <w:rPr>
            <w:noProof/>
            <w:webHidden/>
          </w:rPr>
          <w:fldChar w:fldCharType="end"/>
        </w:r>
        <w:r w:rsidRPr="00BB1DD0">
          <w:rPr>
            <w:rStyle w:val="Hyperlink"/>
            <w:noProof/>
          </w:rPr>
          <w:fldChar w:fldCharType="end"/>
        </w:r>
      </w:ins>
    </w:p>
    <w:p w14:paraId="0400FC2B" w14:textId="4A45FD6E" w:rsidR="009737A6" w:rsidRDefault="009737A6">
      <w:pPr>
        <w:pStyle w:val="Abbildungsverzeichnis"/>
        <w:tabs>
          <w:tab w:val="right" w:pos="9060"/>
        </w:tabs>
        <w:rPr>
          <w:ins w:id="4963" w:author="Carsten Hein" w:date="2022-01-03T08:40:00Z"/>
          <w:rFonts w:asciiTheme="minorHAnsi" w:eastAsiaTheme="minorEastAsia" w:hAnsiTheme="minorHAnsi"/>
          <w:noProof/>
          <w:sz w:val="22"/>
          <w:lang w:eastAsia="de-DE"/>
        </w:rPr>
      </w:pPr>
      <w:ins w:id="496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0"</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7 Abgesetzte Auflagerkonstruktion mit Schrauben</w:t>
        </w:r>
        <w:r>
          <w:rPr>
            <w:noProof/>
            <w:webHidden/>
          </w:rPr>
          <w:tab/>
        </w:r>
        <w:r>
          <w:rPr>
            <w:noProof/>
            <w:webHidden/>
          </w:rPr>
          <w:fldChar w:fldCharType="begin"/>
        </w:r>
        <w:r>
          <w:rPr>
            <w:noProof/>
            <w:webHidden/>
          </w:rPr>
          <w:instrText xml:space="preserve"> PAGEREF _Toc92091840 \h </w:instrText>
        </w:r>
      </w:ins>
      <w:r>
        <w:rPr>
          <w:noProof/>
          <w:webHidden/>
        </w:rPr>
      </w:r>
      <w:r>
        <w:rPr>
          <w:noProof/>
          <w:webHidden/>
        </w:rPr>
        <w:fldChar w:fldCharType="separate"/>
      </w:r>
      <w:ins w:id="4965" w:author="Carsten Hein" w:date="2022-04-19T11:00:00Z">
        <w:r w:rsidR="00A2726B">
          <w:rPr>
            <w:noProof/>
            <w:webHidden/>
          </w:rPr>
          <w:t>65</w:t>
        </w:r>
      </w:ins>
      <w:ins w:id="4966" w:author="Carsten Hein" w:date="2022-01-03T08:40:00Z">
        <w:r>
          <w:rPr>
            <w:noProof/>
            <w:webHidden/>
          </w:rPr>
          <w:fldChar w:fldCharType="end"/>
        </w:r>
        <w:r w:rsidRPr="00BB1DD0">
          <w:rPr>
            <w:rStyle w:val="Hyperlink"/>
            <w:noProof/>
          </w:rPr>
          <w:fldChar w:fldCharType="end"/>
        </w:r>
      </w:ins>
    </w:p>
    <w:p w14:paraId="34D6C09C" w14:textId="0F592E35" w:rsidR="009737A6" w:rsidRDefault="009737A6">
      <w:pPr>
        <w:pStyle w:val="Abbildungsverzeichnis"/>
        <w:tabs>
          <w:tab w:val="right" w:pos="9060"/>
        </w:tabs>
        <w:rPr>
          <w:ins w:id="4967" w:author="Carsten Hein" w:date="2022-01-03T08:40:00Z"/>
          <w:rFonts w:asciiTheme="minorHAnsi" w:eastAsiaTheme="minorEastAsia" w:hAnsiTheme="minorHAnsi"/>
          <w:noProof/>
          <w:sz w:val="22"/>
          <w:lang w:eastAsia="de-DE"/>
        </w:rPr>
      </w:pPr>
      <w:ins w:id="496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1"</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8 Aufbau und Messkonzept der Versuche an abgesetzen Auflagerkonstruktionen</w:t>
        </w:r>
        <w:r>
          <w:rPr>
            <w:noProof/>
            <w:webHidden/>
          </w:rPr>
          <w:tab/>
        </w:r>
        <w:r>
          <w:rPr>
            <w:noProof/>
            <w:webHidden/>
          </w:rPr>
          <w:fldChar w:fldCharType="begin"/>
        </w:r>
        <w:r>
          <w:rPr>
            <w:noProof/>
            <w:webHidden/>
          </w:rPr>
          <w:instrText xml:space="preserve"> PAGEREF _Toc92091841 \h </w:instrText>
        </w:r>
      </w:ins>
      <w:r>
        <w:rPr>
          <w:noProof/>
          <w:webHidden/>
        </w:rPr>
      </w:r>
      <w:r>
        <w:rPr>
          <w:noProof/>
          <w:webHidden/>
        </w:rPr>
        <w:fldChar w:fldCharType="separate"/>
      </w:r>
      <w:ins w:id="4969" w:author="Carsten Hein" w:date="2022-04-19T11:00:00Z">
        <w:r w:rsidR="00A2726B">
          <w:rPr>
            <w:noProof/>
            <w:webHidden/>
          </w:rPr>
          <w:t>67</w:t>
        </w:r>
      </w:ins>
      <w:ins w:id="4970" w:author="Carsten Hein" w:date="2022-01-03T08:40:00Z">
        <w:r>
          <w:rPr>
            <w:noProof/>
            <w:webHidden/>
          </w:rPr>
          <w:fldChar w:fldCharType="end"/>
        </w:r>
        <w:r w:rsidRPr="00BB1DD0">
          <w:rPr>
            <w:rStyle w:val="Hyperlink"/>
            <w:noProof/>
          </w:rPr>
          <w:fldChar w:fldCharType="end"/>
        </w:r>
      </w:ins>
    </w:p>
    <w:p w14:paraId="2DA7E2FC" w14:textId="3A293084" w:rsidR="009737A6" w:rsidRDefault="009737A6">
      <w:pPr>
        <w:pStyle w:val="Abbildungsverzeichnis"/>
        <w:tabs>
          <w:tab w:val="right" w:pos="9060"/>
        </w:tabs>
        <w:rPr>
          <w:ins w:id="4971" w:author="Carsten Hein" w:date="2022-01-03T08:40:00Z"/>
          <w:rFonts w:asciiTheme="minorHAnsi" w:eastAsiaTheme="minorEastAsia" w:hAnsiTheme="minorHAnsi"/>
          <w:noProof/>
          <w:sz w:val="22"/>
          <w:lang w:eastAsia="de-DE"/>
        </w:rPr>
      </w:pPr>
      <w:ins w:id="4972"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2"</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69 Belastungsschema der Versuche an abgesetzten Auflagern</w:t>
        </w:r>
        <w:r>
          <w:rPr>
            <w:noProof/>
            <w:webHidden/>
          </w:rPr>
          <w:tab/>
        </w:r>
        <w:r>
          <w:rPr>
            <w:noProof/>
            <w:webHidden/>
          </w:rPr>
          <w:fldChar w:fldCharType="begin"/>
        </w:r>
        <w:r>
          <w:rPr>
            <w:noProof/>
            <w:webHidden/>
          </w:rPr>
          <w:instrText xml:space="preserve"> PAGEREF _Toc92091842 \h </w:instrText>
        </w:r>
      </w:ins>
      <w:r>
        <w:rPr>
          <w:noProof/>
          <w:webHidden/>
        </w:rPr>
      </w:r>
      <w:r>
        <w:rPr>
          <w:noProof/>
          <w:webHidden/>
        </w:rPr>
        <w:fldChar w:fldCharType="separate"/>
      </w:r>
      <w:ins w:id="4973" w:author="Carsten Hein" w:date="2022-04-19T11:00:00Z">
        <w:r w:rsidR="00A2726B">
          <w:rPr>
            <w:noProof/>
            <w:webHidden/>
          </w:rPr>
          <w:t>68</w:t>
        </w:r>
      </w:ins>
      <w:ins w:id="4974" w:author="Carsten Hein" w:date="2022-01-03T08:40:00Z">
        <w:r>
          <w:rPr>
            <w:noProof/>
            <w:webHidden/>
          </w:rPr>
          <w:fldChar w:fldCharType="end"/>
        </w:r>
        <w:r w:rsidRPr="00BB1DD0">
          <w:rPr>
            <w:rStyle w:val="Hyperlink"/>
            <w:noProof/>
          </w:rPr>
          <w:fldChar w:fldCharType="end"/>
        </w:r>
      </w:ins>
    </w:p>
    <w:p w14:paraId="1CBBADDF" w14:textId="318CE097" w:rsidR="009737A6" w:rsidRDefault="009737A6">
      <w:pPr>
        <w:pStyle w:val="Abbildungsverzeichnis"/>
        <w:tabs>
          <w:tab w:val="right" w:pos="9060"/>
        </w:tabs>
        <w:rPr>
          <w:ins w:id="4975" w:author="Carsten Hein" w:date="2022-01-03T08:40:00Z"/>
          <w:rFonts w:asciiTheme="minorHAnsi" w:eastAsiaTheme="minorEastAsia" w:hAnsiTheme="minorHAnsi"/>
          <w:noProof/>
          <w:sz w:val="22"/>
          <w:lang w:eastAsia="de-DE"/>
        </w:rPr>
      </w:pPr>
      <w:ins w:id="4976"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3"</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0 Typisches Bruchbild der Versuche zu abgesetzten Auflagern</w:t>
        </w:r>
        <w:r>
          <w:rPr>
            <w:noProof/>
            <w:webHidden/>
          </w:rPr>
          <w:tab/>
        </w:r>
        <w:r>
          <w:rPr>
            <w:noProof/>
            <w:webHidden/>
          </w:rPr>
          <w:fldChar w:fldCharType="begin"/>
        </w:r>
        <w:r>
          <w:rPr>
            <w:noProof/>
            <w:webHidden/>
          </w:rPr>
          <w:instrText xml:space="preserve"> PAGEREF _Toc92091843 \h </w:instrText>
        </w:r>
      </w:ins>
      <w:r>
        <w:rPr>
          <w:noProof/>
          <w:webHidden/>
        </w:rPr>
      </w:r>
      <w:r>
        <w:rPr>
          <w:noProof/>
          <w:webHidden/>
        </w:rPr>
        <w:fldChar w:fldCharType="separate"/>
      </w:r>
      <w:ins w:id="4977" w:author="Carsten Hein" w:date="2022-04-19T11:00:00Z">
        <w:r w:rsidR="00A2726B">
          <w:rPr>
            <w:noProof/>
            <w:webHidden/>
          </w:rPr>
          <w:t>68</w:t>
        </w:r>
      </w:ins>
      <w:ins w:id="4978" w:author="Carsten Hein" w:date="2022-01-03T08:40:00Z">
        <w:r>
          <w:rPr>
            <w:noProof/>
            <w:webHidden/>
          </w:rPr>
          <w:fldChar w:fldCharType="end"/>
        </w:r>
        <w:r w:rsidRPr="00BB1DD0">
          <w:rPr>
            <w:rStyle w:val="Hyperlink"/>
            <w:noProof/>
          </w:rPr>
          <w:fldChar w:fldCharType="end"/>
        </w:r>
      </w:ins>
    </w:p>
    <w:p w14:paraId="670A130F" w14:textId="431FFBFA" w:rsidR="009737A6" w:rsidRDefault="009737A6">
      <w:pPr>
        <w:pStyle w:val="Abbildungsverzeichnis"/>
        <w:tabs>
          <w:tab w:val="right" w:pos="9060"/>
        </w:tabs>
        <w:rPr>
          <w:ins w:id="4979" w:author="Carsten Hein" w:date="2022-01-03T08:40:00Z"/>
          <w:rFonts w:asciiTheme="minorHAnsi" w:eastAsiaTheme="minorEastAsia" w:hAnsiTheme="minorHAnsi"/>
          <w:noProof/>
          <w:sz w:val="22"/>
          <w:lang w:eastAsia="de-DE"/>
        </w:rPr>
      </w:pPr>
      <w:ins w:id="4980"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4"</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1 Bruchlasten der Auflagerversuche</w:t>
        </w:r>
        <w:r>
          <w:rPr>
            <w:noProof/>
            <w:webHidden/>
          </w:rPr>
          <w:tab/>
        </w:r>
        <w:r>
          <w:rPr>
            <w:noProof/>
            <w:webHidden/>
          </w:rPr>
          <w:fldChar w:fldCharType="begin"/>
        </w:r>
        <w:r>
          <w:rPr>
            <w:noProof/>
            <w:webHidden/>
          </w:rPr>
          <w:instrText xml:space="preserve"> PAGEREF _Toc92091844 \h </w:instrText>
        </w:r>
      </w:ins>
      <w:r>
        <w:rPr>
          <w:noProof/>
          <w:webHidden/>
        </w:rPr>
      </w:r>
      <w:r>
        <w:rPr>
          <w:noProof/>
          <w:webHidden/>
        </w:rPr>
        <w:fldChar w:fldCharType="separate"/>
      </w:r>
      <w:ins w:id="4981" w:author="Carsten Hein" w:date="2022-04-19T11:00:00Z">
        <w:r w:rsidR="00A2726B">
          <w:rPr>
            <w:noProof/>
            <w:webHidden/>
          </w:rPr>
          <w:t>69</w:t>
        </w:r>
      </w:ins>
      <w:ins w:id="4982" w:author="Carsten Hein" w:date="2022-01-03T08:40:00Z">
        <w:r>
          <w:rPr>
            <w:noProof/>
            <w:webHidden/>
          </w:rPr>
          <w:fldChar w:fldCharType="end"/>
        </w:r>
        <w:r w:rsidRPr="00BB1DD0">
          <w:rPr>
            <w:rStyle w:val="Hyperlink"/>
            <w:noProof/>
          </w:rPr>
          <w:fldChar w:fldCharType="end"/>
        </w:r>
      </w:ins>
    </w:p>
    <w:p w14:paraId="088A187E" w14:textId="07BE5ED5" w:rsidR="009737A6" w:rsidRDefault="009737A6">
      <w:pPr>
        <w:pStyle w:val="Abbildungsverzeichnis"/>
        <w:tabs>
          <w:tab w:val="right" w:pos="9060"/>
        </w:tabs>
        <w:rPr>
          <w:ins w:id="4983" w:author="Carsten Hein" w:date="2022-01-03T08:40:00Z"/>
          <w:rFonts w:asciiTheme="minorHAnsi" w:eastAsiaTheme="minorEastAsia" w:hAnsiTheme="minorHAnsi"/>
          <w:noProof/>
          <w:sz w:val="22"/>
          <w:lang w:eastAsia="de-DE"/>
        </w:rPr>
      </w:pPr>
      <w:ins w:id="4984"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5"</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2 Last-Verformungs-Diagramm der Auflagersuche</w:t>
        </w:r>
        <w:r>
          <w:rPr>
            <w:noProof/>
            <w:webHidden/>
          </w:rPr>
          <w:tab/>
        </w:r>
        <w:r>
          <w:rPr>
            <w:noProof/>
            <w:webHidden/>
          </w:rPr>
          <w:fldChar w:fldCharType="begin"/>
        </w:r>
        <w:r>
          <w:rPr>
            <w:noProof/>
            <w:webHidden/>
          </w:rPr>
          <w:instrText xml:space="preserve"> PAGEREF _Toc92091845 \h </w:instrText>
        </w:r>
      </w:ins>
      <w:r>
        <w:rPr>
          <w:noProof/>
          <w:webHidden/>
        </w:rPr>
      </w:r>
      <w:r>
        <w:rPr>
          <w:noProof/>
          <w:webHidden/>
        </w:rPr>
        <w:fldChar w:fldCharType="separate"/>
      </w:r>
      <w:ins w:id="4985" w:author="Carsten Hein" w:date="2022-04-19T11:00:00Z">
        <w:r w:rsidR="00A2726B">
          <w:rPr>
            <w:noProof/>
            <w:webHidden/>
          </w:rPr>
          <w:t>69</w:t>
        </w:r>
      </w:ins>
      <w:ins w:id="4986" w:author="Carsten Hein" w:date="2022-01-03T08:40:00Z">
        <w:r>
          <w:rPr>
            <w:noProof/>
            <w:webHidden/>
          </w:rPr>
          <w:fldChar w:fldCharType="end"/>
        </w:r>
        <w:r w:rsidRPr="00BB1DD0">
          <w:rPr>
            <w:rStyle w:val="Hyperlink"/>
            <w:noProof/>
          </w:rPr>
          <w:fldChar w:fldCharType="end"/>
        </w:r>
      </w:ins>
    </w:p>
    <w:p w14:paraId="34DA5EC9" w14:textId="5B199E36" w:rsidR="009737A6" w:rsidRDefault="009737A6">
      <w:pPr>
        <w:pStyle w:val="Abbildungsverzeichnis"/>
        <w:tabs>
          <w:tab w:val="right" w:pos="9060"/>
        </w:tabs>
        <w:rPr>
          <w:ins w:id="4987" w:author="Carsten Hein" w:date="2022-01-03T08:40:00Z"/>
          <w:rFonts w:asciiTheme="minorHAnsi" w:eastAsiaTheme="minorEastAsia" w:hAnsiTheme="minorHAnsi"/>
          <w:noProof/>
          <w:sz w:val="22"/>
          <w:lang w:eastAsia="de-DE"/>
        </w:rPr>
      </w:pPr>
      <w:ins w:id="4988" w:author="Carsten Hein" w:date="2022-01-03T08:40:00Z">
        <w:r w:rsidRPr="00BB1DD0">
          <w:rPr>
            <w:rStyle w:val="Hyperlink"/>
            <w:noProof/>
          </w:rPr>
          <w:fldChar w:fldCharType="begin"/>
        </w:r>
        <w:r w:rsidRPr="00BB1DD0">
          <w:rPr>
            <w:rStyle w:val="Hyperlink"/>
            <w:noProof/>
          </w:rPr>
          <w:instrText xml:space="preserve"> </w:instrText>
        </w:r>
        <w:r>
          <w:rPr>
            <w:noProof/>
          </w:rPr>
          <w:instrText>HYPERLINK \l "_Toc92091846"</w:instrText>
        </w:r>
        <w:r w:rsidRPr="00BB1DD0">
          <w:rPr>
            <w:rStyle w:val="Hyperlink"/>
            <w:noProof/>
          </w:rPr>
          <w:instrText xml:space="preserve"> </w:instrText>
        </w:r>
        <w:r w:rsidRPr="00BB1DD0">
          <w:rPr>
            <w:rStyle w:val="Hyperlink"/>
            <w:noProof/>
          </w:rPr>
          <w:fldChar w:fldCharType="separate"/>
        </w:r>
        <w:r w:rsidRPr="00BB1DD0">
          <w:rPr>
            <w:rStyle w:val="Hyperlink"/>
            <w:noProof/>
          </w:rPr>
          <w:t>Abbildung 73 Vergleich der horizontalen und vertikalen Differentialverschiebungen zwischen Holz und Beton an den abgesetzten Auflagern</w:t>
        </w:r>
        <w:r>
          <w:rPr>
            <w:noProof/>
            <w:webHidden/>
          </w:rPr>
          <w:tab/>
        </w:r>
        <w:r>
          <w:rPr>
            <w:noProof/>
            <w:webHidden/>
          </w:rPr>
          <w:fldChar w:fldCharType="begin"/>
        </w:r>
        <w:r>
          <w:rPr>
            <w:noProof/>
            <w:webHidden/>
          </w:rPr>
          <w:instrText xml:space="preserve"> PAGEREF _Toc92091846 \h </w:instrText>
        </w:r>
      </w:ins>
      <w:r>
        <w:rPr>
          <w:noProof/>
          <w:webHidden/>
        </w:rPr>
      </w:r>
      <w:r>
        <w:rPr>
          <w:noProof/>
          <w:webHidden/>
        </w:rPr>
        <w:fldChar w:fldCharType="separate"/>
      </w:r>
      <w:ins w:id="4989" w:author="Carsten Hein" w:date="2022-04-19T11:00:00Z">
        <w:r w:rsidR="00A2726B">
          <w:rPr>
            <w:noProof/>
            <w:webHidden/>
          </w:rPr>
          <w:t>69</w:t>
        </w:r>
      </w:ins>
      <w:ins w:id="4990" w:author="Carsten Hein" w:date="2022-01-03T08:40:00Z">
        <w:r>
          <w:rPr>
            <w:noProof/>
            <w:webHidden/>
          </w:rPr>
          <w:fldChar w:fldCharType="end"/>
        </w:r>
        <w:r w:rsidRPr="00BB1DD0">
          <w:rPr>
            <w:rStyle w:val="Hyperlink"/>
            <w:noProof/>
          </w:rPr>
          <w:fldChar w:fldCharType="end"/>
        </w:r>
      </w:ins>
    </w:p>
    <w:p w14:paraId="10B620D0" w14:textId="387303A9" w:rsidR="00420E44" w:rsidDel="009737A6" w:rsidRDefault="00420E44">
      <w:pPr>
        <w:pStyle w:val="Abbildungsverzeichnis"/>
        <w:tabs>
          <w:tab w:val="right" w:pos="9060"/>
        </w:tabs>
        <w:rPr>
          <w:del w:id="4991" w:author="Carsten Hein" w:date="2022-01-03T08:40:00Z"/>
          <w:rFonts w:asciiTheme="minorHAnsi" w:eastAsiaTheme="minorEastAsia" w:hAnsiTheme="minorHAnsi"/>
          <w:noProof/>
          <w:sz w:val="22"/>
          <w:lang w:eastAsia="de-DE"/>
        </w:rPr>
      </w:pPr>
      <w:del w:id="4992" w:author="Carsten Hein" w:date="2022-01-03T08:40:00Z">
        <w:r w:rsidRPr="009737A6" w:rsidDel="009737A6">
          <w:rPr>
            <w:rPrChange w:id="4993" w:author="Carsten Hein" w:date="2022-01-03T08:40:00Z">
              <w:rPr>
                <w:rStyle w:val="Hyperlink"/>
                <w:noProof/>
              </w:rPr>
            </w:rPrChange>
          </w:rPr>
          <w:delText>Abbildung 1 Annahme Raumgröße Variante A - 3 Achsen = 4,05 m Breite, Variante B  - 4 Achsen = 5,40m Breite</w:delText>
        </w:r>
        <w:r w:rsidDel="009737A6">
          <w:rPr>
            <w:noProof/>
            <w:webHidden/>
          </w:rPr>
          <w:tab/>
          <w:delText>16</w:delText>
        </w:r>
      </w:del>
    </w:p>
    <w:p w14:paraId="36158495" w14:textId="7B25990A" w:rsidR="00420E44" w:rsidDel="009737A6" w:rsidRDefault="00420E44">
      <w:pPr>
        <w:pStyle w:val="Abbildungsverzeichnis"/>
        <w:tabs>
          <w:tab w:val="right" w:pos="9060"/>
        </w:tabs>
        <w:rPr>
          <w:del w:id="4994" w:author="Carsten Hein" w:date="2022-01-03T08:40:00Z"/>
          <w:rFonts w:asciiTheme="minorHAnsi" w:eastAsiaTheme="minorEastAsia" w:hAnsiTheme="minorHAnsi"/>
          <w:noProof/>
          <w:sz w:val="22"/>
          <w:lang w:eastAsia="de-DE"/>
        </w:rPr>
      </w:pPr>
      <w:del w:id="4995" w:author="Carsten Hein" w:date="2022-01-03T08:40:00Z">
        <w:r w:rsidRPr="009737A6" w:rsidDel="009737A6">
          <w:rPr>
            <w:rPrChange w:id="4996" w:author="Carsten Hein" w:date="2022-01-03T08:40:00Z">
              <w:rPr>
                <w:rStyle w:val="Hyperlink"/>
                <w:noProof/>
              </w:rPr>
            </w:rPrChange>
          </w:rPr>
          <w:delText>Abbildung 2 Definition der lichten Raumhöhe. Oben: Voll belegtes TGA-Register - Unten: Minimalausführung zur späteren Nachrüstung</w:delText>
        </w:r>
        <w:r w:rsidDel="009737A6">
          <w:rPr>
            <w:noProof/>
            <w:webHidden/>
          </w:rPr>
          <w:tab/>
          <w:delText>17</w:delText>
        </w:r>
      </w:del>
    </w:p>
    <w:p w14:paraId="728C2ABB" w14:textId="71EFB9EB" w:rsidR="00420E44" w:rsidDel="009737A6" w:rsidRDefault="00420E44">
      <w:pPr>
        <w:pStyle w:val="Abbildungsverzeichnis"/>
        <w:tabs>
          <w:tab w:val="right" w:pos="9060"/>
        </w:tabs>
        <w:rPr>
          <w:del w:id="4997" w:author="Carsten Hein" w:date="2022-01-03T08:40:00Z"/>
          <w:rFonts w:asciiTheme="minorHAnsi" w:eastAsiaTheme="minorEastAsia" w:hAnsiTheme="minorHAnsi"/>
          <w:noProof/>
          <w:sz w:val="22"/>
          <w:lang w:eastAsia="de-DE"/>
        </w:rPr>
      </w:pPr>
      <w:del w:id="4998" w:author="Carsten Hein" w:date="2022-01-03T08:40:00Z">
        <w:r w:rsidRPr="009737A6" w:rsidDel="009737A6">
          <w:rPr>
            <w:rPrChange w:id="4999" w:author="Carsten Hein" w:date="2022-01-03T08:40:00Z">
              <w:rPr>
                <w:rStyle w:val="Hyperlink"/>
                <w:noProof/>
              </w:rPr>
            </w:rPrChange>
          </w:rPr>
          <w:delText>Abbildung 3 Kopplung der Deckenelemente durch Ortbeton-Ringbalken</w:delText>
        </w:r>
        <w:r w:rsidDel="009737A6">
          <w:rPr>
            <w:noProof/>
            <w:webHidden/>
          </w:rPr>
          <w:tab/>
          <w:delText>21</w:delText>
        </w:r>
      </w:del>
    </w:p>
    <w:p w14:paraId="065049A3" w14:textId="0C0C9972" w:rsidR="00420E44" w:rsidDel="009737A6" w:rsidRDefault="00420E44">
      <w:pPr>
        <w:pStyle w:val="Abbildungsverzeichnis"/>
        <w:tabs>
          <w:tab w:val="right" w:pos="9060"/>
        </w:tabs>
        <w:rPr>
          <w:del w:id="5000" w:author="Carsten Hein" w:date="2022-01-03T08:40:00Z"/>
          <w:rFonts w:asciiTheme="minorHAnsi" w:eastAsiaTheme="minorEastAsia" w:hAnsiTheme="minorHAnsi"/>
          <w:noProof/>
          <w:sz w:val="22"/>
          <w:lang w:eastAsia="de-DE"/>
        </w:rPr>
      </w:pPr>
      <w:del w:id="5001" w:author="Carsten Hein" w:date="2022-01-03T08:40:00Z">
        <w:r w:rsidRPr="009737A6" w:rsidDel="009737A6">
          <w:rPr>
            <w:rPrChange w:id="5002" w:author="Carsten Hein" w:date="2022-01-03T08:40:00Z">
              <w:rPr>
                <w:rStyle w:val="Hyperlink"/>
                <w:noProof/>
              </w:rPr>
            </w:rPrChange>
          </w:rPr>
          <w:delText>Abbildung 4 Stahlbauverbindung zur Kopplung der Fertigteile</w:delText>
        </w:r>
        <w:r w:rsidDel="009737A6">
          <w:rPr>
            <w:noProof/>
            <w:webHidden/>
          </w:rPr>
          <w:tab/>
          <w:delText>22</w:delText>
        </w:r>
      </w:del>
    </w:p>
    <w:p w14:paraId="5125B5E0" w14:textId="28225F19" w:rsidR="00420E44" w:rsidDel="009737A6" w:rsidRDefault="00420E44">
      <w:pPr>
        <w:pStyle w:val="Abbildungsverzeichnis"/>
        <w:tabs>
          <w:tab w:val="right" w:pos="9060"/>
        </w:tabs>
        <w:rPr>
          <w:del w:id="5003" w:author="Carsten Hein" w:date="2022-01-03T08:40:00Z"/>
          <w:rFonts w:asciiTheme="minorHAnsi" w:eastAsiaTheme="minorEastAsia" w:hAnsiTheme="minorHAnsi"/>
          <w:noProof/>
          <w:sz w:val="22"/>
          <w:lang w:eastAsia="de-DE"/>
        </w:rPr>
      </w:pPr>
      <w:del w:id="5004" w:author="Carsten Hein" w:date="2022-01-03T08:40:00Z">
        <w:r w:rsidRPr="009737A6" w:rsidDel="009737A6">
          <w:rPr>
            <w:rPrChange w:id="5005" w:author="Carsten Hein" w:date="2022-01-03T08:40:00Z">
              <w:rPr>
                <w:rStyle w:val="Hyperlink"/>
                <w:noProof/>
              </w:rPr>
            </w:rPrChange>
          </w:rPr>
          <w:delText>Abbildung 5 Kopplung der Deckenelemente durch Kopplungselemente für die Bewehrung</w:delText>
        </w:r>
        <w:r w:rsidDel="009737A6">
          <w:rPr>
            <w:noProof/>
            <w:webHidden/>
          </w:rPr>
          <w:tab/>
          <w:delText>23</w:delText>
        </w:r>
      </w:del>
    </w:p>
    <w:p w14:paraId="2EBF2D0A" w14:textId="5B36AE9A" w:rsidR="00420E44" w:rsidDel="009737A6" w:rsidRDefault="00420E44">
      <w:pPr>
        <w:pStyle w:val="Abbildungsverzeichnis"/>
        <w:tabs>
          <w:tab w:val="right" w:pos="9060"/>
        </w:tabs>
        <w:rPr>
          <w:del w:id="5006" w:author="Carsten Hein" w:date="2022-01-03T08:40:00Z"/>
          <w:rFonts w:asciiTheme="minorHAnsi" w:eastAsiaTheme="minorEastAsia" w:hAnsiTheme="minorHAnsi"/>
          <w:noProof/>
          <w:sz w:val="22"/>
          <w:lang w:eastAsia="de-DE"/>
        </w:rPr>
      </w:pPr>
      <w:del w:id="5007" w:author="Carsten Hein" w:date="2022-01-03T08:40:00Z">
        <w:r w:rsidRPr="009737A6" w:rsidDel="009737A6">
          <w:rPr>
            <w:rPrChange w:id="5008" w:author="Carsten Hein" w:date="2022-01-03T08:40:00Z">
              <w:rPr>
                <w:rStyle w:val="Hyperlink"/>
                <w:noProof/>
              </w:rPr>
            </w:rPrChange>
          </w:rPr>
          <w:delText>Abbildung 6 Beispiel für eine Pi-Decke mit einer Modulbreite von 1,35 Metern (eigene Abbildung)</w:delText>
        </w:r>
        <w:r w:rsidDel="009737A6">
          <w:rPr>
            <w:noProof/>
            <w:webHidden/>
          </w:rPr>
          <w:tab/>
          <w:delText>26</w:delText>
        </w:r>
      </w:del>
    </w:p>
    <w:p w14:paraId="772FAA3A" w14:textId="722282DC" w:rsidR="00420E44" w:rsidDel="009737A6" w:rsidRDefault="00420E44">
      <w:pPr>
        <w:pStyle w:val="Abbildungsverzeichnis"/>
        <w:tabs>
          <w:tab w:val="right" w:pos="9060"/>
        </w:tabs>
        <w:rPr>
          <w:del w:id="5009" w:author="Carsten Hein" w:date="2022-01-03T08:40:00Z"/>
          <w:rFonts w:asciiTheme="minorHAnsi" w:eastAsiaTheme="minorEastAsia" w:hAnsiTheme="minorHAnsi"/>
          <w:noProof/>
          <w:sz w:val="22"/>
          <w:lang w:eastAsia="de-DE"/>
        </w:rPr>
      </w:pPr>
      <w:del w:id="5010" w:author="Carsten Hein" w:date="2022-01-03T08:40:00Z">
        <w:r w:rsidRPr="009737A6" w:rsidDel="009737A6">
          <w:rPr>
            <w:rPrChange w:id="5011" w:author="Carsten Hein" w:date="2022-01-03T08:40:00Z">
              <w:rPr>
                <w:rStyle w:val="Hyperlink"/>
                <w:noProof/>
              </w:rPr>
            </w:rPrChange>
          </w:rPr>
          <w:delText>Abbildung 7 Vorauswahl der zu berechnenden Varianten</w:delText>
        </w:r>
        <w:r w:rsidDel="009737A6">
          <w:rPr>
            <w:noProof/>
            <w:webHidden/>
          </w:rPr>
          <w:tab/>
          <w:delText>27</w:delText>
        </w:r>
      </w:del>
    </w:p>
    <w:p w14:paraId="7AA26BDA" w14:textId="34895E21" w:rsidR="00420E44" w:rsidDel="009737A6" w:rsidRDefault="00420E44">
      <w:pPr>
        <w:pStyle w:val="Abbildungsverzeichnis"/>
        <w:tabs>
          <w:tab w:val="right" w:pos="9060"/>
        </w:tabs>
        <w:rPr>
          <w:del w:id="5012" w:author="Carsten Hein" w:date="2022-01-03T08:40:00Z"/>
          <w:rFonts w:asciiTheme="minorHAnsi" w:eastAsiaTheme="minorEastAsia" w:hAnsiTheme="minorHAnsi"/>
          <w:noProof/>
          <w:sz w:val="22"/>
          <w:lang w:eastAsia="de-DE"/>
        </w:rPr>
      </w:pPr>
      <w:del w:id="5013" w:author="Carsten Hein" w:date="2022-01-03T08:40:00Z">
        <w:r w:rsidRPr="009737A6" w:rsidDel="009737A6">
          <w:rPr>
            <w:rPrChange w:id="5014" w:author="Carsten Hein" w:date="2022-01-03T08:40:00Z">
              <w:rPr>
                <w:rStyle w:val="Hyperlink"/>
                <w:noProof/>
              </w:rPr>
            </w:rPrChange>
          </w:rPr>
          <w:delText>Abbildung 8 Stabwerkmodell zur Bemessung von Holz-Beton-Verbundkonstruktionen am Beispiel einer Decke mit Kerven (eigene Abbildung)</w:delText>
        </w:r>
        <w:r w:rsidDel="009737A6">
          <w:rPr>
            <w:noProof/>
            <w:webHidden/>
          </w:rPr>
          <w:tab/>
          <w:delText>27</w:delText>
        </w:r>
      </w:del>
    </w:p>
    <w:p w14:paraId="441082E8" w14:textId="69B4DCE1" w:rsidR="00420E44" w:rsidDel="009737A6" w:rsidRDefault="00420E44">
      <w:pPr>
        <w:pStyle w:val="Abbildungsverzeichnis"/>
        <w:tabs>
          <w:tab w:val="right" w:pos="9060"/>
        </w:tabs>
        <w:rPr>
          <w:del w:id="5015" w:author="Carsten Hein" w:date="2022-01-03T08:40:00Z"/>
          <w:rFonts w:asciiTheme="minorHAnsi" w:eastAsiaTheme="minorEastAsia" w:hAnsiTheme="minorHAnsi"/>
          <w:noProof/>
          <w:sz w:val="22"/>
          <w:lang w:eastAsia="de-DE"/>
        </w:rPr>
      </w:pPr>
      <w:del w:id="5016" w:author="Carsten Hein" w:date="2022-01-03T08:40:00Z">
        <w:r w:rsidRPr="009737A6" w:rsidDel="009737A6">
          <w:rPr>
            <w:rPrChange w:id="5017" w:author="Carsten Hein" w:date="2022-01-03T08:40:00Z">
              <w:rPr>
                <w:rStyle w:val="Hyperlink"/>
                <w:noProof/>
              </w:rPr>
            </w:rPrChange>
          </w:rPr>
          <w:delText>Abbildung 9 Verhältnis der Auslastungen des Holzes im Anfangs- oder Endzustand zu der Auslastung zum Zeitpunkt t=3-7a für verschiedene Deckentypen</w:delText>
        </w:r>
        <w:r w:rsidDel="009737A6">
          <w:rPr>
            <w:noProof/>
            <w:webHidden/>
          </w:rPr>
          <w:tab/>
          <w:delText>28</w:delText>
        </w:r>
      </w:del>
    </w:p>
    <w:p w14:paraId="487AC9BC" w14:textId="5553F51D" w:rsidR="00420E44" w:rsidDel="009737A6" w:rsidRDefault="00420E44">
      <w:pPr>
        <w:pStyle w:val="Abbildungsverzeichnis"/>
        <w:tabs>
          <w:tab w:val="right" w:pos="9060"/>
        </w:tabs>
        <w:rPr>
          <w:del w:id="5018" w:author="Carsten Hein" w:date="2022-01-03T08:40:00Z"/>
          <w:rFonts w:asciiTheme="minorHAnsi" w:eastAsiaTheme="minorEastAsia" w:hAnsiTheme="minorHAnsi"/>
          <w:noProof/>
          <w:sz w:val="22"/>
          <w:lang w:eastAsia="de-DE"/>
        </w:rPr>
      </w:pPr>
      <w:del w:id="5019" w:author="Carsten Hein" w:date="2022-01-03T08:40:00Z">
        <w:r w:rsidRPr="009737A6" w:rsidDel="009737A6">
          <w:rPr>
            <w:rPrChange w:id="5020" w:author="Carsten Hein" w:date="2022-01-03T08:40:00Z">
              <w:rPr>
                <w:rStyle w:val="Hyperlink"/>
                <w:noProof/>
              </w:rPr>
            </w:rPrChange>
          </w:rPr>
          <w:delText>Abbildung 10 Bemessungsablauf für die Parameterstudie</w:delText>
        </w:r>
        <w:r w:rsidDel="009737A6">
          <w:rPr>
            <w:noProof/>
            <w:webHidden/>
          </w:rPr>
          <w:tab/>
          <w:delText>30</w:delText>
        </w:r>
      </w:del>
    </w:p>
    <w:p w14:paraId="299A07C4" w14:textId="51E37C15" w:rsidR="00420E44" w:rsidDel="009737A6" w:rsidRDefault="00420E44">
      <w:pPr>
        <w:pStyle w:val="Abbildungsverzeichnis"/>
        <w:tabs>
          <w:tab w:val="right" w:pos="9060"/>
        </w:tabs>
        <w:rPr>
          <w:del w:id="5021" w:author="Carsten Hein" w:date="2022-01-03T08:40:00Z"/>
          <w:rFonts w:asciiTheme="minorHAnsi" w:eastAsiaTheme="minorEastAsia" w:hAnsiTheme="minorHAnsi"/>
          <w:noProof/>
          <w:sz w:val="22"/>
          <w:lang w:eastAsia="de-DE"/>
        </w:rPr>
      </w:pPr>
      <w:del w:id="5022" w:author="Carsten Hein" w:date="2022-01-03T08:40:00Z">
        <w:r w:rsidRPr="009737A6" w:rsidDel="009737A6">
          <w:rPr>
            <w:rPrChange w:id="5023" w:author="Carsten Hein" w:date="2022-01-03T08:40:00Z">
              <w:rPr>
                <w:rStyle w:val="Hyperlink"/>
                <w:noProof/>
              </w:rPr>
            </w:rPrChange>
          </w:rPr>
          <w:lastRenderedPageBreak/>
          <w:delText>Abbildung 11 Schraubverbindung mit dem FT Verbinder von Würth (Quelle: eshop.wuerth.de)</w:delText>
        </w:r>
        <w:r w:rsidDel="009737A6">
          <w:rPr>
            <w:noProof/>
            <w:webHidden/>
          </w:rPr>
          <w:tab/>
          <w:delText>34</w:delText>
        </w:r>
      </w:del>
    </w:p>
    <w:p w14:paraId="1528B536" w14:textId="2D594244" w:rsidR="00420E44" w:rsidDel="009737A6" w:rsidRDefault="00420E44">
      <w:pPr>
        <w:pStyle w:val="Abbildungsverzeichnis"/>
        <w:tabs>
          <w:tab w:val="right" w:pos="9060"/>
        </w:tabs>
        <w:rPr>
          <w:del w:id="5024" w:author="Carsten Hein" w:date="2022-01-03T08:40:00Z"/>
          <w:rFonts w:asciiTheme="minorHAnsi" w:eastAsiaTheme="minorEastAsia" w:hAnsiTheme="minorHAnsi"/>
          <w:noProof/>
          <w:sz w:val="22"/>
          <w:lang w:eastAsia="de-DE"/>
        </w:rPr>
      </w:pPr>
      <w:del w:id="5025" w:author="Carsten Hein" w:date="2022-01-03T08:40:00Z">
        <w:r w:rsidRPr="009737A6" w:rsidDel="009737A6">
          <w:rPr>
            <w:rPrChange w:id="5026" w:author="Carsten Hein" w:date="2022-01-03T08:40:00Z">
              <w:rPr>
                <w:rStyle w:val="Hyperlink"/>
                <w:noProof/>
              </w:rPr>
            </w:rPrChange>
          </w:rPr>
          <w:delText>Abbildung 12 Herstellungsschema des Schraubverbunds mit lokalem Verguss (eigene Abbildung)</w:delText>
        </w:r>
        <w:r w:rsidDel="009737A6">
          <w:rPr>
            <w:noProof/>
            <w:webHidden/>
          </w:rPr>
          <w:tab/>
          <w:delText>34</w:delText>
        </w:r>
      </w:del>
    </w:p>
    <w:p w14:paraId="55BC8546" w14:textId="4120B86F" w:rsidR="00420E44" w:rsidDel="009737A6" w:rsidRDefault="00420E44">
      <w:pPr>
        <w:pStyle w:val="Abbildungsverzeichnis"/>
        <w:tabs>
          <w:tab w:val="right" w:pos="9060"/>
        </w:tabs>
        <w:rPr>
          <w:del w:id="5027" w:author="Carsten Hein" w:date="2022-01-03T08:40:00Z"/>
          <w:rFonts w:asciiTheme="minorHAnsi" w:eastAsiaTheme="minorEastAsia" w:hAnsiTheme="minorHAnsi"/>
          <w:noProof/>
          <w:sz w:val="22"/>
          <w:lang w:eastAsia="de-DE"/>
        </w:rPr>
      </w:pPr>
      <w:del w:id="5028" w:author="Carsten Hein" w:date="2022-01-03T08:40:00Z">
        <w:r w:rsidRPr="009737A6" w:rsidDel="009737A6">
          <w:rPr>
            <w:rPrChange w:id="5029" w:author="Carsten Hein" w:date="2022-01-03T08:40:00Z">
              <w:rPr>
                <w:rStyle w:val="Hyperlink"/>
                <w:noProof/>
              </w:rPr>
            </w:rPrChange>
          </w:rPr>
          <w:delText>Abbildung 13 Prüfkörpergeometrie der geschraubten Scherversuchskörper</w:delText>
        </w:r>
        <w:r w:rsidDel="009737A6">
          <w:rPr>
            <w:noProof/>
            <w:webHidden/>
          </w:rPr>
          <w:tab/>
          <w:delText>36</w:delText>
        </w:r>
      </w:del>
    </w:p>
    <w:p w14:paraId="3C51B229" w14:textId="36527C1E" w:rsidR="00420E44" w:rsidDel="009737A6" w:rsidRDefault="00420E44">
      <w:pPr>
        <w:pStyle w:val="Abbildungsverzeichnis"/>
        <w:tabs>
          <w:tab w:val="right" w:pos="9060"/>
        </w:tabs>
        <w:rPr>
          <w:del w:id="5030" w:author="Carsten Hein" w:date="2022-01-03T08:40:00Z"/>
          <w:rFonts w:asciiTheme="minorHAnsi" w:eastAsiaTheme="minorEastAsia" w:hAnsiTheme="minorHAnsi"/>
          <w:noProof/>
          <w:sz w:val="22"/>
          <w:lang w:eastAsia="de-DE"/>
        </w:rPr>
      </w:pPr>
      <w:del w:id="5031" w:author="Carsten Hein" w:date="2022-01-03T08:40:00Z">
        <w:r w:rsidRPr="009737A6" w:rsidDel="009737A6">
          <w:rPr>
            <w:rPrChange w:id="5032" w:author="Carsten Hein" w:date="2022-01-03T08:40:00Z">
              <w:rPr>
                <w:rStyle w:val="Hyperlink"/>
                <w:noProof/>
              </w:rPr>
            </w:rPrChange>
          </w:rPr>
          <w:delText>Abbildung 14 Scherversuchskörper mit FT-Verbindern von Würth vor der Betonage</w:delText>
        </w:r>
        <w:r w:rsidDel="009737A6">
          <w:rPr>
            <w:noProof/>
            <w:webHidden/>
          </w:rPr>
          <w:tab/>
          <w:delText>37</w:delText>
        </w:r>
      </w:del>
    </w:p>
    <w:p w14:paraId="252C9FAB" w14:textId="704B3422" w:rsidR="00420E44" w:rsidDel="009737A6" w:rsidRDefault="00420E44">
      <w:pPr>
        <w:pStyle w:val="Abbildungsverzeichnis"/>
        <w:tabs>
          <w:tab w:val="right" w:pos="9060"/>
        </w:tabs>
        <w:rPr>
          <w:del w:id="5033" w:author="Carsten Hein" w:date="2022-01-03T08:40:00Z"/>
          <w:rFonts w:asciiTheme="minorHAnsi" w:eastAsiaTheme="minorEastAsia" w:hAnsiTheme="minorHAnsi"/>
          <w:noProof/>
          <w:sz w:val="22"/>
          <w:lang w:eastAsia="de-DE"/>
        </w:rPr>
      </w:pPr>
      <w:del w:id="5034" w:author="Carsten Hein" w:date="2022-01-03T08:40:00Z">
        <w:r w:rsidRPr="009737A6" w:rsidDel="009737A6">
          <w:rPr>
            <w:rPrChange w:id="5035" w:author="Carsten Hein" w:date="2022-01-03T08:40:00Z">
              <w:rPr>
                <w:rStyle w:val="Hyperlink"/>
                <w:noProof/>
              </w:rPr>
            </w:rPrChange>
          </w:rPr>
          <w:delText>Abbildung 15 Prüfkörper in der Prüfeinrichtung</w:delText>
        </w:r>
        <w:r w:rsidDel="009737A6">
          <w:rPr>
            <w:noProof/>
            <w:webHidden/>
          </w:rPr>
          <w:tab/>
          <w:delText>37</w:delText>
        </w:r>
      </w:del>
    </w:p>
    <w:p w14:paraId="3BF6359E" w14:textId="0AA3C4E1" w:rsidR="00420E44" w:rsidDel="009737A6" w:rsidRDefault="00420E44">
      <w:pPr>
        <w:pStyle w:val="Abbildungsverzeichnis"/>
        <w:tabs>
          <w:tab w:val="right" w:pos="9060"/>
        </w:tabs>
        <w:rPr>
          <w:del w:id="5036" w:author="Carsten Hein" w:date="2022-01-03T08:40:00Z"/>
          <w:rFonts w:asciiTheme="minorHAnsi" w:eastAsiaTheme="minorEastAsia" w:hAnsiTheme="minorHAnsi"/>
          <w:noProof/>
          <w:sz w:val="22"/>
          <w:lang w:eastAsia="de-DE"/>
        </w:rPr>
      </w:pPr>
      <w:del w:id="5037" w:author="Carsten Hein" w:date="2022-01-03T08:40:00Z">
        <w:r w:rsidRPr="009737A6" w:rsidDel="009737A6">
          <w:rPr>
            <w:rPrChange w:id="5038" w:author="Carsten Hein" w:date="2022-01-03T08:40:00Z">
              <w:rPr>
                <w:rStyle w:val="Hyperlink"/>
                <w:noProof/>
              </w:rPr>
            </w:rPrChange>
          </w:rPr>
          <w:delText>Abbildung 16 Vergleich der Bruchlasten der Scherversuche an Schraubverbindungen; Angabe pro Schraube und pro mm Durchmesser</w:delText>
        </w:r>
        <w:r w:rsidDel="009737A6">
          <w:rPr>
            <w:noProof/>
            <w:webHidden/>
          </w:rPr>
          <w:tab/>
          <w:delText>38</w:delText>
        </w:r>
      </w:del>
    </w:p>
    <w:p w14:paraId="6F73C7B6" w14:textId="4909B2F0" w:rsidR="00420E44" w:rsidDel="009737A6" w:rsidRDefault="00420E44">
      <w:pPr>
        <w:pStyle w:val="Abbildungsverzeichnis"/>
        <w:tabs>
          <w:tab w:val="right" w:pos="9060"/>
        </w:tabs>
        <w:rPr>
          <w:del w:id="5039" w:author="Carsten Hein" w:date="2022-01-03T08:40:00Z"/>
          <w:rFonts w:asciiTheme="minorHAnsi" w:eastAsiaTheme="minorEastAsia" w:hAnsiTheme="minorHAnsi"/>
          <w:noProof/>
          <w:sz w:val="22"/>
          <w:lang w:eastAsia="de-DE"/>
        </w:rPr>
      </w:pPr>
      <w:del w:id="5040" w:author="Carsten Hein" w:date="2022-01-03T08:40:00Z">
        <w:r w:rsidRPr="009737A6" w:rsidDel="009737A6">
          <w:rPr>
            <w:rPrChange w:id="5041" w:author="Carsten Hein" w:date="2022-01-03T08:40:00Z">
              <w:rPr>
                <w:rStyle w:val="Hyperlink"/>
                <w:noProof/>
              </w:rPr>
            </w:rPrChange>
          </w:rPr>
          <w:delText>Abbildung 17 Vergleich der Verschiebungsmoduln aus den Scherversuchen an Schraubverbindungen; Angabe des Verschiebungsmoduls pro Schraube pro mm Einbindelänge im Holz</w:delText>
        </w:r>
        <w:r w:rsidDel="009737A6">
          <w:rPr>
            <w:noProof/>
            <w:webHidden/>
          </w:rPr>
          <w:tab/>
          <w:delText>38</w:delText>
        </w:r>
      </w:del>
    </w:p>
    <w:p w14:paraId="47C17EBD" w14:textId="7790040B" w:rsidR="00420E44" w:rsidDel="009737A6" w:rsidRDefault="00420E44">
      <w:pPr>
        <w:pStyle w:val="Abbildungsverzeichnis"/>
        <w:tabs>
          <w:tab w:val="right" w:pos="9060"/>
        </w:tabs>
        <w:rPr>
          <w:del w:id="5042" w:author="Carsten Hein" w:date="2022-01-03T08:40:00Z"/>
          <w:rFonts w:asciiTheme="minorHAnsi" w:eastAsiaTheme="minorEastAsia" w:hAnsiTheme="minorHAnsi"/>
          <w:noProof/>
          <w:sz w:val="22"/>
          <w:lang w:eastAsia="de-DE"/>
        </w:rPr>
      </w:pPr>
      <w:del w:id="5043" w:author="Carsten Hein" w:date="2022-01-03T08:40:00Z">
        <w:r w:rsidRPr="009737A6" w:rsidDel="009737A6">
          <w:rPr>
            <w:rPrChange w:id="5044" w:author="Carsten Hein" w:date="2022-01-03T08:40:00Z">
              <w:rPr>
                <w:rStyle w:val="Hyperlink"/>
                <w:noProof/>
              </w:rPr>
            </w:rPrChange>
          </w:rPr>
          <w:delText>Abbildung 18 Verschiebung zwischen Holz und Beton durch Herausziehen der Schrauben</w:delText>
        </w:r>
        <w:r w:rsidDel="009737A6">
          <w:rPr>
            <w:noProof/>
            <w:webHidden/>
          </w:rPr>
          <w:tab/>
          <w:delText>39</w:delText>
        </w:r>
      </w:del>
    </w:p>
    <w:p w14:paraId="6527E89B" w14:textId="2F451B09" w:rsidR="00420E44" w:rsidDel="009737A6" w:rsidRDefault="00420E44">
      <w:pPr>
        <w:pStyle w:val="Abbildungsverzeichnis"/>
        <w:tabs>
          <w:tab w:val="right" w:pos="9060"/>
        </w:tabs>
        <w:rPr>
          <w:del w:id="5045" w:author="Carsten Hein" w:date="2022-01-03T08:40:00Z"/>
          <w:rFonts w:asciiTheme="minorHAnsi" w:eastAsiaTheme="minorEastAsia" w:hAnsiTheme="minorHAnsi"/>
          <w:noProof/>
          <w:sz w:val="22"/>
          <w:lang w:eastAsia="de-DE"/>
        </w:rPr>
      </w:pPr>
      <w:del w:id="5046" w:author="Carsten Hein" w:date="2022-01-03T08:40:00Z">
        <w:r w:rsidRPr="009737A6" w:rsidDel="009737A6">
          <w:rPr>
            <w:rPrChange w:id="5047" w:author="Carsten Hein" w:date="2022-01-03T08:40:00Z">
              <w:rPr>
                <w:rStyle w:val="Hyperlink"/>
                <w:noProof/>
              </w:rPr>
            </w:rPrChange>
          </w:rPr>
          <w:delText>Abbildung 19 In der Verbundfuge gerissene Schrauben</w:delText>
        </w:r>
        <w:r w:rsidDel="009737A6">
          <w:rPr>
            <w:noProof/>
            <w:webHidden/>
          </w:rPr>
          <w:tab/>
          <w:delText>39</w:delText>
        </w:r>
      </w:del>
    </w:p>
    <w:p w14:paraId="47137B3E" w14:textId="04F8E89B" w:rsidR="00420E44" w:rsidDel="009737A6" w:rsidRDefault="00420E44">
      <w:pPr>
        <w:pStyle w:val="Abbildungsverzeichnis"/>
        <w:tabs>
          <w:tab w:val="right" w:pos="9060"/>
        </w:tabs>
        <w:rPr>
          <w:del w:id="5048" w:author="Carsten Hein" w:date="2022-01-03T08:40:00Z"/>
          <w:rFonts w:asciiTheme="minorHAnsi" w:eastAsiaTheme="minorEastAsia" w:hAnsiTheme="minorHAnsi"/>
          <w:noProof/>
          <w:sz w:val="22"/>
          <w:lang w:eastAsia="de-DE"/>
        </w:rPr>
      </w:pPr>
      <w:del w:id="5049" w:author="Carsten Hein" w:date="2022-01-03T08:40:00Z">
        <w:r w:rsidRPr="009737A6" w:rsidDel="009737A6">
          <w:rPr>
            <w:rPrChange w:id="5050" w:author="Carsten Hein" w:date="2022-01-03T08:40:00Z">
              <w:rPr>
                <w:rStyle w:val="Hyperlink"/>
                <w:noProof/>
              </w:rPr>
            </w:rPrChange>
          </w:rPr>
          <w:delText>Abbildung 20 Schnitt durch eine mittels Nassklebung hergestellte Verbundfuge mit rot eingefärbtem Klebstoff (Brunner, Romer, &amp; Schnüriger, 2007)</w:delText>
        </w:r>
        <w:r w:rsidDel="009737A6">
          <w:rPr>
            <w:noProof/>
            <w:webHidden/>
          </w:rPr>
          <w:tab/>
          <w:delText>40</w:delText>
        </w:r>
      </w:del>
    </w:p>
    <w:p w14:paraId="516BD9CE" w14:textId="08908F3F" w:rsidR="00420E44" w:rsidDel="009737A6" w:rsidRDefault="00420E44">
      <w:pPr>
        <w:pStyle w:val="Abbildungsverzeichnis"/>
        <w:tabs>
          <w:tab w:val="right" w:pos="9060"/>
        </w:tabs>
        <w:rPr>
          <w:del w:id="5051" w:author="Carsten Hein" w:date="2022-01-03T08:40:00Z"/>
          <w:rFonts w:asciiTheme="minorHAnsi" w:eastAsiaTheme="minorEastAsia" w:hAnsiTheme="minorHAnsi"/>
          <w:noProof/>
          <w:sz w:val="22"/>
          <w:lang w:eastAsia="de-DE"/>
        </w:rPr>
      </w:pPr>
      <w:del w:id="5052" w:author="Carsten Hein" w:date="2022-01-03T08:40:00Z">
        <w:r w:rsidRPr="009737A6" w:rsidDel="009737A6">
          <w:rPr>
            <w:rPrChange w:id="5053" w:author="Carsten Hein" w:date="2022-01-03T08:40:00Z">
              <w:rPr>
                <w:rStyle w:val="Hyperlink"/>
                <w:noProof/>
              </w:rPr>
            </w:rPrChange>
          </w:rPr>
          <w:delText>Abbildung 21 Schematische Abbildung des Push-Out-Versuchs und des Lastabtrags</w:delText>
        </w:r>
        <w:r w:rsidDel="009737A6">
          <w:rPr>
            <w:noProof/>
            <w:webHidden/>
          </w:rPr>
          <w:tab/>
          <w:delText>40</w:delText>
        </w:r>
      </w:del>
    </w:p>
    <w:p w14:paraId="318F9D56" w14:textId="3DCB056A" w:rsidR="00420E44" w:rsidDel="009737A6" w:rsidRDefault="00420E44">
      <w:pPr>
        <w:pStyle w:val="Abbildungsverzeichnis"/>
        <w:tabs>
          <w:tab w:val="right" w:pos="9060"/>
        </w:tabs>
        <w:rPr>
          <w:del w:id="5054" w:author="Carsten Hein" w:date="2022-01-03T08:40:00Z"/>
          <w:rFonts w:asciiTheme="minorHAnsi" w:eastAsiaTheme="minorEastAsia" w:hAnsiTheme="minorHAnsi"/>
          <w:noProof/>
          <w:sz w:val="22"/>
          <w:lang w:eastAsia="de-DE"/>
        </w:rPr>
      </w:pPr>
      <w:del w:id="5055" w:author="Carsten Hein" w:date="2022-01-03T08:40:00Z">
        <w:r w:rsidRPr="009737A6" w:rsidDel="009737A6">
          <w:rPr>
            <w:rPrChange w:id="5056" w:author="Carsten Hein" w:date="2022-01-03T08:40:00Z">
              <w:rPr>
                <w:rStyle w:val="Hyperlink"/>
                <w:noProof/>
              </w:rPr>
            </w:rPrChange>
          </w:rPr>
          <w:delText>Abbildung 22 Aufbau der Scherversuche nach (Schäfers, 2010)</w:delText>
        </w:r>
        <w:r w:rsidDel="009737A6">
          <w:rPr>
            <w:noProof/>
            <w:webHidden/>
          </w:rPr>
          <w:tab/>
          <w:delText>42</w:delText>
        </w:r>
      </w:del>
    </w:p>
    <w:p w14:paraId="6D93BC7D" w14:textId="7ECFE7E0" w:rsidR="00420E44" w:rsidDel="009737A6" w:rsidRDefault="00420E44">
      <w:pPr>
        <w:pStyle w:val="Abbildungsverzeichnis"/>
        <w:tabs>
          <w:tab w:val="right" w:pos="9060"/>
        </w:tabs>
        <w:rPr>
          <w:del w:id="5057" w:author="Carsten Hein" w:date="2022-01-03T08:40:00Z"/>
          <w:rFonts w:asciiTheme="minorHAnsi" w:eastAsiaTheme="minorEastAsia" w:hAnsiTheme="minorHAnsi"/>
          <w:noProof/>
          <w:sz w:val="22"/>
          <w:lang w:eastAsia="de-DE"/>
        </w:rPr>
      </w:pPr>
      <w:del w:id="5058" w:author="Carsten Hein" w:date="2022-01-03T08:40:00Z">
        <w:r w:rsidRPr="009737A6" w:rsidDel="009737A6">
          <w:rPr>
            <w:rPrChange w:id="5059" w:author="Carsten Hein" w:date="2022-01-03T08:40:00Z">
              <w:rPr>
                <w:rStyle w:val="Hyperlink"/>
                <w:noProof/>
              </w:rPr>
            </w:rPrChange>
          </w:rPr>
          <w:delText>Abbildung 23 Arbeitsschritte bei der Herstellung einer geklebten Holz-Beton-Verbunddecke in Abhängigkeit der Fertigungsmethode</w:delText>
        </w:r>
        <w:r w:rsidDel="009737A6">
          <w:rPr>
            <w:noProof/>
            <w:webHidden/>
          </w:rPr>
          <w:tab/>
          <w:delText>45</w:delText>
        </w:r>
      </w:del>
    </w:p>
    <w:p w14:paraId="57B2F5DA" w14:textId="2DB21DF6" w:rsidR="00420E44" w:rsidDel="009737A6" w:rsidRDefault="00420E44">
      <w:pPr>
        <w:pStyle w:val="Abbildungsverzeichnis"/>
        <w:tabs>
          <w:tab w:val="right" w:pos="9060"/>
        </w:tabs>
        <w:rPr>
          <w:del w:id="5060" w:author="Carsten Hein" w:date="2022-01-03T08:40:00Z"/>
          <w:rFonts w:asciiTheme="minorHAnsi" w:eastAsiaTheme="minorEastAsia" w:hAnsiTheme="minorHAnsi"/>
          <w:noProof/>
          <w:sz w:val="22"/>
          <w:lang w:eastAsia="de-DE"/>
        </w:rPr>
      </w:pPr>
      <w:del w:id="5061" w:author="Carsten Hein" w:date="2022-01-03T08:40:00Z">
        <w:r w:rsidRPr="009737A6" w:rsidDel="009737A6">
          <w:rPr>
            <w:rPrChange w:id="5062" w:author="Carsten Hein" w:date="2022-01-03T08:40:00Z">
              <w:rPr>
                <w:rStyle w:val="Hyperlink"/>
                <w:noProof/>
              </w:rPr>
            </w:rPrChange>
          </w:rPr>
          <w:delText>Abbildung 24 Abmessungen der Scherprüfkörper (links) sowie Prüfkörper in der Prüfeinrichtung (rechts)</w:delText>
        </w:r>
        <w:r w:rsidDel="009737A6">
          <w:rPr>
            <w:noProof/>
            <w:webHidden/>
          </w:rPr>
          <w:tab/>
          <w:delText>50</w:delText>
        </w:r>
      </w:del>
    </w:p>
    <w:p w14:paraId="078EA283" w14:textId="1A83B328" w:rsidR="00420E44" w:rsidDel="009737A6" w:rsidRDefault="00420E44">
      <w:pPr>
        <w:pStyle w:val="Abbildungsverzeichnis"/>
        <w:tabs>
          <w:tab w:val="right" w:pos="9060"/>
        </w:tabs>
        <w:rPr>
          <w:del w:id="5063" w:author="Carsten Hein" w:date="2022-01-03T08:40:00Z"/>
          <w:rFonts w:asciiTheme="minorHAnsi" w:eastAsiaTheme="minorEastAsia" w:hAnsiTheme="minorHAnsi"/>
          <w:noProof/>
          <w:sz w:val="22"/>
          <w:lang w:eastAsia="de-DE"/>
        </w:rPr>
      </w:pPr>
      <w:del w:id="5064" w:author="Carsten Hein" w:date="2022-01-03T08:40:00Z">
        <w:r w:rsidRPr="009737A6" w:rsidDel="009737A6">
          <w:rPr>
            <w:rPrChange w:id="5065" w:author="Carsten Hein" w:date="2022-01-03T08:40:00Z">
              <w:rPr>
                <w:rStyle w:val="Hyperlink"/>
                <w:noProof/>
              </w:rPr>
            </w:rPrChange>
          </w:rPr>
          <w:delText>Abbildung 25 Auftrag des PU Klebstoffs auf das Holz mit Schaumstoffband gegen Ablaufen des Klebstoffs und als Abstandshalter</w:delText>
        </w:r>
        <w:r w:rsidDel="009737A6">
          <w:rPr>
            <w:noProof/>
            <w:webHidden/>
          </w:rPr>
          <w:tab/>
          <w:delText>51</w:delText>
        </w:r>
      </w:del>
    </w:p>
    <w:p w14:paraId="05FD27CD" w14:textId="06A63779" w:rsidR="00420E44" w:rsidDel="009737A6" w:rsidRDefault="00420E44">
      <w:pPr>
        <w:pStyle w:val="Abbildungsverzeichnis"/>
        <w:tabs>
          <w:tab w:val="right" w:pos="9060"/>
        </w:tabs>
        <w:rPr>
          <w:del w:id="5066" w:author="Carsten Hein" w:date="2022-01-03T08:40:00Z"/>
          <w:rFonts w:asciiTheme="minorHAnsi" w:eastAsiaTheme="minorEastAsia" w:hAnsiTheme="minorHAnsi"/>
          <w:noProof/>
          <w:sz w:val="22"/>
          <w:lang w:eastAsia="de-DE"/>
        </w:rPr>
      </w:pPr>
      <w:del w:id="5067" w:author="Carsten Hein" w:date="2022-01-03T08:40:00Z">
        <w:r w:rsidRPr="009737A6" w:rsidDel="009737A6">
          <w:rPr>
            <w:rPrChange w:id="5068" w:author="Carsten Hein" w:date="2022-01-03T08:40:00Z">
              <w:rPr>
                <w:rStyle w:val="Hyperlink"/>
                <w:noProof/>
              </w:rPr>
            </w:rPrChange>
          </w:rPr>
          <w:delText>Abbildung 26 Herstellung von Probekörpern für die Scherversuche mit dem Klebstoff C1</w:delText>
        </w:r>
        <w:r w:rsidDel="009737A6">
          <w:rPr>
            <w:noProof/>
            <w:webHidden/>
          </w:rPr>
          <w:tab/>
          <w:delText>51</w:delText>
        </w:r>
      </w:del>
    </w:p>
    <w:p w14:paraId="5BEC9D64" w14:textId="493E758C" w:rsidR="00420E44" w:rsidDel="009737A6" w:rsidRDefault="00420E44">
      <w:pPr>
        <w:pStyle w:val="Abbildungsverzeichnis"/>
        <w:tabs>
          <w:tab w:val="right" w:pos="9060"/>
        </w:tabs>
        <w:rPr>
          <w:del w:id="5069" w:author="Carsten Hein" w:date="2022-01-03T08:40:00Z"/>
          <w:rFonts w:asciiTheme="minorHAnsi" w:eastAsiaTheme="minorEastAsia" w:hAnsiTheme="minorHAnsi"/>
          <w:noProof/>
          <w:sz w:val="22"/>
          <w:lang w:eastAsia="de-DE"/>
        </w:rPr>
      </w:pPr>
      <w:del w:id="5070" w:author="Carsten Hein" w:date="2022-01-03T08:40:00Z">
        <w:r w:rsidRPr="009737A6" w:rsidDel="009737A6">
          <w:rPr>
            <w:rPrChange w:id="5071" w:author="Carsten Hein" w:date="2022-01-03T08:40:00Z">
              <w:rPr>
                <w:rStyle w:val="Hyperlink"/>
                <w:noProof/>
              </w:rPr>
            </w:rPrChange>
          </w:rPr>
          <w:delText>Abbildung 27 Scherversuchskörper in der Prüfeinrichtung</w:delText>
        </w:r>
        <w:r w:rsidDel="009737A6">
          <w:rPr>
            <w:noProof/>
            <w:webHidden/>
          </w:rPr>
          <w:tab/>
          <w:delText>52</w:delText>
        </w:r>
      </w:del>
    </w:p>
    <w:p w14:paraId="1F5EEED4" w14:textId="4C0689E9" w:rsidR="00420E44" w:rsidDel="009737A6" w:rsidRDefault="00420E44">
      <w:pPr>
        <w:pStyle w:val="Abbildungsverzeichnis"/>
        <w:tabs>
          <w:tab w:val="right" w:pos="9060"/>
        </w:tabs>
        <w:rPr>
          <w:del w:id="5072" w:author="Carsten Hein" w:date="2022-01-03T08:40:00Z"/>
          <w:rFonts w:asciiTheme="minorHAnsi" w:eastAsiaTheme="minorEastAsia" w:hAnsiTheme="minorHAnsi"/>
          <w:noProof/>
          <w:sz w:val="22"/>
          <w:lang w:eastAsia="de-DE"/>
        </w:rPr>
      </w:pPr>
      <w:del w:id="5073" w:author="Carsten Hein" w:date="2022-01-03T08:40:00Z">
        <w:r w:rsidRPr="009737A6" w:rsidDel="009737A6">
          <w:rPr>
            <w:rPrChange w:id="5074" w:author="Carsten Hein" w:date="2022-01-03T08:40:00Z">
              <w:rPr>
                <w:rStyle w:val="Hyperlink"/>
                <w:noProof/>
              </w:rPr>
            </w:rPrChange>
          </w:rPr>
          <w:delText>Abbildung 28 Bruchspannungen der Scherversuche nach Oberflächenbehandlung bzw. Klebtechnik getrennt (FG=geschliffen, FM= Matrizenschalung, FP =  Filmschalung mit Primer, FU= Filmschalung unbehandelt, LU = Luftseite unbehandelt, NK = Nassklebung, S1 = Schalöl, S2 = Schalölemulsion)</w:delText>
        </w:r>
        <w:r w:rsidDel="009737A6">
          <w:rPr>
            <w:noProof/>
            <w:webHidden/>
          </w:rPr>
          <w:tab/>
          <w:delText>56</w:delText>
        </w:r>
      </w:del>
    </w:p>
    <w:p w14:paraId="17FD0B44" w14:textId="14AC2E2E" w:rsidR="00420E44" w:rsidDel="009737A6" w:rsidRDefault="00420E44">
      <w:pPr>
        <w:pStyle w:val="Abbildungsverzeichnis"/>
        <w:tabs>
          <w:tab w:val="right" w:pos="9060"/>
        </w:tabs>
        <w:rPr>
          <w:del w:id="5075" w:author="Carsten Hein" w:date="2022-01-03T08:40:00Z"/>
          <w:rFonts w:asciiTheme="minorHAnsi" w:eastAsiaTheme="minorEastAsia" w:hAnsiTheme="minorHAnsi"/>
          <w:noProof/>
          <w:sz w:val="22"/>
          <w:lang w:eastAsia="de-DE"/>
        </w:rPr>
      </w:pPr>
      <w:del w:id="5076" w:author="Carsten Hein" w:date="2022-01-03T08:40:00Z">
        <w:r w:rsidRPr="009737A6" w:rsidDel="009737A6">
          <w:rPr>
            <w:rPrChange w:id="5077" w:author="Carsten Hein" w:date="2022-01-03T08:40:00Z">
              <w:rPr>
                <w:rStyle w:val="Hyperlink"/>
                <w:noProof/>
              </w:rPr>
            </w:rPrChange>
          </w:rPr>
          <w:delText>Abbildung 29 Bruchspannungen der Scherversuche unter Einbeziehung der Bruchbilder</w:delText>
        </w:r>
        <w:r w:rsidDel="009737A6">
          <w:rPr>
            <w:noProof/>
            <w:webHidden/>
          </w:rPr>
          <w:tab/>
          <w:delText>57</w:delText>
        </w:r>
      </w:del>
    </w:p>
    <w:p w14:paraId="61A5F7C8" w14:textId="51ECB135" w:rsidR="00420E44" w:rsidDel="009737A6" w:rsidRDefault="00420E44">
      <w:pPr>
        <w:pStyle w:val="Abbildungsverzeichnis"/>
        <w:tabs>
          <w:tab w:val="right" w:pos="9060"/>
        </w:tabs>
        <w:rPr>
          <w:del w:id="5078" w:author="Carsten Hein" w:date="2022-01-03T08:40:00Z"/>
          <w:rFonts w:asciiTheme="minorHAnsi" w:eastAsiaTheme="minorEastAsia" w:hAnsiTheme="minorHAnsi"/>
          <w:noProof/>
          <w:sz w:val="22"/>
          <w:lang w:eastAsia="de-DE"/>
        </w:rPr>
      </w:pPr>
      <w:del w:id="5079" w:author="Carsten Hein" w:date="2022-01-03T08:40:00Z">
        <w:r w:rsidRPr="009737A6" w:rsidDel="009737A6">
          <w:rPr>
            <w:rPrChange w:id="5080" w:author="Carsten Hein" w:date="2022-01-03T08:40:00Z">
              <w:rPr>
                <w:rStyle w:val="Hyperlink"/>
                <w:noProof/>
              </w:rPr>
            </w:rPrChange>
          </w:rPr>
          <w:delText>Abbildung 30 Bruchspannungen der im Holz versagten Probekörper nach Holzchargen</w:delText>
        </w:r>
        <w:r w:rsidDel="009737A6">
          <w:rPr>
            <w:noProof/>
            <w:webHidden/>
          </w:rPr>
          <w:tab/>
          <w:delText>57</w:delText>
        </w:r>
      </w:del>
    </w:p>
    <w:p w14:paraId="371FA9D2" w14:textId="658709DC" w:rsidR="00420E44" w:rsidDel="009737A6" w:rsidRDefault="00420E44">
      <w:pPr>
        <w:pStyle w:val="Abbildungsverzeichnis"/>
        <w:tabs>
          <w:tab w:val="right" w:pos="9060"/>
        </w:tabs>
        <w:rPr>
          <w:del w:id="5081" w:author="Carsten Hein" w:date="2022-01-03T08:40:00Z"/>
          <w:rFonts w:asciiTheme="minorHAnsi" w:eastAsiaTheme="minorEastAsia" w:hAnsiTheme="minorHAnsi"/>
          <w:noProof/>
          <w:sz w:val="22"/>
          <w:lang w:eastAsia="de-DE"/>
        </w:rPr>
      </w:pPr>
      <w:del w:id="5082" w:author="Carsten Hein" w:date="2022-01-03T08:40:00Z">
        <w:r w:rsidRPr="009737A6" w:rsidDel="009737A6">
          <w:rPr>
            <w:rPrChange w:id="5083" w:author="Carsten Hein" w:date="2022-01-03T08:40:00Z">
              <w:rPr>
                <w:rStyle w:val="Hyperlink"/>
                <w:noProof/>
              </w:rPr>
            </w:rPrChange>
          </w:rPr>
          <w:delText>Abbildung 31 Typisches Versagensbild bei Holzversagen (SF_t)</w:delText>
        </w:r>
        <w:r w:rsidDel="009737A6">
          <w:rPr>
            <w:noProof/>
            <w:webHidden/>
          </w:rPr>
          <w:tab/>
          <w:delText>57</w:delText>
        </w:r>
      </w:del>
    </w:p>
    <w:p w14:paraId="54C2A1EC" w14:textId="1BB3E4F0" w:rsidR="00420E44" w:rsidDel="009737A6" w:rsidRDefault="00420E44">
      <w:pPr>
        <w:pStyle w:val="Abbildungsverzeichnis"/>
        <w:tabs>
          <w:tab w:val="right" w:pos="9060"/>
        </w:tabs>
        <w:rPr>
          <w:del w:id="5084" w:author="Carsten Hein" w:date="2022-01-03T08:40:00Z"/>
          <w:rFonts w:asciiTheme="minorHAnsi" w:eastAsiaTheme="minorEastAsia" w:hAnsiTheme="minorHAnsi"/>
          <w:noProof/>
          <w:sz w:val="22"/>
          <w:lang w:eastAsia="de-DE"/>
        </w:rPr>
      </w:pPr>
      <w:del w:id="5085" w:author="Carsten Hein" w:date="2022-01-03T08:40:00Z">
        <w:r w:rsidRPr="009737A6" w:rsidDel="009737A6">
          <w:rPr>
            <w:rPrChange w:id="5086" w:author="Carsten Hein" w:date="2022-01-03T08:40:00Z">
              <w:rPr>
                <w:rStyle w:val="Hyperlink"/>
                <w:noProof/>
              </w:rPr>
            </w:rPrChange>
          </w:rPr>
          <w:delText>Abbildung 32 Gemischtes Versagen mit Anteilen von Holz- und Beton- sowie Adhäsionsversagen (M1)</w:delText>
        </w:r>
        <w:r w:rsidDel="009737A6">
          <w:rPr>
            <w:noProof/>
            <w:webHidden/>
          </w:rPr>
          <w:tab/>
          <w:delText>57</w:delText>
        </w:r>
      </w:del>
    </w:p>
    <w:p w14:paraId="49CAC342" w14:textId="5E12A43C" w:rsidR="00420E44" w:rsidDel="009737A6" w:rsidRDefault="00420E44">
      <w:pPr>
        <w:pStyle w:val="Abbildungsverzeichnis"/>
        <w:tabs>
          <w:tab w:val="right" w:pos="9060"/>
        </w:tabs>
        <w:rPr>
          <w:del w:id="5087" w:author="Carsten Hein" w:date="2022-01-03T08:40:00Z"/>
          <w:rFonts w:asciiTheme="minorHAnsi" w:eastAsiaTheme="minorEastAsia" w:hAnsiTheme="minorHAnsi"/>
          <w:noProof/>
          <w:sz w:val="22"/>
          <w:lang w:eastAsia="de-DE"/>
        </w:rPr>
      </w:pPr>
      <w:del w:id="5088" w:author="Carsten Hein" w:date="2022-01-03T08:40:00Z">
        <w:r w:rsidRPr="009737A6" w:rsidDel="009737A6">
          <w:rPr>
            <w:rPrChange w:id="5089" w:author="Carsten Hein" w:date="2022-01-03T08:40:00Z">
              <w:rPr>
                <w:rStyle w:val="Hyperlink"/>
                <w:noProof/>
              </w:rPr>
            </w:rPrChange>
          </w:rPr>
          <w:delText>Abbildung 33 Typisches Versagensbild bei vorwiegendem Betonversagen (SF_c)</w:delText>
        </w:r>
        <w:r w:rsidDel="009737A6">
          <w:rPr>
            <w:noProof/>
            <w:webHidden/>
          </w:rPr>
          <w:tab/>
          <w:delText>57</w:delText>
        </w:r>
      </w:del>
    </w:p>
    <w:p w14:paraId="02B1A3BB" w14:textId="5900AC88" w:rsidR="00420E44" w:rsidDel="009737A6" w:rsidRDefault="00420E44">
      <w:pPr>
        <w:pStyle w:val="Abbildungsverzeichnis"/>
        <w:tabs>
          <w:tab w:val="right" w:pos="9060"/>
        </w:tabs>
        <w:rPr>
          <w:del w:id="5090" w:author="Carsten Hein" w:date="2022-01-03T08:40:00Z"/>
          <w:rFonts w:asciiTheme="minorHAnsi" w:eastAsiaTheme="minorEastAsia" w:hAnsiTheme="minorHAnsi"/>
          <w:noProof/>
          <w:sz w:val="22"/>
          <w:lang w:eastAsia="de-DE"/>
        </w:rPr>
      </w:pPr>
      <w:del w:id="5091" w:author="Carsten Hein" w:date="2022-01-03T08:40:00Z">
        <w:r w:rsidRPr="009737A6" w:rsidDel="009737A6">
          <w:rPr>
            <w:rPrChange w:id="5092" w:author="Carsten Hein" w:date="2022-01-03T08:40:00Z">
              <w:rPr>
                <w:rStyle w:val="Hyperlink"/>
                <w:noProof/>
              </w:rPr>
            </w:rPrChange>
          </w:rPr>
          <w:delText>Abbildung 34 Typisches Versagensbild bei vorwiegendem Adhäsionsversagen (M2)</w:delText>
        </w:r>
        <w:r w:rsidDel="009737A6">
          <w:rPr>
            <w:noProof/>
            <w:webHidden/>
          </w:rPr>
          <w:tab/>
          <w:delText>57</w:delText>
        </w:r>
      </w:del>
    </w:p>
    <w:p w14:paraId="73E2EDDC" w14:textId="0E0BD7F4" w:rsidR="00420E44" w:rsidDel="009737A6" w:rsidRDefault="00420E44">
      <w:pPr>
        <w:pStyle w:val="Abbildungsverzeichnis"/>
        <w:tabs>
          <w:tab w:val="right" w:pos="9060"/>
        </w:tabs>
        <w:rPr>
          <w:del w:id="5093" w:author="Carsten Hein" w:date="2022-01-03T08:40:00Z"/>
          <w:rFonts w:asciiTheme="minorHAnsi" w:eastAsiaTheme="minorEastAsia" w:hAnsiTheme="minorHAnsi"/>
          <w:noProof/>
          <w:sz w:val="22"/>
          <w:lang w:eastAsia="de-DE"/>
        </w:rPr>
      </w:pPr>
      <w:del w:id="5094" w:author="Carsten Hein" w:date="2022-01-03T08:40:00Z">
        <w:r w:rsidRPr="009737A6" w:rsidDel="009737A6">
          <w:rPr>
            <w:rPrChange w:id="5095" w:author="Carsten Hein" w:date="2022-01-03T08:40:00Z">
              <w:rPr>
                <w:rStyle w:val="Hyperlink"/>
                <w:noProof/>
              </w:rPr>
            </w:rPrChange>
          </w:rPr>
          <w:delText>Abbildung 35 Ausblühungen an der Grenzschicht der zwischen Klebstoff C3 und Beton bei der Nassklebung</w:delText>
        </w:r>
        <w:r w:rsidDel="009737A6">
          <w:rPr>
            <w:noProof/>
            <w:webHidden/>
          </w:rPr>
          <w:tab/>
          <w:delText>58</w:delText>
        </w:r>
      </w:del>
    </w:p>
    <w:p w14:paraId="63CC0237" w14:textId="5C396335" w:rsidR="00420E44" w:rsidDel="009737A6" w:rsidRDefault="00420E44">
      <w:pPr>
        <w:pStyle w:val="Abbildungsverzeichnis"/>
        <w:tabs>
          <w:tab w:val="right" w:pos="9060"/>
        </w:tabs>
        <w:rPr>
          <w:del w:id="5096" w:author="Carsten Hein" w:date="2022-01-03T08:40:00Z"/>
          <w:rFonts w:asciiTheme="minorHAnsi" w:eastAsiaTheme="minorEastAsia" w:hAnsiTheme="minorHAnsi"/>
          <w:noProof/>
          <w:sz w:val="22"/>
          <w:lang w:eastAsia="de-DE"/>
        </w:rPr>
      </w:pPr>
      <w:del w:id="5097" w:author="Carsten Hein" w:date="2022-01-03T08:40:00Z">
        <w:r w:rsidRPr="009737A6" w:rsidDel="009737A6">
          <w:rPr>
            <w:rPrChange w:id="5098" w:author="Carsten Hein" w:date="2022-01-03T08:40:00Z">
              <w:rPr>
                <w:rStyle w:val="Hyperlink"/>
                <w:noProof/>
              </w:rPr>
            </w:rPrChange>
          </w:rPr>
          <w:delText>Abbildung 36 Nassklebung von Klebstoff E3 ohne Ausblühungen</w:delText>
        </w:r>
        <w:r w:rsidDel="009737A6">
          <w:rPr>
            <w:noProof/>
            <w:webHidden/>
          </w:rPr>
          <w:tab/>
          <w:delText>58</w:delText>
        </w:r>
      </w:del>
    </w:p>
    <w:p w14:paraId="247DDB1D" w14:textId="5E3659BA" w:rsidR="00420E44" w:rsidDel="009737A6" w:rsidRDefault="00420E44">
      <w:pPr>
        <w:pStyle w:val="Abbildungsverzeichnis"/>
        <w:tabs>
          <w:tab w:val="right" w:pos="9060"/>
        </w:tabs>
        <w:rPr>
          <w:del w:id="5099" w:author="Carsten Hein" w:date="2022-01-03T08:40:00Z"/>
          <w:rFonts w:asciiTheme="minorHAnsi" w:eastAsiaTheme="minorEastAsia" w:hAnsiTheme="minorHAnsi"/>
          <w:noProof/>
          <w:sz w:val="22"/>
          <w:lang w:eastAsia="de-DE"/>
        </w:rPr>
      </w:pPr>
      <w:del w:id="5100" w:author="Carsten Hein" w:date="2022-01-03T08:40:00Z">
        <w:r w:rsidRPr="009737A6" w:rsidDel="009737A6">
          <w:rPr>
            <w:rPrChange w:id="5101" w:author="Carsten Hein" w:date="2022-01-03T08:40:00Z">
              <w:rPr>
                <w:rStyle w:val="Hyperlink"/>
                <w:noProof/>
              </w:rPr>
            </w:rPrChange>
          </w:rPr>
          <w:delText>Abbildung 37 Aufbau der Schub-Biege-Versuche sowie Übersicht über die Messstellen</w:delText>
        </w:r>
        <w:r w:rsidDel="009737A6">
          <w:rPr>
            <w:noProof/>
            <w:webHidden/>
          </w:rPr>
          <w:tab/>
          <w:delText>59</w:delText>
        </w:r>
      </w:del>
    </w:p>
    <w:p w14:paraId="0B4BA6EE" w14:textId="103ECCA1" w:rsidR="00420E44" w:rsidDel="009737A6" w:rsidRDefault="00420E44">
      <w:pPr>
        <w:pStyle w:val="Abbildungsverzeichnis"/>
        <w:tabs>
          <w:tab w:val="right" w:pos="9060"/>
        </w:tabs>
        <w:rPr>
          <w:del w:id="5102" w:author="Carsten Hein" w:date="2022-01-03T08:40:00Z"/>
          <w:rFonts w:asciiTheme="minorHAnsi" w:eastAsiaTheme="minorEastAsia" w:hAnsiTheme="minorHAnsi"/>
          <w:noProof/>
          <w:sz w:val="22"/>
          <w:lang w:eastAsia="de-DE"/>
        </w:rPr>
      </w:pPr>
      <w:del w:id="5103" w:author="Carsten Hein" w:date="2022-01-03T08:40:00Z">
        <w:r w:rsidRPr="009737A6" w:rsidDel="009737A6">
          <w:rPr>
            <w:rPrChange w:id="5104" w:author="Carsten Hein" w:date="2022-01-03T08:40:00Z">
              <w:rPr>
                <w:rStyle w:val="Hyperlink"/>
                <w:noProof/>
              </w:rPr>
            </w:rPrChange>
          </w:rPr>
          <w:delText>Abbildung 38 Mit Klebstoff bestrichener Holzbalken vor Auflegen des Betonfertigteils (hier Prüfserie SBB-TK-E3-FG)</w:delText>
        </w:r>
        <w:r w:rsidDel="009737A6">
          <w:rPr>
            <w:noProof/>
            <w:webHidden/>
          </w:rPr>
          <w:tab/>
          <w:delText>60</w:delText>
        </w:r>
      </w:del>
    </w:p>
    <w:p w14:paraId="704F9F32" w14:textId="0C9680A5" w:rsidR="00420E44" w:rsidDel="009737A6" w:rsidRDefault="00420E44">
      <w:pPr>
        <w:pStyle w:val="Abbildungsverzeichnis"/>
        <w:tabs>
          <w:tab w:val="right" w:pos="9060"/>
        </w:tabs>
        <w:rPr>
          <w:del w:id="5105" w:author="Carsten Hein" w:date="2022-01-03T08:40:00Z"/>
          <w:rFonts w:asciiTheme="minorHAnsi" w:eastAsiaTheme="minorEastAsia" w:hAnsiTheme="minorHAnsi"/>
          <w:noProof/>
          <w:sz w:val="22"/>
          <w:lang w:eastAsia="de-DE"/>
        </w:rPr>
      </w:pPr>
      <w:del w:id="5106" w:author="Carsten Hein" w:date="2022-01-03T08:40:00Z">
        <w:r w:rsidRPr="009737A6" w:rsidDel="009737A6">
          <w:rPr>
            <w:rPrChange w:id="5107" w:author="Carsten Hein" w:date="2022-01-03T08:40:00Z">
              <w:rPr>
                <w:rStyle w:val="Hyperlink"/>
                <w:noProof/>
              </w:rPr>
            </w:rPrChange>
          </w:rPr>
          <w:delText>Abbildung 39 Betonagevorgang bei der Nassklebung (hier SBB-NK-E3)</w:delText>
        </w:r>
        <w:r w:rsidDel="009737A6">
          <w:rPr>
            <w:noProof/>
            <w:webHidden/>
          </w:rPr>
          <w:tab/>
          <w:delText>60</w:delText>
        </w:r>
      </w:del>
    </w:p>
    <w:p w14:paraId="399B3DD8" w14:textId="3F4CAEAF" w:rsidR="00420E44" w:rsidDel="009737A6" w:rsidRDefault="00420E44">
      <w:pPr>
        <w:pStyle w:val="Abbildungsverzeichnis"/>
        <w:tabs>
          <w:tab w:val="right" w:pos="9060"/>
        </w:tabs>
        <w:rPr>
          <w:del w:id="5108" w:author="Carsten Hein" w:date="2022-01-03T08:40:00Z"/>
          <w:rFonts w:asciiTheme="minorHAnsi" w:eastAsiaTheme="minorEastAsia" w:hAnsiTheme="minorHAnsi"/>
          <w:noProof/>
          <w:sz w:val="22"/>
          <w:lang w:eastAsia="de-DE"/>
        </w:rPr>
      </w:pPr>
      <w:del w:id="5109" w:author="Carsten Hein" w:date="2022-01-03T08:40:00Z">
        <w:r w:rsidRPr="009737A6" w:rsidDel="009737A6">
          <w:rPr>
            <w:rPrChange w:id="5110" w:author="Carsten Hein" w:date="2022-01-03T08:40:00Z">
              <w:rPr>
                <w:rStyle w:val="Hyperlink"/>
                <w:noProof/>
              </w:rPr>
            </w:rPrChange>
          </w:rPr>
          <w:lastRenderedPageBreak/>
          <w:delText>Abbildung 40 Belastungsschema der Schub-Biege-Balken</w:delText>
        </w:r>
        <w:r w:rsidDel="009737A6">
          <w:rPr>
            <w:noProof/>
            <w:webHidden/>
          </w:rPr>
          <w:tab/>
          <w:delText>61</w:delText>
        </w:r>
      </w:del>
    </w:p>
    <w:p w14:paraId="13A06AE7" w14:textId="751E20FC" w:rsidR="00420E44" w:rsidDel="009737A6" w:rsidRDefault="00420E44">
      <w:pPr>
        <w:pStyle w:val="Abbildungsverzeichnis"/>
        <w:tabs>
          <w:tab w:val="right" w:pos="9060"/>
        </w:tabs>
        <w:rPr>
          <w:del w:id="5111" w:author="Carsten Hein" w:date="2022-01-03T08:40:00Z"/>
          <w:rFonts w:asciiTheme="minorHAnsi" w:eastAsiaTheme="minorEastAsia" w:hAnsiTheme="minorHAnsi"/>
          <w:noProof/>
          <w:sz w:val="22"/>
          <w:lang w:eastAsia="de-DE"/>
        </w:rPr>
      </w:pPr>
      <w:del w:id="5112" w:author="Carsten Hein" w:date="2022-01-03T08:40:00Z">
        <w:r w:rsidRPr="009737A6" w:rsidDel="009737A6">
          <w:rPr>
            <w:rPrChange w:id="5113" w:author="Carsten Hein" w:date="2022-01-03T08:40:00Z">
              <w:rPr>
                <w:rStyle w:val="Hyperlink"/>
                <w:noProof/>
              </w:rPr>
            </w:rPrChange>
          </w:rPr>
          <w:delText>Abbildung 41 Schub-Biege-Balken in der Prüfeinrichtung</w:delText>
        </w:r>
        <w:r w:rsidDel="009737A6">
          <w:rPr>
            <w:noProof/>
            <w:webHidden/>
          </w:rPr>
          <w:tab/>
          <w:delText>61</w:delText>
        </w:r>
      </w:del>
    </w:p>
    <w:p w14:paraId="0C31D4D2" w14:textId="0B5DC0CF" w:rsidR="00420E44" w:rsidDel="009737A6" w:rsidRDefault="00420E44">
      <w:pPr>
        <w:pStyle w:val="Abbildungsverzeichnis"/>
        <w:tabs>
          <w:tab w:val="right" w:pos="9060"/>
        </w:tabs>
        <w:rPr>
          <w:del w:id="5114" w:author="Carsten Hein" w:date="2022-01-03T08:40:00Z"/>
          <w:rFonts w:asciiTheme="minorHAnsi" w:eastAsiaTheme="minorEastAsia" w:hAnsiTheme="minorHAnsi"/>
          <w:noProof/>
          <w:sz w:val="22"/>
          <w:lang w:eastAsia="de-DE"/>
        </w:rPr>
      </w:pPr>
      <w:del w:id="5115" w:author="Carsten Hein" w:date="2022-01-03T08:40:00Z">
        <w:r w:rsidRPr="009737A6" w:rsidDel="009737A6">
          <w:rPr>
            <w:rPrChange w:id="5116" w:author="Carsten Hein" w:date="2022-01-03T08:40:00Z">
              <w:rPr>
                <w:rStyle w:val="Hyperlink"/>
                <w:noProof/>
              </w:rPr>
            </w:rPrChange>
          </w:rPr>
          <w:delText>Abbildung 42 Platzhalter 1</w:delText>
        </w:r>
        <w:r w:rsidDel="009737A6">
          <w:rPr>
            <w:noProof/>
            <w:webHidden/>
          </w:rPr>
          <w:tab/>
          <w:delText>61</w:delText>
        </w:r>
      </w:del>
    </w:p>
    <w:p w14:paraId="6EBE38E7" w14:textId="766EEFDB" w:rsidR="00420E44" w:rsidDel="009737A6" w:rsidRDefault="00420E44">
      <w:pPr>
        <w:pStyle w:val="Abbildungsverzeichnis"/>
        <w:tabs>
          <w:tab w:val="right" w:pos="9060"/>
        </w:tabs>
        <w:rPr>
          <w:del w:id="5117" w:author="Carsten Hein" w:date="2022-01-03T08:40:00Z"/>
          <w:rFonts w:asciiTheme="minorHAnsi" w:eastAsiaTheme="minorEastAsia" w:hAnsiTheme="minorHAnsi"/>
          <w:noProof/>
          <w:sz w:val="22"/>
          <w:lang w:eastAsia="de-DE"/>
        </w:rPr>
      </w:pPr>
      <w:del w:id="5118" w:author="Carsten Hein" w:date="2022-01-03T08:40:00Z">
        <w:r w:rsidRPr="009737A6" w:rsidDel="009737A6">
          <w:rPr>
            <w:rPrChange w:id="5119" w:author="Carsten Hein" w:date="2022-01-03T08:40:00Z">
              <w:rPr>
                <w:rStyle w:val="Hyperlink"/>
                <w:noProof/>
              </w:rPr>
            </w:rPrChange>
          </w:rPr>
          <w:delText>Abbildung 43 Platzhalter2</w:delText>
        </w:r>
        <w:r w:rsidDel="009737A6">
          <w:rPr>
            <w:noProof/>
            <w:webHidden/>
          </w:rPr>
          <w:tab/>
          <w:delText>61</w:delText>
        </w:r>
      </w:del>
    </w:p>
    <w:p w14:paraId="1299F41A" w14:textId="198BE191" w:rsidR="00420E44" w:rsidDel="009737A6" w:rsidRDefault="00420E44">
      <w:pPr>
        <w:pStyle w:val="Abbildungsverzeichnis"/>
        <w:tabs>
          <w:tab w:val="right" w:pos="9060"/>
        </w:tabs>
        <w:rPr>
          <w:del w:id="5120" w:author="Carsten Hein" w:date="2022-01-03T08:40:00Z"/>
          <w:rFonts w:asciiTheme="minorHAnsi" w:eastAsiaTheme="minorEastAsia" w:hAnsiTheme="minorHAnsi"/>
          <w:noProof/>
          <w:sz w:val="22"/>
          <w:lang w:eastAsia="de-DE"/>
        </w:rPr>
      </w:pPr>
      <w:del w:id="5121" w:author="Carsten Hein" w:date="2022-01-03T08:40:00Z">
        <w:r w:rsidRPr="009737A6" w:rsidDel="009737A6">
          <w:rPr>
            <w:rPrChange w:id="5122" w:author="Carsten Hein" w:date="2022-01-03T08:40:00Z">
              <w:rPr>
                <w:rStyle w:val="Hyperlink"/>
                <w:noProof/>
              </w:rPr>
            </w:rPrChange>
          </w:rPr>
          <w:delText>Abbildung 44 PLatzhalter 3</w:delText>
        </w:r>
        <w:r w:rsidDel="009737A6">
          <w:rPr>
            <w:noProof/>
            <w:webHidden/>
          </w:rPr>
          <w:tab/>
          <w:delText>61</w:delText>
        </w:r>
      </w:del>
    </w:p>
    <w:p w14:paraId="3736386D" w14:textId="03162CFA" w:rsidR="00420E44" w:rsidDel="009737A6" w:rsidRDefault="00420E44">
      <w:pPr>
        <w:pStyle w:val="Abbildungsverzeichnis"/>
        <w:tabs>
          <w:tab w:val="right" w:pos="9060"/>
        </w:tabs>
        <w:rPr>
          <w:del w:id="5123" w:author="Carsten Hein" w:date="2022-01-03T08:40:00Z"/>
          <w:rFonts w:asciiTheme="minorHAnsi" w:eastAsiaTheme="minorEastAsia" w:hAnsiTheme="minorHAnsi"/>
          <w:noProof/>
          <w:sz w:val="22"/>
          <w:lang w:eastAsia="de-DE"/>
        </w:rPr>
      </w:pPr>
      <w:del w:id="5124" w:author="Carsten Hein" w:date="2022-01-03T08:40:00Z">
        <w:r w:rsidRPr="009737A6" w:rsidDel="009737A6">
          <w:rPr>
            <w:rPrChange w:id="5125" w:author="Carsten Hein" w:date="2022-01-03T08:40:00Z">
              <w:rPr>
                <w:rStyle w:val="Hyperlink"/>
                <w:noProof/>
              </w:rPr>
            </w:rPrChange>
          </w:rPr>
          <w:delText>Abbildung 45 Adhäsives Versagen einer Nassklebung mit Klebstoff C3 (Serie SBB-NK-C3)</w:delText>
        </w:r>
        <w:r w:rsidDel="009737A6">
          <w:rPr>
            <w:noProof/>
            <w:webHidden/>
          </w:rPr>
          <w:tab/>
          <w:delText>62</w:delText>
        </w:r>
      </w:del>
    </w:p>
    <w:p w14:paraId="361F832B" w14:textId="34E0BA31" w:rsidR="00420E44" w:rsidDel="009737A6" w:rsidRDefault="00420E44">
      <w:pPr>
        <w:pStyle w:val="Abbildungsverzeichnis"/>
        <w:tabs>
          <w:tab w:val="right" w:pos="9060"/>
        </w:tabs>
        <w:rPr>
          <w:del w:id="5126" w:author="Carsten Hein" w:date="2022-01-03T08:40:00Z"/>
          <w:rFonts w:asciiTheme="minorHAnsi" w:eastAsiaTheme="minorEastAsia" w:hAnsiTheme="minorHAnsi"/>
          <w:noProof/>
          <w:sz w:val="22"/>
          <w:lang w:eastAsia="de-DE"/>
        </w:rPr>
      </w:pPr>
      <w:del w:id="5127" w:author="Carsten Hein" w:date="2022-01-03T08:40:00Z">
        <w:r w:rsidRPr="009737A6" w:rsidDel="009737A6">
          <w:rPr>
            <w:rPrChange w:id="5128" w:author="Carsten Hein" w:date="2022-01-03T08:40:00Z">
              <w:rPr>
                <w:rStyle w:val="Hyperlink"/>
                <w:noProof/>
              </w:rPr>
            </w:rPrChange>
          </w:rPr>
          <w:delText>Abbildung 46 Adhäsives Verhalten mit leichten Restanhaftungen von Beton bei einer Trockenklebung mit C3 (Serie SBB-TK-C3-FU)</w:delText>
        </w:r>
        <w:r w:rsidDel="009737A6">
          <w:rPr>
            <w:noProof/>
            <w:webHidden/>
          </w:rPr>
          <w:tab/>
          <w:delText>62</w:delText>
        </w:r>
      </w:del>
    </w:p>
    <w:p w14:paraId="71F7CCBA" w14:textId="5AA2F968" w:rsidR="00420E44" w:rsidDel="009737A6" w:rsidRDefault="00420E44">
      <w:pPr>
        <w:pStyle w:val="Abbildungsverzeichnis"/>
        <w:tabs>
          <w:tab w:val="right" w:pos="9060"/>
        </w:tabs>
        <w:rPr>
          <w:del w:id="5129" w:author="Carsten Hein" w:date="2022-01-03T08:40:00Z"/>
          <w:rFonts w:asciiTheme="minorHAnsi" w:eastAsiaTheme="minorEastAsia" w:hAnsiTheme="minorHAnsi"/>
          <w:noProof/>
          <w:sz w:val="22"/>
          <w:lang w:eastAsia="de-DE"/>
        </w:rPr>
      </w:pPr>
      <w:del w:id="5130" w:author="Carsten Hein" w:date="2022-01-03T08:40:00Z">
        <w:r w:rsidRPr="009737A6" w:rsidDel="009737A6">
          <w:rPr>
            <w:rPrChange w:id="5131" w:author="Carsten Hein" w:date="2022-01-03T08:40:00Z">
              <w:rPr>
                <w:rStyle w:val="Hyperlink"/>
                <w:noProof/>
              </w:rPr>
            </w:rPrChange>
          </w:rPr>
          <w:delText>Abbildung 47 Bruchbild bei Holzversagen (hier am Beispiel einer Probe aus der Serie SBB-NK-C3)</w:delText>
        </w:r>
        <w:r w:rsidDel="009737A6">
          <w:rPr>
            <w:noProof/>
            <w:webHidden/>
          </w:rPr>
          <w:tab/>
          <w:delText>62</w:delText>
        </w:r>
      </w:del>
    </w:p>
    <w:p w14:paraId="4A76000B" w14:textId="78D85F1A" w:rsidR="00420E44" w:rsidDel="009737A6" w:rsidRDefault="00420E44">
      <w:pPr>
        <w:pStyle w:val="Abbildungsverzeichnis"/>
        <w:tabs>
          <w:tab w:val="right" w:pos="9060"/>
        </w:tabs>
        <w:rPr>
          <w:del w:id="5132" w:author="Carsten Hein" w:date="2022-01-03T08:40:00Z"/>
          <w:rFonts w:asciiTheme="minorHAnsi" w:eastAsiaTheme="minorEastAsia" w:hAnsiTheme="minorHAnsi"/>
          <w:noProof/>
          <w:sz w:val="22"/>
          <w:lang w:eastAsia="de-DE"/>
        </w:rPr>
      </w:pPr>
      <w:del w:id="5133" w:author="Carsten Hein" w:date="2022-01-03T08:40:00Z">
        <w:r w:rsidRPr="009737A6" w:rsidDel="009737A6">
          <w:rPr>
            <w:rPrChange w:id="5134" w:author="Carsten Hein" w:date="2022-01-03T08:40:00Z">
              <w:rPr>
                <w:rStyle w:val="Hyperlink"/>
                <w:noProof/>
              </w:rPr>
            </w:rPrChange>
          </w:rPr>
          <w:delText>Abbildung 48 Versagen von Holz und anfängliche Risse im Beton (hier am Beispiel einer Probe aus der Serie SBB-TK-C3-FP)</w:delText>
        </w:r>
        <w:r w:rsidDel="009737A6">
          <w:rPr>
            <w:noProof/>
            <w:webHidden/>
          </w:rPr>
          <w:tab/>
          <w:delText>62</w:delText>
        </w:r>
      </w:del>
    </w:p>
    <w:p w14:paraId="2BEC853B" w14:textId="56EBCF9E" w:rsidR="00420E44" w:rsidDel="009737A6" w:rsidRDefault="00420E44">
      <w:pPr>
        <w:pStyle w:val="Abbildungsverzeichnis"/>
        <w:tabs>
          <w:tab w:val="right" w:pos="9060"/>
        </w:tabs>
        <w:rPr>
          <w:del w:id="5135" w:author="Carsten Hein" w:date="2022-01-03T08:40:00Z"/>
          <w:rFonts w:asciiTheme="minorHAnsi" w:eastAsiaTheme="minorEastAsia" w:hAnsiTheme="minorHAnsi"/>
          <w:noProof/>
          <w:sz w:val="22"/>
          <w:lang w:eastAsia="de-DE"/>
        </w:rPr>
      </w:pPr>
      <w:del w:id="5136" w:author="Carsten Hein" w:date="2022-01-03T08:40:00Z">
        <w:r w:rsidRPr="009737A6" w:rsidDel="009737A6">
          <w:rPr>
            <w:rPrChange w:id="5137" w:author="Carsten Hein" w:date="2022-01-03T08:40:00Z">
              <w:rPr>
                <w:rStyle w:val="Hyperlink"/>
                <w:noProof/>
              </w:rPr>
            </w:rPrChange>
          </w:rPr>
          <w:delText>Abbildung 49 Aufbau der 4-Punkt-Biegeversuche</w:delText>
        </w:r>
        <w:r w:rsidDel="009737A6">
          <w:rPr>
            <w:noProof/>
            <w:webHidden/>
          </w:rPr>
          <w:tab/>
          <w:delText>63</w:delText>
        </w:r>
      </w:del>
    </w:p>
    <w:p w14:paraId="2BBFFD1B" w14:textId="1C0F5DF0" w:rsidR="00420E44" w:rsidDel="009737A6" w:rsidRDefault="00420E44">
      <w:pPr>
        <w:pStyle w:val="Abbildungsverzeichnis"/>
        <w:tabs>
          <w:tab w:val="right" w:pos="9060"/>
        </w:tabs>
        <w:rPr>
          <w:del w:id="5138" w:author="Carsten Hein" w:date="2022-01-03T08:40:00Z"/>
          <w:rFonts w:asciiTheme="minorHAnsi" w:eastAsiaTheme="minorEastAsia" w:hAnsiTheme="minorHAnsi"/>
          <w:noProof/>
          <w:sz w:val="22"/>
          <w:lang w:eastAsia="de-DE"/>
        </w:rPr>
      </w:pPr>
      <w:del w:id="5139" w:author="Carsten Hein" w:date="2022-01-03T08:40:00Z">
        <w:r w:rsidRPr="009737A6" w:rsidDel="009737A6">
          <w:rPr>
            <w:rPrChange w:id="5140" w:author="Carsten Hein" w:date="2022-01-03T08:40:00Z">
              <w:rPr>
                <w:rStyle w:val="Hyperlink"/>
                <w:noProof/>
              </w:rPr>
            </w:rPrChange>
          </w:rPr>
          <w:delText>Abbildung 50 Risse im Beton an den Probekörpern der Serie B-TK-C3-FG</w:delText>
        </w:r>
        <w:r w:rsidDel="009737A6">
          <w:rPr>
            <w:noProof/>
            <w:webHidden/>
          </w:rPr>
          <w:tab/>
          <w:delText>64</w:delText>
        </w:r>
      </w:del>
    </w:p>
    <w:p w14:paraId="7F5DB205" w14:textId="2CD8E32A" w:rsidR="00420E44" w:rsidDel="009737A6" w:rsidRDefault="00420E44">
      <w:pPr>
        <w:pStyle w:val="Abbildungsverzeichnis"/>
        <w:tabs>
          <w:tab w:val="right" w:pos="9060"/>
        </w:tabs>
        <w:rPr>
          <w:del w:id="5141" w:author="Carsten Hein" w:date="2022-01-03T08:40:00Z"/>
          <w:rFonts w:asciiTheme="minorHAnsi" w:eastAsiaTheme="minorEastAsia" w:hAnsiTheme="minorHAnsi"/>
          <w:noProof/>
          <w:sz w:val="22"/>
          <w:lang w:eastAsia="de-DE"/>
        </w:rPr>
      </w:pPr>
      <w:del w:id="5142" w:author="Carsten Hein" w:date="2022-01-03T08:40:00Z">
        <w:r w:rsidRPr="009737A6" w:rsidDel="009737A6">
          <w:rPr>
            <w:rPrChange w:id="5143" w:author="Carsten Hein" w:date="2022-01-03T08:40:00Z">
              <w:rPr>
                <w:rStyle w:val="Hyperlink"/>
                <w:noProof/>
              </w:rPr>
            </w:rPrChange>
          </w:rPr>
          <w:delText>Abbildung 51 Verschieben des Klebstoffs durch den Beton bei den Prüfkörpern der Serie B-NK-E3</w:delText>
        </w:r>
        <w:r w:rsidDel="009737A6">
          <w:rPr>
            <w:noProof/>
            <w:webHidden/>
          </w:rPr>
          <w:tab/>
          <w:delText>64</w:delText>
        </w:r>
      </w:del>
    </w:p>
    <w:p w14:paraId="48837961" w14:textId="5D772642" w:rsidR="00420E44" w:rsidDel="009737A6" w:rsidRDefault="00420E44">
      <w:pPr>
        <w:pStyle w:val="Abbildungsverzeichnis"/>
        <w:tabs>
          <w:tab w:val="right" w:pos="9060"/>
        </w:tabs>
        <w:rPr>
          <w:del w:id="5144" w:author="Carsten Hein" w:date="2022-01-03T08:40:00Z"/>
          <w:rFonts w:asciiTheme="minorHAnsi" w:eastAsiaTheme="minorEastAsia" w:hAnsiTheme="minorHAnsi"/>
          <w:noProof/>
          <w:sz w:val="22"/>
          <w:lang w:eastAsia="de-DE"/>
        </w:rPr>
      </w:pPr>
      <w:del w:id="5145" w:author="Carsten Hein" w:date="2022-01-03T08:40:00Z">
        <w:r w:rsidRPr="009737A6" w:rsidDel="009737A6">
          <w:rPr>
            <w:rPrChange w:id="5146" w:author="Carsten Hein" w:date="2022-01-03T08:40:00Z">
              <w:rPr>
                <w:rStyle w:val="Hyperlink"/>
                <w:noProof/>
              </w:rPr>
            </w:rPrChange>
          </w:rPr>
          <w:delText>Abbildung 52 Auftrag des Klebstoffs E3 für die Trockenklebung (Serie B-TK-E3-FG)</w:delText>
        </w:r>
        <w:r w:rsidDel="009737A6">
          <w:rPr>
            <w:noProof/>
            <w:webHidden/>
          </w:rPr>
          <w:tab/>
          <w:delText>65</w:delText>
        </w:r>
      </w:del>
    </w:p>
    <w:p w14:paraId="76D458F9" w14:textId="071D5BBA" w:rsidR="00420E44" w:rsidDel="009737A6" w:rsidRDefault="00420E44">
      <w:pPr>
        <w:pStyle w:val="Abbildungsverzeichnis"/>
        <w:tabs>
          <w:tab w:val="right" w:pos="9060"/>
        </w:tabs>
        <w:rPr>
          <w:del w:id="5147" w:author="Carsten Hein" w:date="2022-01-03T08:40:00Z"/>
          <w:rFonts w:asciiTheme="minorHAnsi" w:eastAsiaTheme="minorEastAsia" w:hAnsiTheme="minorHAnsi"/>
          <w:noProof/>
          <w:sz w:val="22"/>
          <w:lang w:eastAsia="de-DE"/>
        </w:rPr>
      </w:pPr>
      <w:del w:id="5148" w:author="Carsten Hein" w:date="2022-01-03T08:40:00Z">
        <w:r w:rsidRPr="009737A6" w:rsidDel="009737A6">
          <w:rPr>
            <w:rPrChange w:id="5149" w:author="Carsten Hein" w:date="2022-01-03T08:40:00Z">
              <w:rPr>
                <w:rStyle w:val="Hyperlink"/>
                <w:noProof/>
              </w:rPr>
            </w:rPrChange>
          </w:rPr>
          <w:delText>Abbildung 53 Vertiefungen in den Balken für den flächeigen Auftrag des Klebstoffs für die Nassklebung (B-NK-E3)</w:delText>
        </w:r>
        <w:r w:rsidDel="009737A6">
          <w:rPr>
            <w:noProof/>
            <w:webHidden/>
          </w:rPr>
          <w:tab/>
          <w:delText>65</w:delText>
        </w:r>
      </w:del>
    </w:p>
    <w:p w14:paraId="4B664763" w14:textId="1DE16EFC" w:rsidR="00420E44" w:rsidDel="009737A6" w:rsidRDefault="00420E44">
      <w:pPr>
        <w:pStyle w:val="Abbildungsverzeichnis"/>
        <w:tabs>
          <w:tab w:val="right" w:pos="9060"/>
        </w:tabs>
        <w:rPr>
          <w:del w:id="5150" w:author="Carsten Hein" w:date="2022-01-03T08:40:00Z"/>
          <w:rFonts w:asciiTheme="minorHAnsi" w:eastAsiaTheme="minorEastAsia" w:hAnsiTheme="minorHAnsi"/>
          <w:noProof/>
          <w:sz w:val="22"/>
          <w:lang w:eastAsia="de-DE"/>
        </w:rPr>
      </w:pPr>
      <w:del w:id="5151" w:author="Carsten Hein" w:date="2022-01-03T08:40:00Z">
        <w:r w:rsidRPr="009737A6" w:rsidDel="009737A6">
          <w:rPr>
            <w:rPrChange w:id="5152" w:author="Carsten Hein" w:date="2022-01-03T08:40:00Z">
              <w:rPr>
                <w:rStyle w:val="Hyperlink"/>
                <w:noProof/>
              </w:rPr>
            </w:rPrChange>
          </w:rPr>
          <w:delText>Abbildung 54 Übersicht über die Positionen der Messpunkte an den Biegeversuchsprobekörpern</w:delText>
        </w:r>
        <w:r w:rsidDel="009737A6">
          <w:rPr>
            <w:noProof/>
            <w:webHidden/>
          </w:rPr>
          <w:tab/>
          <w:delText>66</w:delText>
        </w:r>
      </w:del>
    </w:p>
    <w:p w14:paraId="2DCD6F6B" w14:textId="110D2C70" w:rsidR="00420E44" w:rsidDel="009737A6" w:rsidRDefault="00420E44">
      <w:pPr>
        <w:pStyle w:val="Abbildungsverzeichnis"/>
        <w:tabs>
          <w:tab w:val="right" w:pos="9060"/>
        </w:tabs>
        <w:rPr>
          <w:del w:id="5153" w:author="Carsten Hein" w:date="2022-01-03T08:40:00Z"/>
          <w:rFonts w:asciiTheme="minorHAnsi" w:eastAsiaTheme="minorEastAsia" w:hAnsiTheme="minorHAnsi"/>
          <w:noProof/>
          <w:sz w:val="22"/>
          <w:lang w:eastAsia="de-DE"/>
        </w:rPr>
      </w:pPr>
      <w:del w:id="5154" w:author="Carsten Hein" w:date="2022-01-03T08:40:00Z">
        <w:r w:rsidRPr="009737A6" w:rsidDel="009737A6">
          <w:rPr>
            <w:rPrChange w:id="5155" w:author="Carsten Hein" w:date="2022-01-03T08:40:00Z">
              <w:rPr>
                <w:rStyle w:val="Hyperlink"/>
                <w:noProof/>
              </w:rPr>
            </w:rPrChange>
          </w:rPr>
          <w:delText>Abbildung 55 Lastregime der 4-Punkt-Biegeversuche</w:delText>
        </w:r>
        <w:r w:rsidDel="009737A6">
          <w:rPr>
            <w:noProof/>
            <w:webHidden/>
          </w:rPr>
          <w:tab/>
          <w:delText>66</w:delText>
        </w:r>
      </w:del>
    </w:p>
    <w:p w14:paraId="3D38162A" w14:textId="555EF918" w:rsidR="00420E44" w:rsidDel="009737A6" w:rsidRDefault="00420E44">
      <w:pPr>
        <w:pStyle w:val="Abbildungsverzeichnis"/>
        <w:tabs>
          <w:tab w:val="right" w:pos="9060"/>
        </w:tabs>
        <w:rPr>
          <w:del w:id="5156" w:author="Carsten Hein" w:date="2022-01-03T08:40:00Z"/>
          <w:rFonts w:asciiTheme="minorHAnsi" w:eastAsiaTheme="minorEastAsia" w:hAnsiTheme="minorHAnsi"/>
          <w:noProof/>
          <w:sz w:val="22"/>
          <w:lang w:eastAsia="de-DE"/>
        </w:rPr>
      </w:pPr>
      <w:del w:id="5157" w:author="Carsten Hein" w:date="2022-01-03T08:40:00Z">
        <w:r w:rsidRPr="009737A6" w:rsidDel="009737A6">
          <w:rPr>
            <w:rPrChange w:id="5158" w:author="Carsten Hein" w:date="2022-01-03T08:40:00Z">
              <w:rPr>
                <w:rStyle w:val="Hyperlink"/>
                <w:noProof/>
              </w:rPr>
            </w:rPrChange>
          </w:rPr>
          <w:delText>Abbildung 56 Biegeversuchskörper in der Prüfeinrichtung</w:delText>
        </w:r>
        <w:r w:rsidDel="009737A6">
          <w:rPr>
            <w:noProof/>
            <w:webHidden/>
          </w:rPr>
          <w:tab/>
          <w:delText>66</w:delText>
        </w:r>
      </w:del>
    </w:p>
    <w:p w14:paraId="2BB72F3D" w14:textId="19372FB4" w:rsidR="00420E44" w:rsidDel="009737A6" w:rsidRDefault="00420E44">
      <w:pPr>
        <w:pStyle w:val="Abbildungsverzeichnis"/>
        <w:tabs>
          <w:tab w:val="right" w:pos="9060"/>
        </w:tabs>
        <w:rPr>
          <w:del w:id="5159" w:author="Carsten Hein" w:date="2022-01-03T08:40:00Z"/>
          <w:rFonts w:asciiTheme="minorHAnsi" w:eastAsiaTheme="minorEastAsia" w:hAnsiTheme="minorHAnsi"/>
          <w:noProof/>
          <w:sz w:val="22"/>
          <w:lang w:eastAsia="de-DE"/>
        </w:rPr>
      </w:pPr>
      <w:del w:id="5160" w:author="Carsten Hein" w:date="2022-01-03T08:40:00Z">
        <w:r w:rsidRPr="009737A6" w:rsidDel="009737A6">
          <w:rPr>
            <w:rPrChange w:id="5161" w:author="Carsten Hein" w:date="2022-01-03T08:40:00Z">
              <w:rPr>
                <w:rStyle w:val="Hyperlink"/>
                <w:noProof/>
              </w:rPr>
            </w:rPrChange>
          </w:rPr>
          <w:delText>Abbildung 57 Biegeversuchskörper nach Biegezugversagen des Holzes</w:delText>
        </w:r>
        <w:r w:rsidDel="009737A6">
          <w:rPr>
            <w:noProof/>
            <w:webHidden/>
          </w:rPr>
          <w:tab/>
          <w:delText>67</w:delText>
        </w:r>
      </w:del>
    </w:p>
    <w:p w14:paraId="2D9BF2CE" w14:textId="7C1D4A07" w:rsidR="00420E44" w:rsidDel="009737A6" w:rsidRDefault="00420E44">
      <w:pPr>
        <w:pStyle w:val="Abbildungsverzeichnis"/>
        <w:tabs>
          <w:tab w:val="right" w:pos="9060"/>
        </w:tabs>
        <w:rPr>
          <w:del w:id="5162" w:author="Carsten Hein" w:date="2022-01-03T08:40:00Z"/>
          <w:rFonts w:asciiTheme="minorHAnsi" w:eastAsiaTheme="minorEastAsia" w:hAnsiTheme="minorHAnsi"/>
          <w:noProof/>
          <w:sz w:val="22"/>
          <w:lang w:eastAsia="de-DE"/>
        </w:rPr>
      </w:pPr>
      <w:del w:id="5163" w:author="Carsten Hein" w:date="2022-01-03T08:40:00Z">
        <w:r w:rsidRPr="009737A6" w:rsidDel="009737A6">
          <w:rPr>
            <w:rPrChange w:id="5164" w:author="Carsten Hein" w:date="2022-01-03T08:40:00Z">
              <w:rPr>
                <w:rStyle w:val="Hyperlink"/>
                <w:noProof/>
              </w:rPr>
            </w:rPrChange>
          </w:rPr>
          <w:delText>Abbildung 58 Vergleich der Bruchlasten der 4-Punkt-Biegeversuche</w:delText>
        </w:r>
        <w:r w:rsidDel="009737A6">
          <w:rPr>
            <w:noProof/>
            <w:webHidden/>
          </w:rPr>
          <w:tab/>
          <w:delText>67</w:delText>
        </w:r>
      </w:del>
    </w:p>
    <w:p w14:paraId="52BE92CA" w14:textId="02BCCC44" w:rsidR="00420E44" w:rsidDel="009737A6" w:rsidRDefault="00420E44">
      <w:pPr>
        <w:pStyle w:val="Abbildungsverzeichnis"/>
        <w:tabs>
          <w:tab w:val="right" w:pos="9060"/>
        </w:tabs>
        <w:rPr>
          <w:del w:id="5165" w:author="Carsten Hein" w:date="2022-01-03T08:40:00Z"/>
          <w:rFonts w:asciiTheme="minorHAnsi" w:eastAsiaTheme="minorEastAsia" w:hAnsiTheme="minorHAnsi"/>
          <w:noProof/>
          <w:sz w:val="22"/>
          <w:lang w:eastAsia="de-DE"/>
        </w:rPr>
      </w:pPr>
      <w:del w:id="5166" w:author="Carsten Hein" w:date="2022-01-03T08:40:00Z">
        <w:r w:rsidRPr="009737A6" w:rsidDel="009737A6">
          <w:rPr>
            <w:rPrChange w:id="5167" w:author="Carsten Hein" w:date="2022-01-03T08:40:00Z">
              <w:rPr>
                <w:rStyle w:val="Hyperlink"/>
                <w:noProof/>
              </w:rPr>
            </w:rPrChange>
          </w:rPr>
          <w:delText>Abbildung 59 Vergleich der Kraft-Verformungsdiagramme der 4-Punkt-Biegeversuche</w:delText>
        </w:r>
        <w:r w:rsidDel="009737A6">
          <w:rPr>
            <w:noProof/>
            <w:webHidden/>
          </w:rPr>
          <w:tab/>
          <w:delText>68</w:delText>
        </w:r>
      </w:del>
    </w:p>
    <w:p w14:paraId="741233EF" w14:textId="4CA1E301" w:rsidR="00420E44" w:rsidDel="009737A6" w:rsidRDefault="00420E44">
      <w:pPr>
        <w:pStyle w:val="Abbildungsverzeichnis"/>
        <w:tabs>
          <w:tab w:val="right" w:pos="9060"/>
        </w:tabs>
        <w:rPr>
          <w:del w:id="5168" w:author="Carsten Hein" w:date="2022-01-03T08:40:00Z"/>
          <w:rFonts w:asciiTheme="minorHAnsi" w:eastAsiaTheme="minorEastAsia" w:hAnsiTheme="minorHAnsi"/>
          <w:noProof/>
          <w:sz w:val="22"/>
          <w:lang w:eastAsia="de-DE"/>
        </w:rPr>
      </w:pPr>
      <w:del w:id="5169" w:author="Carsten Hein" w:date="2022-01-03T08:40:00Z">
        <w:r w:rsidRPr="009737A6" w:rsidDel="009737A6">
          <w:rPr>
            <w:rPrChange w:id="5170" w:author="Carsten Hein" w:date="2022-01-03T08:40:00Z">
              <w:rPr>
                <w:rStyle w:val="Hyperlink"/>
                <w:noProof/>
              </w:rPr>
            </w:rPrChange>
          </w:rPr>
          <w:delText>Abbildung 60 Horizontale Verschiebung zwischen Holz und Beton an beiden Trägerenden der Biegeversuchskörper</w:delText>
        </w:r>
        <w:r w:rsidDel="009737A6">
          <w:rPr>
            <w:noProof/>
            <w:webHidden/>
          </w:rPr>
          <w:tab/>
          <w:delText>69</w:delText>
        </w:r>
      </w:del>
    </w:p>
    <w:p w14:paraId="795F4EE2" w14:textId="74B20CF9" w:rsidR="00420E44" w:rsidDel="009737A6" w:rsidRDefault="00420E44">
      <w:pPr>
        <w:pStyle w:val="Abbildungsverzeichnis"/>
        <w:tabs>
          <w:tab w:val="right" w:pos="9060"/>
        </w:tabs>
        <w:rPr>
          <w:del w:id="5171" w:author="Carsten Hein" w:date="2022-01-03T08:40:00Z"/>
          <w:rFonts w:asciiTheme="minorHAnsi" w:eastAsiaTheme="minorEastAsia" w:hAnsiTheme="minorHAnsi"/>
          <w:noProof/>
          <w:sz w:val="22"/>
          <w:lang w:eastAsia="de-DE"/>
        </w:rPr>
      </w:pPr>
      <w:del w:id="5172" w:author="Carsten Hein" w:date="2022-01-03T08:40:00Z">
        <w:r w:rsidRPr="009737A6" w:rsidDel="009737A6">
          <w:rPr>
            <w:rPrChange w:id="5173" w:author="Carsten Hein" w:date="2022-01-03T08:40:00Z">
              <w:rPr>
                <w:rStyle w:val="Hyperlink"/>
                <w:noProof/>
              </w:rPr>
            </w:rPrChange>
          </w:rPr>
          <w:delText>Abbildung 61 Gegenüberstellung des experimentell und des theoretisch ermittelten Schubspannungsverlauf in der Fuge der Biegeversuchsprobekörper bei einem Lastniveau von 100 kN</w:delText>
        </w:r>
        <w:r w:rsidDel="009737A6">
          <w:rPr>
            <w:noProof/>
            <w:webHidden/>
          </w:rPr>
          <w:tab/>
          <w:delText>70</w:delText>
        </w:r>
      </w:del>
    </w:p>
    <w:p w14:paraId="58622611" w14:textId="5EEE15CF" w:rsidR="00420E44" w:rsidDel="009737A6" w:rsidRDefault="00420E44">
      <w:pPr>
        <w:pStyle w:val="Abbildungsverzeichnis"/>
        <w:tabs>
          <w:tab w:val="right" w:pos="9060"/>
        </w:tabs>
        <w:rPr>
          <w:del w:id="5174" w:author="Carsten Hein" w:date="2022-01-03T08:40:00Z"/>
          <w:rFonts w:asciiTheme="minorHAnsi" w:eastAsiaTheme="minorEastAsia" w:hAnsiTheme="minorHAnsi"/>
          <w:noProof/>
          <w:sz w:val="22"/>
          <w:lang w:eastAsia="de-DE"/>
        </w:rPr>
      </w:pPr>
      <w:del w:id="5175" w:author="Carsten Hein" w:date="2022-01-03T08:40:00Z">
        <w:r w:rsidRPr="009737A6" w:rsidDel="009737A6">
          <w:rPr>
            <w:rPrChange w:id="5176" w:author="Carsten Hein" w:date="2022-01-03T08:40:00Z">
              <w:rPr>
                <w:rStyle w:val="Hyperlink"/>
                <w:noProof/>
              </w:rPr>
            </w:rPrChange>
          </w:rPr>
          <w:delText>Abbildung 62 Messtechnisch ermittelte Normalspannungsverläufe über die Höhe des Verbundquerschnitts in Feldmitte</w:delText>
        </w:r>
        <w:r w:rsidDel="009737A6">
          <w:rPr>
            <w:noProof/>
            <w:webHidden/>
          </w:rPr>
          <w:tab/>
          <w:delText>71</w:delText>
        </w:r>
      </w:del>
    </w:p>
    <w:p w14:paraId="485B3EA8" w14:textId="044BB82E" w:rsidR="00420E44" w:rsidDel="009737A6" w:rsidRDefault="00420E44">
      <w:pPr>
        <w:pStyle w:val="Abbildungsverzeichnis"/>
        <w:tabs>
          <w:tab w:val="right" w:pos="9060"/>
        </w:tabs>
        <w:rPr>
          <w:del w:id="5177" w:author="Carsten Hein" w:date="2022-01-03T08:40:00Z"/>
          <w:rFonts w:asciiTheme="minorHAnsi" w:eastAsiaTheme="minorEastAsia" w:hAnsiTheme="minorHAnsi"/>
          <w:noProof/>
          <w:sz w:val="22"/>
          <w:lang w:eastAsia="de-DE"/>
        </w:rPr>
      </w:pPr>
      <w:del w:id="5178" w:author="Carsten Hein" w:date="2022-01-03T08:40:00Z">
        <w:r w:rsidRPr="009737A6" w:rsidDel="009737A6">
          <w:rPr>
            <w:rPrChange w:id="5179" w:author="Carsten Hein" w:date="2022-01-03T08:40:00Z">
              <w:rPr>
                <w:rStyle w:val="Hyperlink"/>
                <w:noProof/>
              </w:rPr>
            </w:rPrChange>
          </w:rPr>
          <w:delText>Abbildung 63 Abgesetztes Auflager in einem hybriden Bürogebäude in Schöppingen (Quelle: brueninghoff.de)</w:delText>
        </w:r>
        <w:r w:rsidDel="009737A6">
          <w:rPr>
            <w:noProof/>
            <w:webHidden/>
          </w:rPr>
          <w:tab/>
          <w:delText>72</w:delText>
        </w:r>
      </w:del>
    </w:p>
    <w:p w14:paraId="6F7F7CC2" w14:textId="119450E6" w:rsidR="00420E44" w:rsidDel="009737A6" w:rsidRDefault="00420E44">
      <w:pPr>
        <w:pStyle w:val="Abbildungsverzeichnis"/>
        <w:tabs>
          <w:tab w:val="right" w:pos="9060"/>
        </w:tabs>
        <w:rPr>
          <w:del w:id="5180" w:author="Carsten Hein" w:date="2022-01-03T08:40:00Z"/>
          <w:rFonts w:asciiTheme="minorHAnsi" w:eastAsiaTheme="minorEastAsia" w:hAnsiTheme="minorHAnsi"/>
          <w:noProof/>
          <w:sz w:val="22"/>
          <w:lang w:eastAsia="de-DE"/>
        </w:rPr>
      </w:pPr>
      <w:del w:id="5181" w:author="Carsten Hein" w:date="2022-01-03T08:40:00Z">
        <w:r w:rsidRPr="009737A6" w:rsidDel="009737A6">
          <w:rPr>
            <w:rPrChange w:id="5182" w:author="Carsten Hein" w:date="2022-01-03T08:40:00Z">
              <w:rPr>
                <w:rStyle w:val="Hyperlink"/>
                <w:noProof/>
              </w:rPr>
            </w:rPrChange>
          </w:rPr>
          <w:delText>Abbildung 64 Abgesetzte Auflagerkonstruktion mit Schrauben</w:delText>
        </w:r>
        <w:r w:rsidDel="009737A6">
          <w:rPr>
            <w:noProof/>
            <w:webHidden/>
          </w:rPr>
          <w:tab/>
          <w:delText>72</w:delText>
        </w:r>
      </w:del>
    </w:p>
    <w:p w14:paraId="08E2147E" w14:textId="0A4E5BBC" w:rsidR="00420E44" w:rsidDel="009737A6" w:rsidRDefault="00420E44">
      <w:pPr>
        <w:pStyle w:val="Abbildungsverzeichnis"/>
        <w:tabs>
          <w:tab w:val="right" w:pos="9060"/>
        </w:tabs>
        <w:rPr>
          <w:del w:id="5183" w:author="Carsten Hein" w:date="2022-01-03T08:40:00Z"/>
          <w:rFonts w:asciiTheme="minorHAnsi" w:eastAsiaTheme="minorEastAsia" w:hAnsiTheme="minorHAnsi"/>
          <w:noProof/>
          <w:sz w:val="22"/>
          <w:lang w:eastAsia="de-DE"/>
        </w:rPr>
      </w:pPr>
      <w:del w:id="5184" w:author="Carsten Hein" w:date="2022-01-03T08:40:00Z">
        <w:r w:rsidRPr="009737A6" w:rsidDel="009737A6">
          <w:rPr>
            <w:rPrChange w:id="5185" w:author="Carsten Hein" w:date="2022-01-03T08:40:00Z">
              <w:rPr>
                <w:rStyle w:val="Hyperlink"/>
                <w:noProof/>
              </w:rPr>
            </w:rPrChange>
          </w:rPr>
          <w:delText>Abbildung 65 Aufbau und Messkonzept der Versuche an abgesetzen Auflagerkonstruktionen</w:delText>
        </w:r>
        <w:r w:rsidDel="009737A6">
          <w:rPr>
            <w:noProof/>
            <w:webHidden/>
          </w:rPr>
          <w:tab/>
          <w:delText>74</w:delText>
        </w:r>
      </w:del>
    </w:p>
    <w:p w14:paraId="6438DC8B" w14:textId="278E97E8" w:rsidR="00420E44" w:rsidDel="009737A6" w:rsidRDefault="00420E44">
      <w:pPr>
        <w:pStyle w:val="Abbildungsverzeichnis"/>
        <w:tabs>
          <w:tab w:val="right" w:pos="9060"/>
        </w:tabs>
        <w:rPr>
          <w:del w:id="5186" w:author="Carsten Hein" w:date="2022-01-03T08:40:00Z"/>
          <w:rFonts w:asciiTheme="minorHAnsi" w:eastAsiaTheme="minorEastAsia" w:hAnsiTheme="minorHAnsi"/>
          <w:noProof/>
          <w:sz w:val="22"/>
          <w:lang w:eastAsia="de-DE"/>
        </w:rPr>
      </w:pPr>
      <w:del w:id="5187" w:author="Carsten Hein" w:date="2022-01-03T08:40:00Z">
        <w:r w:rsidRPr="009737A6" w:rsidDel="009737A6">
          <w:rPr>
            <w:rPrChange w:id="5188" w:author="Carsten Hein" w:date="2022-01-03T08:40:00Z">
              <w:rPr>
                <w:rStyle w:val="Hyperlink"/>
                <w:noProof/>
              </w:rPr>
            </w:rPrChange>
          </w:rPr>
          <w:delText>Abbildung 66 Belastungsschema der Versuche an abgesetzten Auflagern</w:delText>
        </w:r>
        <w:r w:rsidDel="009737A6">
          <w:rPr>
            <w:noProof/>
            <w:webHidden/>
          </w:rPr>
          <w:tab/>
          <w:delText>74</w:delText>
        </w:r>
      </w:del>
    </w:p>
    <w:p w14:paraId="7471B83B" w14:textId="5B40CE33" w:rsidR="00420E44" w:rsidDel="009737A6" w:rsidRDefault="00420E44">
      <w:pPr>
        <w:pStyle w:val="Abbildungsverzeichnis"/>
        <w:tabs>
          <w:tab w:val="right" w:pos="9060"/>
        </w:tabs>
        <w:rPr>
          <w:del w:id="5189" w:author="Carsten Hein" w:date="2022-01-03T08:40:00Z"/>
          <w:rFonts w:asciiTheme="minorHAnsi" w:eastAsiaTheme="minorEastAsia" w:hAnsiTheme="minorHAnsi"/>
          <w:noProof/>
          <w:sz w:val="22"/>
          <w:lang w:eastAsia="de-DE"/>
        </w:rPr>
      </w:pPr>
      <w:del w:id="5190" w:author="Carsten Hein" w:date="2022-01-03T08:40:00Z">
        <w:r w:rsidRPr="009737A6" w:rsidDel="009737A6">
          <w:rPr>
            <w:rPrChange w:id="5191" w:author="Carsten Hein" w:date="2022-01-03T08:40:00Z">
              <w:rPr>
                <w:rStyle w:val="Hyperlink"/>
                <w:noProof/>
              </w:rPr>
            </w:rPrChange>
          </w:rPr>
          <w:delText>Abbildung 67 Typisches Bruchbild der Versuche zu abgesetzten Auflagern</w:delText>
        </w:r>
        <w:r w:rsidDel="009737A6">
          <w:rPr>
            <w:noProof/>
            <w:webHidden/>
          </w:rPr>
          <w:tab/>
          <w:delText>75</w:delText>
        </w:r>
      </w:del>
    </w:p>
    <w:p w14:paraId="49B59350" w14:textId="7437DB72" w:rsidR="00420E44" w:rsidDel="009737A6" w:rsidRDefault="00420E44">
      <w:pPr>
        <w:pStyle w:val="Abbildungsverzeichnis"/>
        <w:tabs>
          <w:tab w:val="right" w:pos="9060"/>
        </w:tabs>
        <w:rPr>
          <w:del w:id="5192" w:author="Carsten Hein" w:date="2022-01-03T08:40:00Z"/>
          <w:rFonts w:asciiTheme="minorHAnsi" w:eastAsiaTheme="minorEastAsia" w:hAnsiTheme="minorHAnsi"/>
          <w:noProof/>
          <w:sz w:val="22"/>
          <w:lang w:eastAsia="de-DE"/>
        </w:rPr>
      </w:pPr>
      <w:del w:id="5193" w:author="Carsten Hein" w:date="2022-01-03T08:40:00Z">
        <w:r w:rsidRPr="009737A6" w:rsidDel="009737A6">
          <w:rPr>
            <w:rPrChange w:id="5194" w:author="Carsten Hein" w:date="2022-01-03T08:40:00Z">
              <w:rPr>
                <w:rStyle w:val="Hyperlink"/>
                <w:noProof/>
              </w:rPr>
            </w:rPrChange>
          </w:rPr>
          <w:delText>Abbildung 68 Bruchlasten der Auflagerversuche</w:delText>
        </w:r>
        <w:r w:rsidDel="009737A6">
          <w:rPr>
            <w:noProof/>
            <w:webHidden/>
          </w:rPr>
          <w:tab/>
          <w:delText>76</w:delText>
        </w:r>
      </w:del>
    </w:p>
    <w:p w14:paraId="55E142D9" w14:textId="413870DB" w:rsidR="00420E44" w:rsidDel="009737A6" w:rsidRDefault="00420E44">
      <w:pPr>
        <w:pStyle w:val="Abbildungsverzeichnis"/>
        <w:tabs>
          <w:tab w:val="right" w:pos="9060"/>
        </w:tabs>
        <w:rPr>
          <w:del w:id="5195" w:author="Carsten Hein" w:date="2022-01-03T08:40:00Z"/>
          <w:rFonts w:asciiTheme="minorHAnsi" w:eastAsiaTheme="minorEastAsia" w:hAnsiTheme="minorHAnsi"/>
          <w:noProof/>
          <w:sz w:val="22"/>
          <w:lang w:eastAsia="de-DE"/>
        </w:rPr>
      </w:pPr>
      <w:del w:id="5196" w:author="Carsten Hein" w:date="2022-01-03T08:40:00Z">
        <w:r w:rsidRPr="009737A6" w:rsidDel="009737A6">
          <w:rPr>
            <w:rPrChange w:id="5197" w:author="Carsten Hein" w:date="2022-01-03T08:40:00Z">
              <w:rPr>
                <w:rStyle w:val="Hyperlink"/>
                <w:noProof/>
              </w:rPr>
            </w:rPrChange>
          </w:rPr>
          <w:delText>Abbildung 69 Last-Verformungs-Diagramm der Auflagersuche</w:delText>
        </w:r>
        <w:r w:rsidDel="009737A6">
          <w:rPr>
            <w:noProof/>
            <w:webHidden/>
          </w:rPr>
          <w:tab/>
          <w:delText>76</w:delText>
        </w:r>
      </w:del>
    </w:p>
    <w:p w14:paraId="3DCE500E" w14:textId="639016D4" w:rsidR="00420E44" w:rsidDel="009737A6" w:rsidRDefault="00420E44">
      <w:pPr>
        <w:pStyle w:val="Abbildungsverzeichnis"/>
        <w:tabs>
          <w:tab w:val="right" w:pos="9060"/>
        </w:tabs>
        <w:rPr>
          <w:del w:id="5198" w:author="Carsten Hein" w:date="2022-01-03T08:40:00Z"/>
          <w:rFonts w:asciiTheme="minorHAnsi" w:eastAsiaTheme="minorEastAsia" w:hAnsiTheme="minorHAnsi"/>
          <w:noProof/>
          <w:sz w:val="22"/>
          <w:lang w:eastAsia="de-DE"/>
        </w:rPr>
      </w:pPr>
      <w:del w:id="5199" w:author="Carsten Hein" w:date="2022-01-03T08:40:00Z">
        <w:r w:rsidRPr="009737A6" w:rsidDel="009737A6">
          <w:rPr>
            <w:rPrChange w:id="5200" w:author="Carsten Hein" w:date="2022-01-03T08:40:00Z">
              <w:rPr>
                <w:rStyle w:val="Hyperlink"/>
                <w:noProof/>
              </w:rPr>
            </w:rPrChange>
          </w:rPr>
          <w:lastRenderedPageBreak/>
          <w:delText>Abbildung 70 Vergleich der horizontalen und vertikalen Differentialverschiebungen zwischen Holz und Beton an den abgesetzten Auflagern</w:delText>
        </w:r>
        <w:r w:rsidDel="009737A6">
          <w:rPr>
            <w:noProof/>
            <w:webHidden/>
          </w:rPr>
          <w:tab/>
          <w:delText>76</w:delText>
        </w:r>
      </w:del>
    </w:p>
    <w:p w14:paraId="250B9BD3" w14:textId="28383E2E" w:rsidR="00C96EFE" w:rsidRPr="00E81B1B" w:rsidRDefault="00CA3813" w:rsidP="002A42A4">
      <w:pPr>
        <w:spacing w:after="120"/>
      </w:pPr>
      <w:r w:rsidRPr="00E81B1B">
        <w:fldChar w:fldCharType="end"/>
      </w:r>
      <w:commentRangeEnd w:id="4698"/>
      <w:r w:rsidR="00FD30E6" w:rsidRPr="00E81B1B">
        <w:rPr>
          <w:rStyle w:val="Kommentarzeichen"/>
        </w:rPr>
        <w:commentReference w:id="4698"/>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5201" w:name="_Toc92091772"/>
      <w:bookmarkStart w:id="5202" w:name="_Toc92092214"/>
      <w:bookmarkStart w:id="5203" w:name="_Toc92092326"/>
      <w:bookmarkStart w:id="5204" w:name="_Toc101333866"/>
      <w:r w:rsidRPr="00E81B1B">
        <w:lastRenderedPageBreak/>
        <w:t>Tabellenverzeichnis</w:t>
      </w:r>
      <w:bookmarkEnd w:id="5201"/>
      <w:bookmarkEnd w:id="5202"/>
      <w:bookmarkEnd w:id="5203"/>
      <w:bookmarkEnd w:id="5204"/>
    </w:p>
    <w:commentRangeStart w:id="5205"/>
    <w:p w14:paraId="7E7CB29C" w14:textId="5C92F644" w:rsidR="009737A6" w:rsidRDefault="002A42A4">
      <w:pPr>
        <w:pStyle w:val="Abbildungsverzeichnis"/>
        <w:tabs>
          <w:tab w:val="right" w:pos="9060"/>
        </w:tabs>
        <w:rPr>
          <w:ins w:id="5206" w:author="Carsten Hein" w:date="2022-01-03T08:40:00Z"/>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ins w:id="5207" w:author="Carsten Hein" w:date="2022-01-03T08:40:00Z">
        <w:r w:rsidR="009737A6" w:rsidRPr="000F7A0F">
          <w:rPr>
            <w:rStyle w:val="Hyperlink"/>
            <w:noProof/>
          </w:rPr>
          <w:fldChar w:fldCharType="begin"/>
        </w:r>
        <w:r w:rsidR="009737A6" w:rsidRPr="000F7A0F">
          <w:rPr>
            <w:rStyle w:val="Hyperlink"/>
            <w:noProof/>
          </w:rPr>
          <w:instrText xml:space="preserve"> </w:instrText>
        </w:r>
        <w:r w:rsidR="009737A6">
          <w:rPr>
            <w:noProof/>
          </w:rPr>
          <w:instrText>HYPERLINK \l "_Toc92091847"</w:instrText>
        </w:r>
        <w:r w:rsidR="009737A6" w:rsidRPr="000F7A0F">
          <w:rPr>
            <w:rStyle w:val="Hyperlink"/>
            <w:noProof/>
          </w:rPr>
          <w:instrText xml:space="preserve"> </w:instrText>
        </w:r>
        <w:r w:rsidR="009737A6" w:rsidRPr="000F7A0F">
          <w:rPr>
            <w:rStyle w:val="Hyperlink"/>
            <w:noProof/>
          </w:rPr>
          <w:fldChar w:fldCharType="separate"/>
        </w:r>
        <w:r w:rsidR="009737A6" w:rsidRPr="000F7A0F">
          <w:rPr>
            <w:rStyle w:val="Hyperlink"/>
            <w:noProof/>
          </w:rPr>
          <w:t>Tabelle 1  Schallschutztechnisch untersuchte Deckenvarianten</w:t>
        </w:r>
        <w:r w:rsidR="009737A6">
          <w:rPr>
            <w:noProof/>
            <w:webHidden/>
          </w:rPr>
          <w:tab/>
        </w:r>
        <w:r w:rsidR="009737A6">
          <w:rPr>
            <w:noProof/>
            <w:webHidden/>
          </w:rPr>
          <w:fldChar w:fldCharType="begin"/>
        </w:r>
        <w:r w:rsidR="009737A6">
          <w:rPr>
            <w:noProof/>
            <w:webHidden/>
          </w:rPr>
          <w:instrText xml:space="preserve"> PAGEREF _Toc92091847 \h </w:instrText>
        </w:r>
      </w:ins>
      <w:r w:rsidR="009737A6">
        <w:rPr>
          <w:noProof/>
          <w:webHidden/>
        </w:rPr>
      </w:r>
      <w:r w:rsidR="009737A6">
        <w:rPr>
          <w:noProof/>
          <w:webHidden/>
        </w:rPr>
        <w:fldChar w:fldCharType="separate"/>
      </w:r>
      <w:ins w:id="5208" w:author="Carsten Hein" w:date="2022-04-19T11:00:00Z">
        <w:r w:rsidR="00A2726B">
          <w:rPr>
            <w:b/>
            <w:bCs/>
            <w:noProof/>
            <w:webHidden/>
            <w:lang w:val="en-US"/>
          </w:rPr>
          <w:t>Error! Bookmark not defined.</w:t>
        </w:r>
      </w:ins>
      <w:ins w:id="5209" w:author="Carsten Hein" w:date="2022-01-03T08:40:00Z">
        <w:r w:rsidR="009737A6">
          <w:rPr>
            <w:noProof/>
            <w:webHidden/>
          </w:rPr>
          <w:fldChar w:fldCharType="end"/>
        </w:r>
        <w:r w:rsidR="009737A6" w:rsidRPr="000F7A0F">
          <w:rPr>
            <w:rStyle w:val="Hyperlink"/>
            <w:noProof/>
          </w:rPr>
          <w:fldChar w:fldCharType="end"/>
        </w:r>
      </w:ins>
    </w:p>
    <w:p w14:paraId="10DD0E19" w14:textId="41F51165" w:rsidR="009737A6" w:rsidRDefault="009737A6">
      <w:pPr>
        <w:pStyle w:val="Abbildungsverzeichnis"/>
        <w:tabs>
          <w:tab w:val="right" w:pos="9060"/>
        </w:tabs>
        <w:rPr>
          <w:ins w:id="5210" w:author="Carsten Hein" w:date="2022-01-03T08:40:00Z"/>
          <w:rFonts w:asciiTheme="minorHAnsi" w:eastAsiaTheme="minorEastAsia" w:hAnsiTheme="minorHAnsi"/>
          <w:noProof/>
          <w:sz w:val="22"/>
          <w:lang w:eastAsia="de-DE"/>
        </w:rPr>
      </w:pPr>
      <w:ins w:id="521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 Anforderungen an den Schallschutz nach DIN EN 4109</w:t>
        </w:r>
        <w:r>
          <w:rPr>
            <w:noProof/>
            <w:webHidden/>
          </w:rPr>
          <w:tab/>
        </w:r>
        <w:r>
          <w:rPr>
            <w:noProof/>
            <w:webHidden/>
          </w:rPr>
          <w:fldChar w:fldCharType="begin"/>
        </w:r>
        <w:r>
          <w:rPr>
            <w:noProof/>
            <w:webHidden/>
          </w:rPr>
          <w:instrText xml:space="preserve"> PAGEREF _Toc92091848 \h </w:instrText>
        </w:r>
      </w:ins>
      <w:r>
        <w:rPr>
          <w:noProof/>
          <w:webHidden/>
        </w:rPr>
      </w:r>
      <w:r>
        <w:rPr>
          <w:noProof/>
          <w:webHidden/>
        </w:rPr>
        <w:fldChar w:fldCharType="separate"/>
      </w:r>
      <w:ins w:id="5212" w:author="Carsten Hein" w:date="2022-04-19T11:00:00Z">
        <w:r w:rsidR="00A2726B">
          <w:rPr>
            <w:b/>
            <w:bCs/>
            <w:noProof/>
            <w:webHidden/>
            <w:lang w:val="en-US"/>
          </w:rPr>
          <w:t>Error! Bookmark not defined.</w:t>
        </w:r>
      </w:ins>
      <w:ins w:id="5213" w:author="Carsten Hein" w:date="2022-01-03T08:40:00Z">
        <w:r>
          <w:rPr>
            <w:noProof/>
            <w:webHidden/>
          </w:rPr>
          <w:fldChar w:fldCharType="end"/>
        </w:r>
        <w:r w:rsidRPr="000F7A0F">
          <w:rPr>
            <w:rStyle w:val="Hyperlink"/>
            <w:noProof/>
          </w:rPr>
          <w:fldChar w:fldCharType="end"/>
        </w:r>
      </w:ins>
    </w:p>
    <w:p w14:paraId="0B729FA4" w14:textId="2F2C6161" w:rsidR="009737A6" w:rsidRDefault="009737A6">
      <w:pPr>
        <w:pStyle w:val="Abbildungsverzeichnis"/>
        <w:tabs>
          <w:tab w:val="right" w:pos="9060"/>
        </w:tabs>
        <w:rPr>
          <w:ins w:id="5214" w:author="Carsten Hein" w:date="2022-01-03T08:40:00Z"/>
          <w:rFonts w:asciiTheme="minorHAnsi" w:eastAsiaTheme="minorEastAsia" w:hAnsiTheme="minorHAnsi"/>
          <w:noProof/>
          <w:sz w:val="22"/>
          <w:lang w:eastAsia="de-DE"/>
        </w:rPr>
      </w:pPr>
      <w:ins w:id="521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4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3 Berechnungsergebnisse für Deckenaufbau Typ B1</w:t>
        </w:r>
        <w:r>
          <w:rPr>
            <w:noProof/>
            <w:webHidden/>
          </w:rPr>
          <w:tab/>
        </w:r>
        <w:r>
          <w:rPr>
            <w:noProof/>
            <w:webHidden/>
          </w:rPr>
          <w:fldChar w:fldCharType="begin"/>
        </w:r>
        <w:r>
          <w:rPr>
            <w:noProof/>
            <w:webHidden/>
          </w:rPr>
          <w:instrText xml:space="preserve"> PAGEREF _Toc92091849 \h </w:instrText>
        </w:r>
      </w:ins>
      <w:r>
        <w:rPr>
          <w:noProof/>
          <w:webHidden/>
        </w:rPr>
      </w:r>
      <w:r>
        <w:rPr>
          <w:noProof/>
          <w:webHidden/>
        </w:rPr>
        <w:fldChar w:fldCharType="separate"/>
      </w:r>
      <w:ins w:id="5216" w:author="Carsten Hein" w:date="2022-04-19T11:00:00Z">
        <w:r w:rsidR="00A2726B">
          <w:rPr>
            <w:b/>
            <w:bCs/>
            <w:noProof/>
            <w:webHidden/>
            <w:lang w:val="en-US"/>
          </w:rPr>
          <w:t>Error! Bookmark not defined.</w:t>
        </w:r>
      </w:ins>
      <w:ins w:id="5217" w:author="Carsten Hein" w:date="2022-01-03T08:40:00Z">
        <w:r>
          <w:rPr>
            <w:noProof/>
            <w:webHidden/>
          </w:rPr>
          <w:fldChar w:fldCharType="end"/>
        </w:r>
        <w:r w:rsidRPr="000F7A0F">
          <w:rPr>
            <w:rStyle w:val="Hyperlink"/>
            <w:noProof/>
          </w:rPr>
          <w:fldChar w:fldCharType="end"/>
        </w:r>
      </w:ins>
    </w:p>
    <w:p w14:paraId="4762FFCA" w14:textId="717D2E2A" w:rsidR="009737A6" w:rsidRDefault="009737A6">
      <w:pPr>
        <w:pStyle w:val="Abbildungsverzeichnis"/>
        <w:tabs>
          <w:tab w:val="right" w:pos="9060"/>
        </w:tabs>
        <w:rPr>
          <w:ins w:id="5218" w:author="Carsten Hein" w:date="2022-01-03T08:40:00Z"/>
          <w:rFonts w:asciiTheme="minorHAnsi" w:eastAsiaTheme="minorEastAsia" w:hAnsiTheme="minorHAnsi"/>
          <w:noProof/>
          <w:sz w:val="22"/>
          <w:lang w:eastAsia="de-DE"/>
        </w:rPr>
      </w:pPr>
      <w:ins w:id="521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4 Berechnungsergebnisse für Deckenaufbau Typ W1 - ohne Unterdecke</w:t>
        </w:r>
        <w:r>
          <w:rPr>
            <w:noProof/>
            <w:webHidden/>
          </w:rPr>
          <w:tab/>
        </w:r>
        <w:r>
          <w:rPr>
            <w:noProof/>
            <w:webHidden/>
          </w:rPr>
          <w:fldChar w:fldCharType="begin"/>
        </w:r>
        <w:r>
          <w:rPr>
            <w:noProof/>
            <w:webHidden/>
          </w:rPr>
          <w:instrText xml:space="preserve"> PAGEREF _Toc92091850 \h </w:instrText>
        </w:r>
      </w:ins>
      <w:r>
        <w:rPr>
          <w:noProof/>
          <w:webHidden/>
        </w:rPr>
      </w:r>
      <w:r>
        <w:rPr>
          <w:noProof/>
          <w:webHidden/>
        </w:rPr>
        <w:fldChar w:fldCharType="separate"/>
      </w:r>
      <w:ins w:id="5220" w:author="Carsten Hein" w:date="2022-04-19T11:00:00Z">
        <w:r w:rsidR="00A2726B">
          <w:rPr>
            <w:b/>
            <w:bCs/>
            <w:noProof/>
            <w:webHidden/>
            <w:lang w:val="en-US"/>
          </w:rPr>
          <w:t>Error! Bookmark not defined.</w:t>
        </w:r>
      </w:ins>
      <w:ins w:id="5221" w:author="Carsten Hein" w:date="2022-01-03T08:40:00Z">
        <w:r>
          <w:rPr>
            <w:noProof/>
            <w:webHidden/>
          </w:rPr>
          <w:fldChar w:fldCharType="end"/>
        </w:r>
        <w:r w:rsidRPr="000F7A0F">
          <w:rPr>
            <w:rStyle w:val="Hyperlink"/>
            <w:noProof/>
          </w:rPr>
          <w:fldChar w:fldCharType="end"/>
        </w:r>
      </w:ins>
    </w:p>
    <w:p w14:paraId="3BFBBE7A" w14:textId="44F33C51" w:rsidR="009737A6" w:rsidRDefault="009737A6">
      <w:pPr>
        <w:pStyle w:val="Abbildungsverzeichnis"/>
        <w:tabs>
          <w:tab w:val="right" w:pos="9060"/>
        </w:tabs>
        <w:rPr>
          <w:ins w:id="5222" w:author="Carsten Hein" w:date="2022-01-03T08:40:00Z"/>
          <w:rFonts w:asciiTheme="minorHAnsi" w:eastAsiaTheme="minorEastAsia" w:hAnsiTheme="minorHAnsi"/>
          <w:noProof/>
          <w:sz w:val="22"/>
          <w:lang w:eastAsia="de-DE"/>
        </w:rPr>
      </w:pPr>
      <w:ins w:id="522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5 Berechnungsergebnisse für Deckenaufbau Typ "W2" - ohne Unterdecke</w:t>
        </w:r>
        <w:r>
          <w:rPr>
            <w:noProof/>
            <w:webHidden/>
          </w:rPr>
          <w:tab/>
        </w:r>
        <w:r>
          <w:rPr>
            <w:noProof/>
            <w:webHidden/>
          </w:rPr>
          <w:fldChar w:fldCharType="begin"/>
        </w:r>
        <w:r>
          <w:rPr>
            <w:noProof/>
            <w:webHidden/>
          </w:rPr>
          <w:instrText xml:space="preserve"> PAGEREF _Toc92091851 \h </w:instrText>
        </w:r>
      </w:ins>
      <w:r>
        <w:rPr>
          <w:noProof/>
          <w:webHidden/>
        </w:rPr>
      </w:r>
      <w:r>
        <w:rPr>
          <w:noProof/>
          <w:webHidden/>
        </w:rPr>
        <w:fldChar w:fldCharType="separate"/>
      </w:r>
      <w:ins w:id="5224" w:author="Carsten Hein" w:date="2022-04-19T11:00:00Z">
        <w:r w:rsidR="00A2726B">
          <w:rPr>
            <w:b/>
            <w:bCs/>
            <w:noProof/>
            <w:webHidden/>
            <w:lang w:val="en-US"/>
          </w:rPr>
          <w:t>Error! Bookmark not defined.</w:t>
        </w:r>
      </w:ins>
      <w:ins w:id="5225" w:author="Carsten Hein" w:date="2022-01-03T08:40:00Z">
        <w:r>
          <w:rPr>
            <w:noProof/>
            <w:webHidden/>
          </w:rPr>
          <w:fldChar w:fldCharType="end"/>
        </w:r>
        <w:r w:rsidRPr="000F7A0F">
          <w:rPr>
            <w:rStyle w:val="Hyperlink"/>
            <w:noProof/>
          </w:rPr>
          <w:fldChar w:fldCharType="end"/>
        </w:r>
      </w:ins>
    </w:p>
    <w:p w14:paraId="43C71CD8" w14:textId="61F4A8B1" w:rsidR="009737A6" w:rsidRDefault="009737A6">
      <w:pPr>
        <w:pStyle w:val="Abbildungsverzeichnis"/>
        <w:tabs>
          <w:tab w:val="right" w:pos="9060"/>
        </w:tabs>
        <w:rPr>
          <w:ins w:id="5226" w:author="Carsten Hein" w:date="2022-01-03T08:40:00Z"/>
          <w:rFonts w:asciiTheme="minorHAnsi" w:eastAsiaTheme="minorEastAsia" w:hAnsiTheme="minorHAnsi"/>
          <w:noProof/>
          <w:sz w:val="22"/>
          <w:lang w:eastAsia="de-DE"/>
        </w:rPr>
      </w:pPr>
      <w:ins w:id="522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6 Bodenaufbauten</w:t>
        </w:r>
        <w:r>
          <w:rPr>
            <w:noProof/>
            <w:webHidden/>
          </w:rPr>
          <w:tab/>
        </w:r>
        <w:r>
          <w:rPr>
            <w:noProof/>
            <w:webHidden/>
          </w:rPr>
          <w:fldChar w:fldCharType="begin"/>
        </w:r>
        <w:r>
          <w:rPr>
            <w:noProof/>
            <w:webHidden/>
          </w:rPr>
          <w:instrText xml:space="preserve"> PAGEREF _Toc92091852 \h </w:instrText>
        </w:r>
      </w:ins>
      <w:r>
        <w:rPr>
          <w:noProof/>
          <w:webHidden/>
        </w:rPr>
      </w:r>
      <w:r>
        <w:rPr>
          <w:noProof/>
          <w:webHidden/>
        </w:rPr>
        <w:fldChar w:fldCharType="separate"/>
      </w:r>
      <w:ins w:id="5228" w:author="Carsten Hein" w:date="2022-04-19T11:00:00Z">
        <w:r w:rsidR="00A2726B">
          <w:rPr>
            <w:b/>
            <w:bCs/>
            <w:noProof/>
            <w:webHidden/>
            <w:lang w:val="en-US"/>
          </w:rPr>
          <w:t>Error! Bookmark not defined.</w:t>
        </w:r>
      </w:ins>
      <w:ins w:id="5229" w:author="Carsten Hein" w:date="2022-01-03T08:40:00Z">
        <w:r>
          <w:rPr>
            <w:noProof/>
            <w:webHidden/>
          </w:rPr>
          <w:fldChar w:fldCharType="end"/>
        </w:r>
        <w:r w:rsidRPr="000F7A0F">
          <w:rPr>
            <w:rStyle w:val="Hyperlink"/>
            <w:noProof/>
          </w:rPr>
          <w:fldChar w:fldCharType="end"/>
        </w:r>
      </w:ins>
    </w:p>
    <w:p w14:paraId="48AA7218" w14:textId="344101E9" w:rsidR="009737A6" w:rsidRDefault="009737A6">
      <w:pPr>
        <w:pStyle w:val="Abbildungsverzeichnis"/>
        <w:tabs>
          <w:tab w:val="right" w:pos="9060"/>
        </w:tabs>
        <w:rPr>
          <w:ins w:id="5230" w:author="Carsten Hein" w:date="2022-01-03T08:40:00Z"/>
          <w:rFonts w:asciiTheme="minorHAnsi" w:eastAsiaTheme="minorEastAsia" w:hAnsiTheme="minorHAnsi"/>
          <w:noProof/>
          <w:sz w:val="22"/>
          <w:lang w:eastAsia="de-DE"/>
        </w:rPr>
      </w:pPr>
      <w:ins w:id="523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7 Parameter und Stufen für die brandschutztechnische Vorbemessung der Balken</w:t>
        </w:r>
        <w:r>
          <w:rPr>
            <w:noProof/>
            <w:webHidden/>
          </w:rPr>
          <w:tab/>
        </w:r>
        <w:r>
          <w:rPr>
            <w:noProof/>
            <w:webHidden/>
          </w:rPr>
          <w:fldChar w:fldCharType="begin"/>
        </w:r>
        <w:r>
          <w:rPr>
            <w:noProof/>
            <w:webHidden/>
          </w:rPr>
          <w:instrText xml:space="preserve"> PAGEREF _Toc92091853 \h </w:instrText>
        </w:r>
      </w:ins>
      <w:r>
        <w:rPr>
          <w:noProof/>
          <w:webHidden/>
        </w:rPr>
      </w:r>
      <w:r>
        <w:rPr>
          <w:noProof/>
          <w:webHidden/>
        </w:rPr>
        <w:fldChar w:fldCharType="separate"/>
      </w:r>
      <w:ins w:id="5232" w:author="Carsten Hein" w:date="2022-04-19T11:00:00Z">
        <w:r w:rsidR="00A2726B">
          <w:rPr>
            <w:noProof/>
            <w:webHidden/>
          </w:rPr>
          <w:t>16</w:t>
        </w:r>
      </w:ins>
      <w:ins w:id="5233" w:author="Carsten Hein" w:date="2022-01-03T08:40:00Z">
        <w:r>
          <w:rPr>
            <w:noProof/>
            <w:webHidden/>
          </w:rPr>
          <w:fldChar w:fldCharType="end"/>
        </w:r>
        <w:r w:rsidRPr="000F7A0F">
          <w:rPr>
            <w:rStyle w:val="Hyperlink"/>
            <w:noProof/>
          </w:rPr>
          <w:fldChar w:fldCharType="end"/>
        </w:r>
      </w:ins>
    </w:p>
    <w:p w14:paraId="4DE7E493" w14:textId="56895886" w:rsidR="009737A6" w:rsidRDefault="009737A6">
      <w:pPr>
        <w:pStyle w:val="Abbildungsverzeichnis"/>
        <w:tabs>
          <w:tab w:val="right" w:pos="9060"/>
        </w:tabs>
        <w:rPr>
          <w:ins w:id="5234" w:author="Carsten Hein" w:date="2022-01-03T08:40:00Z"/>
          <w:rFonts w:asciiTheme="minorHAnsi" w:eastAsiaTheme="minorEastAsia" w:hAnsiTheme="minorHAnsi"/>
          <w:noProof/>
          <w:sz w:val="22"/>
          <w:lang w:eastAsia="de-DE"/>
        </w:rPr>
      </w:pPr>
      <w:ins w:id="523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8 Verbundkriechzahlen für Holz, Beton und Verbundmittel in Abhängigkeit vond er Nutzungsklasse und der Endkriechzahl des Betons</w:t>
        </w:r>
        <w:r>
          <w:rPr>
            <w:noProof/>
            <w:webHidden/>
          </w:rPr>
          <w:tab/>
        </w:r>
        <w:r>
          <w:rPr>
            <w:noProof/>
            <w:webHidden/>
          </w:rPr>
          <w:fldChar w:fldCharType="begin"/>
        </w:r>
        <w:r>
          <w:rPr>
            <w:noProof/>
            <w:webHidden/>
          </w:rPr>
          <w:instrText xml:space="preserve"> PAGEREF _Toc92091854 \h </w:instrText>
        </w:r>
      </w:ins>
      <w:r>
        <w:rPr>
          <w:noProof/>
          <w:webHidden/>
        </w:rPr>
      </w:r>
      <w:r>
        <w:rPr>
          <w:noProof/>
          <w:webHidden/>
        </w:rPr>
        <w:fldChar w:fldCharType="separate"/>
      </w:r>
      <w:ins w:id="5236" w:author="Carsten Hein" w:date="2022-04-19T11:00:00Z">
        <w:r w:rsidR="00A2726B">
          <w:rPr>
            <w:noProof/>
            <w:webHidden/>
          </w:rPr>
          <w:t>19</w:t>
        </w:r>
      </w:ins>
      <w:ins w:id="5237" w:author="Carsten Hein" w:date="2022-01-03T08:40:00Z">
        <w:r>
          <w:rPr>
            <w:noProof/>
            <w:webHidden/>
          </w:rPr>
          <w:fldChar w:fldCharType="end"/>
        </w:r>
        <w:r w:rsidRPr="000F7A0F">
          <w:rPr>
            <w:rStyle w:val="Hyperlink"/>
            <w:noProof/>
          </w:rPr>
          <w:fldChar w:fldCharType="end"/>
        </w:r>
      </w:ins>
    </w:p>
    <w:p w14:paraId="5438BDC8" w14:textId="58CC12E7" w:rsidR="009737A6" w:rsidRDefault="009737A6">
      <w:pPr>
        <w:pStyle w:val="Abbildungsverzeichnis"/>
        <w:tabs>
          <w:tab w:val="right" w:pos="9060"/>
        </w:tabs>
        <w:rPr>
          <w:ins w:id="5238" w:author="Carsten Hein" w:date="2022-01-03T08:40:00Z"/>
          <w:rFonts w:asciiTheme="minorHAnsi" w:eastAsiaTheme="minorEastAsia" w:hAnsiTheme="minorHAnsi"/>
          <w:noProof/>
          <w:sz w:val="22"/>
          <w:lang w:eastAsia="de-DE"/>
        </w:rPr>
      </w:pPr>
      <w:ins w:id="523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9 Grenzwerte für Eigenfrequenz und Durchbiegung bei den Schwingungsnachweise von Decken nach (Hamm, 2018)</w:t>
        </w:r>
        <w:r>
          <w:rPr>
            <w:noProof/>
            <w:webHidden/>
          </w:rPr>
          <w:tab/>
        </w:r>
        <w:r>
          <w:rPr>
            <w:noProof/>
            <w:webHidden/>
          </w:rPr>
          <w:fldChar w:fldCharType="begin"/>
        </w:r>
        <w:r>
          <w:rPr>
            <w:noProof/>
            <w:webHidden/>
          </w:rPr>
          <w:instrText xml:space="preserve"> PAGEREF _Toc92091855 \h </w:instrText>
        </w:r>
      </w:ins>
      <w:r>
        <w:rPr>
          <w:noProof/>
          <w:webHidden/>
        </w:rPr>
      </w:r>
      <w:r>
        <w:rPr>
          <w:noProof/>
          <w:webHidden/>
        </w:rPr>
        <w:fldChar w:fldCharType="separate"/>
      </w:r>
      <w:ins w:id="5240" w:author="Carsten Hein" w:date="2022-04-19T11:00:00Z">
        <w:r w:rsidR="00A2726B">
          <w:rPr>
            <w:noProof/>
            <w:webHidden/>
          </w:rPr>
          <w:t>21</w:t>
        </w:r>
      </w:ins>
      <w:ins w:id="5241" w:author="Carsten Hein" w:date="2022-01-03T08:40:00Z">
        <w:r>
          <w:rPr>
            <w:noProof/>
            <w:webHidden/>
          </w:rPr>
          <w:fldChar w:fldCharType="end"/>
        </w:r>
        <w:r w:rsidRPr="000F7A0F">
          <w:rPr>
            <w:rStyle w:val="Hyperlink"/>
            <w:noProof/>
          </w:rPr>
          <w:fldChar w:fldCharType="end"/>
        </w:r>
      </w:ins>
    </w:p>
    <w:p w14:paraId="1FD58E74" w14:textId="56FDBC7E" w:rsidR="009737A6" w:rsidRDefault="009737A6">
      <w:pPr>
        <w:pStyle w:val="Abbildungsverzeichnis"/>
        <w:tabs>
          <w:tab w:val="right" w:pos="9060"/>
        </w:tabs>
        <w:rPr>
          <w:ins w:id="5242" w:author="Carsten Hein" w:date="2022-01-03T08:40:00Z"/>
          <w:rFonts w:asciiTheme="minorHAnsi" w:eastAsiaTheme="minorEastAsia" w:hAnsiTheme="minorHAnsi"/>
          <w:noProof/>
          <w:sz w:val="22"/>
          <w:lang w:eastAsia="de-DE"/>
        </w:rPr>
      </w:pPr>
      <w:ins w:id="524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0 Lastfallkombinationen für die Bemessung der Holz-Beton-Verbundkonstruktion innerhalb der Parameterstudie</w:t>
        </w:r>
        <w:r>
          <w:rPr>
            <w:noProof/>
            <w:webHidden/>
          </w:rPr>
          <w:tab/>
        </w:r>
        <w:r>
          <w:rPr>
            <w:noProof/>
            <w:webHidden/>
          </w:rPr>
          <w:fldChar w:fldCharType="begin"/>
        </w:r>
        <w:r>
          <w:rPr>
            <w:noProof/>
            <w:webHidden/>
          </w:rPr>
          <w:instrText xml:space="preserve"> PAGEREF _Toc92091856 \h </w:instrText>
        </w:r>
      </w:ins>
      <w:r>
        <w:rPr>
          <w:noProof/>
          <w:webHidden/>
        </w:rPr>
      </w:r>
      <w:r>
        <w:rPr>
          <w:noProof/>
          <w:webHidden/>
        </w:rPr>
        <w:fldChar w:fldCharType="separate"/>
      </w:r>
      <w:ins w:id="5244" w:author="Carsten Hein" w:date="2022-04-19T11:00:00Z">
        <w:r w:rsidR="00A2726B">
          <w:rPr>
            <w:noProof/>
            <w:webHidden/>
          </w:rPr>
          <w:t>22</w:t>
        </w:r>
      </w:ins>
      <w:ins w:id="5245" w:author="Carsten Hein" w:date="2022-01-03T08:40:00Z">
        <w:r>
          <w:rPr>
            <w:noProof/>
            <w:webHidden/>
          </w:rPr>
          <w:fldChar w:fldCharType="end"/>
        </w:r>
        <w:r w:rsidRPr="000F7A0F">
          <w:rPr>
            <w:rStyle w:val="Hyperlink"/>
            <w:noProof/>
          </w:rPr>
          <w:fldChar w:fldCharType="end"/>
        </w:r>
      </w:ins>
    </w:p>
    <w:p w14:paraId="5EC6C816" w14:textId="11241BB1" w:rsidR="009737A6" w:rsidRDefault="009737A6">
      <w:pPr>
        <w:pStyle w:val="Abbildungsverzeichnis"/>
        <w:tabs>
          <w:tab w:val="right" w:pos="9060"/>
        </w:tabs>
        <w:rPr>
          <w:ins w:id="5246" w:author="Carsten Hein" w:date="2022-01-03T08:40:00Z"/>
          <w:rFonts w:asciiTheme="minorHAnsi" w:eastAsiaTheme="minorEastAsia" w:hAnsiTheme="minorHAnsi"/>
          <w:noProof/>
          <w:sz w:val="22"/>
          <w:lang w:eastAsia="de-DE"/>
        </w:rPr>
      </w:pPr>
      <w:ins w:id="524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1 Übersicht über die Schraubenversuche (je drei Probekörper pro Serie)</w:t>
        </w:r>
        <w:r w:rsidRPr="000F7A0F">
          <w:rPr>
            <w:rStyle w:val="Hyperlink"/>
            <w:b/>
            <w:bCs/>
            <w:i/>
            <w:noProof/>
            <w:lang w:val="en-US"/>
          </w:rPr>
          <w:t>Error! Not a valid link.</w:t>
        </w:r>
        <w:r>
          <w:rPr>
            <w:noProof/>
            <w:webHidden/>
          </w:rPr>
          <w:tab/>
        </w:r>
        <w:r>
          <w:rPr>
            <w:noProof/>
            <w:webHidden/>
          </w:rPr>
          <w:fldChar w:fldCharType="begin"/>
        </w:r>
        <w:r>
          <w:rPr>
            <w:noProof/>
            <w:webHidden/>
          </w:rPr>
          <w:instrText xml:space="preserve"> PAGEREF _Toc92091857 \h </w:instrText>
        </w:r>
      </w:ins>
      <w:r>
        <w:rPr>
          <w:noProof/>
          <w:webHidden/>
        </w:rPr>
      </w:r>
      <w:r>
        <w:rPr>
          <w:noProof/>
          <w:webHidden/>
        </w:rPr>
        <w:fldChar w:fldCharType="separate"/>
      </w:r>
      <w:ins w:id="5248" w:author="Carsten Hein" w:date="2022-04-19T11:00:00Z">
        <w:r w:rsidR="00A2726B">
          <w:rPr>
            <w:noProof/>
            <w:webHidden/>
          </w:rPr>
          <w:t>26</w:t>
        </w:r>
      </w:ins>
      <w:ins w:id="5249" w:author="Carsten Hein" w:date="2022-01-03T08:40:00Z">
        <w:r>
          <w:rPr>
            <w:noProof/>
            <w:webHidden/>
          </w:rPr>
          <w:fldChar w:fldCharType="end"/>
        </w:r>
        <w:r w:rsidRPr="000F7A0F">
          <w:rPr>
            <w:rStyle w:val="Hyperlink"/>
            <w:noProof/>
          </w:rPr>
          <w:fldChar w:fldCharType="end"/>
        </w:r>
      </w:ins>
    </w:p>
    <w:p w14:paraId="0AF6ECEE" w14:textId="0F0B763E" w:rsidR="009737A6" w:rsidRDefault="009737A6">
      <w:pPr>
        <w:pStyle w:val="Abbildungsverzeichnis"/>
        <w:tabs>
          <w:tab w:val="right" w:pos="9060"/>
        </w:tabs>
        <w:rPr>
          <w:ins w:id="5250" w:author="Carsten Hein" w:date="2022-01-03T08:40:00Z"/>
          <w:rFonts w:asciiTheme="minorHAnsi" w:eastAsiaTheme="minorEastAsia" w:hAnsiTheme="minorHAnsi"/>
          <w:noProof/>
          <w:sz w:val="22"/>
          <w:lang w:eastAsia="de-DE"/>
        </w:rPr>
      </w:pPr>
      <w:ins w:id="525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8"</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2 Übersicht über die untersuchten Klebstoffe</w:t>
        </w:r>
        <w:r>
          <w:rPr>
            <w:noProof/>
            <w:webHidden/>
          </w:rPr>
          <w:tab/>
        </w:r>
        <w:r>
          <w:rPr>
            <w:noProof/>
            <w:webHidden/>
          </w:rPr>
          <w:fldChar w:fldCharType="begin"/>
        </w:r>
        <w:r>
          <w:rPr>
            <w:noProof/>
            <w:webHidden/>
          </w:rPr>
          <w:instrText xml:space="preserve"> PAGEREF _Toc92091858 \h </w:instrText>
        </w:r>
      </w:ins>
      <w:r>
        <w:rPr>
          <w:noProof/>
          <w:webHidden/>
        </w:rPr>
      </w:r>
      <w:r>
        <w:rPr>
          <w:noProof/>
          <w:webHidden/>
        </w:rPr>
        <w:fldChar w:fldCharType="separate"/>
      </w:r>
      <w:ins w:id="5252" w:author="Carsten Hein" w:date="2022-04-19T11:00:00Z">
        <w:r w:rsidR="00A2726B">
          <w:rPr>
            <w:noProof/>
            <w:webHidden/>
          </w:rPr>
          <w:t>37</w:t>
        </w:r>
      </w:ins>
      <w:ins w:id="5253" w:author="Carsten Hein" w:date="2022-01-03T08:40:00Z">
        <w:r>
          <w:rPr>
            <w:noProof/>
            <w:webHidden/>
          </w:rPr>
          <w:fldChar w:fldCharType="end"/>
        </w:r>
        <w:r w:rsidRPr="000F7A0F">
          <w:rPr>
            <w:rStyle w:val="Hyperlink"/>
            <w:noProof/>
          </w:rPr>
          <w:fldChar w:fldCharType="end"/>
        </w:r>
      </w:ins>
    </w:p>
    <w:p w14:paraId="3DEC2062" w14:textId="0585818E" w:rsidR="009737A6" w:rsidRDefault="009737A6">
      <w:pPr>
        <w:pStyle w:val="Abbildungsverzeichnis"/>
        <w:tabs>
          <w:tab w:val="right" w:pos="9060"/>
        </w:tabs>
        <w:rPr>
          <w:ins w:id="5254" w:author="Carsten Hein" w:date="2022-01-03T08:40:00Z"/>
          <w:rFonts w:asciiTheme="minorHAnsi" w:eastAsiaTheme="minorEastAsia" w:hAnsiTheme="minorHAnsi"/>
          <w:noProof/>
          <w:sz w:val="22"/>
          <w:lang w:eastAsia="de-DE"/>
        </w:rPr>
      </w:pPr>
      <w:ins w:id="525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59"</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3 Gesamtes Versuchsprogramm: Scherversuche</w:t>
        </w:r>
        <w:r>
          <w:rPr>
            <w:noProof/>
            <w:webHidden/>
          </w:rPr>
          <w:tab/>
        </w:r>
        <w:r>
          <w:rPr>
            <w:noProof/>
            <w:webHidden/>
          </w:rPr>
          <w:fldChar w:fldCharType="begin"/>
        </w:r>
        <w:r>
          <w:rPr>
            <w:noProof/>
            <w:webHidden/>
          </w:rPr>
          <w:instrText xml:space="preserve"> PAGEREF _Toc92091859 \h </w:instrText>
        </w:r>
      </w:ins>
      <w:r>
        <w:rPr>
          <w:noProof/>
          <w:webHidden/>
        </w:rPr>
      </w:r>
      <w:r>
        <w:rPr>
          <w:noProof/>
          <w:webHidden/>
        </w:rPr>
        <w:fldChar w:fldCharType="separate"/>
      </w:r>
      <w:ins w:id="5256" w:author="Carsten Hein" w:date="2022-04-19T11:00:00Z">
        <w:r w:rsidR="00A2726B">
          <w:rPr>
            <w:noProof/>
            <w:webHidden/>
          </w:rPr>
          <w:t>41</w:t>
        </w:r>
      </w:ins>
      <w:ins w:id="5257" w:author="Carsten Hein" w:date="2022-01-03T08:40:00Z">
        <w:r>
          <w:rPr>
            <w:noProof/>
            <w:webHidden/>
          </w:rPr>
          <w:fldChar w:fldCharType="end"/>
        </w:r>
        <w:r w:rsidRPr="000F7A0F">
          <w:rPr>
            <w:rStyle w:val="Hyperlink"/>
            <w:noProof/>
          </w:rPr>
          <w:fldChar w:fldCharType="end"/>
        </w:r>
      </w:ins>
    </w:p>
    <w:p w14:paraId="26A312BD" w14:textId="27EF2185" w:rsidR="009737A6" w:rsidRDefault="009737A6">
      <w:pPr>
        <w:pStyle w:val="Abbildungsverzeichnis"/>
        <w:tabs>
          <w:tab w:val="right" w:pos="9060"/>
        </w:tabs>
        <w:rPr>
          <w:ins w:id="5258" w:author="Carsten Hein" w:date="2022-01-03T08:40:00Z"/>
          <w:rFonts w:asciiTheme="minorHAnsi" w:eastAsiaTheme="minorEastAsia" w:hAnsiTheme="minorHAnsi"/>
          <w:noProof/>
          <w:sz w:val="22"/>
          <w:lang w:eastAsia="de-DE"/>
        </w:rPr>
      </w:pPr>
      <w:ins w:id="525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0"</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4 Bruchspannungen und Versagensmodi der Scherversuche</w:t>
        </w:r>
        <w:r>
          <w:rPr>
            <w:noProof/>
            <w:webHidden/>
          </w:rPr>
          <w:tab/>
        </w:r>
        <w:r>
          <w:rPr>
            <w:noProof/>
            <w:webHidden/>
          </w:rPr>
          <w:fldChar w:fldCharType="begin"/>
        </w:r>
        <w:r>
          <w:rPr>
            <w:noProof/>
            <w:webHidden/>
          </w:rPr>
          <w:instrText xml:space="preserve"> PAGEREF _Toc92091860 \h </w:instrText>
        </w:r>
      </w:ins>
      <w:r>
        <w:rPr>
          <w:noProof/>
          <w:webHidden/>
        </w:rPr>
      </w:r>
      <w:r>
        <w:rPr>
          <w:noProof/>
          <w:webHidden/>
        </w:rPr>
        <w:fldChar w:fldCharType="separate"/>
      </w:r>
      <w:ins w:id="5260" w:author="Carsten Hein" w:date="2022-04-19T11:00:00Z">
        <w:r w:rsidR="00A2726B">
          <w:rPr>
            <w:noProof/>
            <w:webHidden/>
          </w:rPr>
          <w:t>43</w:t>
        </w:r>
      </w:ins>
      <w:ins w:id="5261" w:author="Carsten Hein" w:date="2022-01-03T08:40:00Z">
        <w:r>
          <w:rPr>
            <w:noProof/>
            <w:webHidden/>
          </w:rPr>
          <w:fldChar w:fldCharType="end"/>
        </w:r>
        <w:r w:rsidRPr="000F7A0F">
          <w:rPr>
            <w:rStyle w:val="Hyperlink"/>
            <w:noProof/>
          </w:rPr>
          <w:fldChar w:fldCharType="end"/>
        </w:r>
      </w:ins>
    </w:p>
    <w:p w14:paraId="5912ACE8" w14:textId="5548898D" w:rsidR="009737A6" w:rsidRDefault="009737A6">
      <w:pPr>
        <w:pStyle w:val="Abbildungsverzeichnis"/>
        <w:tabs>
          <w:tab w:val="right" w:pos="9060"/>
        </w:tabs>
        <w:rPr>
          <w:ins w:id="5262" w:author="Carsten Hein" w:date="2022-01-03T08:40:00Z"/>
          <w:rFonts w:asciiTheme="minorHAnsi" w:eastAsiaTheme="minorEastAsia" w:hAnsiTheme="minorHAnsi"/>
          <w:noProof/>
          <w:sz w:val="22"/>
          <w:lang w:eastAsia="de-DE"/>
        </w:rPr>
      </w:pPr>
      <w:ins w:id="526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1"</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5 Übersicht über das Versuchsprogramm Schub-Biege-Versuche</w:t>
        </w:r>
        <w:r>
          <w:rPr>
            <w:noProof/>
            <w:webHidden/>
          </w:rPr>
          <w:tab/>
        </w:r>
        <w:r>
          <w:rPr>
            <w:noProof/>
            <w:webHidden/>
          </w:rPr>
          <w:fldChar w:fldCharType="begin"/>
        </w:r>
        <w:r>
          <w:rPr>
            <w:noProof/>
            <w:webHidden/>
          </w:rPr>
          <w:instrText xml:space="preserve"> PAGEREF _Toc92091861 \h </w:instrText>
        </w:r>
      </w:ins>
      <w:r>
        <w:rPr>
          <w:noProof/>
          <w:webHidden/>
        </w:rPr>
      </w:r>
      <w:r>
        <w:rPr>
          <w:noProof/>
          <w:webHidden/>
        </w:rPr>
        <w:fldChar w:fldCharType="separate"/>
      </w:r>
      <w:ins w:id="5264" w:author="Carsten Hein" w:date="2022-04-19T11:00:00Z">
        <w:r w:rsidR="00A2726B">
          <w:rPr>
            <w:noProof/>
            <w:webHidden/>
          </w:rPr>
          <w:t>49</w:t>
        </w:r>
      </w:ins>
      <w:ins w:id="5265" w:author="Carsten Hein" w:date="2022-01-03T08:40:00Z">
        <w:r>
          <w:rPr>
            <w:noProof/>
            <w:webHidden/>
          </w:rPr>
          <w:fldChar w:fldCharType="end"/>
        </w:r>
        <w:r w:rsidRPr="000F7A0F">
          <w:rPr>
            <w:rStyle w:val="Hyperlink"/>
            <w:noProof/>
          </w:rPr>
          <w:fldChar w:fldCharType="end"/>
        </w:r>
      </w:ins>
    </w:p>
    <w:p w14:paraId="3C802EBA" w14:textId="3EA7961E" w:rsidR="009737A6" w:rsidRDefault="009737A6">
      <w:pPr>
        <w:pStyle w:val="Abbildungsverzeichnis"/>
        <w:tabs>
          <w:tab w:val="right" w:pos="9060"/>
        </w:tabs>
        <w:rPr>
          <w:ins w:id="5266" w:author="Carsten Hein" w:date="2022-01-03T08:40:00Z"/>
          <w:rFonts w:asciiTheme="minorHAnsi" w:eastAsiaTheme="minorEastAsia" w:hAnsiTheme="minorHAnsi"/>
          <w:noProof/>
          <w:sz w:val="22"/>
          <w:lang w:eastAsia="de-DE"/>
        </w:rPr>
      </w:pPr>
      <w:ins w:id="526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2"</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6 Tabellenplatzhalter</w:t>
        </w:r>
        <w:r>
          <w:rPr>
            <w:noProof/>
            <w:webHidden/>
          </w:rPr>
          <w:tab/>
        </w:r>
        <w:r>
          <w:rPr>
            <w:noProof/>
            <w:webHidden/>
          </w:rPr>
          <w:fldChar w:fldCharType="begin"/>
        </w:r>
        <w:r>
          <w:rPr>
            <w:noProof/>
            <w:webHidden/>
          </w:rPr>
          <w:instrText xml:space="preserve"> PAGEREF _Toc92091862 \h </w:instrText>
        </w:r>
      </w:ins>
      <w:r>
        <w:rPr>
          <w:noProof/>
          <w:webHidden/>
        </w:rPr>
      </w:r>
      <w:r>
        <w:rPr>
          <w:noProof/>
          <w:webHidden/>
        </w:rPr>
        <w:fldChar w:fldCharType="separate"/>
      </w:r>
      <w:ins w:id="5268" w:author="Carsten Hein" w:date="2022-04-19T11:00:00Z">
        <w:r w:rsidR="00A2726B">
          <w:rPr>
            <w:noProof/>
            <w:webHidden/>
          </w:rPr>
          <w:t>53</w:t>
        </w:r>
      </w:ins>
      <w:ins w:id="5269" w:author="Carsten Hein" w:date="2022-01-03T08:40:00Z">
        <w:r>
          <w:rPr>
            <w:noProof/>
            <w:webHidden/>
          </w:rPr>
          <w:fldChar w:fldCharType="end"/>
        </w:r>
        <w:r w:rsidRPr="000F7A0F">
          <w:rPr>
            <w:rStyle w:val="Hyperlink"/>
            <w:noProof/>
          </w:rPr>
          <w:fldChar w:fldCharType="end"/>
        </w:r>
      </w:ins>
    </w:p>
    <w:p w14:paraId="1C8D655F" w14:textId="5A6B503A" w:rsidR="009737A6" w:rsidRDefault="009737A6">
      <w:pPr>
        <w:pStyle w:val="Abbildungsverzeichnis"/>
        <w:tabs>
          <w:tab w:val="right" w:pos="9060"/>
        </w:tabs>
        <w:rPr>
          <w:ins w:id="5270" w:author="Carsten Hein" w:date="2022-01-03T08:40:00Z"/>
          <w:rFonts w:asciiTheme="minorHAnsi" w:eastAsiaTheme="minorEastAsia" w:hAnsiTheme="minorHAnsi"/>
          <w:noProof/>
          <w:sz w:val="22"/>
          <w:lang w:eastAsia="de-DE"/>
        </w:rPr>
      </w:pPr>
      <w:ins w:id="5271"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3"</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7 Prüfprogramm der Biegeversuche</w:t>
        </w:r>
        <w:r>
          <w:rPr>
            <w:noProof/>
            <w:webHidden/>
          </w:rPr>
          <w:tab/>
        </w:r>
        <w:r>
          <w:rPr>
            <w:noProof/>
            <w:webHidden/>
          </w:rPr>
          <w:fldChar w:fldCharType="begin"/>
        </w:r>
        <w:r>
          <w:rPr>
            <w:noProof/>
            <w:webHidden/>
          </w:rPr>
          <w:instrText xml:space="preserve"> PAGEREF _Toc92091863 \h </w:instrText>
        </w:r>
      </w:ins>
      <w:r>
        <w:rPr>
          <w:noProof/>
          <w:webHidden/>
        </w:rPr>
      </w:r>
      <w:r>
        <w:rPr>
          <w:noProof/>
          <w:webHidden/>
        </w:rPr>
        <w:fldChar w:fldCharType="separate"/>
      </w:r>
      <w:ins w:id="5272" w:author="Carsten Hein" w:date="2022-04-19T11:00:00Z">
        <w:r w:rsidR="00A2726B">
          <w:rPr>
            <w:noProof/>
            <w:webHidden/>
          </w:rPr>
          <w:t>54</w:t>
        </w:r>
      </w:ins>
      <w:ins w:id="5273" w:author="Carsten Hein" w:date="2022-01-03T08:40:00Z">
        <w:r>
          <w:rPr>
            <w:noProof/>
            <w:webHidden/>
          </w:rPr>
          <w:fldChar w:fldCharType="end"/>
        </w:r>
        <w:r w:rsidRPr="000F7A0F">
          <w:rPr>
            <w:rStyle w:val="Hyperlink"/>
            <w:noProof/>
          </w:rPr>
          <w:fldChar w:fldCharType="end"/>
        </w:r>
      </w:ins>
    </w:p>
    <w:p w14:paraId="7776B225" w14:textId="0C85F1AF" w:rsidR="009737A6" w:rsidRDefault="009737A6">
      <w:pPr>
        <w:pStyle w:val="Abbildungsverzeichnis"/>
        <w:tabs>
          <w:tab w:val="right" w:pos="9060"/>
        </w:tabs>
        <w:rPr>
          <w:ins w:id="5274" w:author="Carsten Hein" w:date="2022-01-03T08:40:00Z"/>
          <w:rFonts w:asciiTheme="minorHAnsi" w:eastAsiaTheme="minorEastAsia" w:hAnsiTheme="minorHAnsi"/>
          <w:noProof/>
          <w:sz w:val="22"/>
          <w:lang w:eastAsia="de-DE"/>
        </w:rPr>
      </w:pPr>
      <w:ins w:id="5275"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4"</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8 Bruchlasten der 4-Punkt-Biegeversuche</w:t>
        </w:r>
        <w:r>
          <w:rPr>
            <w:noProof/>
            <w:webHidden/>
          </w:rPr>
          <w:tab/>
        </w:r>
        <w:r>
          <w:rPr>
            <w:noProof/>
            <w:webHidden/>
          </w:rPr>
          <w:fldChar w:fldCharType="begin"/>
        </w:r>
        <w:r>
          <w:rPr>
            <w:noProof/>
            <w:webHidden/>
          </w:rPr>
          <w:instrText xml:space="preserve"> PAGEREF _Toc92091864 \h </w:instrText>
        </w:r>
      </w:ins>
      <w:r>
        <w:rPr>
          <w:noProof/>
          <w:webHidden/>
        </w:rPr>
      </w:r>
      <w:r>
        <w:rPr>
          <w:noProof/>
          <w:webHidden/>
        </w:rPr>
        <w:fldChar w:fldCharType="separate"/>
      </w:r>
      <w:ins w:id="5276" w:author="Carsten Hein" w:date="2022-04-19T11:00:00Z">
        <w:r w:rsidR="00A2726B">
          <w:rPr>
            <w:noProof/>
            <w:webHidden/>
          </w:rPr>
          <w:t>59</w:t>
        </w:r>
      </w:ins>
      <w:ins w:id="5277" w:author="Carsten Hein" w:date="2022-01-03T08:40:00Z">
        <w:r>
          <w:rPr>
            <w:noProof/>
            <w:webHidden/>
          </w:rPr>
          <w:fldChar w:fldCharType="end"/>
        </w:r>
        <w:r w:rsidRPr="000F7A0F">
          <w:rPr>
            <w:rStyle w:val="Hyperlink"/>
            <w:noProof/>
          </w:rPr>
          <w:fldChar w:fldCharType="end"/>
        </w:r>
      </w:ins>
    </w:p>
    <w:p w14:paraId="1F9D1DF8" w14:textId="453624E1" w:rsidR="009737A6" w:rsidRDefault="009737A6">
      <w:pPr>
        <w:pStyle w:val="Abbildungsverzeichnis"/>
        <w:tabs>
          <w:tab w:val="right" w:pos="9060"/>
        </w:tabs>
        <w:rPr>
          <w:ins w:id="5278" w:author="Carsten Hein" w:date="2022-01-03T08:40:00Z"/>
          <w:rFonts w:asciiTheme="minorHAnsi" w:eastAsiaTheme="minorEastAsia" w:hAnsiTheme="minorHAnsi"/>
          <w:noProof/>
          <w:sz w:val="22"/>
          <w:lang w:eastAsia="de-DE"/>
        </w:rPr>
      </w:pPr>
      <w:ins w:id="5279"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5"</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19 Materialeigenschaften zur Modellierung und BemessungTabelle 19 der Biegeversuche</w:t>
        </w:r>
        <w:r>
          <w:rPr>
            <w:noProof/>
            <w:webHidden/>
          </w:rPr>
          <w:tab/>
        </w:r>
        <w:r>
          <w:rPr>
            <w:noProof/>
            <w:webHidden/>
          </w:rPr>
          <w:fldChar w:fldCharType="begin"/>
        </w:r>
        <w:r>
          <w:rPr>
            <w:noProof/>
            <w:webHidden/>
          </w:rPr>
          <w:instrText xml:space="preserve"> PAGEREF _Toc92091865 \h </w:instrText>
        </w:r>
      </w:ins>
      <w:r>
        <w:rPr>
          <w:noProof/>
          <w:webHidden/>
        </w:rPr>
      </w:r>
      <w:r>
        <w:rPr>
          <w:noProof/>
          <w:webHidden/>
        </w:rPr>
        <w:fldChar w:fldCharType="separate"/>
      </w:r>
      <w:ins w:id="5280" w:author="Carsten Hein" w:date="2022-04-19T11:00:00Z">
        <w:r w:rsidR="00A2726B">
          <w:rPr>
            <w:noProof/>
            <w:webHidden/>
          </w:rPr>
          <w:t>61</w:t>
        </w:r>
      </w:ins>
      <w:ins w:id="5281" w:author="Carsten Hein" w:date="2022-01-03T08:40:00Z">
        <w:r>
          <w:rPr>
            <w:noProof/>
            <w:webHidden/>
          </w:rPr>
          <w:fldChar w:fldCharType="end"/>
        </w:r>
        <w:r w:rsidRPr="000F7A0F">
          <w:rPr>
            <w:rStyle w:val="Hyperlink"/>
            <w:noProof/>
          </w:rPr>
          <w:fldChar w:fldCharType="end"/>
        </w:r>
      </w:ins>
    </w:p>
    <w:p w14:paraId="6993758E" w14:textId="10C6AF26" w:rsidR="009737A6" w:rsidRDefault="009737A6">
      <w:pPr>
        <w:pStyle w:val="Abbildungsverzeichnis"/>
        <w:tabs>
          <w:tab w:val="right" w:pos="9060"/>
        </w:tabs>
        <w:rPr>
          <w:ins w:id="5282" w:author="Carsten Hein" w:date="2022-01-03T08:40:00Z"/>
          <w:rFonts w:asciiTheme="minorHAnsi" w:eastAsiaTheme="minorEastAsia" w:hAnsiTheme="minorHAnsi"/>
          <w:noProof/>
          <w:sz w:val="22"/>
          <w:lang w:eastAsia="de-DE"/>
        </w:rPr>
      </w:pPr>
      <w:ins w:id="5283"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6"</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0  Bemessungstragfähigkeit von Assy PLUS VG Schrauben, eingeschraubt in einem Winkel von 70° bei einer Einschraublänge von 300 mm, berechnet nach ETA-11/0190</w:t>
        </w:r>
        <w:r>
          <w:rPr>
            <w:noProof/>
            <w:webHidden/>
          </w:rPr>
          <w:tab/>
        </w:r>
        <w:r>
          <w:rPr>
            <w:noProof/>
            <w:webHidden/>
          </w:rPr>
          <w:fldChar w:fldCharType="begin"/>
        </w:r>
        <w:r>
          <w:rPr>
            <w:noProof/>
            <w:webHidden/>
          </w:rPr>
          <w:instrText xml:space="preserve"> PAGEREF _Toc92091866 \h </w:instrText>
        </w:r>
      </w:ins>
      <w:r>
        <w:rPr>
          <w:noProof/>
          <w:webHidden/>
        </w:rPr>
      </w:r>
      <w:r>
        <w:rPr>
          <w:noProof/>
          <w:webHidden/>
        </w:rPr>
        <w:fldChar w:fldCharType="separate"/>
      </w:r>
      <w:ins w:id="5284" w:author="Carsten Hein" w:date="2022-04-19T11:00:00Z">
        <w:r w:rsidR="00A2726B">
          <w:rPr>
            <w:noProof/>
            <w:webHidden/>
          </w:rPr>
          <w:t>65</w:t>
        </w:r>
      </w:ins>
      <w:ins w:id="5285" w:author="Carsten Hein" w:date="2022-01-03T08:40:00Z">
        <w:r>
          <w:rPr>
            <w:noProof/>
            <w:webHidden/>
          </w:rPr>
          <w:fldChar w:fldCharType="end"/>
        </w:r>
        <w:r w:rsidRPr="000F7A0F">
          <w:rPr>
            <w:rStyle w:val="Hyperlink"/>
            <w:noProof/>
          </w:rPr>
          <w:fldChar w:fldCharType="end"/>
        </w:r>
      </w:ins>
    </w:p>
    <w:p w14:paraId="5911A6D8" w14:textId="17783985" w:rsidR="009737A6" w:rsidRDefault="009737A6">
      <w:pPr>
        <w:pStyle w:val="Abbildungsverzeichnis"/>
        <w:tabs>
          <w:tab w:val="right" w:pos="9060"/>
        </w:tabs>
        <w:rPr>
          <w:ins w:id="5286" w:author="Carsten Hein" w:date="2022-01-03T08:40:00Z"/>
          <w:rFonts w:asciiTheme="minorHAnsi" w:eastAsiaTheme="minorEastAsia" w:hAnsiTheme="minorHAnsi"/>
          <w:noProof/>
          <w:sz w:val="22"/>
          <w:lang w:eastAsia="de-DE"/>
        </w:rPr>
      </w:pPr>
      <w:ins w:id="5287" w:author="Carsten Hein" w:date="2022-01-03T08:40:00Z">
        <w:r w:rsidRPr="000F7A0F">
          <w:rPr>
            <w:rStyle w:val="Hyperlink"/>
            <w:noProof/>
          </w:rPr>
          <w:fldChar w:fldCharType="begin"/>
        </w:r>
        <w:r w:rsidRPr="000F7A0F">
          <w:rPr>
            <w:rStyle w:val="Hyperlink"/>
            <w:noProof/>
          </w:rPr>
          <w:instrText xml:space="preserve"> </w:instrText>
        </w:r>
        <w:r>
          <w:rPr>
            <w:noProof/>
          </w:rPr>
          <w:instrText>HYPERLINK \l "_Toc92091867"</w:instrText>
        </w:r>
        <w:r w:rsidRPr="000F7A0F">
          <w:rPr>
            <w:rStyle w:val="Hyperlink"/>
            <w:noProof/>
          </w:rPr>
          <w:instrText xml:space="preserve"> </w:instrText>
        </w:r>
        <w:r w:rsidRPr="000F7A0F">
          <w:rPr>
            <w:rStyle w:val="Hyperlink"/>
            <w:noProof/>
          </w:rPr>
          <w:fldChar w:fldCharType="separate"/>
        </w:r>
        <w:r w:rsidRPr="000F7A0F">
          <w:rPr>
            <w:rStyle w:val="Hyperlink"/>
            <w:noProof/>
          </w:rPr>
          <w:t>Tabelle 21 Übersicht über die Vergabeverfahren</w:t>
        </w:r>
        <w:r>
          <w:rPr>
            <w:noProof/>
            <w:webHidden/>
          </w:rPr>
          <w:tab/>
        </w:r>
        <w:r>
          <w:rPr>
            <w:noProof/>
            <w:webHidden/>
          </w:rPr>
          <w:fldChar w:fldCharType="begin"/>
        </w:r>
        <w:r>
          <w:rPr>
            <w:noProof/>
            <w:webHidden/>
          </w:rPr>
          <w:instrText xml:space="preserve"> PAGEREF _Toc92091867 \h </w:instrText>
        </w:r>
      </w:ins>
      <w:r>
        <w:rPr>
          <w:noProof/>
          <w:webHidden/>
        </w:rPr>
      </w:r>
      <w:r>
        <w:rPr>
          <w:noProof/>
          <w:webHidden/>
        </w:rPr>
        <w:fldChar w:fldCharType="separate"/>
      </w:r>
      <w:ins w:id="5288" w:author="Carsten Hein" w:date="2022-04-19T11:00:00Z">
        <w:r w:rsidR="00A2726B">
          <w:rPr>
            <w:noProof/>
            <w:webHidden/>
          </w:rPr>
          <w:t>90</w:t>
        </w:r>
      </w:ins>
      <w:ins w:id="5289" w:author="Carsten Hein" w:date="2022-01-03T08:40:00Z">
        <w:r>
          <w:rPr>
            <w:noProof/>
            <w:webHidden/>
          </w:rPr>
          <w:fldChar w:fldCharType="end"/>
        </w:r>
        <w:r w:rsidRPr="000F7A0F">
          <w:rPr>
            <w:rStyle w:val="Hyperlink"/>
            <w:noProof/>
          </w:rPr>
          <w:fldChar w:fldCharType="end"/>
        </w:r>
      </w:ins>
    </w:p>
    <w:p w14:paraId="014E2FFB" w14:textId="153A99A4" w:rsidR="00420E44" w:rsidDel="009737A6" w:rsidRDefault="00420E44">
      <w:pPr>
        <w:pStyle w:val="Abbildungsverzeichnis"/>
        <w:tabs>
          <w:tab w:val="right" w:pos="9060"/>
        </w:tabs>
        <w:rPr>
          <w:del w:id="5290" w:author="Carsten Hein" w:date="2022-01-03T08:40:00Z"/>
          <w:rFonts w:asciiTheme="minorHAnsi" w:eastAsiaTheme="minorEastAsia" w:hAnsiTheme="minorHAnsi"/>
          <w:noProof/>
          <w:sz w:val="22"/>
          <w:lang w:eastAsia="de-DE"/>
        </w:rPr>
      </w:pPr>
      <w:del w:id="5291" w:author="Carsten Hein" w:date="2022-01-03T08:40:00Z">
        <w:r w:rsidRPr="009737A6" w:rsidDel="009737A6">
          <w:rPr>
            <w:rPrChange w:id="5292" w:author="Carsten Hein" w:date="2022-01-03T08:40:00Z">
              <w:rPr>
                <w:rStyle w:val="Hyperlink"/>
                <w:noProof/>
              </w:rPr>
            </w:rPrChange>
          </w:rPr>
          <w:delText>Tabelle 1 Schallschutztechnisch untersuchte Deckenvarianten</w:delText>
        </w:r>
        <w:r w:rsidDel="009737A6">
          <w:rPr>
            <w:noProof/>
            <w:webHidden/>
          </w:rPr>
          <w:tab/>
          <w:delText>9</w:delText>
        </w:r>
      </w:del>
    </w:p>
    <w:p w14:paraId="2F935846" w14:textId="638F24F5" w:rsidR="00420E44" w:rsidDel="009737A6" w:rsidRDefault="00420E44">
      <w:pPr>
        <w:pStyle w:val="Abbildungsverzeichnis"/>
        <w:tabs>
          <w:tab w:val="right" w:pos="9060"/>
        </w:tabs>
        <w:rPr>
          <w:del w:id="5293" w:author="Carsten Hein" w:date="2022-01-03T08:40:00Z"/>
          <w:rFonts w:asciiTheme="minorHAnsi" w:eastAsiaTheme="minorEastAsia" w:hAnsiTheme="minorHAnsi"/>
          <w:noProof/>
          <w:sz w:val="22"/>
          <w:lang w:eastAsia="de-DE"/>
        </w:rPr>
      </w:pPr>
      <w:del w:id="5294" w:author="Carsten Hein" w:date="2022-01-03T08:40:00Z">
        <w:r w:rsidRPr="009737A6" w:rsidDel="009737A6">
          <w:rPr>
            <w:rPrChange w:id="5295" w:author="Carsten Hein" w:date="2022-01-03T08:40:00Z">
              <w:rPr>
                <w:rStyle w:val="Hyperlink"/>
                <w:noProof/>
              </w:rPr>
            </w:rPrChange>
          </w:rPr>
          <w:delText>Tabelle 2 Schalltechnische Anforderungen</w:delText>
        </w:r>
        <w:r w:rsidDel="009737A6">
          <w:rPr>
            <w:noProof/>
            <w:webHidden/>
          </w:rPr>
          <w:tab/>
          <w:delText>10</w:delText>
        </w:r>
      </w:del>
    </w:p>
    <w:p w14:paraId="42AE2FBA" w14:textId="13AB8392" w:rsidR="00420E44" w:rsidDel="009737A6" w:rsidRDefault="00420E44">
      <w:pPr>
        <w:pStyle w:val="Abbildungsverzeichnis"/>
        <w:tabs>
          <w:tab w:val="right" w:pos="9060"/>
        </w:tabs>
        <w:rPr>
          <w:del w:id="5296" w:author="Carsten Hein" w:date="2022-01-03T08:40:00Z"/>
          <w:rFonts w:asciiTheme="minorHAnsi" w:eastAsiaTheme="minorEastAsia" w:hAnsiTheme="minorHAnsi"/>
          <w:noProof/>
          <w:sz w:val="22"/>
          <w:lang w:eastAsia="de-DE"/>
        </w:rPr>
      </w:pPr>
      <w:del w:id="5297" w:author="Carsten Hein" w:date="2022-01-03T08:40:00Z">
        <w:r w:rsidRPr="009737A6" w:rsidDel="009737A6">
          <w:rPr>
            <w:rPrChange w:id="5298" w:author="Carsten Hein" w:date="2022-01-03T08:40:00Z">
              <w:rPr>
                <w:rStyle w:val="Hyperlink"/>
                <w:noProof/>
              </w:rPr>
            </w:rPrChange>
          </w:rPr>
          <w:delText>Tabelle 3 Berechnungsergebnisse für Deckenaufbau Typ B1</w:delText>
        </w:r>
        <w:r w:rsidDel="009737A6">
          <w:rPr>
            <w:noProof/>
            <w:webHidden/>
          </w:rPr>
          <w:tab/>
          <w:delText>11</w:delText>
        </w:r>
      </w:del>
    </w:p>
    <w:p w14:paraId="2F69BDB0" w14:textId="6D2D0C3F" w:rsidR="00420E44" w:rsidDel="009737A6" w:rsidRDefault="00420E44">
      <w:pPr>
        <w:pStyle w:val="Abbildungsverzeichnis"/>
        <w:tabs>
          <w:tab w:val="right" w:pos="9060"/>
        </w:tabs>
        <w:rPr>
          <w:del w:id="5299" w:author="Carsten Hein" w:date="2022-01-03T08:40:00Z"/>
          <w:rFonts w:asciiTheme="minorHAnsi" w:eastAsiaTheme="minorEastAsia" w:hAnsiTheme="minorHAnsi"/>
          <w:noProof/>
          <w:sz w:val="22"/>
          <w:lang w:eastAsia="de-DE"/>
        </w:rPr>
      </w:pPr>
      <w:del w:id="5300" w:author="Carsten Hein" w:date="2022-01-03T08:40:00Z">
        <w:r w:rsidRPr="009737A6" w:rsidDel="009737A6">
          <w:rPr>
            <w:rPrChange w:id="5301" w:author="Carsten Hein" w:date="2022-01-03T08:40:00Z">
              <w:rPr>
                <w:rStyle w:val="Hyperlink"/>
                <w:noProof/>
              </w:rPr>
            </w:rPrChange>
          </w:rPr>
          <w:delText>Tabelle 4 Berechnungsergebnisse für Deckenaufbau Typ W1 - ohne Unterdecke</w:delText>
        </w:r>
        <w:r w:rsidDel="009737A6">
          <w:rPr>
            <w:noProof/>
            <w:webHidden/>
          </w:rPr>
          <w:tab/>
          <w:delText>12</w:delText>
        </w:r>
      </w:del>
    </w:p>
    <w:p w14:paraId="069ED345" w14:textId="3E16AD77" w:rsidR="00420E44" w:rsidDel="009737A6" w:rsidRDefault="00420E44">
      <w:pPr>
        <w:pStyle w:val="Abbildungsverzeichnis"/>
        <w:tabs>
          <w:tab w:val="right" w:pos="9060"/>
        </w:tabs>
        <w:rPr>
          <w:del w:id="5302" w:author="Carsten Hein" w:date="2022-01-03T08:40:00Z"/>
          <w:rFonts w:asciiTheme="minorHAnsi" w:eastAsiaTheme="minorEastAsia" w:hAnsiTheme="minorHAnsi"/>
          <w:noProof/>
          <w:sz w:val="22"/>
          <w:lang w:eastAsia="de-DE"/>
        </w:rPr>
      </w:pPr>
      <w:del w:id="5303" w:author="Carsten Hein" w:date="2022-01-03T08:40:00Z">
        <w:r w:rsidRPr="009737A6" w:rsidDel="009737A6">
          <w:rPr>
            <w:rPrChange w:id="5304" w:author="Carsten Hein" w:date="2022-01-03T08:40:00Z">
              <w:rPr>
                <w:rStyle w:val="Hyperlink"/>
                <w:noProof/>
              </w:rPr>
            </w:rPrChange>
          </w:rPr>
          <w:delText>Tabelle 5 Berechnungsergebnisse für Deckenaufbau Typ "W2" - ohne Unterdecke</w:delText>
        </w:r>
        <w:r w:rsidDel="009737A6">
          <w:rPr>
            <w:noProof/>
            <w:webHidden/>
          </w:rPr>
          <w:tab/>
          <w:delText>12</w:delText>
        </w:r>
      </w:del>
    </w:p>
    <w:p w14:paraId="161BB8BD" w14:textId="47E30DDD" w:rsidR="00420E44" w:rsidDel="009737A6" w:rsidRDefault="00420E44">
      <w:pPr>
        <w:pStyle w:val="Abbildungsverzeichnis"/>
        <w:tabs>
          <w:tab w:val="right" w:pos="9060"/>
        </w:tabs>
        <w:rPr>
          <w:del w:id="5305" w:author="Carsten Hein" w:date="2022-01-03T08:40:00Z"/>
          <w:rFonts w:asciiTheme="minorHAnsi" w:eastAsiaTheme="minorEastAsia" w:hAnsiTheme="minorHAnsi"/>
          <w:noProof/>
          <w:sz w:val="22"/>
          <w:lang w:eastAsia="de-DE"/>
        </w:rPr>
      </w:pPr>
      <w:del w:id="5306" w:author="Carsten Hein" w:date="2022-01-03T08:40:00Z">
        <w:r w:rsidRPr="009737A6" w:rsidDel="009737A6">
          <w:rPr>
            <w:rPrChange w:id="5307" w:author="Carsten Hein" w:date="2022-01-03T08:40:00Z">
              <w:rPr>
                <w:rStyle w:val="Hyperlink"/>
                <w:noProof/>
              </w:rPr>
            </w:rPrChange>
          </w:rPr>
          <w:delText>Tabelle 6 Bodenaufbauten</w:delText>
        </w:r>
        <w:r w:rsidDel="009737A6">
          <w:rPr>
            <w:noProof/>
            <w:webHidden/>
          </w:rPr>
          <w:tab/>
          <w:delText>14</w:delText>
        </w:r>
      </w:del>
    </w:p>
    <w:p w14:paraId="408AE6C1" w14:textId="67C9790C" w:rsidR="00420E44" w:rsidDel="009737A6" w:rsidRDefault="00420E44">
      <w:pPr>
        <w:pStyle w:val="Abbildungsverzeichnis"/>
        <w:tabs>
          <w:tab w:val="right" w:pos="9060"/>
        </w:tabs>
        <w:rPr>
          <w:del w:id="5308" w:author="Carsten Hein" w:date="2022-01-03T08:40:00Z"/>
          <w:rFonts w:asciiTheme="minorHAnsi" w:eastAsiaTheme="minorEastAsia" w:hAnsiTheme="minorHAnsi"/>
          <w:noProof/>
          <w:sz w:val="22"/>
          <w:lang w:eastAsia="de-DE"/>
        </w:rPr>
      </w:pPr>
      <w:del w:id="5309" w:author="Carsten Hein" w:date="2022-01-03T08:40:00Z">
        <w:r w:rsidRPr="009737A6" w:rsidDel="009737A6">
          <w:rPr>
            <w:rPrChange w:id="5310" w:author="Carsten Hein" w:date="2022-01-03T08:40:00Z">
              <w:rPr>
                <w:rStyle w:val="Hyperlink"/>
                <w:noProof/>
              </w:rPr>
            </w:rPrChange>
          </w:rPr>
          <w:delText>Tabelle 7 Parameter und Stufen für die brandschutztechnische Vorbemessung der Balken</w:delText>
        </w:r>
        <w:r w:rsidDel="009737A6">
          <w:rPr>
            <w:noProof/>
            <w:webHidden/>
          </w:rPr>
          <w:tab/>
          <w:delText>26</w:delText>
        </w:r>
      </w:del>
    </w:p>
    <w:p w14:paraId="2BC34784" w14:textId="7E679E3C" w:rsidR="00420E44" w:rsidDel="009737A6" w:rsidRDefault="00420E44">
      <w:pPr>
        <w:pStyle w:val="Abbildungsverzeichnis"/>
        <w:tabs>
          <w:tab w:val="right" w:pos="9060"/>
        </w:tabs>
        <w:rPr>
          <w:del w:id="5311" w:author="Carsten Hein" w:date="2022-01-03T08:40:00Z"/>
          <w:rFonts w:asciiTheme="minorHAnsi" w:eastAsiaTheme="minorEastAsia" w:hAnsiTheme="minorHAnsi"/>
          <w:noProof/>
          <w:sz w:val="22"/>
          <w:lang w:eastAsia="de-DE"/>
        </w:rPr>
      </w:pPr>
      <w:del w:id="5312" w:author="Carsten Hein" w:date="2022-01-03T08:40:00Z">
        <w:r w:rsidRPr="009737A6" w:rsidDel="009737A6">
          <w:rPr>
            <w:rPrChange w:id="5313" w:author="Carsten Hein" w:date="2022-01-03T08:40:00Z">
              <w:rPr>
                <w:rStyle w:val="Hyperlink"/>
                <w:noProof/>
              </w:rPr>
            </w:rPrChange>
          </w:rPr>
          <w:delText>Tabelle 8 Verbundkriechzahlen für Holz, Beton und Verbundmittel in Abhängigkeit vond er Nutzungsklasse und der Endkriechzahl des Betons</w:delText>
        </w:r>
        <w:r w:rsidDel="009737A6">
          <w:rPr>
            <w:noProof/>
            <w:webHidden/>
          </w:rPr>
          <w:tab/>
          <w:delText>29</w:delText>
        </w:r>
      </w:del>
    </w:p>
    <w:p w14:paraId="7D9B5EC7" w14:textId="0324666F" w:rsidR="00420E44" w:rsidDel="009737A6" w:rsidRDefault="00420E44">
      <w:pPr>
        <w:pStyle w:val="Abbildungsverzeichnis"/>
        <w:tabs>
          <w:tab w:val="right" w:pos="9060"/>
        </w:tabs>
        <w:rPr>
          <w:del w:id="5314" w:author="Carsten Hein" w:date="2022-01-03T08:40:00Z"/>
          <w:rFonts w:asciiTheme="minorHAnsi" w:eastAsiaTheme="minorEastAsia" w:hAnsiTheme="minorHAnsi"/>
          <w:noProof/>
          <w:sz w:val="22"/>
          <w:lang w:eastAsia="de-DE"/>
        </w:rPr>
      </w:pPr>
      <w:del w:id="5315" w:author="Carsten Hein" w:date="2022-01-03T08:40:00Z">
        <w:r w:rsidRPr="009737A6" w:rsidDel="009737A6">
          <w:rPr>
            <w:rPrChange w:id="5316" w:author="Carsten Hein" w:date="2022-01-03T08:40:00Z">
              <w:rPr>
                <w:rStyle w:val="Hyperlink"/>
                <w:noProof/>
              </w:rPr>
            </w:rPrChange>
          </w:rPr>
          <w:lastRenderedPageBreak/>
          <w:delText>Tabelle 9 Grenzwerte für Eigenfrequenz und Durchbiegung bei den Schwingungsnachweise von Decken nach (Hamm, 2018)</w:delText>
        </w:r>
        <w:r w:rsidDel="009737A6">
          <w:rPr>
            <w:noProof/>
            <w:webHidden/>
          </w:rPr>
          <w:tab/>
          <w:delText>31</w:delText>
        </w:r>
      </w:del>
    </w:p>
    <w:p w14:paraId="4C8FF19A" w14:textId="6256E21A" w:rsidR="00420E44" w:rsidDel="009737A6" w:rsidRDefault="00420E44">
      <w:pPr>
        <w:pStyle w:val="Abbildungsverzeichnis"/>
        <w:tabs>
          <w:tab w:val="right" w:pos="9060"/>
        </w:tabs>
        <w:rPr>
          <w:del w:id="5317" w:author="Carsten Hein" w:date="2022-01-03T08:40:00Z"/>
          <w:rFonts w:asciiTheme="minorHAnsi" w:eastAsiaTheme="minorEastAsia" w:hAnsiTheme="minorHAnsi"/>
          <w:noProof/>
          <w:sz w:val="22"/>
          <w:lang w:eastAsia="de-DE"/>
        </w:rPr>
      </w:pPr>
      <w:del w:id="5318" w:author="Carsten Hein" w:date="2022-01-03T08:40:00Z">
        <w:r w:rsidRPr="009737A6" w:rsidDel="009737A6">
          <w:rPr>
            <w:rPrChange w:id="5319" w:author="Carsten Hein" w:date="2022-01-03T08:40:00Z">
              <w:rPr>
                <w:rStyle w:val="Hyperlink"/>
                <w:noProof/>
              </w:rPr>
            </w:rPrChange>
          </w:rPr>
          <w:delText>Tabelle 10 Lastfallkombinationen für die Bemessung der Holz-Beton-Verbundkonstruktion innerhalb der Parameterstudie</w:delText>
        </w:r>
        <w:r w:rsidDel="009737A6">
          <w:rPr>
            <w:noProof/>
            <w:webHidden/>
          </w:rPr>
          <w:tab/>
          <w:delText>32</w:delText>
        </w:r>
      </w:del>
    </w:p>
    <w:p w14:paraId="49347DC8" w14:textId="59714794" w:rsidR="00420E44" w:rsidDel="009737A6" w:rsidRDefault="00420E44">
      <w:pPr>
        <w:pStyle w:val="Abbildungsverzeichnis"/>
        <w:tabs>
          <w:tab w:val="right" w:pos="9060"/>
        </w:tabs>
        <w:rPr>
          <w:del w:id="5320" w:author="Carsten Hein" w:date="2022-01-03T08:40:00Z"/>
          <w:rFonts w:asciiTheme="minorHAnsi" w:eastAsiaTheme="minorEastAsia" w:hAnsiTheme="minorHAnsi"/>
          <w:noProof/>
          <w:sz w:val="22"/>
          <w:lang w:eastAsia="de-DE"/>
        </w:rPr>
      </w:pPr>
      <w:del w:id="5321" w:author="Carsten Hein" w:date="2022-01-03T08:40:00Z">
        <w:r w:rsidRPr="009737A6" w:rsidDel="009737A6">
          <w:rPr>
            <w:rPrChange w:id="5322" w:author="Carsten Hein" w:date="2022-01-03T08:40:00Z">
              <w:rPr>
                <w:rStyle w:val="Hyperlink"/>
                <w:noProof/>
              </w:rPr>
            </w:rPrChange>
          </w:rPr>
          <w:delText>Tabelle 11 Übersicht über die Schraubenversuche (je drei Probekörper pro Serie)</w:delText>
        </w:r>
        <w:r w:rsidDel="009737A6">
          <w:rPr>
            <w:noProof/>
            <w:webHidden/>
          </w:rPr>
          <w:tab/>
          <w:delText>35</w:delText>
        </w:r>
      </w:del>
    </w:p>
    <w:p w14:paraId="7DCA3D84" w14:textId="38471B99" w:rsidR="00420E44" w:rsidDel="009737A6" w:rsidRDefault="00420E44">
      <w:pPr>
        <w:pStyle w:val="Abbildungsverzeichnis"/>
        <w:tabs>
          <w:tab w:val="right" w:pos="9060"/>
        </w:tabs>
        <w:rPr>
          <w:del w:id="5323" w:author="Carsten Hein" w:date="2022-01-03T08:40:00Z"/>
          <w:rFonts w:asciiTheme="minorHAnsi" w:eastAsiaTheme="minorEastAsia" w:hAnsiTheme="minorHAnsi"/>
          <w:noProof/>
          <w:sz w:val="22"/>
          <w:lang w:eastAsia="de-DE"/>
        </w:rPr>
      </w:pPr>
      <w:del w:id="5324" w:author="Carsten Hein" w:date="2022-01-03T08:40:00Z">
        <w:r w:rsidRPr="009737A6" w:rsidDel="009737A6">
          <w:rPr>
            <w:rPrChange w:id="5325" w:author="Carsten Hein" w:date="2022-01-03T08:40:00Z">
              <w:rPr>
                <w:rStyle w:val="Hyperlink"/>
                <w:noProof/>
              </w:rPr>
            </w:rPrChange>
          </w:rPr>
          <w:delText>Tabelle 12 Übersicht über die untersuchten Klebstoffe</w:delText>
        </w:r>
        <w:r w:rsidDel="009737A6">
          <w:rPr>
            <w:noProof/>
            <w:webHidden/>
          </w:rPr>
          <w:tab/>
          <w:delText>49</w:delText>
        </w:r>
      </w:del>
    </w:p>
    <w:p w14:paraId="52A6E551" w14:textId="1CCFF61E" w:rsidR="00420E44" w:rsidDel="009737A6" w:rsidRDefault="00420E44">
      <w:pPr>
        <w:pStyle w:val="Abbildungsverzeichnis"/>
        <w:tabs>
          <w:tab w:val="right" w:pos="9060"/>
        </w:tabs>
        <w:rPr>
          <w:del w:id="5326" w:author="Carsten Hein" w:date="2022-01-03T08:40:00Z"/>
          <w:rFonts w:asciiTheme="minorHAnsi" w:eastAsiaTheme="minorEastAsia" w:hAnsiTheme="minorHAnsi"/>
          <w:noProof/>
          <w:sz w:val="22"/>
          <w:lang w:eastAsia="de-DE"/>
        </w:rPr>
      </w:pPr>
      <w:del w:id="5327" w:author="Carsten Hein" w:date="2022-01-03T08:40:00Z">
        <w:r w:rsidRPr="009737A6" w:rsidDel="009737A6">
          <w:rPr>
            <w:rPrChange w:id="5328" w:author="Carsten Hein" w:date="2022-01-03T08:40:00Z">
              <w:rPr>
                <w:rStyle w:val="Hyperlink"/>
                <w:noProof/>
              </w:rPr>
            </w:rPrChange>
          </w:rPr>
          <w:delText>Tabelle 13 Gesamtes Versuchsprogramm: Scherversuche</w:delText>
        </w:r>
        <w:r w:rsidDel="009737A6">
          <w:rPr>
            <w:noProof/>
            <w:webHidden/>
          </w:rPr>
          <w:tab/>
          <w:delText>50</w:delText>
        </w:r>
      </w:del>
    </w:p>
    <w:p w14:paraId="67B831B6" w14:textId="5ADAC54F" w:rsidR="00420E44" w:rsidDel="009737A6" w:rsidRDefault="00420E44">
      <w:pPr>
        <w:pStyle w:val="Abbildungsverzeichnis"/>
        <w:tabs>
          <w:tab w:val="right" w:pos="9060"/>
        </w:tabs>
        <w:rPr>
          <w:del w:id="5329" w:author="Carsten Hein" w:date="2022-01-03T08:40:00Z"/>
          <w:rFonts w:asciiTheme="minorHAnsi" w:eastAsiaTheme="minorEastAsia" w:hAnsiTheme="minorHAnsi"/>
          <w:noProof/>
          <w:sz w:val="22"/>
          <w:lang w:eastAsia="de-DE"/>
        </w:rPr>
      </w:pPr>
      <w:del w:id="5330" w:author="Carsten Hein" w:date="2022-01-03T08:40:00Z">
        <w:r w:rsidRPr="009737A6" w:rsidDel="009737A6">
          <w:rPr>
            <w:rPrChange w:id="5331" w:author="Carsten Hein" w:date="2022-01-03T08:40:00Z">
              <w:rPr>
                <w:rStyle w:val="Hyperlink"/>
                <w:noProof/>
              </w:rPr>
            </w:rPrChange>
          </w:rPr>
          <w:delText>Tabelle 14 Bruchspannungen und Versagensmodi der Scherversuche</w:delText>
        </w:r>
        <w:r w:rsidDel="009737A6">
          <w:rPr>
            <w:noProof/>
            <w:webHidden/>
          </w:rPr>
          <w:tab/>
          <w:delText>52</w:delText>
        </w:r>
      </w:del>
    </w:p>
    <w:p w14:paraId="2057F26E" w14:textId="1B54D6E4" w:rsidR="00420E44" w:rsidDel="009737A6" w:rsidRDefault="00420E44">
      <w:pPr>
        <w:pStyle w:val="Abbildungsverzeichnis"/>
        <w:tabs>
          <w:tab w:val="right" w:pos="9060"/>
        </w:tabs>
        <w:rPr>
          <w:del w:id="5332" w:author="Carsten Hein" w:date="2022-01-03T08:40:00Z"/>
          <w:rFonts w:asciiTheme="minorHAnsi" w:eastAsiaTheme="minorEastAsia" w:hAnsiTheme="minorHAnsi"/>
          <w:noProof/>
          <w:sz w:val="22"/>
          <w:lang w:eastAsia="de-DE"/>
        </w:rPr>
      </w:pPr>
      <w:del w:id="5333" w:author="Carsten Hein" w:date="2022-01-03T08:40:00Z">
        <w:r w:rsidRPr="009737A6" w:rsidDel="009737A6">
          <w:rPr>
            <w:rPrChange w:id="5334" w:author="Carsten Hein" w:date="2022-01-03T08:40:00Z">
              <w:rPr>
                <w:rStyle w:val="Hyperlink"/>
                <w:noProof/>
              </w:rPr>
            </w:rPrChange>
          </w:rPr>
          <w:delText>Tabelle 15 Übersicht über das Versuchsprogramm Schub-Biege-Versuche</w:delText>
        </w:r>
        <w:r w:rsidDel="009737A6">
          <w:rPr>
            <w:noProof/>
            <w:webHidden/>
          </w:rPr>
          <w:tab/>
          <w:delText>59</w:delText>
        </w:r>
      </w:del>
    </w:p>
    <w:p w14:paraId="68FC1B3C" w14:textId="51655A91" w:rsidR="00420E44" w:rsidDel="009737A6" w:rsidRDefault="00420E44">
      <w:pPr>
        <w:pStyle w:val="Abbildungsverzeichnis"/>
        <w:tabs>
          <w:tab w:val="right" w:pos="9060"/>
        </w:tabs>
        <w:rPr>
          <w:del w:id="5335" w:author="Carsten Hein" w:date="2022-01-03T08:40:00Z"/>
          <w:rFonts w:asciiTheme="minorHAnsi" w:eastAsiaTheme="minorEastAsia" w:hAnsiTheme="minorHAnsi"/>
          <w:noProof/>
          <w:sz w:val="22"/>
          <w:lang w:eastAsia="de-DE"/>
        </w:rPr>
      </w:pPr>
      <w:del w:id="5336" w:author="Carsten Hein" w:date="2022-01-03T08:40:00Z">
        <w:r w:rsidRPr="009737A6" w:rsidDel="009737A6">
          <w:rPr>
            <w:rPrChange w:id="5337" w:author="Carsten Hein" w:date="2022-01-03T08:40:00Z">
              <w:rPr>
                <w:rStyle w:val="Hyperlink"/>
                <w:noProof/>
              </w:rPr>
            </w:rPrChange>
          </w:rPr>
          <w:delText>Tabelle 16 Tabellenplatzhalter</w:delText>
        </w:r>
        <w:r w:rsidDel="009737A6">
          <w:rPr>
            <w:noProof/>
            <w:webHidden/>
          </w:rPr>
          <w:tab/>
          <w:delText>61</w:delText>
        </w:r>
      </w:del>
    </w:p>
    <w:p w14:paraId="2AADAC42" w14:textId="32C7082E" w:rsidR="00420E44" w:rsidDel="009737A6" w:rsidRDefault="00420E44">
      <w:pPr>
        <w:pStyle w:val="Abbildungsverzeichnis"/>
        <w:tabs>
          <w:tab w:val="right" w:pos="9060"/>
        </w:tabs>
        <w:rPr>
          <w:del w:id="5338" w:author="Carsten Hein" w:date="2022-01-03T08:40:00Z"/>
          <w:rFonts w:asciiTheme="minorHAnsi" w:eastAsiaTheme="minorEastAsia" w:hAnsiTheme="minorHAnsi"/>
          <w:noProof/>
          <w:sz w:val="22"/>
          <w:lang w:eastAsia="de-DE"/>
        </w:rPr>
      </w:pPr>
      <w:del w:id="5339" w:author="Carsten Hein" w:date="2022-01-03T08:40:00Z">
        <w:r w:rsidRPr="009737A6" w:rsidDel="009737A6">
          <w:rPr>
            <w:rPrChange w:id="5340" w:author="Carsten Hein" w:date="2022-01-03T08:40:00Z">
              <w:rPr>
                <w:rStyle w:val="Hyperlink"/>
                <w:noProof/>
              </w:rPr>
            </w:rPrChange>
          </w:rPr>
          <w:delText>Tabelle 17 Prüfprogramm der Biegeversuche</w:delText>
        </w:r>
        <w:r w:rsidDel="009737A6">
          <w:rPr>
            <w:noProof/>
            <w:webHidden/>
          </w:rPr>
          <w:tab/>
          <w:delText>63</w:delText>
        </w:r>
      </w:del>
    </w:p>
    <w:p w14:paraId="63B6232F" w14:textId="7ADD92FB" w:rsidR="00420E44" w:rsidDel="009737A6" w:rsidRDefault="00420E44">
      <w:pPr>
        <w:pStyle w:val="Abbildungsverzeichnis"/>
        <w:tabs>
          <w:tab w:val="right" w:pos="9060"/>
        </w:tabs>
        <w:rPr>
          <w:del w:id="5341" w:author="Carsten Hein" w:date="2022-01-03T08:40:00Z"/>
          <w:rFonts w:asciiTheme="minorHAnsi" w:eastAsiaTheme="minorEastAsia" w:hAnsiTheme="minorHAnsi"/>
          <w:noProof/>
          <w:sz w:val="22"/>
          <w:lang w:eastAsia="de-DE"/>
        </w:rPr>
      </w:pPr>
      <w:del w:id="5342" w:author="Carsten Hein" w:date="2022-01-03T08:40:00Z">
        <w:r w:rsidRPr="009737A6" w:rsidDel="009737A6">
          <w:rPr>
            <w:rPrChange w:id="5343" w:author="Carsten Hein" w:date="2022-01-03T08:40:00Z">
              <w:rPr>
                <w:rStyle w:val="Hyperlink"/>
                <w:noProof/>
              </w:rPr>
            </w:rPrChange>
          </w:rPr>
          <w:delText>Tabelle 18 Bruchlasten der 4-Punkt-Biegeversuche</w:delText>
        </w:r>
        <w:r w:rsidDel="009737A6">
          <w:rPr>
            <w:noProof/>
            <w:webHidden/>
          </w:rPr>
          <w:tab/>
          <w:delText>67</w:delText>
        </w:r>
      </w:del>
    </w:p>
    <w:p w14:paraId="5D70BFA7" w14:textId="31080024" w:rsidR="00420E44" w:rsidDel="009737A6" w:rsidRDefault="00420E44">
      <w:pPr>
        <w:pStyle w:val="Abbildungsverzeichnis"/>
        <w:tabs>
          <w:tab w:val="right" w:pos="9060"/>
        </w:tabs>
        <w:rPr>
          <w:del w:id="5344" w:author="Carsten Hein" w:date="2022-01-03T08:40:00Z"/>
          <w:rFonts w:asciiTheme="minorHAnsi" w:eastAsiaTheme="minorEastAsia" w:hAnsiTheme="minorHAnsi"/>
          <w:noProof/>
          <w:sz w:val="22"/>
          <w:lang w:eastAsia="de-DE"/>
        </w:rPr>
      </w:pPr>
      <w:del w:id="5345" w:author="Carsten Hein" w:date="2022-01-03T08:40:00Z">
        <w:r w:rsidRPr="009737A6" w:rsidDel="009737A6">
          <w:rPr>
            <w:rPrChange w:id="5346" w:author="Carsten Hein" w:date="2022-01-03T08:40:00Z">
              <w:rPr>
                <w:rStyle w:val="Hyperlink"/>
                <w:noProof/>
              </w:rPr>
            </w:rPrChange>
          </w:rPr>
          <w:delText>Tabelle 19 Materialeigenschaften zur Modellierung und Bemessung der Biegeversuche</w:delText>
        </w:r>
        <w:r w:rsidDel="009737A6">
          <w:rPr>
            <w:noProof/>
            <w:webHidden/>
          </w:rPr>
          <w:tab/>
          <w:delText>69</w:delText>
        </w:r>
      </w:del>
    </w:p>
    <w:p w14:paraId="497553FE" w14:textId="7D9907C3" w:rsidR="00420E44" w:rsidDel="009737A6" w:rsidRDefault="00420E44">
      <w:pPr>
        <w:pStyle w:val="Abbildungsverzeichnis"/>
        <w:tabs>
          <w:tab w:val="right" w:pos="9060"/>
        </w:tabs>
        <w:rPr>
          <w:del w:id="5347" w:author="Carsten Hein" w:date="2022-01-03T08:40:00Z"/>
          <w:rFonts w:asciiTheme="minorHAnsi" w:eastAsiaTheme="minorEastAsia" w:hAnsiTheme="minorHAnsi"/>
          <w:noProof/>
          <w:sz w:val="22"/>
          <w:lang w:eastAsia="de-DE"/>
        </w:rPr>
      </w:pPr>
      <w:del w:id="5348" w:author="Carsten Hein" w:date="2022-01-03T08:40:00Z">
        <w:r w:rsidRPr="009737A6" w:rsidDel="009737A6">
          <w:rPr>
            <w:rPrChange w:id="5349" w:author="Carsten Hein" w:date="2022-01-03T08:40:00Z">
              <w:rPr>
                <w:rStyle w:val="Hyperlink"/>
                <w:noProof/>
              </w:rPr>
            </w:rPrChange>
          </w:rPr>
          <w:delText>Tabelle 20  Bemessungstragfähigkeit von Assy PLUS VG Schrauben, eingeschraubt in einem Winkel von 70° bei einer Einschraublänge von 300 mm, berechnet nach ETA-11/0190</w:delText>
        </w:r>
        <w:r w:rsidDel="009737A6">
          <w:rPr>
            <w:noProof/>
            <w:webHidden/>
          </w:rPr>
          <w:tab/>
          <w:delText>73</w:delText>
        </w:r>
      </w:del>
    </w:p>
    <w:p w14:paraId="35240773" w14:textId="19D3D688" w:rsidR="00420E44" w:rsidDel="009737A6" w:rsidRDefault="00420E44">
      <w:pPr>
        <w:pStyle w:val="Abbildungsverzeichnis"/>
        <w:tabs>
          <w:tab w:val="right" w:pos="9060"/>
        </w:tabs>
        <w:rPr>
          <w:del w:id="5350" w:author="Carsten Hein" w:date="2022-01-03T08:40:00Z"/>
          <w:rFonts w:asciiTheme="minorHAnsi" w:eastAsiaTheme="minorEastAsia" w:hAnsiTheme="minorHAnsi"/>
          <w:noProof/>
          <w:sz w:val="22"/>
          <w:lang w:eastAsia="de-DE"/>
        </w:rPr>
      </w:pPr>
      <w:del w:id="5351" w:author="Carsten Hein" w:date="2022-01-03T08:40:00Z">
        <w:r w:rsidRPr="009737A6" w:rsidDel="009737A6">
          <w:rPr>
            <w:rPrChange w:id="5352" w:author="Carsten Hein" w:date="2022-01-03T08:40:00Z">
              <w:rPr>
                <w:rStyle w:val="Hyperlink"/>
                <w:noProof/>
              </w:rPr>
            </w:rPrChange>
          </w:rPr>
          <w:delText>Tabelle 21 Übersicht über die Vergabeverfahren</w:delText>
        </w:r>
        <w:r w:rsidDel="009737A6">
          <w:rPr>
            <w:noProof/>
            <w:webHidden/>
          </w:rPr>
          <w:tab/>
          <w:delText>78</w:delText>
        </w:r>
      </w:del>
    </w:p>
    <w:p w14:paraId="73D129CB" w14:textId="699B2E5A" w:rsidR="00151349" w:rsidRPr="00E81B1B" w:rsidRDefault="002A42A4" w:rsidP="002A42A4">
      <w:pPr>
        <w:spacing w:after="120"/>
      </w:pPr>
      <w:r w:rsidRPr="00E81B1B">
        <w:fldChar w:fldCharType="end"/>
      </w:r>
      <w:commentRangeEnd w:id="5205"/>
      <w:r w:rsidR="00FD30E6" w:rsidRPr="00E81B1B">
        <w:rPr>
          <w:rStyle w:val="Kommentarzeichen"/>
        </w:rPr>
        <w:commentReference w:id="520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5353" w:name="_Toc92091773"/>
      <w:bookmarkStart w:id="5354" w:name="_Toc92092215"/>
      <w:bookmarkStart w:id="5355" w:name="_Toc92092327"/>
      <w:bookmarkStart w:id="5356" w:name="_Toc101333867"/>
      <w:r w:rsidRPr="00E81B1B">
        <w:lastRenderedPageBreak/>
        <w:t>Anlagen</w:t>
      </w:r>
      <w:bookmarkEnd w:id="5353"/>
      <w:bookmarkEnd w:id="5354"/>
      <w:bookmarkEnd w:id="5355"/>
      <w:bookmarkEnd w:id="5356"/>
    </w:p>
    <w:p w14:paraId="355CF5C1" w14:textId="72FA7558" w:rsidR="001F79D5" w:rsidRPr="00E81B1B" w:rsidRDefault="00FD30E6" w:rsidP="001F79D5">
      <w:commentRangeStart w:id="5357"/>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5357"/>
      <w:proofErr w:type="spellEnd"/>
      <w:r w:rsidRPr="00E81B1B">
        <w:rPr>
          <w:rStyle w:val="Kommentarzeichen"/>
        </w:rPr>
        <w:commentReference w:id="5357"/>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5"/>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w:date="2021-09-29T23:20:00Z" w:initials="M">
    <w:p w14:paraId="7D6F5A38" w14:textId="5A368159" w:rsidR="008618FF" w:rsidRDefault="008618FF">
      <w:pPr>
        <w:pStyle w:val="Kommentartext"/>
      </w:pPr>
      <w:r>
        <w:rPr>
          <w:rStyle w:val="Kommentarzeichen"/>
        </w:rPr>
        <w:annotationRef/>
      </w:r>
      <w:r w:rsidR="00484BDA">
        <w:t>Titelvorschlag und Vorschlag für Titelbild (natürlich mit Angabe der Quelle im Impressum)</w:t>
      </w:r>
    </w:p>
  </w:comment>
  <w:comment w:id="46" w:author="Marie" w:date="2022-01-23T16:25:00Z" w:initials="M">
    <w:p w14:paraId="3306C284" w14:textId="5F34BCD3" w:rsidR="00484BDA" w:rsidRDefault="00484BDA">
      <w:pPr>
        <w:pStyle w:val="Kommentartext"/>
      </w:pPr>
      <w:r>
        <w:rPr>
          <w:rStyle w:val="Kommentarzeichen"/>
        </w:rPr>
        <w:annotationRef/>
      </w:r>
      <w:r>
        <w:t>Mail Adressen (ja/nein)?</w:t>
      </w:r>
    </w:p>
  </w:comment>
  <w:comment w:id="47" w:author="Carsten Hein" w:date="2022-04-20T07:53:00Z" w:initials="CH">
    <w:p w14:paraId="38412D75" w14:textId="0C5CDC04" w:rsidR="008D4876" w:rsidRDefault="008D4876">
      <w:pPr>
        <w:pStyle w:val="Kommentartext"/>
      </w:pPr>
      <w:r>
        <w:rPr>
          <w:rStyle w:val="Kommentarzeichen"/>
        </w:rPr>
        <w:annotationRef/>
      </w:r>
      <w:r w:rsidR="005F5FB5">
        <w:t>Ja</w:t>
      </w:r>
    </w:p>
  </w:comment>
  <w:comment w:id="48" w:author="Marie" w:date="2022-01-17T14:09:00Z" w:initials="M">
    <w:p w14:paraId="47D8DA5B" w14:textId="653DA9A7" w:rsidR="008618FF" w:rsidRDefault="008618FF">
      <w:pPr>
        <w:pStyle w:val="Kommentartext"/>
      </w:pPr>
      <w:r>
        <w:rPr>
          <w:rStyle w:val="Kommentarzeichen"/>
        </w:rPr>
        <w:annotationRef/>
      </w:r>
    </w:p>
  </w:comment>
  <w:comment w:id="598" w:author="Marie" w:date="2021-09-29T23:19:00Z" w:initials="M">
    <w:p w14:paraId="7BE4AC17" w14:textId="32E738B6" w:rsidR="008618FF" w:rsidRDefault="008618FF">
      <w:pPr>
        <w:pStyle w:val="Kommentartext"/>
      </w:pPr>
      <w:r>
        <w:rPr>
          <w:rStyle w:val="Kommentarzeichen"/>
        </w:rPr>
        <w:annotationRef/>
      </w:r>
      <w:r>
        <w:t xml:space="preserve">Ergänzen </w:t>
      </w:r>
    </w:p>
  </w:comment>
  <w:comment w:id="605" w:author="Jan Wenker" w:date="2021-12-07T08:42:00Z" w:initials="JW">
    <w:p w14:paraId="5AFB1040" w14:textId="57576A90" w:rsidR="008618FF" w:rsidRDefault="008618FF">
      <w:pPr>
        <w:pStyle w:val="Kommentartext"/>
      </w:pPr>
      <w:r>
        <w:rPr>
          <w:rStyle w:val="Kommentarzeichen"/>
        </w:rPr>
        <w:annotationRef/>
      </w:r>
      <w:r>
        <w:t>Rolle von Berlinovo und Arup ist ausführlich dargestellt. Bitte Rolle von Brüninghoff ergänzen!</w:t>
      </w:r>
    </w:p>
  </w:comment>
  <w:comment w:id="606" w:author="Jan Wenker" w:date="2021-12-09T14:08:00Z" w:initials="JW">
    <w:p w14:paraId="13604CA1" w14:textId="6A209D7E" w:rsidR="008618FF" w:rsidRDefault="008618FF">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8618FF" w:rsidRDefault="00CA54A3">
      <w:pPr>
        <w:pStyle w:val="Kommentartext"/>
      </w:pPr>
      <w:hyperlink r:id="rId1" w:history="1">
        <w:r w:rsidR="008618FF" w:rsidRPr="00F80502">
          <w:rPr>
            <w:rStyle w:val="Hyperlink"/>
          </w:rPr>
          <w:t>www.deepl.com</w:t>
        </w:r>
      </w:hyperlink>
      <w:r w:rsidR="008618FF">
        <w:t xml:space="preserve"> liefet mit KI eine ziemlich gute Grundlage für den englischen Text…</w:t>
      </w:r>
    </w:p>
  </w:comment>
  <w:comment w:id="607" w:author="Carsten Hein" w:date="2021-12-29T14:27:00Z" w:initials="CH">
    <w:p w14:paraId="374F7F8D" w14:textId="77777777" w:rsidR="008618FF" w:rsidRDefault="008618FF">
      <w:pPr>
        <w:pStyle w:val="Kommentartext"/>
      </w:pPr>
      <w:r>
        <w:rPr>
          <w:rStyle w:val="Kommentarzeichen"/>
        </w:rPr>
        <w:annotationRef/>
      </w:r>
      <w:r>
        <w:t>sehe ich auch so, erst das Ganze in Deutsch fertig machen und als allerletzten Schritt das englische Abstract ergänzen.</w:t>
      </w:r>
    </w:p>
    <w:p w14:paraId="4112C12E" w14:textId="322101D1" w:rsidR="008618FF" w:rsidRDefault="008618FF">
      <w:pPr>
        <w:pStyle w:val="Kommentartext"/>
      </w:pPr>
    </w:p>
  </w:comment>
  <w:comment w:id="620" w:author="Jan Wenker" w:date="2021-12-07T08:34:00Z" w:initials="JW">
    <w:p w14:paraId="6C171D4C" w14:textId="729EC25D" w:rsidR="008618FF" w:rsidRDefault="008618FF">
      <w:pPr>
        <w:pStyle w:val="Kommentartext"/>
      </w:pPr>
      <w:r>
        <w:rPr>
          <w:rStyle w:val="Kommentarzeichen"/>
        </w:rPr>
        <w:annotationRef/>
      </w:r>
      <w:r>
        <w:t>Absatzstruktur?</w:t>
      </w:r>
    </w:p>
  </w:comment>
  <w:comment w:id="621" w:author="Jan Wenker" w:date="2021-12-07T08:35:00Z" w:initials="JW">
    <w:p w14:paraId="6181D9C2" w14:textId="1634DAD6" w:rsidR="008618FF" w:rsidRDefault="008618FF">
      <w:pPr>
        <w:pStyle w:val="Kommentartext"/>
      </w:pPr>
      <w:r>
        <w:rPr>
          <w:rStyle w:val="Kommentarzeichen"/>
        </w:rPr>
        <w:annotationRef/>
      </w:r>
      <w:r>
        <w:t>Korrektes Englisch?</w:t>
      </w:r>
    </w:p>
  </w:comment>
  <w:comment w:id="643" w:author="Jan Wenker" w:date="2021-12-09T15:07:00Z" w:initials="JW">
    <w:p w14:paraId="377ADB25" w14:textId="22F1DDB6" w:rsidR="008618FF" w:rsidRDefault="008618FF">
      <w:pPr>
        <w:pStyle w:val="Kommentartext"/>
      </w:pPr>
      <w:r>
        <w:rPr>
          <w:rStyle w:val="Kommentarzeichen"/>
        </w:rPr>
        <w:annotationRef/>
      </w:r>
      <w:r>
        <w:t>Ein Kapitel „Stand der Technik“ fehlt bisher vollständig im Bericht.</w:t>
      </w:r>
    </w:p>
  </w:comment>
  <w:comment w:id="644" w:author="Marie" w:date="2022-01-23T16:31:00Z" w:initials="M">
    <w:p w14:paraId="06634807" w14:textId="39316E2F" w:rsidR="000C2AC3" w:rsidRDefault="000C2AC3">
      <w:pPr>
        <w:pStyle w:val="Kommentartext"/>
      </w:pPr>
      <w:r>
        <w:rPr>
          <w:rStyle w:val="Kommentarzeichen"/>
        </w:rPr>
        <w:annotationRef/>
      </w:r>
      <w:r>
        <w:t>Wird von mir noch überarbeitet, In Arbeit!</w:t>
      </w:r>
    </w:p>
  </w:comment>
  <w:comment w:id="747" w:author="Marie" w:date="2022-01-15T09:59:00Z" w:initials="M">
    <w:p w14:paraId="0C19FBBC" w14:textId="716EFEC7" w:rsidR="008618FF" w:rsidRDefault="008618FF">
      <w:pPr>
        <w:pStyle w:val="Kommentartext"/>
      </w:pPr>
      <w:r>
        <w:rPr>
          <w:rStyle w:val="Kommentarzeichen"/>
        </w:rPr>
        <w:annotationRef/>
      </w:r>
      <w:r w:rsidR="000C2AC3">
        <w:t>Zu prüfen, in Arbeit!</w:t>
      </w:r>
    </w:p>
  </w:comment>
  <w:comment w:id="790" w:author="Marie" w:date="2022-01-23T16:32:00Z" w:initials="M">
    <w:p w14:paraId="21D616C3" w14:textId="1EB95722" w:rsidR="000C2AC3" w:rsidRDefault="000C2AC3">
      <w:pPr>
        <w:pStyle w:val="Kommentartext"/>
      </w:pPr>
      <w:r>
        <w:rPr>
          <w:rStyle w:val="Kommentarzeichen"/>
        </w:rPr>
        <w:annotationRef/>
      </w:r>
      <w:r>
        <w:t>Zu prüfen, in Arbeit</w:t>
      </w:r>
    </w:p>
  </w:comment>
  <w:comment w:id="897" w:author="Stefan Behring" w:date="2021-12-20T13:01:00Z" w:initials="SB">
    <w:p w14:paraId="3C95F566" w14:textId="57227C68" w:rsidR="008618FF" w:rsidRDefault="008618FF">
      <w:r>
        <w:t>Irgendwo müssen wir mal zum Thema hinführen. Dieser Einstieg ist nur ein Vorschlag von mir. Kannst du aber auch ganz anders machen.</w:t>
      </w:r>
      <w:r>
        <w:annotationRef/>
      </w:r>
    </w:p>
  </w:comment>
  <w:comment w:id="898" w:author="Marie" w:date="2022-01-15T10:45:00Z" w:initials="M">
    <w:p w14:paraId="5A3AD34C" w14:textId="08BCC374" w:rsidR="008618FF" w:rsidRDefault="008618FF">
      <w:pPr>
        <w:pStyle w:val="Kommentartext"/>
      </w:pPr>
      <w:r>
        <w:rPr>
          <w:rStyle w:val="Kommentarzeichen"/>
        </w:rPr>
        <w:annotationRef/>
      </w:r>
      <w:r>
        <w:t>Nochmal drüber nachdenken</w:t>
      </w:r>
    </w:p>
  </w:comment>
  <w:comment w:id="901" w:author="Stefan Behring" w:date="2021-12-20T15:34:00Z" w:initials="SB">
    <w:p w14:paraId="13E8C362" w14:textId="12F29D8C" w:rsidR="008618FF" w:rsidRDefault="008618FF">
      <w:r>
        <w:t>Verweis prüfen.</w:t>
      </w:r>
      <w:r>
        <w:annotationRef/>
      </w:r>
    </w:p>
  </w:comment>
  <w:comment w:id="899" w:author="Marie" w:date="2022-01-15T10:47:00Z" w:initials="M">
    <w:p w14:paraId="6C032FFB" w14:textId="4C4959CA" w:rsidR="008618FF" w:rsidRDefault="008618FF">
      <w:pPr>
        <w:pStyle w:val="Kommentartext"/>
      </w:pPr>
      <w:r>
        <w:rPr>
          <w:rStyle w:val="Kommentarzeichen"/>
        </w:rPr>
        <w:annotationRef/>
      </w:r>
      <w:r>
        <w:t>Link</w:t>
      </w:r>
    </w:p>
  </w:comment>
  <w:comment w:id="912" w:author="Jan Wenker" w:date="2021-12-09T15:05:00Z" w:initials="JW">
    <w:p w14:paraId="68257884" w14:textId="19FB1975" w:rsidR="008618FF" w:rsidRDefault="008618FF">
      <w:pPr>
        <w:pStyle w:val="Kommentartext"/>
      </w:pPr>
      <w:r>
        <w:rPr>
          <w:rStyle w:val="Kommentarzeichen"/>
        </w:rPr>
        <w:annotationRef/>
      </w:r>
      <w:r>
        <w:t>Völlig neu an dieser Stelle und vom Himmel gefallen?</w:t>
      </w:r>
      <w:r>
        <w:annotationRef/>
      </w:r>
    </w:p>
  </w:comment>
  <w:comment w:id="913" w:author="Marie" w:date="2022-01-15T10:46:00Z" w:initials="M">
    <w:p w14:paraId="798D0B00" w14:textId="4913BECA" w:rsidR="008618FF" w:rsidRDefault="008618FF">
      <w:pPr>
        <w:pStyle w:val="Kommentartext"/>
      </w:pPr>
      <w:r>
        <w:rPr>
          <w:rStyle w:val="Kommentarzeichen"/>
        </w:rPr>
        <w:annotationRef/>
      </w:r>
      <w:r>
        <w:t>mMn ist Brandschutz in der Einführung erwähnt worden. Wüsste nicht warum ich das hier nicht sagen darf, wo es ein absolut relevanter Punkt ist.</w:t>
      </w:r>
    </w:p>
  </w:comment>
  <w:comment w:id="919" w:author="Marie" w:date="2022-01-13T20:35:00Z" w:initials="M">
    <w:p w14:paraId="03D83741" w14:textId="7D19C85D" w:rsidR="008618FF" w:rsidRDefault="008618FF">
      <w:pPr>
        <w:pStyle w:val="Kommentartext"/>
      </w:pPr>
      <w:r>
        <w:rPr>
          <w:rStyle w:val="Kommentarzeichen"/>
        </w:rPr>
        <w:annotationRef/>
      </w:r>
      <w:r>
        <w:t>…</w:t>
      </w:r>
    </w:p>
  </w:comment>
  <w:comment w:id="929" w:author="Stefan Behring" w:date="2021-12-19T23:01:00Z" w:initials="SB">
    <w:p w14:paraId="4C99511D" w14:textId="65986B6F" w:rsidR="008618FF" w:rsidRDefault="008618FF">
      <w:r>
        <w:t>Der ganze Absatz gehört in den Abschnitt zum statischen Modell.</w:t>
      </w:r>
      <w:r>
        <w:annotationRef/>
      </w:r>
    </w:p>
  </w:comment>
  <w:comment w:id="943" w:author="Jan Wenker" w:date="2021-12-09T15:10:00Z" w:initials="JW">
    <w:p w14:paraId="1EE5B40E" w14:textId="77777777" w:rsidR="008618FF" w:rsidRDefault="008618FF">
      <w:pPr>
        <w:pStyle w:val="Kommentartext"/>
      </w:pPr>
      <w:r>
        <w:rPr>
          <w:rStyle w:val="Kommentarzeichen"/>
        </w:rPr>
        <w:annotationRef/>
      </w:r>
      <w:r>
        <w:t>Völlig neue Nomenklatur hier. Eher gebräuchlich aus dem Massivbau.</w:t>
      </w:r>
    </w:p>
    <w:p w14:paraId="6802F9B5" w14:textId="1984303E" w:rsidR="008618FF" w:rsidRDefault="008618FF">
      <w:pPr>
        <w:pStyle w:val="Kommentartext"/>
      </w:pPr>
      <w:r>
        <w:t>Vorschlag: HBV-Rippendecke</w:t>
      </w:r>
    </w:p>
  </w:comment>
  <w:comment w:id="946" w:author="Jan Wenker" w:date="2021-12-09T15:11:00Z" w:initials="JW">
    <w:p w14:paraId="771D1B51" w14:textId="77777777" w:rsidR="008618FF" w:rsidRDefault="008618FF">
      <w:pPr>
        <w:pStyle w:val="Kommentartext"/>
      </w:pPr>
      <w:r>
        <w:rPr>
          <w:rStyle w:val="Kommentarzeichen"/>
        </w:rPr>
        <w:annotationRef/>
      </w:r>
      <w:r>
        <w:t>Unverständlich. Ohne Doppelbalken am Elementstoß, oder wie?</w:t>
      </w:r>
    </w:p>
    <w:p w14:paraId="72463BDD" w14:textId="77777777" w:rsidR="008618FF" w:rsidRDefault="008618FF">
      <w:pPr>
        <w:pStyle w:val="Kommentartext"/>
      </w:pPr>
      <w:r>
        <w:t>Was sind Module in diesem Zusammenhang? Elemente?</w:t>
      </w:r>
    </w:p>
    <w:p w14:paraId="152208AB" w14:textId="18CD76B8" w:rsidR="008618FF" w:rsidRDefault="008618FF">
      <w:pPr>
        <w:pStyle w:val="Kommentartext"/>
      </w:pPr>
      <w:r>
        <w:t>Einheitliches Wording notwendig!</w:t>
      </w:r>
    </w:p>
  </w:comment>
  <w:comment w:id="950" w:author="Stefan Behring" w:date="2021-12-20T15:40:00Z" w:initials="SB">
    <w:p w14:paraId="7AE923A8" w14:textId="3786339E" w:rsidR="008618FF" w:rsidRDefault="008618FF">
      <w:r>
        <w:t>Weg oder so formulieren, dass nicht nur ich es verstehe.</w:t>
      </w:r>
      <w:r>
        <w:annotationRef/>
      </w:r>
    </w:p>
  </w:comment>
  <w:comment w:id="947" w:author="Stefan Behring" w:date="2021-12-19T23:09:00Z" w:initials="SB">
    <w:p w14:paraId="4E8F9E7F" w14:textId="6D45D781" w:rsidR="008618FF" w:rsidRDefault="008618FF">
      <w:r>
        <w:t>Entweder rausnehmen oder besser erklären.</w:t>
      </w:r>
      <w:r>
        <w:annotationRef/>
      </w:r>
    </w:p>
  </w:comment>
  <w:comment w:id="954" w:author="Jan Wenker" w:date="2021-12-09T15:12:00Z" w:initials="JW">
    <w:p w14:paraId="23A9F530" w14:textId="286CC3F0" w:rsidR="008618FF" w:rsidRDefault="008618FF">
      <w:pPr>
        <w:pStyle w:val="Kommentartext"/>
      </w:pPr>
      <w:r>
        <w:rPr>
          <w:rStyle w:val="Kommentarzeichen"/>
        </w:rPr>
        <w:annotationRef/>
      </w:r>
      <w:r>
        <w:t>Wording!</w:t>
      </w:r>
    </w:p>
  </w:comment>
  <w:comment w:id="959" w:author="Marie" w:date="2022-01-15T11:53:00Z" w:initials="M">
    <w:p w14:paraId="52BA5AD3" w14:textId="3E805783" w:rsidR="008618FF" w:rsidRDefault="008618FF">
      <w:pPr>
        <w:pStyle w:val="Kommentartext"/>
      </w:pPr>
      <w:r>
        <w:rPr>
          <w:rStyle w:val="Kommentarzeichen"/>
        </w:rPr>
        <w:annotationRef/>
      </w:r>
      <w:r>
        <w:t>Ggf. schöner formulieren</w:t>
      </w:r>
    </w:p>
  </w:comment>
  <w:comment w:id="970" w:author="Jan Wenker" w:date="2021-12-09T15:14:00Z" w:initials="JW">
    <w:p w14:paraId="10C4B6C7" w14:textId="183199E0" w:rsidR="008618FF" w:rsidRDefault="008618FF">
      <w:pPr>
        <w:pStyle w:val="Kommentartext"/>
      </w:pPr>
      <w:r>
        <w:rPr>
          <w:rStyle w:val="Kommentarzeichen"/>
        </w:rPr>
        <w:annotationRef/>
      </w:r>
      <w:r>
        <w:t>Sprache!</w:t>
      </w:r>
    </w:p>
  </w:comment>
  <w:comment w:id="974" w:author="Jan Wenker" w:date="2021-12-09T15:16:00Z" w:initials="JW">
    <w:p w14:paraId="1AD99065" w14:textId="77777777" w:rsidR="008618FF" w:rsidRDefault="008618FF" w:rsidP="00D963AA">
      <w:pPr>
        <w:pStyle w:val="Kommentartext"/>
      </w:pPr>
      <w:r>
        <w:rPr>
          <w:rStyle w:val="Kommentarzeichen"/>
        </w:rPr>
        <w:annotationRef/>
      </w:r>
      <w:r>
        <w:t>Abkürzung?</w:t>
      </w:r>
    </w:p>
  </w:comment>
  <w:comment w:id="996" w:author="Jan Wenker" w:date="2021-12-09T15:19:00Z" w:initials="JW">
    <w:p w14:paraId="1BDBF9A7" w14:textId="56D23E7C" w:rsidR="008618FF" w:rsidRDefault="008618FF" w:rsidP="6EB7351C">
      <w:r>
        <w:t xml:space="preserve">Quelle der </w:t>
      </w:r>
      <w:proofErr w:type="spellStart"/>
      <w:r>
        <w:t>Abbrandrate</w:t>
      </w:r>
      <w:proofErr w:type="spellEnd"/>
      <w:r>
        <w:t>? EC5?</w:t>
      </w:r>
      <w:r>
        <w:annotationRef/>
      </w:r>
    </w:p>
  </w:comment>
  <w:comment w:id="1033" w:author="Marie" w:date="2022-01-15T12:26:00Z" w:initials="M">
    <w:p w14:paraId="3EEF1BCB" w14:textId="12348735" w:rsidR="008618FF" w:rsidRDefault="008618FF">
      <w:pPr>
        <w:pStyle w:val="Kommentartext"/>
      </w:pPr>
      <w:r>
        <w:rPr>
          <w:rStyle w:val="Kommentarzeichen"/>
        </w:rPr>
        <w:annotationRef/>
      </w:r>
      <w:r>
        <w:t xml:space="preserve">Aneinander angrenzenden? Sich </w:t>
      </w:r>
      <w:proofErr w:type="spellStart"/>
      <w:r>
        <w:t>gegenüberliegenen</w:t>
      </w:r>
      <w:proofErr w:type="spellEnd"/>
      <w:r>
        <w:t>? Innen liegenden? Inneren..</w:t>
      </w:r>
    </w:p>
  </w:comment>
  <w:comment w:id="1062" w:author="Marie" w:date="2022-01-15T12:27:00Z" w:initials="M">
    <w:p w14:paraId="1BA62951" w14:textId="67552F26" w:rsidR="008618FF" w:rsidRDefault="008618FF">
      <w:pPr>
        <w:pStyle w:val="Kommentartext"/>
      </w:pPr>
      <w:r>
        <w:rPr>
          <w:rStyle w:val="Kommentarzeichen"/>
        </w:rPr>
        <w:annotationRef/>
      </w:r>
      <w:r>
        <w:t>Klären</w:t>
      </w:r>
    </w:p>
  </w:comment>
  <w:comment w:id="1101" w:author="Marie" w:date="2022-01-15T12:33:00Z" w:initials="M">
    <w:p w14:paraId="3D2F11F0" w14:textId="46AD273C" w:rsidR="008618FF" w:rsidRDefault="008618FF">
      <w:pPr>
        <w:pStyle w:val="Kommentartext"/>
      </w:pPr>
      <w:r>
        <w:rPr>
          <w:rStyle w:val="Kommentarzeichen"/>
        </w:rPr>
        <w:annotationRef/>
      </w:r>
      <w:r>
        <w:t>Das passt noch nicht ganz. Das sind die Eingangsparameter für die Vorstudie</w:t>
      </w:r>
    </w:p>
  </w:comment>
  <w:comment w:id="1112" w:author="Jan Wenker" w:date="2021-12-21T08:35:00Z" w:initials="JW">
    <w:p w14:paraId="42A6A44F" w14:textId="3541709A" w:rsidR="008618FF" w:rsidRDefault="008618FF">
      <w:pPr>
        <w:pStyle w:val="Kommentartext"/>
      </w:pPr>
      <w:r>
        <w:rPr>
          <w:rStyle w:val="Kommentarzeichen"/>
        </w:rPr>
        <w:annotationRef/>
      </w:r>
      <w:r>
        <w:t>Das Wort sollten wir bitte komplett vermeiden! Holzqualität, Holzfestigkeit, Festigkeitsklasse…sowas in der Art.</w:t>
      </w:r>
    </w:p>
  </w:comment>
  <w:comment w:id="1117" w:author="Stefan Behring" w:date="2021-12-20T17:27:00Z" w:initials="SB">
    <w:p w14:paraId="39C78F2C" w14:textId="409AB11F" w:rsidR="008618FF" w:rsidRDefault="008618FF">
      <w:r>
        <w:t>Mit dem Symbol bei 0,24 stimmt etwas nicht.</w:t>
      </w:r>
      <w:r>
        <w:annotationRef/>
      </w:r>
    </w:p>
    <w:p w14:paraId="76F42A81" w14:textId="67EF57A3" w:rsidR="008618FF" w:rsidRDefault="008618FF">
      <w:r>
        <w:t>Stimmt das am Ende so auch mit dem GZG überein???</w:t>
      </w:r>
    </w:p>
  </w:comment>
  <w:comment w:id="1118" w:author="Jan Wenker" w:date="2021-12-09T15:20:00Z" w:initials="JW">
    <w:p w14:paraId="75E35233" w14:textId="67F155CB" w:rsidR="008618FF" w:rsidRDefault="008618FF">
      <w:pPr>
        <w:pStyle w:val="Kommentartext"/>
      </w:pPr>
      <w:r>
        <w:rPr>
          <w:rStyle w:val="Kommentarzeichen"/>
        </w:rPr>
        <w:annotationRef/>
      </w:r>
      <w:r>
        <w:t>Erläuterung der Abbildung bzw. Bezug zum Text fehlt.</w:t>
      </w:r>
    </w:p>
  </w:comment>
  <w:comment w:id="1119" w:author="Marie" w:date="2022-01-15T12:35:00Z" w:initials="M">
    <w:p w14:paraId="56790807" w14:textId="385F0DC4" w:rsidR="008618FF" w:rsidRDefault="008618FF">
      <w:pPr>
        <w:pStyle w:val="Kommentartext"/>
      </w:pPr>
      <w:r>
        <w:rPr>
          <w:rStyle w:val="Kommentarzeichen"/>
        </w:rPr>
        <w:annotationRef/>
      </w:r>
      <w:r>
        <w:t>Für mich nicht nachvollziehbar. Titel ggf. besser wählen</w:t>
      </w:r>
    </w:p>
  </w:comment>
  <w:comment w:id="1130" w:author="Marie" w:date="2022-01-15T12:45:00Z" w:initials="M">
    <w:p w14:paraId="2952E1EB" w14:textId="7B31D092" w:rsidR="008618FF" w:rsidRDefault="008618FF">
      <w:pPr>
        <w:pStyle w:val="Kommentartext"/>
      </w:pPr>
      <w:r>
        <w:rPr>
          <w:rStyle w:val="Kommentarzeichen"/>
        </w:rPr>
        <w:annotationRef/>
      </w:r>
      <w:r>
        <w:t>Wollte Jan nicht?</w:t>
      </w:r>
    </w:p>
  </w:comment>
  <w:comment w:id="1125" w:author="Stefan Behring" w:date="2021-12-19T23:01:00Z" w:initials="SB">
    <w:p w14:paraId="15C5D090" w14:textId="65986B6F" w:rsidR="008618FF" w:rsidRDefault="008618FF">
      <w:r>
        <w:t>Der ganze Absatz gehört in den Abschnitt zum statischen Modell.</w:t>
      </w:r>
      <w:r>
        <w:annotationRef/>
      </w:r>
    </w:p>
  </w:comment>
  <w:comment w:id="1138" w:author="Jan Wenker" w:date="2021-12-09T15:21:00Z" w:initials="JW">
    <w:p w14:paraId="605399EB" w14:textId="77777777" w:rsidR="008618FF" w:rsidRDefault="008618FF">
      <w:pPr>
        <w:pStyle w:val="Kommentartext"/>
      </w:pPr>
      <w:r>
        <w:rPr>
          <w:rStyle w:val="Kommentarzeichen"/>
        </w:rPr>
        <w:annotationRef/>
      </w:r>
      <w:proofErr w:type="spellStart"/>
      <w:r>
        <w:t>Grosse</w:t>
      </w:r>
      <w:proofErr w:type="spellEnd"/>
      <w:r>
        <w:t xml:space="preserve"> et al.</w:t>
      </w:r>
    </w:p>
    <w:p w14:paraId="789CE9E6" w14:textId="0037429B" w:rsidR="008618FF" w:rsidRDefault="008618FF">
      <w:pPr>
        <w:pStyle w:val="Kommentartext"/>
      </w:pPr>
      <w:r>
        <w:t>Einheitlicher Zitierstil</w:t>
      </w:r>
    </w:p>
  </w:comment>
  <w:comment w:id="1151" w:author="Stefan Behring" w:date="2021-12-20T20:07:00Z" w:initials="SB">
    <w:p w14:paraId="61D4079D" w14:textId="0D5BE081" w:rsidR="008618FF" w:rsidRDefault="008618FF">
      <w:r>
        <w:t>Gut wäre an dieser Stelle ein statisches System. Auflagerung des Balkens und nicht der Platte.</w:t>
      </w:r>
      <w:r>
        <w:annotationRef/>
      </w:r>
    </w:p>
  </w:comment>
  <w:comment w:id="1152" w:author="Carsten Hein" w:date="2022-04-20T08:42:00Z" w:initials="CH">
    <w:p w14:paraId="6B771B83" w14:textId="3C8155E3" w:rsidR="00A232F6" w:rsidRDefault="00A232F6">
      <w:pPr>
        <w:pStyle w:val="Kommentartext"/>
      </w:pPr>
      <w:r>
        <w:rPr>
          <w:rStyle w:val="Kommentarzeichen"/>
        </w:rPr>
        <w:annotationRef/>
      </w:r>
      <w:r w:rsidR="00DC20A7">
        <w:t>Ja, könnte man machen, wäre im FE Modell von Marie eh drin……</w:t>
      </w:r>
    </w:p>
  </w:comment>
  <w:comment w:id="1154" w:author="Jan Wenker" w:date="2021-12-09T15:21:00Z" w:initials="JW">
    <w:p w14:paraId="286D4664" w14:textId="740334BE" w:rsidR="008618FF" w:rsidRDefault="008618FF">
      <w:pPr>
        <w:pStyle w:val="Kommentartext"/>
      </w:pPr>
      <w:r>
        <w:rPr>
          <w:rStyle w:val="Kommentarzeichen"/>
        </w:rPr>
        <w:annotationRef/>
      </w:r>
      <w:r>
        <w:t xml:space="preserve">In Anlehnung an </w:t>
      </w:r>
      <w:proofErr w:type="spellStart"/>
      <w:r>
        <w:t>Grosse</w:t>
      </w:r>
      <w:proofErr w:type="spellEnd"/>
      <w:r>
        <w:t xml:space="preserve"> et al.?</w:t>
      </w:r>
    </w:p>
  </w:comment>
  <w:comment w:id="1161" w:author="Jan Wenker" w:date="2021-12-09T15:22:00Z" w:initials="JW">
    <w:p w14:paraId="58306AC4" w14:textId="343A13CA" w:rsidR="008618FF" w:rsidRDefault="008618FF">
      <w:pPr>
        <w:pStyle w:val="Kommentartext"/>
      </w:pPr>
      <w:r>
        <w:rPr>
          <w:rStyle w:val="Kommentarzeichen"/>
        </w:rPr>
        <w:annotationRef/>
      </w:r>
      <w:r>
        <w:t>…durch Stäbe modelliert, die….</w:t>
      </w:r>
    </w:p>
  </w:comment>
  <w:comment w:id="1223" w:author="Stefan Behring" w:date="2021-12-20T18:54:00Z" w:initials="SB">
    <w:p w14:paraId="5AED2F08" w14:textId="4C4B8F35" w:rsidR="008618FF" w:rsidRDefault="008618FF">
      <w:r>
        <w:t>Format??</w:t>
      </w:r>
      <w:r>
        <w:annotationRef/>
      </w:r>
    </w:p>
  </w:comment>
  <w:comment w:id="1234" w:author="Jan Wenker" w:date="2021-12-09T15:27:00Z" w:initials="JW">
    <w:p w14:paraId="6EC5EC6F" w14:textId="045177D4" w:rsidR="008618FF" w:rsidRDefault="008618FF">
      <w:pPr>
        <w:pStyle w:val="Kommentartext"/>
      </w:pPr>
      <w:r>
        <w:rPr>
          <w:rStyle w:val="Kommentarzeichen"/>
        </w:rPr>
        <w:annotationRef/>
      </w:r>
      <w:r>
        <w:t>Bildquelle in Bildunterschrift.</w:t>
      </w:r>
    </w:p>
  </w:comment>
  <w:comment w:id="1289" w:author="Jan Wenker" w:date="2021-12-09T15:30:00Z" w:initials="JW">
    <w:p w14:paraId="1F28CF79" w14:textId="181B8040" w:rsidR="008618FF" w:rsidRDefault="008618FF">
      <w:pPr>
        <w:pStyle w:val="Kommentartext"/>
      </w:pPr>
      <w:r>
        <w:rPr>
          <w:rStyle w:val="Kommentarzeichen"/>
        </w:rPr>
        <w:annotationRef/>
      </w:r>
      <w:r>
        <w:t>Ach, hier werden die Abkürzungen eingeführt….s. deren Verwendung weiter oben : -)</w:t>
      </w:r>
    </w:p>
  </w:comment>
  <w:comment w:id="1291" w:author="Stefan Behring" w:date="2021-12-20T19:08:00Z" w:initials="SB">
    <w:p w14:paraId="2E054F34" w14:textId="73B7E788" w:rsidR="008618FF" w:rsidRDefault="008618FF">
      <w:r>
        <w:t>musst du auch für beide</w:t>
      </w:r>
      <w:r>
        <w:annotationRef/>
      </w:r>
    </w:p>
  </w:comment>
  <w:comment w:id="1293" w:author="Jan Wenker" w:date="2021-12-09T15:33:00Z" w:initials="JW">
    <w:p w14:paraId="78EFBE01" w14:textId="3DFB41A6" w:rsidR="008618FF" w:rsidRDefault="008618FF">
      <w:pPr>
        <w:pStyle w:val="Kommentartext"/>
      </w:pPr>
      <w:r>
        <w:rPr>
          <w:rStyle w:val="Kommentarzeichen"/>
        </w:rPr>
        <w:annotationRef/>
      </w:r>
      <w:r>
        <w:t>Ist das Quellen/Schwinden des Holzes quer zur Faser nicht auch in NKL 1 bei wenigen % Holzfeuchteänderung größer als das Betonschwinden?</w:t>
      </w:r>
    </w:p>
  </w:comment>
  <w:comment w:id="1305" w:author="Stefan Behring" w:date="2021-12-20T19:36:00Z" w:initials="SB">
    <w:p w14:paraId="03CE42B6" w14:textId="06972DB5" w:rsidR="008618FF" w:rsidRDefault="008618FF">
      <w:r>
        <w:t>vorher kommen die Lastkombis</w:t>
      </w:r>
      <w:r>
        <w:annotationRef/>
      </w:r>
    </w:p>
  </w:comment>
  <w:comment w:id="1306" w:author="Stefan Behring" w:date="2021-12-20T19:35:00Z" w:initials="SB">
    <w:p w14:paraId="7E41156D" w14:textId="2A084F81" w:rsidR="008618FF" w:rsidRDefault="008618FF">
      <w:r>
        <w:t>Die Abbildung erschließt sich mir nicht sofort???</w:t>
      </w:r>
      <w:r>
        <w:annotationRef/>
      </w:r>
    </w:p>
  </w:comment>
  <w:comment w:id="1339" w:author="Stefan Behring" w:date="2021-12-20T20:23:00Z" w:initials="SB">
    <w:p w14:paraId="24B3700D" w14:textId="502FE888" w:rsidR="008618FF" w:rsidRDefault="008618FF">
      <w:r>
        <w:t>Stellt sich die Frage, wo sie sind, die Ergebnisse. ????????</w:t>
      </w:r>
      <w:r>
        <w:annotationRef/>
      </w:r>
    </w:p>
  </w:comment>
  <w:comment w:id="1350" w:author="Stefan Behring" w:date="2021-12-20T20:24:00Z" w:initials="SB">
    <w:p w14:paraId="35A1FA80" w14:textId="788F988A" w:rsidR="008618FF" w:rsidRDefault="008618FF">
      <w:r>
        <w:t>Vor Bemessungsablauf.</w:t>
      </w:r>
      <w:r>
        <w:annotationRef/>
      </w:r>
    </w:p>
  </w:comment>
  <w:comment w:id="1351" w:author="Jan Wenker" w:date="2021-12-09T15:35:00Z" w:initials="JW">
    <w:p w14:paraId="6A96893F" w14:textId="77777777" w:rsidR="008618FF" w:rsidRDefault="008618FF">
      <w:pPr>
        <w:pStyle w:val="Kommentartext"/>
      </w:pPr>
      <w:r>
        <w:rPr>
          <w:rStyle w:val="Kommentarzeichen"/>
        </w:rPr>
        <w:annotationRef/>
      </w:r>
      <w:r>
        <w:t>Wurden/Werden</w:t>
      </w:r>
    </w:p>
    <w:p w14:paraId="513585AB" w14:textId="413E7289" w:rsidR="008618FF" w:rsidRDefault="008618FF">
      <w:pPr>
        <w:pStyle w:val="Kommentartext"/>
      </w:pPr>
      <w:r>
        <w:t>Grundsätzlich in welcher Zeit schreiben?</w:t>
      </w:r>
    </w:p>
  </w:comment>
  <w:comment w:id="1354" w:author="Stefan Behring" w:date="2021-12-20T20:26:00Z" w:initials="SB">
    <w:p w14:paraId="68F136E4" w14:textId="76FBDEF3" w:rsidR="008618FF" w:rsidRDefault="008618FF">
      <w:r>
        <w:t>Wo sind die erwähnt???</w:t>
      </w:r>
      <w:r>
        <w:annotationRef/>
      </w:r>
    </w:p>
  </w:comment>
  <w:comment w:id="1355" w:author="Carsten Hein" w:date="2022-04-20T08:45:00Z" w:initials="CH">
    <w:p w14:paraId="3CD10155" w14:textId="5D89A55B" w:rsidR="004B1036" w:rsidRDefault="004B1036">
      <w:pPr>
        <w:pStyle w:val="Kommentartext"/>
      </w:pPr>
      <w:r>
        <w:rPr>
          <w:rStyle w:val="Kommentarzeichen"/>
        </w:rPr>
        <w:annotationRef/>
      </w:r>
      <w:r>
        <w:t>Tabelle 2</w:t>
      </w:r>
      <w:r w:rsidR="00B128AD">
        <w:t>?</w:t>
      </w:r>
    </w:p>
  </w:comment>
  <w:comment w:id="1360" w:author="Stefan Behring" w:date="2021-12-20T20:27:00Z" w:initials="SB">
    <w:p w14:paraId="7A61B057" w14:textId="31B9675E" w:rsidR="008618FF" w:rsidRDefault="008618FF">
      <w:r>
        <w:t>Vor Bemessungsablauf</w:t>
      </w:r>
      <w:r>
        <w:annotationRef/>
      </w:r>
    </w:p>
  </w:comment>
  <w:comment w:id="1361" w:author="Stefan Behring" w:date="2021-12-20T20:33:00Z" w:initials="SB">
    <w:p w14:paraId="3F1A3E28" w14:textId="068AA3D1" w:rsidR="008618FF" w:rsidRDefault="008618FF">
      <w:r>
        <w:t>Absatz ist nicht gut verständlich.</w:t>
      </w:r>
      <w:r>
        <w:annotationRef/>
      </w:r>
    </w:p>
    <w:p w14:paraId="4A91A430" w14:textId="531B78E3" w:rsidR="008618FF" w:rsidRDefault="008618FF">
      <w:r>
        <w:t>Lastfall Schwinden des Betons ist noch nicht eingeführt.</w:t>
      </w:r>
    </w:p>
    <w:p w14:paraId="2459C8A4" w14:textId="2DEA1FF1" w:rsidR="008618FF" w:rsidRDefault="008618FF">
      <w:r>
        <w:t>Also entweder richtig alles erklären oder halt nur die Tabelle.</w:t>
      </w:r>
    </w:p>
  </w:comment>
  <w:comment w:id="1362" w:author="Jan Wenker" w:date="2021-12-09T15:36:00Z" w:initials="JW">
    <w:p w14:paraId="26F465D0" w14:textId="77777777" w:rsidR="008618FF" w:rsidRDefault="008618FF">
      <w:pPr>
        <w:pStyle w:val="Kommentartext"/>
      </w:pPr>
      <w:r>
        <w:rPr>
          <w:rStyle w:val="Kommentarzeichen"/>
        </w:rPr>
        <w:annotationRef/>
      </w:r>
      <w:r>
        <w:t>Einheitlicher Zitierstil. Dias et al.</w:t>
      </w:r>
    </w:p>
    <w:p w14:paraId="7730A92B" w14:textId="111C68BF" w:rsidR="008618FF" w:rsidRDefault="008618FF">
      <w:pPr>
        <w:pStyle w:val="Kommentartext"/>
      </w:pPr>
      <w:r>
        <w:t>20118???</w:t>
      </w:r>
    </w:p>
  </w:comment>
  <w:comment w:id="1371" w:author="Jan Wenker" w:date="2021-12-09T15:38:00Z" w:initials="JW">
    <w:p w14:paraId="4B034CCB" w14:textId="6E6F4727" w:rsidR="008618FF" w:rsidRDefault="008618FF">
      <w:pPr>
        <w:pStyle w:val="Kommentartext"/>
      </w:pPr>
      <w:r>
        <w:rPr>
          <w:rStyle w:val="Kommentarzeichen"/>
        </w:rPr>
        <w:annotationRef/>
      </w:r>
      <w:r>
        <w:t>Wording. Verbundmittel = Verbindungsmittel?!</w:t>
      </w:r>
    </w:p>
  </w:comment>
  <w:comment w:id="1372" w:author="Jan Wenker" w:date="2021-12-09T15:41:00Z" w:initials="JW">
    <w:p w14:paraId="23B5E752" w14:textId="2FC8EEEC" w:rsidR="008618FF" w:rsidRDefault="008618FF">
      <w:pPr>
        <w:pStyle w:val="Kommentartext"/>
      </w:pPr>
      <w:r>
        <w:rPr>
          <w:rStyle w:val="Kommentarzeichen"/>
        </w:rPr>
        <w:annotationRef/>
      </w:r>
      <w:r>
        <w:t>Vereinheitlichen? Im ges. Dokument 11x Verbundmittel, 25x Verbindungsmittel.</w:t>
      </w:r>
    </w:p>
  </w:comment>
  <w:comment w:id="1406" w:author="Jan Wenker" w:date="2021-12-09T15:52:00Z" w:initials="JW">
    <w:p w14:paraId="74B90309" w14:textId="4F3317A9" w:rsidR="008618FF" w:rsidRDefault="008618FF">
      <w:pPr>
        <w:pStyle w:val="Kommentartext"/>
      </w:pPr>
      <w:r>
        <w:rPr>
          <w:rStyle w:val="Kommentarzeichen"/>
        </w:rPr>
        <w:annotationRef/>
      </w:r>
      <w:r>
        <w:t>s. o. Vereinheitlichen?</w:t>
      </w:r>
    </w:p>
  </w:comment>
  <w:comment w:id="1417" w:author="Jan Wenker" w:date="2021-12-09T15:56:00Z" w:initials="JW">
    <w:p w14:paraId="71F48866" w14:textId="177ACE17" w:rsidR="008618FF" w:rsidRDefault="008618FF">
      <w:pPr>
        <w:pStyle w:val="Kommentartext"/>
      </w:pPr>
      <w:r>
        <w:rPr>
          <w:rStyle w:val="Kommentarzeichen"/>
        </w:rPr>
        <w:annotationRef/>
      </w:r>
      <w:r>
        <w:t>Unterkapitel 6.1</w:t>
      </w:r>
    </w:p>
  </w:comment>
  <w:comment w:id="1418" w:author="Stefan Behring [2]" w:date="2021-12-21T17:58:00Z" w:initials="SB">
    <w:p w14:paraId="1AA5B798" w14:textId="753CD614" w:rsidR="008618FF" w:rsidRDefault="008618FF">
      <w:pPr>
        <w:pStyle w:val="Kommentartext"/>
      </w:pPr>
      <w:r>
        <w:rPr>
          <w:rStyle w:val="Kommentarzeichen"/>
        </w:rPr>
        <w:annotationRef/>
      </w:r>
      <w:r>
        <w:t xml:space="preserve">Vor dem Hintergrund der etwas </w:t>
      </w:r>
      <w:proofErr w:type="spellStart"/>
      <w:r>
        <w:t>angpassten</w:t>
      </w:r>
      <w:proofErr w:type="spellEnd"/>
      <w:r>
        <w:t xml:space="preserve"> Struktur bleibt die Nummerierung so erhalten.</w:t>
      </w:r>
    </w:p>
  </w:comment>
  <w:comment w:id="1428" w:author="Stefan Behring" w:date="2021-12-20T20:50:00Z" w:initials="SB">
    <w:p w14:paraId="56BCF92D" w14:textId="7F0BC0F3" w:rsidR="008618FF" w:rsidRDefault="008618FF">
      <w:r>
        <w:t>Marie, denk an eine Einheitliche Zeitform.</w:t>
      </w:r>
      <w:r>
        <w:annotationRef/>
      </w:r>
    </w:p>
    <w:p w14:paraId="500098A4" w14:textId="0ED2F644" w:rsidR="008618FF" w:rsidRDefault="008618FF">
      <w:r>
        <w:t>Ich mache das auch, dass ich hin und her springe. Hier passt das aber nicht so recht.</w:t>
      </w:r>
    </w:p>
  </w:comment>
  <w:comment w:id="1464" w:author="Stefan Behring" w:date="2021-12-20T21:04:00Z" w:initials="SB">
    <w:p w14:paraId="2DCB7F53" w14:textId="40085D0E" w:rsidR="008618FF" w:rsidRDefault="008618FF">
      <w:r>
        <w:t>Ist alle wahr, haben wir im Projekt aber meines Wissens nach nicht gemacht.</w:t>
      </w:r>
      <w:r>
        <w:annotationRef/>
      </w:r>
    </w:p>
    <w:p w14:paraId="6B215593" w14:textId="043EA65F" w:rsidR="008618FF" w:rsidRDefault="008618FF">
      <w:r>
        <w:t>Also umschreiben.</w:t>
      </w:r>
    </w:p>
  </w:comment>
  <w:comment w:id="1467" w:author="Jan Wenker" w:date="2021-12-10T12:56:00Z" w:initials="JW">
    <w:p w14:paraId="349620D2" w14:textId="3BBA57D6" w:rsidR="008618FF" w:rsidRDefault="008618FF">
      <w:pPr>
        <w:pStyle w:val="Kommentartext"/>
      </w:pPr>
      <w:r>
        <w:rPr>
          <w:rStyle w:val="Kommentarzeichen"/>
        </w:rPr>
        <w:annotationRef/>
      </w:r>
      <w:r>
        <w:t>Satz?</w:t>
      </w:r>
    </w:p>
  </w:comment>
  <w:comment w:id="1506" w:author="Stefan Behring" w:date="2021-12-20T22:07:00Z" w:initials="SB">
    <w:p w14:paraId="78C56A0A" w14:textId="65DFF419" w:rsidR="008618FF" w:rsidRDefault="008618FF">
      <w:r>
        <w:t>Nummerierung prüfen.</w:t>
      </w:r>
      <w:r>
        <w:annotationRef/>
      </w:r>
    </w:p>
  </w:comment>
  <w:comment w:id="1508" w:author="Stefan Behring" w:date="2021-12-20T21:47:00Z" w:initials="SB">
    <w:p w14:paraId="3E2CB740" w14:textId="1B9C8453" w:rsidR="008618FF" w:rsidRDefault="008618FF">
      <w:r>
        <w:t>Haben wir die gemacht, ich erinnere mich nicht.</w:t>
      </w:r>
      <w:r>
        <w:annotationRef/>
      </w:r>
    </w:p>
  </w:comment>
  <w:comment w:id="1511" w:author="Marie" w:date="2022-01-15T19:35:00Z" w:initials="M">
    <w:p w14:paraId="3AC8BE3D" w14:textId="68B4E081" w:rsidR="008618FF" w:rsidRDefault="008618FF">
      <w:pPr>
        <w:pStyle w:val="Kommentartext"/>
      </w:pPr>
      <w:r>
        <w:rPr>
          <w:rStyle w:val="Kommentarzeichen"/>
        </w:rPr>
        <w:annotationRef/>
      </w:r>
      <w:r>
        <w:t>zufügen</w:t>
      </w:r>
    </w:p>
  </w:comment>
  <w:comment w:id="1512" w:author="Jan Wenker" w:date="2021-12-10T12:59:00Z" w:initials="JW">
    <w:p w14:paraId="3AE78FD3" w14:textId="3A08629E" w:rsidR="008618FF" w:rsidRDefault="008618FF">
      <w:pPr>
        <w:pStyle w:val="Kommentartext"/>
      </w:pPr>
      <w:r>
        <w:rPr>
          <w:rStyle w:val="Kommentarzeichen"/>
        </w:rPr>
        <w:annotationRef/>
      </w:r>
      <w:r>
        <w:t>Diese Variante ist bisher nicht beschrieben worden. Kann sie daher als bekannt und „üblich“ vorausgesetzt werden?</w:t>
      </w:r>
    </w:p>
  </w:comment>
  <w:comment w:id="1517" w:author="Stefan Behring" w:date="2021-12-20T21:59:00Z" w:initials="SB">
    <w:p w14:paraId="13ECFE7A" w14:textId="3614947E" w:rsidR="008618FF" w:rsidRDefault="008618FF">
      <w:r>
        <w:t>Groß- oder Kleinschreibung gleiche mit deiner Gleichung ab.</w:t>
      </w:r>
      <w:r>
        <w:annotationRef/>
      </w:r>
    </w:p>
  </w:comment>
  <w:comment w:id="1529" w:author="Stefan Behring" w:date="2021-12-20T22:05:00Z" w:initials="SB">
    <w:p w14:paraId="481BD78E" w14:textId="0DBC2513" w:rsidR="008618FF" w:rsidRDefault="008618FF">
      <w:r>
        <w:t>Die Struktur des Absatzes ist sehr ungünstig. Sehr durcheinander und schwer zu verstehen. Füge doch eine Tabelle mit den Verschiebungsmoduln ein. Das würde vieles besser erklären. Vorschlag: mach 2 Tabellen in einer beschreibe die PK in der anderen kommen die Werte.</w:t>
      </w:r>
      <w:r>
        <w:annotationRef/>
      </w:r>
    </w:p>
  </w:comment>
  <w:comment w:id="1530" w:author="Marie" w:date="2022-01-15T14:19:00Z" w:initials="M">
    <w:p w14:paraId="2CB90E49" w14:textId="63294518" w:rsidR="008618FF" w:rsidRDefault="008618FF">
      <w:pPr>
        <w:pStyle w:val="Kommentartext"/>
      </w:pPr>
      <w:r>
        <w:rPr>
          <w:rStyle w:val="Kommentarzeichen"/>
        </w:rPr>
        <w:annotationRef/>
      </w:r>
      <w:r>
        <w:t xml:space="preserve">1 x Tabelle mit Bezeichnung + Piktogramm + </w:t>
      </w:r>
    </w:p>
  </w:comment>
  <w:comment w:id="1536" w:author="Stefan Behring" w:date="2021-12-20T22:02:00Z" w:initials="SB">
    <w:p w14:paraId="3A255A8F" w14:textId="0E4CF22E" w:rsidR="008618FF" w:rsidRDefault="008618FF">
      <w:r>
        <w:t xml:space="preserve">Ergänze die Tabelle um eine Spalte in der du den Versuch beschreibst. </w:t>
      </w:r>
      <w:r>
        <w:annotationRef/>
      </w:r>
    </w:p>
    <w:p w14:paraId="67610139" w14:textId="4C8955B7" w:rsidR="008618FF" w:rsidRDefault="008618FF">
      <w:r>
        <w:t>Z.B. Gewinde einbetoniert oder abisoliert. Kannst du auch anderweitig beschreiben. So aber versteht es kein Mensch.</w:t>
      </w:r>
    </w:p>
  </w:comment>
  <w:comment w:id="1537" w:author="Stefan Behring" w:date="2021-12-20T21:48:00Z" w:initials="SB">
    <w:p w14:paraId="1F11AA7D" w14:textId="76BD6192" w:rsidR="008618FF" w:rsidRDefault="008618FF">
      <w:r>
        <w:t>Die Teilgewindeschraube ist eine Tellerkopfschraube, die hatte meines Erachtens nach keine U-Scheibe.</w:t>
      </w:r>
      <w:r>
        <w:annotationRef/>
      </w:r>
    </w:p>
    <w:p w14:paraId="42A1739B" w14:textId="4D088D36" w:rsidR="008618FF" w:rsidRDefault="008618FF">
      <w:r>
        <w:t>Die Gewindelänge ist hier glaube ich auch nur 80mm</w:t>
      </w:r>
    </w:p>
  </w:comment>
  <w:comment w:id="1538" w:author="Marie" w:date="2022-01-15T14:21:00Z" w:initials="M">
    <w:p w14:paraId="2B4DE19B" w14:textId="7B6DCEA1" w:rsidR="008618FF" w:rsidRDefault="008618FF">
      <w:pPr>
        <w:pStyle w:val="Kommentartext"/>
      </w:pPr>
      <w:r>
        <w:rPr>
          <w:rStyle w:val="Kommentarzeichen"/>
        </w:rPr>
        <w:annotationRef/>
      </w:r>
      <w:r>
        <w:t>Bezeichnungen noch einmal durchgehen</w:t>
      </w:r>
    </w:p>
  </w:comment>
  <w:comment w:id="1540" w:author="Marie" w:date="2022-01-15T14:18:00Z" w:initials="M">
    <w:p w14:paraId="5B40A84A" w14:textId="04772A1C" w:rsidR="008618FF" w:rsidRDefault="008618FF">
      <w:pPr>
        <w:pStyle w:val="Kommentartext"/>
      </w:pPr>
      <w:r>
        <w:rPr>
          <w:rStyle w:val="Kommentarzeichen"/>
        </w:rPr>
        <w:annotationRef/>
      </w:r>
      <w:r>
        <w:t>Übersichtsgrafik mit Varianten + Beschreibung zur Schraube (abisoliert, etc.)</w:t>
      </w:r>
    </w:p>
  </w:comment>
  <w:comment w:id="1541" w:author="Marie" w:date="2022-01-15T14:18:00Z" w:initials="M">
    <w:p w14:paraId="6303C531" w14:textId="22B0D5F4" w:rsidR="008618FF" w:rsidRDefault="008618FF">
      <w:pPr>
        <w:pStyle w:val="Kommentartext"/>
      </w:pPr>
      <w:r>
        <w:rPr>
          <w:rStyle w:val="Kommentarzeichen"/>
        </w:rPr>
        <w:annotationRef/>
      </w:r>
    </w:p>
  </w:comment>
  <w:comment w:id="1542" w:author="Marie" w:date="2022-01-15T14:15:00Z" w:initials="M">
    <w:p w14:paraId="318874D7" w14:textId="18F15DA9" w:rsidR="008618FF" w:rsidRDefault="008618FF">
      <w:pPr>
        <w:pStyle w:val="Kommentartext"/>
      </w:pPr>
      <w:r>
        <w:rPr>
          <w:rStyle w:val="Kommentarzeichen"/>
        </w:rPr>
        <w:annotationRef/>
      </w:r>
      <w:proofErr w:type="spellStart"/>
      <w:r>
        <w:t>Vorr</w:t>
      </w:r>
      <w:proofErr w:type="spellEnd"/>
      <w:r>
        <w:t xml:space="preserve"> die Tabelle</w:t>
      </w:r>
    </w:p>
  </w:comment>
  <w:comment w:id="1548" w:author="Stefan Behring" w:date="2021-12-20T22:08:00Z" w:initials="SB">
    <w:p w14:paraId="5AB80B58" w14:textId="136E6DCF" w:rsidR="008618FF" w:rsidRDefault="008618FF">
      <w:r>
        <w:t>Lag der Bügel wirklich so??</w:t>
      </w:r>
      <w:r>
        <w:annotationRef/>
      </w:r>
    </w:p>
  </w:comment>
  <w:comment w:id="1561" w:author="Stefan Behring" w:date="2021-12-20T22:09:00Z" w:initials="SB">
    <w:p w14:paraId="28C1F803" w14:textId="266A60AC" w:rsidR="008618FF" w:rsidRDefault="008618FF">
      <w:r>
        <w:t>Eine Abbildung muss immer eingeführt werden.</w:t>
      </w:r>
      <w:r>
        <w:annotationRef/>
      </w:r>
    </w:p>
  </w:comment>
  <w:comment w:id="1562" w:author="Jan Wenker" w:date="2021-12-21T08:37:00Z" w:initials="JW">
    <w:p w14:paraId="5002A82B" w14:textId="08DA9D08" w:rsidR="008618FF" w:rsidRDefault="008618FF">
      <w:pPr>
        <w:pStyle w:val="Kommentartext"/>
      </w:pPr>
      <w:r>
        <w:rPr>
          <w:rStyle w:val="Kommentarzeichen"/>
        </w:rPr>
        <w:annotationRef/>
      </w:r>
      <w:r>
        <w:t xml:space="preserve">Sprich, im Text erwähnt, bezuggenommen werden und </w:t>
      </w:r>
      <w:proofErr w:type="spellStart"/>
      <w:r>
        <w:t>erlätuert</w:t>
      </w:r>
      <w:proofErr w:type="spellEnd"/>
      <w:r>
        <w:t>. S. bitte auch einen meiner Kommentare.</w:t>
      </w:r>
    </w:p>
  </w:comment>
  <w:comment w:id="1570" w:author="Stefan Behring" w:date="2021-12-20T22:13:00Z" w:initials="SB">
    <w:p w14:paraId="29BAC2BB" w14:textId="0D4A21FD" w:rsidR="008618FF" w:rsidRDefault="008618FF">
      <w:r>
        <w:t>Wo ist die Abbildung???????</w:t>
      </w:r>
      <w:r>
        <w:annotationRef/>
      </w:r>
    </w:p>
  </w:comment>
  <w:comment w:id="1571" w:author="Stefan Behring" w:date="2021-12-20T22:14:00Z" w:initials="SB">
    <w:p w14:paraId="08524C9B" w14:textId="736218F9" w:rsidR="008618FF" w:rsidRDefault="008618FF">
      <w:r>
        <w:t>Wo ist die Abbildung???</w:t>
      </w:r>
      <w:r>
        <w:annotationRef/>
      </w:r>
    </w:p>
  </w:comment>
  <w:comment w:id="1574" w:author="Stefan Behring" w:date="2021-12-20T22:20:00Z" w:initials="SB">
    <w:p w14:paraId="7B8AB24D" w14:textId="299F1DBC" w:rsidR="008618FF" w:rsidRDefault="008618FF">
      <w:r>
        <w:t>Gleichung einfügen, wie du es gemacht hast.</w:t>
      </w:r>
      <w:r>
        <w:annotationRef/>
      </w:r>
    </w:p>
    <w:p w14:paraId="6B5D0DD9" w14:textId="446010C4" w:rsidR="008618FF" w:rsidRDefault="008618FF">
      <w:r>
        <w:t>Ich nehme an, du bist über den Spannungsquerschnitt gegangen??</w:t>
      </w:r>
    </w:p>
  </w:comment>
  <w:comment w:id="1575" w:author="Stefan Behring" w:date="2021-12-20T22:16:00Z" w:initials="SB">
    <w:p w14:paraId="46252DA3" w14:textId="65124E81" w:rsidR="008618FF" w:rsidRDefault="008618FF">
      <w:r>
        <w:t>Nummerierung??</w:t>
      </w:r>
      <w:r>
        <w:annotationRef/>
      </w:r>
    </w:p>
  </w:comment>
  <w:comment w:id="1578" w:author="Stefan Behring" w:date="2021-12-20T22:26:00Z" w:initials="SB">
    <w:p w14:paraId="063A6A35" w14:textId="5073B1BB" w:rsidR="008618FF" w:rsidRDefault="008618FF">
      <w:r>
        <w:t>Beschreibe, was du damit meinst. Einbetoniertes Gewinde, abisoliert???</w:t>
      </w:r>
      <w:r>
        <w:annotationRef/>
      </w:r>
    </w:p>
  </w:comment>
  <w:comment w:id="1584" w:author="Stefan Behring" w:date="2021-12-20T22:32:00Z" w:initials="SB">
    <w:p w14:paraId="315B2D3E" w14:textId="79E8BEB0" w:rsidR="008618FF" w:rsidRDefault="008618FF">
      <w:r>
        <w:t>Gehe auf die Schrauben nach DIN  gesondert ein.</w:t>
      </w:r>
      <w:r>
        <w:annotationRef/>
      </w:r>
    </w:p>
  </w:comment>
  <w:comment w:id="1585" w:author="Stefan Behring" w:date="2021-12-20T22:34:00Z" w:initials="SB">
    <w:p w14:paraId="5D363DC0" w14:textId="6DDF3BA4" w:rsidR="008618FF" w:rsidRDefault="008618FF">
      <w:r>
        <w:t>Beschreibe die einzelnen Schrauben. Es sind zu wenig Versuche, lass den Versuch der Interpretation.</w:t>
      </w:r>
      <w:r>
        <w:annotationRef/>
      </w:r>
    </w:p>
  </w:comment>
  <w:comment w:id="1589" w:author="Stefan Behring" w:date="2021-12-20T22:37:00Z" w:initials="SB">
    <w:p w14:paraId="453C7416" w14:textId="657BA5AE" w:rsidR="008618FF" w:rsidRDefault="008618FF">
      <w:r>
        <w:t>Woran könnte das liegen??</w:t>
      </w:r>
      <w:r>
        <w:annotationRef/>
      </w:r>
    </w:p>
  </w:comment>
  <w:comment w:id="1590" w:author="Jan Wenker" w:date="2021-12-10T13:04:00Z" w:initials="JW">
    <w:p w14:paraId="684A798B" w14:textId="7114031B" w:rsidR="008618FF" w:rsidRDefault="008618FF">
      <w:pPr>
        <w:pStyle w:val="Kommentartext"/>
      </w:pPr>
      <w:r>
        <w:rPr>
          <w:rStyle w:val="Kommentarzeichen"/>
        </w:rPr>
        <w:annotationRef/>
      </w:r>
      <w:r>
        <w:t>Welche, oben wurden noch die Nachteile beleuchtet…viel Aufwand…</w:t>
      </w:r>
    </w:p>
  </w:comment>
  <w:comment w:id="1596" w:author="Stefan Behring" w:date="2021-12-20T22:36:00Z" w:initials="SB">
    <w:p w14:paraId="075F8ADB" w14:textId="5AD47529" w:rsidR="008618FF" w:rsidRDefault="008618FF">
      <w:r>
        <w:t>Größer machen, erkennt man nicht.</w:t>
      </w:r>
      <w:r>
        <w:annotationRef/>
      </w:r>
    </w:p>
  </w:comment>
  <w:comment w:id="1599" w:author="Stefan Behring" w:date="2021-12-20T22:36:00Z" w:initials="SB">
    <w:p w14:paraId="58B16730" w14:textId="2941EB46" w:rsidR="008618FF" w:rsidRDefault="008618FF">
      <w:r>
        <w:t>Bild einführen oder ganz rauslassen.</w:t>
      </w:r>
      <w:r>
        <w:annotationRef/>
      </w:r>
    </w:p>
  </w:comment>
  <w:comment w:id="1605" w:author="Stefan Behring" w:date="2021-12-20T23:04:00Z" w:initials="SB">
    <w:p w14:paraId="3A6B4348" w14:textId="48A5AB5E" w:rsidR="008618FF" w:rsidRDefault="008618FF">
      <w:r>
        <w:t>Unterabsatz von HBV</w:t>
      </w:r>
      <w:r>
        <w:annotationRef/>
      </w:r>
    </w:p>
  </w:comment>
  <w:comment w:id="1607" w:author="Jan Wenker" w:date="2021-12-14T12:53:00Z" w:initials="JW">
    <w:p w14:paraId="4441A8E9" w14:textId="47BC376D" w:rsidR="008618FF" w:rsidRDefault="008618FF">
      <w:pPr>
        <w:pStyle w:val="Kommentartext"/>
      </w:pPr>
      <w:r>
        <w:rPr>
          <w:rStyle w:val="Kommentarzeichen"/>
        </w:rPr>
        <w:annotationRef/>
      </w:r>
      <w:r>
        <w:t>Kurze Definition von Normalbeton bzw. dessen Eigenschaften?</w:t>
      </w:r>
    </w:p>
  </w:comment>
  <w:comment w:id="1606" w:author="Marie" w:date="2022-01-15T19:47:00Z" w:initials="M">
    <w:p w14:paraId="38692D7F" w14:textId="4135FE0F" w:rsidR="008618FF" w:rsidRDefault="008618FF">
      <w:pPr>
        <w:pStyle w:val="Kommentartext"/>
      </w:pPr>
      <w:r>
        <w:rPr>
          <w:rStyle w:val="Kommentarzeichen"/>
        </w:rPr>
        <w:annotationRef/>
      </w:r>
      <w:r>
        <w:t>Überarbeiten</w:t>
      </w:r>
    </w:p>
  </w:comment>
  <w:comment w:id="1612" w:author="Stefan Behring" w:date="2021-12-20T23:14:00Z" w:initials="SB">
    <w:p w14:paraId="6C054BEA" w14:textId="65113331" w:rsidR="008618FF" w:rsidRDefault="008618FF">
      <w:proofErr w:type="spellStart"/>
      <w:r>
        <w:t>Gleiderung</w:t>
      </w:r>
      <w:proofErr w:type="spellEnd"/>
      <w:r>
        <w:annotationRef/>
      </w:r>
    </w:p>
  </w:comment>
  <w:comment w:id="1613" w:author="Jan Wenker" w:date="2021-12-14T12:55:00Z" w:initials="JW">
    <w:p w14:paraId="1944093B" w14:textId="4F2A06CD" w:rsidR="008618FF" w:rsidRDefault="008618FF">
      <w:pPr>
        <w:pStyle w:val="Kommentartext"/>
      </w:pPr>
      <w:r>
        <w:rPr>
          <w:rStyle w:val="Kommentarzeichen"/>
        </w:rPr>
        <w:annotationRef/>
      </w:r>
      <w:r>
        <w:t>Formatierung kleiner Bilder mit seitlichem Textfluss?</w:t>
      </w:r>
    </w:p>
  </w:comment>
  <w:comment w:id="1615" w:author="Stefan Behring" w:date="2021-12-20T23:14:00Z" w:initials="SB">
    <w:p w14:paraId="4106D722" w14:textId="24390D21" w:rsidR="008618FF" w:rsidRDefault="008618FF">
      <w:r>
        <w:t>Bild einführen</w:t>
      </w:r>
      <w:r>
        <w:annotationRef/>
      </w:r>
    </w:p>
  </w:comment>
  <w:comment w:id="1616" w:author="Jan Wenker" w:date="2021-12-14T12:57:00Z" w:initials="JW">
    <w:p w14:paraId="6F081187" w14:textId="56C41A56" w:rsidR="008618FF" w:rsidRDefault="008618FF">
      <w:pPr>
        <w:pStyle w:val="Kommentartext"/>
      </w:pPr>
      <w:r>
        <w:rPr>
          <w:rStyle w:val="Kommentarzeichen"/>
        </w:rPr>
        <w:annotationRef/>
      </w:r>
      <w:r>
        <w:t xml:space="preserve">Feuchtklima 20°C / 85 % </w:t>
      </w:r>
      <w:proofErr w:type="spellStart"/>
      <w:r>
        <w:t>rF</w:t>
      </w:r>
      <w:proofErr w:type="spellEnd"/>
      <w:r>
        <w:t xml:space="preserve"> ???</w:t>
      </w:r>
    </w:p>
  </w:comment>
  <w:comment w:id="1620" w:author="Jan Wenker" w:date="2021-12-14T12:59:00Z" w:initials="JW">
    <w:p w14:paraId="607B6411" w14:textId="18F16B04" w:rsidR="008618FF" w:rsidRDefault="008618FF">
      <w:pPr>
        <w:pStyle w:val="Kommentartext"/>
      </w:pPr>
      <w:r>
        <w:rPr>
          <w:rStyle w:val="Kommentarzeichen"/>
        </w:rPr>
        <w:annotationRef/>
      </w:r>
      <w:r>
        <w:t>Nicht das Schwinden, sondern die Erhöhung der Holzfeuchte!</w:t>
      </w:r>
    </w:p>
  </w:comment>
  <w:comment w:id="1621" w:author="Jan Wenker" w:date="2021-12-14T13:00:00Z" w:initials="JW">
    <w:p w14:paraId="357AAECD" w14:textId="323D15C3" w:rsidR="008618FF" w:rsidRDefault="008618FF">
      <w:pPr>
        <w:pStyle w:val="Kommentartext"/>
      </w:pPr>
      <w:r>
        <w:rPr>
          <w:rStyle w:val="Kommentarzeichen"/>
        </w:rPr>
        <w:annotationRef/>
      </w:r>
      <w:r>
        <w:t>Aber auch nur der Verbundfestigkeit! Die Festigkeit des Holzes sinkt mit steigender Holzfeuchte. Das muss m. E. klarer beschrieben werden.</w:t>
      </w:r>
    </w:p>
  </w:comment>
  <w:comment w:id="1622" w:author="Marie" w:date="2022-01-15T19:52:00Z" w:initials="M">
    <w:p w14:paraId="671CF9F7" w14:textId="1026D12F" w:rsidR="008618FF" w:rsidRDefault="008618FF">
      <w:pPr>
        <w:pStyle w:val="Kommentartext"/>
      </w:pPr>
      <w:r>
        <w:rPr>
          <w:rStyle w:val="Kommentarzeichen"/>
        </w:rPr>
        <w:annotationRef/>
      </w:r>
      <w:r>
        <w:t>Wenn ich das hier mache muss ich das bei mir auch</w:t>
      </w:r>
    </w:p>
  </w:comment>
  <w:comment w:id="1628" w:author="Jan Wenker" w:date="2021-12-14T13:12:00Z" w:initials="JW">
    <w:p w14:paraId="6F3EAC52" w14:textId="45A8576D" w:rsidR="008618FF" w:rsidRDefault="008618FF">
      <w:pPr>
        <w:pStyle w:val="Kommentartext"/>
      </w:pPr>
      <w:r>
        <w:rPr>
          <w:rStyle w:val="Kommentarzeichen"/>
        </w:rPr>
        <w:annotationRef/>
      </w:r>
      <w:r>
        <w:t>Abkürzung bei erster Verwendung ausschreiben.</w:t>
      </w:r>
    </w:p>
  </w:comment>
  <w:comment w:id="1629" w:author="Jan Wenker" w:date="2021-12-14T13:12:00Z" w:initials="JW">
    <w:p w14:paraId="347404D1" w14:textId="55EE06D8" w:rsidR="008618FF" w:rsidRDefault="008618FF">
      <w:pPr>
        <w:pStyle w:val="Kommentartext"/>
      </w:pPr>
      <w:r>
        <w:rPr>
          <w:rStyle w:val="Kommentarzeichen"/>
        </w:rPr>
        <w:annotationRef/>
      </w:r>
      <w:r>
        <w:t>Plural?</w:t>
      </w:r>
    </w:p>
  </w:comment>
  <w:comment w:id="1630" w:author="Jan Wenker" w:date="2021-12-14T13:13:00Z" w:initials="JW">
    <w:p w14:paraId="6E8C7F43" w14:textId="73242ED7" w:rsidR="008618FF" w:rsidRDefault="008618FF">
      <w:pPr>
        <w:pStyle w:val="Kommentartext"/>
      </w:pPr>
      <w:r>
        <w:rPr>
          <w:rStyle w:val="Kommentarzeichen"/>
        </w:rPr>
        <w:annotationRef/>
      </w:r>
      <w:r>
        <w:t>Nadel- oder Laub FSH?</w:t>
      </w:r>
    </w:p>
  </w:comment>
  <w:comment w:id="1631" w:author="Jan Wenker" w:date="2021-12-14T13:14:00Z" w:initials="JW">
    <w:p w14:paraId="0BFFD60F" w14:textId="08890997" w:rsidR="008618FF" w:rsidRDefault="008618FF">
      <w:pPr>
        <w:pStyle w:val="Kommentartext"/>
      </w:pPr>
      <w:r>
        <w:rPr>
          <w:rStyle w:val="Kommentarzeichen"/>
        </w:rPr>
        <w:annotationRef/>
      </w:r>
      <w:r>
        <w:t>M. E. gilt: Keine Zahl ohne Einheit!</w:t>
      </w:r>
    </w:p>
  </w:comment>
  <w:comment w:id="1632" w:author="Jan Wenker" w:date="2021-12-14T13:22:00Z" w:initials="JW">
    <w:p w14:paraId="1ACBE67B" w14:textId="7D573801" w:rsidR="008618FF" w:rsidRDefault="008618FF">
      <w:pPr>
        <w:pStyle w:val="Kommentartext"/>
      </w:pPr>
      <w:r>
        <w:rPr>
          <w:rStyle w:val="Kommentarzeichen"/>
        </w:rPr>
        <w:annotationRef/>
      </w:r>
      <w:r>
        <w:t>Wort?</w:t>
      </w:r>
    </w:p>
  </w:comment>
  <w:comment w:id="1638" w:author="Jan Wenker" w:date="2021-12-14T13:23:00Z" w:initials="JW">
    <w:p w14:paraId="20B9884B" w14:textId="39E0D4E5" w:rsidR="008618FF" w:rsidRDefault="008618FF">
      <w:pPr>
        <w:pStyle w:val="Kommentartext"/>
      </w:pPr>
      <w:r>
        <w:rPr>
          <w:rStyle w:val="Kommentarzeichen"/>
        </w:rPr>
        <w:annotationRef/>
      </w:r>
      <w:r>
        <w:t>Nadel-FSH?</w:t>
      </w:r>
    </w:p>
  </w:comment>
  <w:comment w:id="1641" w:author="Stefan Behring" w:date="2021-12-20T23:30:00Z" w:initials="SB">
    <w:p w14:paraId="6205E2BC" w14:textId="79E306C6" w:rsidR="008618FF" w:rsidRDefault="008618FF">
      <w:r>
        <w:t>Vergleiche das einmal mit den anrechenbaren Einklebelängen von Stahlstäben. Mir ist, als wäre das ähnlich.</w:t>
      </w:r>
      <w:r>
        <w:annotationRef/>
      </w:r>
    </w:p>
  </w:comment>
  <w:comment w:id="1642" w:author="Stefan Behring" w:date="2021-12-20T23:40:00Z" w:initials="SB">
    <w:p w14:paraId="51B86E29" w14:textId="7C7B2EF5" w:rsidR="008618FF" w:rsidRDefault="008618FF">
      <w:r>
        <w:t>Wo ist die 4.??</w:t>
      </w:r>
      <w:r>
        <w:annotationRef/>
      </w:r>
    </w:p>
  </w:comment>
  <w:comment w:id="1648" w:author="Marie" w:date="2022-01-15T20:17:00Z" w:initials="M">
    <w:p w14:paraId="4BF2BE52" w14:textId="3A7C2F9F" w:rsidR="008618FF" w:rsidRDefault="008618FF">
      <w:pPr>
        <w:pStyle w:val="Kommentartext"/>
      </w:pPr>
      <w:r>
        <w:rPr>
          <w:rStyle w:val="Kommentarzeichen"/>
        </w:rPr>
        <w:annotationRef/>
      </w:r>
    </w:p>
  </w:comment>
  <w:comment w:id="1651" w:author="Marie" w:date="2022-01-15T20:30:00Z" w:initials="M">
    <w:p w14:paraId="56FC9ABE" w14:textId="33C94876" w:rsidR="008618FF" w:rsidRDefault="008618FF">
      <w:pPr>
        <w:pStyle w:val="Kommentartext"/>
      </w:pPr>
      <w:r>
        <w:rPr>
          <w:rStyle w:val="Kommentarzeichen"/>
        </w:rPr>
        <w:annotationRef/>
      </w:r>
    </w:p>
  </w:comment>
  <w:comment w:id="1652" w:author="Marie" w:date="2022-01-15T20:32:00Z" w:initials="M">
    <w:p w14:paraId="07E78ABB" w14:textId="20D289A3" w:rsidR="008618FF" w:rsidRDefault="008618FF">
      <w:pPr>
        <w:pStyle w:val="Kommentartext"/>
      </w:pPr>
      <w:r>
        <w:rPr>
          <w:rStyle w:val="Kommentarzeichen"/>
        </w:rPr>
        <w:annotationRef/>
      </w:r>
      <w:r>
        <w:t>?? Auf jeden Fall Quelle einfügen</w:t>
      </w:r>
    </w:p>
  </w:comment>
  <w:comment w:id="1653" w:author="Stefan Behring" w:date="2021-12-21T11:54:00Z" w:initials="SB">
    <w:p w14:paraId="59751A90" w14:textId="77777777" w:rsidR="008618FF" w:rsidRDefault="008618FF">
      <w:proofErr w:type="spellStart"/>
      <w:r>
        <w:t>Das</w:t>
      </w:r>
      <w:proofErr w:type="spellEnd"/>
      <w:r>
        <w:t xml:space="preserve"> es nicht funktioniert hat, musst du dann noch einarbeiten.</w:t>
      </w:r>
      <w:r>
        <w:annotationRef/>
      </w:r>
    </w:p>
    <w:p w14:paraId="0C03206F" w14:textId="282084FC" w:rsidR="008618FF" w:rsidRDefault="008618FF">
      <w:r>
        <w:t>Zuerst gute Ergebnisse, dann weniger gute</w:t>
      </w:r>
    </w:p>
  </w:comment>
  <w:comment w:id="1660" w:author="Stefan Behring" w:date="2021-12-21T11:57:00Z" w:initials="SB">
    <w:p w14:paraId="29DC0B1A" w14:textId="1B9AF248" w:rsidR="008618FF" w:rsidRDefault="008618FF">
      <w:r>
        <w:t>In diesem Abschnitt kannst du dann erklären, warum wir die Oberfläche dann doch behandelt haben.</w:t>
      </w:r>
      <w:r>
        <w:annotationRef/>
      </w:r>
    </w:p>
  </w:comment>
  <w:comment w:id="1663" w:author="Jan Wenker" w:date="2021-12-14T14:11:00Z" w:initials="JW">
    <w:p w14:paraId="272EB372" w14:textId="36389E53" w:rsidR="008618FF" w:rsidRDefault="008618FF">
      <w:pPr>
        <w:pStyle w:val="Kommentartext"/>
      </w:pPr>
      <w:r>
        <w:rPr>
          <w:rStyle w:val="Kommentarzeichen"/>
        </w:rPr>
        <w:annotationRef/>
      </w:r>
      <w:r>
        <w:t>Verweis worauf?</w:t>
      </w:r>
    </w:p>
  </w:comment>
  <w:comment w:id="1665" w:author="Stefan Behring" w:date="2021-12-21T11:59:00Z" w:initials="SB">
    <w:p w14:paraId="0EC22145" w14:textId="191D6003" w:rsidR="008618FF" w:rsidRDefault="008618FF">
      <w:r>
        <w:t>Ja das war ein Aspekt. Darauf gehen wir aber nicht weiter ein.</w:t>
      </w:r>
      <w:r>
        <w:annotationRef/>
      </w:r>
    </w:p>
    <w:p w14:paraId="16A18D39" w14:textId="4651B294" w:rsidR="008618FF" w:rsidRDefault="008618FF">
      <w:r>
        <w:t>Es ist nämlich so, wenn man ein Bauteil einmal recyclen will, dann ist der Anker besser nicht mit dem Holz verschraubt. Dann brauchst du den Stahl wieder.</w:t>
      </w:r>
    </w:p>
  </w:comment>
  <w:comment w:id="1666" w:author="Jan Wenker" w:date="2021-12-14T14:11:00Z" w:initials="JW">
    <w:p w14:paraId="43B97B63" w14:textId="7237028C" w:rsidR="008618FF" w:rsidRDefault="008618FF">
      <w:pPr>
        <w:pStyle w:val="Kommentartext"/>
      </w:pPr>
      <w:r>
        <w:rPr>
          <w:rStyle w:val="Kommentarzeichen"/>
        </w:rPr>
        <w:annotationRef/>
      </w:r>
      <w:r>
        <w:t>Wirklich? Ich muss doch das fertige HBV-Deckenelement dann insgesamt heben…mit Hebepunkten, oder?</w:t>
      </w:r>
    </w:p>
  </w:comment>
  <w:comment w:id="1667" w:author="Marie" w:date="2022-01-15T14:37:00Z" w:initials="M">
    <w:p w14:paraId="12D598E7" w14:textId="489EA763" w:rsidR="008618FF" w:rsidRDefault="008618FF">
      <w:pPr>
        <w:pStyle w:val="Kommentartext"/>
      </w:pPr>
      <w:r>
        <w:rPr>
          <w:rStyle w:val="Kommentarzeichen"/>
        </w:rPr>
        <w:annotationRef/>
      </w:r>
      <w:proofErr w:type="spellStart"/>
      <w:r>
        <w:t>Legene</w:t>
      </w:r>
      <w:proofErr w:type="spellEnd"/>
      <w:r>
        <w:t xml:space="preserve"> / bzw. Erklärung</w:t>
      </w:r>
    </w:p>
  </w:comment>
  <w:comment w:id="1670" w:author="Stefan Behring" w:date="2021-12-21T11:06:00Z" w:initials="SB">
    <w:p w14:paraId="47BEE270" w14:textId="2234E7BF" w:rsidR="008618FF" w:rsidRDefault="008618FF">
      <w:r>
        <w:t>Ich weiß, was du meinst, aber ein Fachfremder wird deine Zeichnung nicht verstehen.</w:t>
      </w:r>
      <w:r>
        <w:annotationRef/>
      </w:r>
    </w:p>
    <w:p w14:paraId="0CC7B3BB" w14:textId="572C6009" w:rsidR="008618FF" w:rsidRDefault="008618FF">
      <w:r>
        <w:t xml:space="preserve">Vorschlag: Beschrifte deine Arbeitsschritte (Schalen, Klebstoffauftrag, Betonierern etc.) Oder/ und füge eine Legende ein. </w:t>
      </w:r>
    </w:p>
    <w:p w14:paraId="71767D4C" w14:textId="45019E60" w:rsidR="008618FF" w:rsidRDefault="008618FF">
      <w:r>
        <w:t>Arbeite und beschreibe deine Zeichnung, das ist viel einfacher als alles andere.</w:t>
      </w:r>
    </w:p>
  </w:comment>
  <w:comment w:id="1671" w:author="Stefan Behring" w:date="2021-12-21T12:07:00Z" w:initials="SB">
    <w:p w14:paraId="5DCD6ED5" w14:textId="593CED62" w:rsidR="008618FF" w:rsidRDefault="008618FF">
      <w:r>
        <w:t>Die Behandlung der Betonoberfläche kann auch ohne Drehen erfolgen. Das ist maschinell möglich.</w:t>
      </w:r>
      <w:r>
        <w:annotationRef/>
      </w:r>
    </w:p>
  </w:comment>
  <w:comment w:id="1679" w:author="Jan Wenker" w:date="2021-12-14T14:13:00Z" w:initials="JW">
    <w:p w14:paraId="3BEBDBB6" w14:textId="0BD83A92" w:rsidR="008618FF" w:rsidRDefault="008618FF">
      <w:pPr>
        <w:pStyle w:val="Kommentartext"/>
      </w:pPr>
      <w:r>
        <w:rPr>
          <w:rStyle w:val="Kommentarzeichen"/>
        </w:rPr>
        <w:annotationRef/>
      </w:r>
      <w:r>
        <w:t>Zusätzlich Zementleim an der Oberfläche?</w:t>
      </w:r>
    </w:p>
  </w:comment>
  <w:comment w:id="1682" w:author="Marie" w:date="2022-01-16T10:51:00Z" w:initials="M">
    <w:p w14:paraId="44963D09" w14:textId="0F8BB084" w:rsidR="008618FF" w:rsidRDefault="008618FF">
      <w:pPr>
        <w:pStyle w:val="Kommentartext"/>
      </w:pPr>
      <w:r>
        <w:rPr>
          <w:rStyle w:val="Kommentarzeichen"/>
        </w:rPr>
        <w:annotationRef/>
      </w:r>
      <w:r>
        <w:t xml:space="preserve">Hier ggf. noch </w:t>
      </w:r>
      <w:proofErr w:type="spellStart"/>
      <w:r>
        <w:t>anfüren</w:t>
      </w:r>
      <w:proofErr w:type="spellEnd"/>
      <w:r>
        <w:t xml:space="preserve"> dass zusätzliche Scherversuche durchgeführt wurden.</w:t>
      </w:r>
    </w:p>
  </w:comment>
  <w:comment w:id="1687" w:author="Marie" w:date="2022-01-16T11:07:00Z" w:initials="M">
    <w:p w14:paraId="13C530B8" w14:textId="0EEAB25A" w:rsidR="008618FF" w:rsidRDefault="008618FF">
      <w:pPr>
        <w:pStyle w:val="Kommentartext"/>
      </w:pPr>
      <w:r>
        <w:rPr>
          <w:rStyle w:val="Kommentarzeichen"/>
        </w:rPr>
        <w:annotationRef/>
      </w:r>
    </w:p>
  </w:comment>
  <w:comment w:id="1694" w:author="Marie" w:date="2022-01-16T11:16:00Z" w:initials="M">
    <w:p w14:paraId="10419B4A" w14:textId="29EF6773" w:rsidR="008618FF" w:rsidRDefault="008618FF">
      <w:pPr>
        <w:pStyle w:val="Kommentartext"/>
      </w:pPr>
      <w:r>
        <w:rPr>
          <w:rStyle w:val="Kommentarzeichen"/>
        </w:rPr>
        <w:annotationRef/>
      </w:r>
      <w:r>
        <w:t>Gehört hier meiner Meinung nach nicht hin</w:t>
      </w:r>
    </w:p>
  </w:comment>
  <w:comment w:id="1697" w:author="Stefan Behring [2]" w:date="2021-12-21T18:23:00Z" w:initials="SB">
    <w:p w14:paraId="06DBA2F5" w14:textId="4789C994" w:rsidR="008618FF" w:rsidRDefault="008618FF">
      <w:pPr>
        <w:pStyle w:val="Kommentartext"/>
      </w:pPr>
      <w:r>
        <w:rPr>
          <w:rStyle w:val="Kommentarzeichen"/>
        </w:rPr>
        <w:annotationRef/>
      </w:r>
      <w:r>
        <w:t>sind es nicht 4mm?</w:t>
      </w:r>
    </w:p>
  </w:comment>
  <w:comment w:id="1699" w:author="Marie" w:date="2022-01-16T11:18:00Z" w:initials="M">
    <w:p w14:paraId="29EE5595" w14:textId="77777777" w:rsidR="008618FF" w:rsidRPr="00B447E5" w:rsidRDefault="008618FF" w:rsidP="0016707D">
      <w:pPr>
        <w:rPr>
          <w:rFonts w:eastAsia="Calibri"/>
          <w:szCs w:val="20"/>
        </w:rPr>
      </w:pPr>
      <w:r>
        <w:rPr>
          <w:rStyle w:val="Kommentarzeichen"/>
        </w:rPr>
        <w:annotationRef/>
      </w:r>
      <w:r w:rsidRPr="00B447E5">
        <w:rPr>
          <w:rFonts w:eastAsia="Calibri"/>
          <w:szCs w:val="20"/>
        </w:rPr>
        <w:t xml:space="preserve">Hier kommt deine Tabelle mit den Klebstoffen. Beschreibe anschließend, was du meinst und zwar für jeden Klebstoff deiner Tabelle. Beschreibe hier auch ganz kurz, warum du den </w:t>
      </w:r>
      <w:proofErr w:type="spellStart"/>
      <w:r w:rsidRPr="00B447E5">
        <w:rPr>
          <w:rFonts w:eastAsia="Calibri"/>
          <w:szCs w:val="20"/>
        </w:rPr>
        <w:t>Rampf</w:t>
      </w:r>
      <w:proofErr w:type="spellEnd"/>
      <w:r w:rsidRPr="00B447E5">
        <w:rPr>
          <w:rFonts w:eastAsia="Calibri"/>
          <w:szCs w:val="20"/>
        </w:rPr>
        <w:t xml:space="preserve"> mit aufnimmst, mit Verweis auf das entsprechende Kapitel.</w:t>
      </w:r>
    </w:p>
    <w:p w14:paraId="0512F980" w14:textId="43FA4A76" w:rsidR="008618FF" w:rsidRDefault="008618FF">
      <w:pPr>
        <w:pStyle w:val="Kommentartext"/>
      </w:pPr>
    </w:p>
  </w:comment>
  <w:comment w:id="1698" w:author="Marie" w:date="2022-01-16T11:18:00Z" w:initials="M">
    <w:p w14:paraId="29E70433" w14:textId="1E98D2D3" w:rsidR="008618FF" w:rsidRDefault="008618FF">
      <w:pPr>
        <w:pStyle w:val="Kommentartext"/>
      </w:pPr>
      <w:r>
        <w:rPr>
          <w:rStyle w:val="Kommentarzeichen"/>
        </w:rPr>
        <w:annotationRef/>
      </w:r>
    </w:p>
  </w:comment>
  <w:comment w:id="1700" w:author="Marie" w:date="2022-01-16T11:32:00Z" w:initials="M">
    <w:p w14:paraId="48558E49" w14:textId="32734548" w:rsidR="008618FF" w:rsidRDefault="008618FF">
      <w:pPr>
        <w:pStyle w:val="Kommentartext"/>
      </w:pPr>
      <w:r>
        <w:rPr>
          <w:rStyle w:val="Kommentarzeichen"/>
        </w:rPr>
        <w:annotationRef/>
      </w:r>
      <w:r>
        <w:t>?</w:t>
      </w:r>
    </w:p>
  </w:comment>
  <w:comment w:id="1705" w:author="Marie" w:date="2021-09-12T11:11:00Z" w:initials="M">
    <w:p w14:paraId="6DF14D08" w14:textId="77777777" w:rsidR="008618FF" w:rsidRDefault="008618FF" w:rsidP="008F3C89">
      <w:pPr>
        <w:pStyle w:val="Kommentartext"/>
      </w:pPr>
      <w:r>
        <w:rPr>
          <w:rStyle w:val="Kommentarzeichen"/>
        </w:rPr>
        <w:annotationRef/>
      </w:r>
      <w:r>
        <w:t>Anhang, sobald die letzten Prüfungen abgeschlossen sind</w:t>
      </w:r>
    </w:p>
  </w:comment>
  <w:comment w:id="1706" w:author="Jan Wenker" w:date="2021-12-14T14:24:00Z" w:initials="JW">
    <w:p w14:paraId="5D2525E3" w14:textId="77777777" w:rsidR="008618FF" w:rsidRDefault="008618FF" w:rsidP="008F3C89">
      <w:pPr>
        <w:pStyle w:val="Kommentartext"/>
      </w:pPr>
      <w:r>
        <w:rPr>
          <w:rStyle w:val="Kommentarzeichen"/>
        </w:rPr>
        <w:annotationRef/>
      </w:r>
      <w:r>
        <w:t>Von der TU Berlin?</w:t>
      </w:r>
    </w:p>
  </w:comment>
  <w:comment w:id="1707" w:author="Stefan Behring [2]" w:date="2021-12-21T18:08:00Z" w:initials="SB">
    <w:p w14:paraId="752B6A93" w14:textId="77777777" w:rsidR="008618FF" w:rsidRDefault="008618FF" w:rsidP="008F3C89">
      <w:pPr>
        <w:pStyle w:val="Kommentartext"/>
      </w:pPr>
      <w:r>
        <w:rPr>
          <w:rStyle w:val="Kommentarzeichen"/>
        </w:rPr>
        <w:annotationRef/>
      </w:r>
      <w:r>
        <w:t>Das ist wohl so gewesen, aber so etwas schriebt man nicht. Dann hält man einfach den Mund.</w:t>
      </w:r>
    </w:p>
  </w:comment>
  <w:comment w:id="1710" w:author="Stefan Behring [2]" w:date="2021-12-21T18:49:00Z" w:initials="SB">
    <w:p w14:paraId="13402578" w14:textId="71865D5B" w:rsidR="008618FF" w:rsidRDefault="008618FF">
      <w:pPr>
        <w:pStyle w:val="Kommentartext"/>
      </w:pPr>
      <w:r>
        <w:rPr>
          <w:rStyle w:val="Kommentarzeichen"/>
        </w:rPr>
        <w:annotationRef/>
      </w:r>
      <w:r>
        <w:t>mit einer Tabelle kannst du sehr schön zeigen, welcher Probekörper mit welchen Holz hergestellt wurde.</w:t>
      </w:r>
    </w:p>
  </w:comment>
  <w:comment w:id="1722" w:author="Stefan Behring" w:date="2021-12-21T13:26:00Z" w:initials="SB">
    <w:p w14:paraId="6ACE60E5" w14:textId="05F89046" w:rsidR="008618FF" w:rsidRDefault="008618FF">
      <w:r>
        <w:t>Struktur: Stell erst einmal dar, was du überhaupt vorhast.</w:t>
      </w:r>
      <w:r>
        <w:annotationRef/>
      </w:r>
    </w:p>
  </w:comment>
  <w:comment w:id="1774" w:author="Stefan Behring" w:date="2021-12-21T13:36:00Z" w:initials="SB">
    <w:p w14:paraId="59CA563C" w14:textId="6B15B7F7" w:rsidR="008618FF" w:rsidRDefault="008618FF">
      <w:r>
        <w:t>Sind es nicht 4??</w:t>
      </w:r>
      <w:r>
        <w:annotationRef/>
      </w:r>
    </w:p>
  </w:comment>
  <w:comment w:id="1826" w:author="Jan Wenker" w:date="2021-12-14T14:20:00Z" w:initials="JW">
    <w:p w14:paraId="6F8214EC" w14:textId="5E5EB882" w:rsidR="008618FF" w:rsidRDefault="008618FF">
      <w:pPr>
        <w:pStyle w:val="Kommentartext"/>
      </w:pPr>
      <w:r>
        <w:rPr>
          <w:rStyle w:val="Kommentarzeichen"/>
        </w:rPr>
        <w:annotationRef/>
      </w:r>
      <w:r>
        <w:t>Das ist schon Ergebnis/Diskussion und passt m. E. nicht zu der Kapitelüberschrift.</w:t>
      </w:r>
    </w:p>
  </w:comment>
  <w:comment w:id="1849" w:author="Jan Wenker" w:date="2021-12-14T14:21:00Z" w:initials="JW">
    <w:p w14:paraId="29E202F7" w14:textId="29331367" w:rsidR="008618FF" w:rsidRDefault="008618FF">
      <w:pPr>
        <w:pStyle w:val="Kommentartext"/>
      </w:pPr>
      <w:r>
        <w:rPr>
          <w:rStyle w:val="Kommentarzeichen"/>
        </w:rPr>
        <w:annotationRef/>
      </w:r>
      <w:r>
        <w:t>s. o. passt nicht zur Überschrift.</w:t>
      </w:r>
    </w:p>
  </w:comment>
  <w:comment w:id="1818" w:author="Stefan Behring [2]" w:date="2021-12-21T19:00:00Z" w:initials="SB">
    <w:p w14:paraId="3FD8A933" w14:textId="75DFD833" w:rsidR="008618FF" w:rsidRDefault="008618FF">
      <w:pPr>
        <w:pStyle w:val="Kommentartext"/>
      </w:pPr>
      <w:r>
        <w:rPr>
          <w:rStyle w:val="Kommentarzeichen"/>
        </w:rPr>
        <w:annotationRef/>
      </w:r>
    </w:p>
  </w:comment>
  <w:comment w:id="1819" w:author="Stefan Behring [2]" w:date="2021-12-21T19:01:00Z" w:initials="SB">
    <w:p w14:paraId="03611795" w14:textId="7EDA927D" w:rsidR="008618FF" w:rsidRDefault="008618FF">
      <w:pPr>
        <w:pStyle w:val="Kommentartext"/>
      </w:pPr>
      <w:r>
        <w:rPr>
          <w:rStyle w:val="Kommentarzeichen"/>
        </w:rPr>
        <w:annotationRef/>
      </w:r>
      <w:r>
        <w:t xml:space="preserve">Dieser gesamte Absatz wird bitte zur Ergebnisdiskussion deiner </w:t>
      </w:r>
      <w:proofErr w:type="spellStart"/>
      <w:r>
        <w:t>Slipblockversuche</w:t>
      </w:r>
      <w:proofErr w:type="spellEnd"/>
      <w:r>
        <w:t xml:space="preserve"> umgesetzt und dort entsprechend verarbeitet.</w:t>
      </w:r>
    </w:p>
  </w:comment>
  <w:comment w:id="1871" w:author="Jan Wenker" w:date="2021-12-14T14:22:00Z" w:initials="JW">
    <w:p w14:paraId="50F5E171" w14:textId="77777777" w:rsidR="008618FF" w:rsidRDefault="008618FF">
      <w:pPr>
        <w:pStyle w:val="Kommentartext"/>
      </w:pPr>
      <w:r>
        <w:rPr>
          <w:rStyle w:val="Kommentarzeichen"/>
        </w:rPr>
        <w:annotationRef/>
      </w:r>
      <w:r>
        <w:t>Abkürzungen in der Abbildung FU, …</w:t>
      </w:r>
    </w:p>
    <w:p w14:paraId="35C1099B" w14:textId="77777777" w:rsidR="008618FF" w:rsidRDefault="008618FF">
      <w:pPr>
        <w:pStyle w:val="Kommentartext"/>
      </w:pPr>
      <w:r>
        <w:t>Abbildungsbeschriftung?</w:t>
      </w:r>
    </w:p>
    <w:p w14:paraId="383A950D" w14:textId="654CFD96" w:rsidR="008618FF" w:rsidRDefault="008618FF">
      <w:pPr>
        <w:pStyle w:val="Kommentartext"/>
      </w:pPr>
      <w:r>
        <w:t>Bezug auf Abbildung im Text?</w:t>
      </w:r>
    </w:p>
  </w:comment>
  <w:comment w:id="2154" w:author="Marie" w:date="2021-09-12T11:11:00Z" w:initials="M">
    <w:p w14:paraId="374B89A6" w14:textId="6072C185" w:rsidR="008618FF" w:rsidRDefault="008618FF">
      <w:pPr>
        <w:pStyle w:val="Kommentartext"/>
      </w:pPr>
      <w:r>
        <w:rPr>
          <w:rStyle w:val="Kommentarzeichen"/>
        </w:rPr>
        <w:annotationRef/>
      </w:r>
      <w:r>
        <w:t>Anhang, sobald die letzten Prüfungen abgeschlossen sind</w:t>
      </w:r>
    </w:p>
  </w:comment>
  <w:comment w:id="2163" w:author="Jan Wenker" w:date="2021-12-14T14:24:00Z" w:initials="JW">
    <w:p w14:paraId="26A0DF70" w14:textId="6BCB8BD3" w:rsidR="008618FF" w:rsidRDefault="008618FF">
      <w:pPr>
        <w:pStyle w:val="Kommentartext"/>
      </w:pPr>
      <w:r>
        <w:rPr>
          <w:rStyle w:val="Kommentarzeichen"/>
        </w:rPr>
        <w:annotationRef/>
      </w:r>
      <w:r>
        <w:t>Von der TU Berlin?</w:t>
      </w:r>
    </w:p>
  </w:comment>
  <w:comment w:id="2164" w:author="Marie" w:date="2022-01-13T17:34:00Z" w:initials="M">
    <w:p w14:paraId="7089C47F" w14:textId="4419C0D7" w:rsidR="008618FF" w:rsidRDefault="008618FF">
      <w:pPr>
        <w:pStyle w:val="Kommentartext"/>
      </w:pPr>
      <w:r>
        <w:rPr>
          <w:rStyle w:val="Kommentarzeichen"/>
        </w:rPr>
        <w:annotationRef/>
      </w:r>
      <w:r>
        <w:t>Ja.</w:t>
      </w:r>
    </w:p>
  </w:comment>
  <w:comment w:id="2168" w:author="Stefan Behring [2]" w:date="2021-12-21T18:08:00Z" w:initials="SB">
    <w:p w14:paraId="2BDA328D" w14:textId="2AFB8737" w:rsidR="008618FF" w:rsidRDefault="008618FF">
      <w:pPr>
        <w:pStyle w:val="Kommentartext"/>
      </w:pPr>
      <w:r>
        <w:rPr>
          <w:rStyle w:val="Kommentarzeichen"/>
        </w:rPr>
        <w:annotationRef/>
      </w:r>
      <w:r>
        <w:t>Das ist wohl so gewesen, aber so etwas schriebt man nicht. Dann hält man einfach den Mund.</w:t>
      </w:r>
    </w:p>
  </w:comment>
  <w:comment w:id="2193" w:author="Stefan Behring [2]" w:date="2021-12-21T19:11:00Z" w:initials="SB">
    <w:p w14:paraId="47FEE34D" w14:textId="4C10174F" w:rsidR="008618FF" w:rsidRDefault="008618FF">
      <w:pPr>
        <w:pStyle w:val="Kommentartext"/>
      </w:pPr>
      <w:r>
        <w:rPr>
          <w:rStyle w:val="Kommentarzeichen"/>
        </w:rPr>
        <w:annotationRef/>
      </w:r>
      <w:r>
        <w:t xml:space="preserve">Ich denke hier kannst du dich austoben was deine Klebstofferkenntnisse anbelangt und wie du daher weiter vorgehst. Sei kreativ. </w:t>
      </w:r>
    </w:p>
  </w:comment>
  <w:comment w:id="2200" w:author="Stefan Behring [2]" w:date="2021-12-21T19:53:00Z" w:initials="SB">
    <w:p w14:paraId="4EC44910" w14:textId="0BB1BD2B" w:rsidR="008618FF" w:rsidRDefault="008618FF">
      <w:pPr>
        <w:pStyle w:val="Kommentartext"/>
      </w:pPr>
      <w:r>
        <w:rPr>
          <w:rStyle w:val="Kommentarzeichen"/>
        </w:rPr>
        <w:annotationRef/>
      </w:r>
      <w:r>
        <w:t>Zeichne die Kraftpfeile in deine Zeichnung ein.</w:t>
      </w:r>
    </w:p>
  </w:comment>
  <w:comment w:id="2214" w:author="Stefan Behring [2]" w:date="2021-12-21T20:21:00Z" w:initials="SB">
    <w:p w14:paraId="69700010" w14:textId="77777777" w:rsidR="008618FF" w:rsidRDefault="008618FF">
      <w:pPr>
        <w:pStyle w:val="Kommentartext"/>
      </w:pPr>
      <w:r>
        <w:rPr>
          <w:rStyle w:val="Kommentarzeichen"/>
        </w:rPr>
        <w:annotationRef/>
      </w:r>
      <w:r>
        <w:t>Baustoffe sehe ich da nicht.</w:t>
      </w:r>
    </w:p>
    <w:p w14:paraId="3B683F41" w14:textId="5DD5DD1D" w:rsidR="008618FF" w:rsidRDefault="008618FF">
      <w:pPr>
        <w:pStyle w:val="Kommentartext"/>
      </w:pPr>
      <w:r>
        <w:t>Schreibe es irgendwie klarer, selbst für mich liest es sich sehr schwer.</w:t>
      </w:r>
    </w:p>
  </w:comment>
  <w:comment w:id="2221" w:author="Jan Wenker" w:date="2021-12-14T14:29:00Z" w:initials="JW">
    <w:p w14:paraId="204200B4" w14:textId="2D4CA9CC" w:rsidR="008618FF" w:rsidRDefault="008618FF">
      <w:pPr>
        <w:pStyle w:val="Kommentartext"/>
      </w:pPr>
      <w:r>
        <w:rPr>
          <w:rStyle w:val="Kommentarzeichen"/>
        </w:rPr>
        <w:annotationRef/>
      </w:r>
      <w:r>
        <w:t>Abkürzungen werden schon weiter vorne in einer Abbildung verwendet ohne Erläuterung</w:t>
      </w:r>
    </w:p>
  </w:comment>
  <w:comment w:id="2226" w:author="Stefan Behring [2]" w:date="2021-12-21T20:27:00Z" w:initials="SB">
    <w:p w14:paraId="057EA718" w14:textId="77777777" w:rsidR="008618FF" w:rsidRDefault="008618FF">
      <w:pPr>
        <w:pStyle w:val="Kommentartext"/>
      </w:pPr>
      <w:r>
        <w:rPr>
          <w:rStyle w:val="Kommentarzeichen"/>
        </w:rPr>
        <w:annotationRef/>
      </w:r>
      <w:r>
        <w:t>Nenne alle Klebstoffe beim Namen und mit Abkürzung.</w:t>
      </w:r>
    </w:p>
    <w:p w14:paraId="2D5A1330" w14:textId="17064348" w:rsidR="008618FF" w:rsidRDefault="008618FF">
      <w:pPr>
        <w:pStyle w:val="Kommentartext"/>
      </w:pPr>
      <w:r>
        <w:t>Wir müssen nicht jeden Irrweg bis aufs letzte auswalzen.</w:t>
      </w:r>
    </w:p>
  </w:comment>
  <w:comment w:id="2239" w:author="Stefan Behring [2]" w:date="2021-12-21T20:30:00Z" w:initials="SB">
    <w:p w14:paraId="71B531DD" w14:textId="258CB762" w:rsidR="008618FF" w:rsidRDefault="008618FF">
      <w:pPr>
        <w:pStyle w:val="Kommentartext"/>
      </w:pPr>
      <w:r>
        <w:rPr>
          <w:rStyle w:val="Kommentarzeichen"/>
        </w:rPr>
        <w:annotationRef/>
      </w:r>
      <w:r>
        <w:t>Hier auch Abdichtband, warum dann noch dann noch Distanzstücken. Überlege ob du das wegschweigen willst. Nu du weißt, was du gemacht hast.</w:t>
      </w:r>
    </w:p>
  </w:comment>
  <w:comment w:id="2244" w:author="Stefan Behring [2]" w:date="2021-12-21T20:31:00Z" w:initials="SB">
    <w:p w14:paraId="62FE5A72" w14:textId="76B2B139" w:rsidR="008618FF" w:rsidRDefault="008618FF">
      <w:pPr>
        <w:pStyle w:val="Kommentartext"/>
      </w:pPr>
      <w:r>
        <w:rPr>
          <w:rStyle w:val="Kommentarzeichen"/>
        </w:rPr>
        <w:annotationRef/>
      </w:r>
      <w:r>
        <w:t>Genaue Maschinenbeschreibung mit Baujahr und Prüflast, wie es sich gehört!</w:t>
      </w:r>
    </w:p>
  </w:comment>
  <w:comment w:id="2258" w:author="Stefan Behring [2]" w:date="2021-12-21T20:43:00Z" w:initials="SB">
    <w:p w14:paraId="6255B3D8" w14:textId="77777777" w:rsidR="008618FF" w:rsidRDefault="008618FF">
      <w:pPr>
        <w:pStyle w:val="Kommentartext"/>
      </w:pPr>
      <w:r>
        <w:rPr>
          <w:rStyle w:val="Kommentarzeichen"/>
        </w:rPr>
        <w:annotationRef/>
      </w:r>
      <w:r>
        <w:t>Kannst du die Bilder vor die Tabelle ziehen.</w:t>
      </w:r>
    </w:p>
    <w:p w14:paraId="72215CD0" w14:textId="6210C188" w:rsidR="008618FF" w:rsidRDefault="008618FF">
      <w:pPr>
        <w:pStyle w:val="Kommentartext"/>
      </w:pPr>
      <w:r>
        <w:t>Meiner Meinung nach vereinfacht das die Lesbarkeit.</w:t>
      </w:r>
    </w:p>
  </w:comment>
  <w:comment w:id="2267" w:author="Stefan Behring [2]" w:date="2021-12-21T20:44:00Z" w:initials="SB">
    <w:p w14:paraId="1EB5C2FB" w14:textId="4FDD733E" w:rsidR="008618FF" w:rsidRDefault="008618FF">
      <w:pPr>
        <w:pStyle w:val="Kommentartext"/>
      </w:pPr>
      <w:r>
        <w:rPr>
          <w:rStyle w:val="Kommentarzeichen"/>
        </w:rPr>
        <w:annotationRef/>
      </w:r>
      <w:r>
        <w:t>Ich würde vor die Tabelle oder dahinter noch einmal eine Legende für die Bezeichnungen machen. Hilft vielleicht der Lesbarkeit. Musst du aber entscheiden. bei meiner Arbeit hatte ich ein ähnliches Problem.</w:t>
      </w:r>
    </w:p>
  </w:comment>
  <w:comment w:id="2268" w:author="Stefan Behring [2]" w:date="2021-12-21T20:48:00Z" w:initials="SB">
    <w:p w14:paraId="4D0B499D" w14:textId="4C75FB88" w:rsidR="008618FF" w:rsidRDefault="008618FF">
      <w:pPr>
        <w:pStyle w:val="Kommentartext"/>
      </w:pPr>
      <w:r>
        <w:rPr>
          <w:rStyle w:val="Kommentarzeichen"/>
        </w:rPr>
        <w:annotationRef/>
      </w:r>
      <w:r>
        <w:t>Für die Standardabweichung gibt es eine Abkürzung nach Norm.</w:t>
      </w:r>
    </w:p>
  </w:comment>
  <w:comment w:id="2269" w:author="Marie" w:date="2021-09-22T23:58:00Z" w:initials="M">
    <w:p w14:paraId="0CFE0795" w14:textId="77777777" w:rsidR="008618FF" w:rsidRDefault="008618FF">
      <w:pPr>
        <w:pStyle w:val="Kommentartext"/>
      </w:pPr>
      <w:r>
        <w:rPr>
          <w:rStyle w:val="Kommentarzeichen"/>
        </w:rPr>
        <w:annotationRef/>
      </w:r>
    </w:p>
  </w:comment>
  <w:comment w:id="2272" w:author="Stefan Behring [2]" w:date="2021-12-21T22:02:00Z" w:initials="SB">
    <w:p w14:paraId="471B44BA" w14:textId="77777777" w:rsidR="008618FF" w:rsidRDefault="008618FF" w:rsidP="00517A2B">
      <w:pPr>
        <w:pStyle w:val="Kommentartext"/>
      </w:pPr>
      <w:r>
        <w:rPr>
          <w:rStyle w:val="Kommentarzeichen"/>
        </w:rPr>
        <w:annotationRef/>
      </w:r>
      <w:r>
        <w:t>größeren  Bildausschnitt wählen.</w:t>
      </w:r>
    </w:p>
  </w:comment>
  <w:comment w:id="2273" w:author="Marie" w:date="2022-01-13T17:38:00Z" w:initials="M">
    <w:p w14:paraId="7C285D12" w14:textId="77777777" w:rsidR="008618FF" w:rsidRDefault="008618FF" w:rsidP="00517A2B">
      <w:pPr>
        <w:pStyle w:val="Kommentartext"/>
      </w:pPr>
      <w:r>
        <w:rPr>
          <w:rStyle w:val="Kommentarzeichen"/>
        </w:rPr>
        <w:annotationRef/>
      </w:r>
      <w:r>
        <w:t xml:space="preserve">Dann wird’s leider zum Suchbild, es sei denn ich </w:t>
      </w:r>
      <w:proofErr w:type="spellStart"/>
      <w:r>
        <w:t>nehem</w:t>
      </w:r>
      <w:proofErr w:type="spellEnd"/>
      <w:r>
        <w:t xml:space="preserve"> komplett gespaltener Holz, kam aber weniger häufig vor, daher nicht ganz passend.</w:t>
      </w:r>
    </w:p>
  </w:comment>
  <w:comment w:id="2280" w:author="Stefan Behring [2]" w:date="2021-12-21T21:59:00Z" w:initials="SB">
    <w:p w14:paraId="5B4230C2" w14:textId="407501EE" w:rsidR="008618FF" w:rsidRDefault="008618FF">
      <w:pPr>
        <w:pStyle w:val="Kommentartext"/>
      </w:pPr>
      <w:r>
        <w:rPr>
          <w:rStyle w:val="Kommentarzeichen"/>
        </w:rPr>
        <w:annotationRef/>
      </w:r>
      <w:r>
        <w:t>Arbeite mehr mit Bildern.</w:t>
      </w:r>
    </w:p>
  </w:comment>
  <w:comment w:id="2281" w:author="Stefan Behring [2]" w:date="2021-12-21T21:57:00Z" w:initials="SB">
    <w:p w14:paraId="29715CD7" w14:textId="77777777" w:rsidR="008618FF" w:rsidRDefault="008618FF">
      <w:pPr>
        <w:pStyle w:val="Kommentartext"/>
      </w:pPr>
      <w:r>
        <w:rPr>
          <w:rStyle w:val="Kommentarzeichen"/>
        </w:rPr>
        <w:annotationRef/>
      </w:r>
      <w:r>
        <w:t>Definiere das anders, versteht ein Außenstehender schwer.</w:t>
      </w:r>
    </w:p>
    <w:p w14:paraId="49D9A5D5" w14:textId="504020EF" w:rsidR="008618FF" w:rsidRDefault="008618FF">
      <w:pPr>
        <w:pStyle w:val="Kommentartext"/>
      </w:pPr>
      <w:r>
        <w:t>Vielleicht Plattenoberseite.</w:t>
      </w:r>
    </w:p>
  </w:comment>
  <w:comment w:id="2282" w:author="Stefan Behring [2]" w:date="2021-12-21T22:00:00Z" w:initials="SB">
    <w:p w14:paraId="4D5857BC" w14:textId="77777777" w:rsidR="008618FF" w:rsidRDefault="008618FF">
      <w:pPr>
        <w:pStyle w:val="Kommentartext"/>
      </w:pPr>
      <w:r>
        <w:rPr>
          <w:rStyle w:val="Kommentarzeichen"/>
        </w:rPr>
        <w:annotationRef/>
      </w:r>
      <w:r>
        <w:t>Sage hier noch einmal was das ist und Bild dazu nicht irgendwann am Ende.</w:t>
      </w:r>
    </w:p>
    <w:p w14:paraId="3903D164" w14:textId="7918F595" w:rsidR="008618FF" w:rsidRDefault="008618FF">
      <w:pPr>
        <w:pStyle w:val="Kommentartext"/>
      </w:pPr>
      <w:r>
        <w:t>Oder wie gesagt, das Bild vor die Tabelle, dann weiß man, was einen erwartet.</w:t>
      </w:r>
    </w:p>
  </w:comment>
  <w:comment w:id="2283" w:author="Jan Wenker" w:date="2021-12-14T14:41:00Z" w:initials="JW">
    <w:p w14:paraId="6E3571E0" w14:textId="2FDD1424" w:rsidR="008618FF" w:rsidRDefault="008618FF">
      <w:pPr>
        <w:pStyle w:val="Kommentartext"/>
      </w:pPr>
      <w:r>
        <w:rPr>
          <w:rStyle w:val="Kommentarzeichen"/>
        </w:rPr>
        <w:annotationRef/>
      </w:r>
      <w:r>
        <w:t>Formatierung der Feldfunktion?</w:t>
      </w:r>
    </w:p>
  </w:comment>
  <w:comment w:id="2288" w:author="Stefan Behring [2]" w:date="2021-12-21T22:04:00Z" w:initials="SB">
    <w:p w14:paraId="3D92A6ED" w14:textId="340DE9CE" w:rsidR="008618FF" w:rsidRDefault="008618FF">
      <w:pPr>
        <w:pStyle w:val="Kommentartext"/>
      </w:pPr>
      <w:r>
        <w:rPr>
          <w:rStyle w:val="Kommentarzeichen"/>
        </w:rPr>
        <w:annotationRef/>
      </w:r>
      <w:r>
        <w:t xml:space="preserve">Bilder </w:t>
      </w:r>
      <w:proofErr w:type="spellStart"/>
      <w:r>
        <w:t>bilder</w:t>
      </w:r>
      <w:proofErr w:type="spellEnd"/>
      <w:r>
        <w:t xml:space="preserve"> </w:t>
      </w:r>
      <w:proofErr w:type="spellStart"/>
      <w:r>
        <w:t>bilder</w:t>
      </w:r>
      <w:proofErr w:type="spellEnd"/>
      <w:r>
        <w:t xml:space="preserve"> und arbeite damit.</w:t>
      </w:r>
    </w:p>
  </w:comment>
  <w:comment w:id="2298" w:author="Marie" w:date="2022-01-16T12:51:00Z" w:initials="M">
    <w:p w14:paraId="76ACD07E" w14:textId="5829C25A" w:rsidR="008618FF" w:rsidRDefault="008618FF">
      <w:pPr>
        <w:pStyle w:val="Kommentartext"/>
      </w:pPr>
      <w:r>
        <w:rPr>
          <w:rStyle w:val="Kommentarzeichen"/>
        </w:rPr>
        <w:annotationRef/>
      </w:r>
      <w:r>
        <w:t>Weiter ausformulieren</w:t>
      </w:r>
    </w:p>
  </w:comment>
  <w:comment w:id="2301" w:author="Stefan Behring [2]" w:date="2021-12-21T22:20:00Z" w:initials="SB">
    <w:p w14:paraId="23F9CFCB" w14:textId="04786366" w:rsidR="008618FF" w:rsidRDefault="008618FF">
      <w:pPr>
        <w:pStyle w:val="Kommentartext"/>
      </w:pPr>
      <w:r>
        <w:rPr>
          <w:rStyle w:val="Kommentarzeichen"/>
        </w:rPr>
        <w:annotationRef/>
      </w:r>
      <w:r>
        <w:t>Formuliere etwas vorsichtiger. Lass das mit den Thesen, du bist nicht Luther.</w:t>
      </w:r>
    </w:p>
  </w:comment>
  <w:comment w:id="2306" w:author="Jan Wenker" w:date="2021-12-14T15:51:00Z" w:initials="JW">
    <w:p w14:paraId="50945026" w14:textId="77777777" w:rsidR="008618FF" w:rsidRDefault="008618FF" w:rsidP="0020514B">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2309" w:author="Jan Wenker" w:date="2021-12-14T15:52:00Z" w:initials="JW">
    <w:p w14:paraId="64D39B31" w14:textId="77777777" w:rsidR="008618FF" w:rsidRDefault="008618FF" w:rsidP="0020514B">
      <w:pPr>
        <w:pStyle w:val="Kommentartext"/>
      </w:pPr>
      <w:r>
        <w:rPr>
          <w:rStyle w:val="Kommentarzeichen"/>
        </w:rPr>
        <w:annotationRef/>
      </w:r>
      <w:r>
        <w:t>Ist das aufgrund der Prüfkörperanzahl statistisch signifikant? Ist hier entsprechend Statistik gerechnet worden? S. o. stramme Behauptung….</w:t>
      </w:r>
    </w:p>
  </w:comment>
  <w:comment w:id="2321" w:author="Jan Wenker" w:date="2021-12-15T12:55:00Z" w:initials="JW">
    <w:p w14:paraId="4B8994BC" w14:textId="2DCBE8F1" w:rsidR="008618FF" w:rsidRDefault="008618FF">
      <w:pPr>
        <w:pStyle w:val="Kommentartext"/>
      </w:pPr>
      <w:r>
        <w:rPr>
          <w:rStyle w:val="Kommentarzeichen"/>
        </w:rPr>
        <w:annotationRef/>
      </w:r>
      <w:r>
        <w:t>Schon wieder eine stramme Behauptung. Woher erschließt sich das? Das können wir m. E. so nicht stehen lassen.</w:t>
      </w:r>
    </w:p>
  </w:comment>
  <w:comment w:id="2322" w:author="Marie" w:date="2022-01-15T15:59:00Z" w:initials="M">
    <w:p w14:paraId="77724567" w14:textId="66CFA781" w:rsidR="008618FF" w:rsidRDefault="008618FF">
      <w:pPr>
        <w:pStyle w:val="Kommentartext"/>
      </w:pPr>
      <w:r>
        <w:rPr>
          <w:rStyle w:val="Kommentarzeichen"/>
        </w:rPr>
        <w:annotationRef/>
      </w:r>
      <w:r>
        <w:t>Verweis auf Literatur</w:t>
      </w:r>
    </w:p>
  </w:comment>
  <w:comment w:id="2323" w:author="Stefan Behring [2]" w:date="2021-12-21T22:38:00Z" w:initials="SB">
    <w:p w14:paraId="7C7D906B" w14:textId="344278FC" w:rsidR="008618FF" w:rsidRDefault="008618FF">
      <w:pPr>
        <w:pStyle w:val="Kommentartext"/>
      </w:pPr>
      <w:r>
        <w:rPr>
          <w:rStyle w:val="Kommentarzeichen"/>
        </w:rPr>
        <w:annotationRef/>
      </w:r>
      <w:r>
        <w:t xml:space="preserve">vollständigen Namen nennen. </w:t>
      </w:r>
    </w:p>
  </w:comment>
  <w:comment w:id="2356" w:author="Stefan Behring [2]" w:date="2021-12-21T22:44:00Z" w:initials="SB">
    <w:p w14:paraId="6484A035" w14:textId="77777777" w:rsidR="008618FF" w:rsidRDefault="008618FF">
      <w:pPr>
        <w:pStyle w:val="Kommentartext"/>
      </w:pPr>
      <w:r>
        <w:rPr>
          <w:rStyle w:val="Kommentarzeichen"/>
        </w:rPr>
        <w:annotationRef/>
      </w:r>
      <w:r>
        <w:t xml:space="preserve">Legende IWA </w:t>
      </w:r>
      <w:proofErr w:type="spellStart"/>
      <w:r>
        <w:t>Dms</w:t>
      </w:r>
      <w:proofErr w:type="spellEnd"/>
      <w:r>
        <w:t xml:space="preserve"> was ist das.</w:t>
      </w:r>
    </w:p>
    <w:p w14:paraId="02F84D54" w14:textId="77777777" w:rsidR="008618FF" w:rsidRDefault="008618FF">
      <w:pPr>
        <w:pStyle w:val="Kommentartext"/>
      </w:pPr>
      <w:r>
        <w:t>Mach die Instrumentierung genauer.</w:t>
      </w:r>
    </w:p>
    <w:p w14:paraId="1F0A3FBE" w14:textId="5DA26CC1" w:rsidR="008618FF" w:rsidRDefault="008618FF">
      <w:pPr>
        <w:pStyle w:val="Kommentartext"/>
      </w:pPr>
      <w:r>
        <w:t xml:space="preserve">Aber Achtung in deiner </w:t>
      </w:r>
      <w:proofErr w:type="spellStart"/>
      <w:r>
        <w:t>Disse</w:t>
      </w:r>
      <w:proofErr w:type="spellEnd"/>
      <w:r>
        <w:t xml:space="preserve"> musst du das dann </w:t>
      </w:r>
      <w:proofErr w:type="spellStart"/>
      <w:r>
        <w:t>zietieren</w:t>
      </w:r>
      <w:proofErr w:type="spellEnd"/>
      <w:r>
        <w:t>. PGH.</w:t>
      </w:r>
    </w:p>
  </w:comment>
  <w:comment w:id="2357" w:author="Marie" w:date="2022-01-13T17:41:00Z" w:initials="M">
    <w:p w14:paraId="24EE8BEE" w14:textId="28C2CD59" w:rsidR="008618FF" w:rsidRDefault="008618FF">
      <w:pPr>
        <w:pStyle w:val="Kommentartext"/>
      </w:pPr>
      <w:r>
        <w:rPr>
          <w:rStyle w:val="Kommentarzeichen"/>
        </w:rPr>
        <w:annotationRef/>
      </w:r>
      <w:r>
        <w:t xml:space="preserve">Habe für die eh schönere Vektorgrafiken para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xml:space="preserve"> </w:t>
      </w:r>
    </w:p>
  </w:comment>
  <w:comment w:id="2367" w:author="Jan Wenker" w:date="2021-12-15T13:00:00Z" w:initials="JW">
    <w:p w14:paraId="4BD47020" w14:textId="3A4C61C1" w:rsidR="008618FF" w:rsidRDefault="008618FF">
      <w:pPr>
        <w:pStyle w:val="Kommentartext"/>
      </w:pPr>
      <w:r>
        <w:rPr>
          <w:rStyle w:val="Kommentarzeichen"/>
        </w:rPr>
        <w:annotationRef/>
      </w:r>
      <w:r>
        <w:t>Klima dieser Halle?</w:t>
      </w:r>
    </w:p>
  </w:comment>
  <w:comment w:id="2368" w:author="Marie" w:date="2022-01-13T17:47:00Z" w:initials="M">
    <w:p w14:paraId="305E5A41" w14:textId="0B371EE6" w:rsidR="008618FF" w:rsidRDefault="008618FF">
      <w:pPr>
        <w:pStyle w:val="Kommentartext"/>
      </w:pPr>
      <w:r>
        <w:rPr>
          <w:rStyle w:val="Kommentarzeichen"/>
        </w:rPr>
        <w:annotationRef/>
      </w:r>
      <w:r>
        <w:t>Wenn sich das so leicht beantworten ließe. Angeblich Normklima.</w:t>
      </w:r>
    </w:p>
  </w:comment>
  <w:comment w:id="2369" w:author="Stefan Behring [2]" w:date="2021-12-21T22:53:00Z" w:initials="SB">
    <w:p w14:paraId="4B804671" w14:textId="1E5929B3" w:rsidR="008618FF" w:rsidRDefault="008618FF">
      <w:pPr>
        <w:pStyle w:val="Kommentartext"/>
      </w:pPr>
      <w:r>
        <w:rPr>
          <w:rStyle w:val="Kommentarzeichen"/>
        </w:rPr>
        <w:annotationRef/>
      </w:r>
      <w:r>
        <w:t>Würde ich als Riss bezeichnen.</w:t>
      </w:r>
    </w:p>
  </w:comment>
  <w:comment w:id="2370" w:author="Stefan Behring [2]" w:date="2021-12-21T22:54:00Z" w:initials="SB">
    <w:p w14:paraId="30742E92" w14:textId="42A4F1CD" w:rsidR="008618FF" w:rsidRDefault="008618FF">
      <w:pPr>
        <w:pStyle w:val="Kommentartext"/>
      </w:pPr>
      <w:r>
        <w:rPr>
          <w:rStyle w:val="Kommentarzeichen"/>
        </w:rPr>
        <w:annotationRef/>
      </w:r>
      <w:r>
        <w:t>Sind doch eher Vermutungen.</w:t>
      </w:r>
    </w:p>
  </w:comment>
  <w:comment w:id="2386" w:author="Jan Wenker" w:date="2021-12-15T13:02:00Z" w:initials="JW">
    <w:p w14:paraId="12A8648F" w14:textId="77777777" w:rsidR="008618FF" w:rsidRDefault="008618FF">
      <w:pPr>
        <w:pStyle w:val="Kommentartext"/>
      </w:pPr>
      <w:r>
        <w:rPr>
          <w:rStyle w:val="Kommentarzeichen"/>
        </w:rPr>
        <w:annotationRef/>
      </w:r>
      <w:r>
        <w:t>Maschinentyp?</w:t>
      </w:r>
    </w:p>
    <w:p w14:paraId="0F6E1B8E" w14:textId="164C6069" w:rsidR="008618FF" w:rsidRDefault="008618FF">
      <w:pPr>
        <w:pStyle w:val="Kommentartext"/>
      </w:pPr>
      <w:r>
        <w:t>Und vollständige Beschreibung frag Willi.</w:t>
      </w:r>
    </w:p>
  </w:comment>
  <w:comment w:id="2387" w:author="Marie" w:date="2022-01-13T17:48:00Z" w:initials="M">
    <w:p w14:paraId="5D84AD46" w14:textId="0E0B5CBF" w:rsidR="008618FF" w:rsidRDefault="008618FF">
      <w:pPr>
        <w:pStyle w:val="Kommentartext"/>
      </w:pPr>
      <w:r>
        <w:rPr>
          <w:rStyle w:val="Kommentarzeichen"/>
        </w:rPr>
        <w:annotationRef/>
      </w:r>
      <w:r>
        <w:t xml:space="preserve">Gibt es nicht. Habe </w:t>
      </w:r>
      <w:proofErr w:type="spellStart"/>
      <w:r>
        <w:t>soar</w:t>
      </w:r>
      <w:proofErr w:type="spellEnd"/>
      <w:r>
        <w:t xml:space="preserve"> die Org. Pläne aus den 80ern in die Hände gedrückt bekommen. Das Ding heißt Plattenbiegemaschine.</w:t>
      </w:r>
    </w:p>
  </w:comment>
  <w:comment w:id="2419" w:author="Marie" w:date="2021-09-12T22:30:00Z" w:initials="M">
    <w:p w14:paraId="4AEEE05E" w14:textId="4D070365" w:rsidR="008618FF" w:rsidRDefault="008618FF">
      <w:pPr>
        <w:pStyle w:val="Kommentartext"/>
      </w:pPr>
      <w:r>
        <w:rPr>
          <w:rStyle w:val="Kommentarzeichen"/>
        </w:rPr>
        <w:annotationRef/>
      </w:r>
      <w:r>
        <w:t>Ergänzen, sobald Ergebnisse der Wiederholung von Prüfserie SBB-TK-E3-FG vorhanden sind</w:t>
      </w:r>
    </w:p>
  </w:comment>
  <w:comment w:id="2435" w:author="Marie" w:date="2021-09-12T22:29:00Z" w:initials="M">
    <w:p w14:paraId="149B3876" w14:textId="60A5123E" w:rsidR="008618FF" w:rsidRDefault="008618FF">
      <w:pPr>
        <w:pStyle w:val="Kommentartext"/>
      </w:pPr>
      <w:r>
        <w:rPr>
          <w:rStyle w:val="Kommentarzeichen"/>
        </w:rPr>
        <w:annotationRef/>
      </w:r>
      <w:r>
        <w:t>Ergänzen, sobald Ergebnisse von der Wiederholung der Prüfserie SBB-TK-E3-FG vorhanden sind</w:t>
      </w:r>
    </w:p>
  </w:comment>
  <w:comment w:id="2445" w:author="Stefan Behring [2]" w:date="2021-12-21T23:23:00Z" w:initials="SB">
    <w:p w14:paraId="2ADD9096" w14:textId="5615EC34" w:rsidR="008618FF" w:rsidRDefault="008618FF">
      <w:pPr>
        <w:pStyle w:val="Kommentartext"/>
      </w:pPr>
      <w:r>
        <w:rPr>
          <w:rStyle w:val="Kommentarzeichen"/>
        </w:rPr>
        <w:annotationRef/>
      </w:r>
      <w:r>
        <w:t>wie viel?</w:t>
      </w:r>
    </w:p>
  </w:comment>
  <w:comment w:id="2452" w:author="Stefan Behring [2]" w:date="2021-12-21T23:30:00Z" w:initials="SB">
    <w:p w14:paraId="68714081" w14:textId="77777777" w:rsidR="008618FF" w:rsidRDefault="008618FF">
      <w:pPr>
        <w:pStyle w:val="Kommentartext"/>
      </w:pPr>
      <w:r>
        <w:rPr>
          <w:rStyle w:val="Kommentarzeichen"/>
        </w:rPr>
        <w:annotationRef/>
      </w:r>
      <w:r>
        <w:t xml:space="preserve">Marie, </w:t>
      </w:r>
    </w:p>
    <w:p w14:paraId="1D290B4C" w14:textId="77777777" w:rsidR="008618FF" w:rsidRDefault="008618FF">
      <w:pPr>
        <w:pStyle w:val="Kommentartext"/>
      </w:pPr>
      <w:r>
        <w:t>das sind alles nur Vermutungen, die sind zwar nicht abwegig, wir können sie aber nicht beweisen.</w:t>
      </w:r>
    </w:p>
    <w:p w14:paraId="37F50285" w14:textId="755A8865" w:rsidR="008618FF" w:rsidRDefault="008618FF">
      <w:pPr>
        <w:pStyle w:val="Kommentartext"/>
      </w:pPr>
      <w:r>
        <w:t>Daher denke ich, ist es besser wir schweigen und sagen, der Grund lässt sich nicht zweifelsfrei klären.</w:t>
      </w:r>
    </w:p>
  </w:comment>
  <w:comment w:id="2477" w:author="Stefan Behring [2]" w:date="2021-12-21T23:34:00Z" w:initials="SB">
    <w:p w14:paraId="11E24241" w14:textId="5E4BF3D9" w:rsidR="008618FF" w:rsidRDefault="008618FF">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2488" w:author="Jan Wenker" w:date="2021-12-15T13:09:00Z" w:initials="JW">
    <w:p w14:paraId="46C0843F" w14:textId="12C2E6E4" w:rsidR="008618FF" w:rsidRDefault="008618FF">
      <w:pPr>
        <w:pStyle w:val="Kommentartext"/>
      </w:pPr>
      <w:r>
        <w:rPr>
          <w:rStyle w:val="Kommentarzeichen"/>
        </w:rPr>
        <w:annotationRef/>
      </w:r>
      <w:r>
        <w:t>Wird das Klima aufgezeichnet? Mittelwert der Temperatur und rel. Luftfeuchtigkeit währende der 2 Monate Lagerdauer wäre interessant.</w:t>
      </w:r>
    </w:p>
  </w:comment>
  <w:comment w:id="2506" w:author="Marie" w:date="2022-01-18T12:32:00Z" w:initials="M">
    <w:p w14:paraId="02216ED4" w14:textId="6B37BF0E" w:rsidR="008618FF" w:rsidRDefault="008618FF">
      <w:pPr>
        <w:pStyle w:val="Kommentartext"/>
      </w:pPr>
      <w:r>
        <w:rPr>
          <w:rStyle w:val="Kommentarzeichen"/>
        </w:rPr>
        <w:annotationRef/>
      </w:r>
      <w:r>
        <w:t>Unerwünschtes Adhäsionsversagen? Spezifizieren?</w:t>
      </w:r>
    </w:p>
  </w:comment>
  <w:comment w:id="2515" w:author="Stefan Behring [2]" w:date="2021-12-21T23:53:00Z" w:initials="SB">
    <w:p w14:paraId="7B20F9C1" w14:textId="77777777" w:rsidR="008618FF" w:rsidRDefault="008618FF">
      <w:pPr>
        <w:pStyle w:val="Kommentartext"/>
      </w:pPr>
      <w:r>
        <w:rPr>
          <w:rStyle w:val="Kommentarzeichen"/>
        </w:rPr>
        <w:annotationRef/>
      </w:r>
      <w:r>
        <w:t>überprüfe die gesamte Tabelle.</w:t>
      </w:r>
    </w:p>
    <w:p w14:paraId="160139A5" w14:textId="02E973A2" w:rsidR="008618FF" w:rsidRDefault="008618FF">
      <w:pPr>
        <w:pStyle w:val="Kommentartext"/>
      </w:pPr>
      <w:r>
        <w:t>plus Legende für die Namen.</w:t>
      </w:r>
    </w:p>
  </w:comment>
  <w:comment w:id="2540" w:author="Marie" w:date="2021-07-16T15:53:00Z" w:initials="M">
    <w:p w14:paraId="12D20AAA" w14:textId="77777777" w:rsidR="008618FF" w:rsidRDefault="008618FF">
      <w:pPr>
        <w:pStyle w:val="Kommentartext"/>
      </w:pPr>
      <w:r>
        <w:rPr>
          <w:rStyle w:val="Kommentarzeichen"/>
        </w:rPr>
        <w:annotationRef/>
      </w:r>
      <w:r>
        <w:t>Zeichnung Messkonzept und Zeichnung Lastregime</w:t>
      </w:r>
    </w:p>
    <w:p w14:paraId="30594CC1" w14:textId="3980DE2B" w:rsidR="008618FF" w:rsidRDefault="008618FF">
      <w:pPr>
        <w:pStyle w:val="Kommentartext"/>
      </w:pPr>
      <w:r>
        <w:t xml:space="preserve">Foto </w:t>
      </w:r>
      <w:proofErr w:type="spellStart"/>
      <w:r>
        <w:t>Pk</w:t>
      </w:r>
      <w:proofErr w:type="spellEnd"/>
      <w:r>
        <w:t xml:space="preserve"> in Versuchseinrichtung</w:t>
      </w:r>
    </w:p>
  </w:comment>
  <w:comment w:id="2551" w:author="Stefan Behring [2]" w:date="2021-12-22T00:05:00Z" w:initials="SB">
    <w:p w14:paraId="766683BC" w14:textId="77777777" w:rsidR="008618FF" w:rsidRDefault="008618FF">
      <w:pPr>
        <w:pStyle w:val="Kommentartext"/>
      </w:pPr>
      <w:r>
        <w:rPr>
          <w:rStyle w:val="Kommentarzeichen"/>
        </w:rPr>
        <w:annotationRef/>
      </w:r>
      <w:r>
        <w:t>Definiere die Ansichten, ist sonst sehr schwer zu lesen.</w:t>
      </w:r>
    </w:p>
    <w:p w14:paraId="5FA06494" w14:textId="58D4E9A5" w:rsidR="008618FF" w:rsidRDefault="008618FF">
      <w:pPr>
        <w:pStyle w:val="Kommentartext"/>
      </w:pPr>
      <w:r>
        <w:t>Legende einfügen, sonst nicht verständlich.</w:t>
      </w:r>
    </w:p>
  </w:comment>
  <w:comment w:id="2568" w:author="Jan Wenker" w:date="2021-12-15T13:25:00Z" w:initials="JW">
    <w:p w14:paraId="3F263B7E" w14:textId="7A274618" w:rsidR="008618FF" w:rsidRDefault="008618FF">
      <w:pPr>
        <w:pStyle w:val="Kommentartext"/>
      </w:pPr>
      <w:r>
        <w:rPr>
          <w:rStyle w:val="Kommentarzeichen"/>
        </w:rPr>
        <w:annotationRef/>
      </w:r>
      <w:r>
        <w:t>??? Was ist das für ein Maß? Abweichung jeder Serie vom Mittelwert???</w:t>
      </w:r>
    </w:p>
  </w:comment>
  <w:comment w:id="2570" w:author="Stefan Behring [2]" w:date="2021-12-22T00:10:00Z" w:initials="SB">
    <w:p w14:paraId="69892406" w14:textId="72376F1B" w:rsidR="008618FF" w:rsidRDefault="008618FF">
      <w:pPr>
        <w:pStyle w:val="Kommentartext"/>
      </w:pPr>
      <w:r>
        <w:rPr>
          <w:rStyle w:val="Kommentarzeichen"/>
        </w:rPr>
        <w:annotationRef/>
      </w:r>
      <w:r>
        <w:t>Könnte das an der geringeren Betondicke liegen???</w:t>
      </w:r>
    </w:p>
  </w:comment>
  <w:comment w:id="2571" w:author="Marie" w:date="2022-01-15T16:25:00Z" w:initials="M">
    <w:p w14:paraId="4F9EE6F4" w14:textId="6A95AC9B" w:rsidR="008618FF" w:rsidRDefault="008618FF">
      <w:pPr>
        <w:pStyle w:val="Kommentartext"/>
      </w:pPr>
      <w:r>
        <w:rPr>
          <w:rStyle w:val="Kommentarzeichen"/>
        </w:rPr>
        <w:annotationRef/>
      </w:r>
      <w:r>
        <w:t>Geschätzte bruchlasten noch oben bei Begründung unterschiedlicher Plattenstärken einbringen</w:t>
      </w:r>
    </w:p>
  </w:comment>
  <w:comment w:id="2579" w:author="Stefan Behring [2]" w:date="2021-12-22T00:17:00Z" w:initials="SB">
    <w:p w14:paraId="2916A45A" w14:textId="77777777" w:rsidR="008618FF" w:rsidRDefault="008618FF">
      <w:pPr>
        <w:pStyle w:val="Kommentartext"/>
      </w:pPr>
      <w:r>
        <w:rPr>
          <w:rStyle w:val="Kommentarzeichen"/>
        </w:rPr>
        <w:annotationRef/>
      </w:r>
      <w:r>
        <w:t>Welche? In Feldmitte?</w:t>
      </w:r>
    </w:p>
    <w:p w14:paraId="0AA85D93" w14:textId="30653848" w:rsidR="008618FF" w:rsidRDefault="008618FF">
      <w:pPr>
        <w:pStyle w:val="Kommentartext"/>
      </w:pPr>
      <w:r>
        <w:t>Das wäre dann nicht verwunderlich, da die Betonplatte dünner ist.</w:t>
      </w:r>
    </w:p>
  </w:comment>
  <w:comment w:id="2585" w:author="Stefan Behring [2]" w:date="2021-12-22T00:17:00Z" w:initials="SB">
    <w:p w14:paraId="565CA335" w14:textId="148FC8F6" w:rsidR="008618FF" w:rsidRDefault="008618FF">
      <w:pPr>
        <w:pStyle w:val="Kommentartext"/>
      </w:pPr>
      <w:r>
        <w:rPr>
          <w:rStyle w:val="Kommentarzeichen"/>
        </w:rPr>
        <w:annotationRef/>
      </w:r>
      <w:r>
        <w:t xml:space="preserve">Füge bitte ein Bild ein, an welcher Stelle die Verschiebungen </w:t>
      </w:r>
      <w:proofErr w:type="spellStart"/>
      <w:r>
        <w:t>uaftreten</w:t>
      </w:r>
      <w:proofErr w:type="spellEnd"/>
      <w:r>
        <w:t>.</w:t>
      </w:r>
    </w:p>
  </w:comment>
  <w:comment w:id="2589" w:author="Stefan Behring [2]" w:date="2021-12-22T00:20:00Z" w:initials="SB">
    <w:p w14:paraId="468CAE88" w14:textId="127E6DA5" w:rsidR="008618FF" w:rsidRDefault="008618FF">
      <w:pPr>
        <w:pStyle w:val="Kommentartext"/>
      </w:pPr>
      <w:r>
        <w:rPr>
          <w:rStyle w:val="Kommentarzeichen"/>
        </w:rPr>
        <w:annotationRef/>
      </w:r>
      <w:r>
        <w:t>naja</w:t>
      </w:r>
    </w:p>
  </w:comment>
  <w:comment w:id="2593" w:author="Stefan Behring [2]" w:date="2021-12-22T00:23:00Z" w:initials="SB">
    <w:p w14:paraId="1EE91592" w14:textId="3984DA62" w:rsidR="008618FF" w:rsidRDefault="008618FF">
      <w:pPr>
        <w:pStyle w:val="Kommentartext"/>
      </w:pPr>
      <w:r>
        <w:rPr>
          <w:rStyle w:val="Kommentarzeichen"/>
        </w:rPr>
        <w:annotationRef/>
      </w:r>
      <w:r>
        <w:t>Bild einfügen, sonst nicht nachvollziehbar.</w:t>
      </w:r>
    </w:p>
  </w:comment>
  <w:comment w:id="2594" w:author="Marie" w:date="2022-01-18T14:39:00Z" w:initials="M">
    <w:p w14:paraId="6EE92D89" w14:textId="0284C853" w:rsidR="008618FF" w:rsidRDefault="008618FF">
      <w:pPr>
        <w:pStyle w:val="Kommentartext"/>
      </w:pPr>
      <w:r>
        <w:rPr>
          <w:rStyle w:val="Kommentarzeichen"/>
        </w:rPr>
        <w:annotationRef/>
      </w:r>
    </w:p>
  </w:comment>
  <w:comment w:id="2595" w:author="Jan Wenker" w:date="2021-12-16T11:20:00Z" w:initials="JW">
    <w:p w14:paraId="31936462" w14:textId="5333AF7E" w:rsidR="008618FF" w:rsidRDefault="008618FF">
      <w:pPr>
        <w:pStyle w:val="Kommentartext"/>
      </w:pPr>
      <w:r>
        <w:rPr>
          <w:rStyle w:val="Kommentarzeichen"/>
        </w:rPr>
        <w:annotationRef/>
      </w:r>
      <w:r>
        <w:t>Während der Belastung bei der Versuchsdurchführung…?</w:t>
      </w:r>
    </w:p>
  </w:comment>
  <w:comment w:id="2599" w:author="Stefan Behring [2]" w:date="2021-12-22T00:31:00Z" w:initials="SB">
    <w:p w14:paraId="055988AD" w14:textId="10931C85" w:rsidR="008618FF" w:rsidRDefault="008618FF">
      <w:pPr>
        <w:pStyle w:val="Kommentartext"/>
      </w:pPr>
      <w:r>
        <w:rPr>
          <w:rStyle w:val="Kommentarzeichen"/>
        </w:rPr>
        <w:annotationRef/>
      </w:r>
      <w:r>
        <w:t>Was ist h1 und h2? Zeichnung!</w:t>
      </w:r>
    </w:p>
  </w:comment>
  <w:comment w:id="2607" w:author="Marie" w:date="2022-01-18T15:17:00Z" w:initials="M">
    <w:p w14:paraId="547431E7" w14:textId="4B07F62A" w:rsidR="008618FF" w:rsidRDefault="008618FF">
      <w:pPr>
        <w:pStyle w:val="Kommentartext"/>
      </w:pPr>
      <w:r>
        <w:rPr>
          <w:rStyle w:val="Kommentarzeichen"/>
        </w:rPr>
        <w:annotationRef/>
      </w:r>
      <w:r>
        <w:t>Nochmal ändern</w:t>
      </w:r>
    </w:p>
  </w:comment>
  <w:comment w:id="2626" w:author="Stefan Behring [2]" w:date="2021-12-22T00:44:00Z" w:initials="SB">
    <w:p w14:paraId="73EF0B4D" w14:textId="28E68872" w:rsidR="008618FF" w:rsidRDefault="008618FF">
      <w:pPr>
        <w:pStyle w:val="Kommentartext"/>
      </w:pPr>
      <w:r>
        <w:rPr>
          <w:rStyle w:val="Kommentarzeichen"/>
        </w:rPr>
        <w:annotationRef/>
      </w:r>
      <w:r>
        <w:t>Verstehe ich nicht, stimmt doch zu 100%. Oder deine berechneten Werte stimmen nicht.</w:t>
      </w:r>
    </w:p>
  </w:comment>
  <w:comment w:id="2628" w:author="Stefan Behring [2]" w:date="2021-12-22T00:47:00Z" w:initials="SB">
    <w:p w14:paraId="2CBEBE0E" w14:textId="677290A7" w:rsidR="008618FF" w:rsidRDefault="008618FF">
      <w:pPr>
        <w:pStyle w:val="Kommentartext"/>
      </w:pPr>
      <w:r>
        <w:rPr>
          <w:rStyle w:val="Kommentarzeichen"/>
        </w:rPr>
        <w:annotationRef/>
      </w:r>
      <w:r>
        <w:t>Arbeite mit Absätzen.</w:t>
      </w:r>
    </w:p>
  </w:comment>
  <w:comment w:id="2631" w:author="Jan Wenker" w:date="2021-12-16T11:24:00Z" w:initials="JW">
    <w:p w14:paraId="74C4FC34" w14:textId="117B1ED3" w:rsidR="008618FF" w:rsidRDefault="008618FF">
      <w:pPr>
        <w:pStyle w:val="Kommentartext"/>
      </w:pPr>
      <w:r>
        <w:rPr>
          <w:rStyle w:val="Kommentarzeichen"/>
        </w:rPr>
        <w:annotationRef/>
      </w:r>
      <w:r>
        <w:t>Anhand was? Oder „anhand“ raus…</w:t>
      </w:r>
    </w:p>
  </w:comment>
  <w:comment w:id="2636" w:author="Stefan Behring [2]" w:date="2021-12-22T00:51:00Z" w:initials="SB">
    <w:p w14:paraId="05577C9C" w14:textId="570FF647" w:rsidR="008618FF" w:rsidRDefault="008618FF">
      <w:pPr>
        <w:pStyle w:val="Kommentartext"/>
      </w:pPr>
      <w:r>
        <w:rPr>
          <w:rStyle w:val="Kommentarzeichen"/>
        </w:rPr>
        <w:annotationRef/>
      </w:r>
      <w:r>
        <w:t>Zeichnung</w:t>
      </w:r>
    </w:p>
  </w:comment>
  <w:comment w:id="2637" w:author="Stefan Behring [2]" w:date="2021-12-22T00:51:00Z" w:initials="SB">
    <w:p w14:paraId="564EF784" w14:textId="62C94A28" w:rsidR="008618FF" w:rsidRDefault="008618FF">
      <w:pPr>
        <w:pStyle w:val="Kommentartext"/>
      </w:pPr>
      <w:r>
        <w:rPr>
          <w:rStyle w:val="Kommentarzeichen"/>
        </w:rPr>
        <w:annotationRef/>
      </w:r>
      <w:r>
        <w:t>Den Satz verstehe ich nicht.</w:t>
      </w:r>
    </w:p>
  </w:comment>
  <w:comment w:id="2640" w:author="Jan Wenker" w:date="2021-12-16T11:25:00Z" w:initials="JW">
    <w:p w14:paraId="37823046" w14:textId="27B01A62" w:rsidR="008618FF" w:rsidRDefault="008618FF">
      <w:pPr>
        <w:pStyle w:val="Kommentartext"/>
      </w:pPr>
      <w:r>
        <w:rPr>
          <w:rStyle w:val="Kommentarzeichen"/>
        </w:rPr>
        <w:annotationRef/>
      </w:r>
      <w:r>
        <w:t>Satz unvollständig?</w:t>
      </w:r>
    </w:p>
  </w:comment>
  <w:comment w:id="2647" w:author="Marie" w:date="2021-09-29T22:43:00Z" w:initials="M">
    <w:p w14:paraId="70311D54" w14:textId="71D67C88" w:rsidR="008618FF" w:rsidRDefault="008618FF">
      <w:pPr>
        <w:pStyle w:val="Kommentartext"/>
      </w:pPr>
      <w:r>
        <w:rPr>
          <w:rStyle w:val="Kommentarzeichen"/>
        </w:rPr>
        <w:annotationRef/>
      </w:r>
      <w:r>
        <w:t>Noch aktualisieren / Letzte Messreihe</w:t>
      </w:r>
    </w:p>
  </w:comment>
  <w:comment w:id="2653" w:author="Jan Wenker" w:date="2021-12-16T11:28:00Z" w:initials="JW">
    <w:p w14:paraId="3BCDBCFA" w14:textId="77777777" w:rsidR="008618FF" w:rsidRDefault="008618FF" w:rsidP="00213170">
      <w:pPr>
        <w:pStyle w:val="Kommentartext"/>
      </w:pPr>
      <w:r>
        <w:rPr>
          <w:rStyle w:val="Kommentarzeichen"/>
        </w:rPr>
        <w:annotationRef/>
      </w:r>
      <w:r>
        <w:t xml:space="preserve">Komma als Dezimaltrennzeichen </w:t>
      </w:r>
      <w:proofErr w:type="spellStart"/>
      <w:r>
        <w:t>in deutsch</w:t>
      </w:r>
      <w:proofErr w:type="spellEnd"/>
      <w:r>
        <w:t xml:space="preserve">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652" w:author="Jan Wenker" w:date="2021-12-16T11:28:00Z" w:initials="JW">
    <w:p w14:paraId="1E3DBC78" w14:textId="196A7602" w:rsidR="008618FF" w:rsidRDefault="008618FF">
      <w:pPr>
        <w:pStyle w:val="Kommentartext"/>
      </w:pPr>
      <w:r>
        <w:rPr>
          <w:rStyle w:val="Kommentarzeichen"/>
        </w:rPr>
        <w:annotationRef/>
      </w:r>
      <w:r>
        <w:t xml:space="preserve">Komma als Dezimaltrennzeichen </w:t>
      </w:r>
      <w:proofErr w:type="spellStart"/>
      <w:r>
        <w:t>in deutsch</w:t>
      </w:r>
      <w:proofErr w:type="spellEnd"/>
      <w:r>
        <w:t xml:space="preserve"> verfassten Berich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670" w:author="Jan Wenker" w:date="2021-12-16T11:36:00Z" w:initials="JW">
    <w:p w14:paraId="6BD051C5" w14:textId="77777777" w:rsidR="008618FF" w:rsidRDefault="008618FF">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8618FF" w:rsidRDefault="008618FF">
      <w:pPr>
        <w:pStyle w:val="Kommentartext"/>
      </w:pPr>
      <w:r>
        <w:t>Kap. 8.1 entsprechend ergänzen?!</w:t>
      </w:r>
    </w:p>
  </w:comment>
  <w:comment w:id="2671" w:author="Carsten Hein" w:date="2022-04-20T08:55:00Z" w:initials="CH">
    <w:p w14:paraId="36F4832C" w14:textId="55BC3864" w:rsidR="00BB62B6" w:rsidRDefault="00BB62B6">
      <w:pPr>
        <w:pStyle w:val="Kommentartext"/>
      </w:pPr>
      <w:r>
        <w:rPr>
          <w:rStyle w:val="Kommentarzeichen"/>
        </w:rPr>
        <w:annotationRef/>
      </w:r>
      <w:r w:rsidR="00CF365E">
        <w:t xml:space="preserve">Habe ich oben ergänzt, </w:t>
      </w:r>
      <w:r w:rsidR="00190859">
        <w:t>wir verwenden die Bezeichnung Spiegellagerung….</w:t>
      </w:r>
    </w:p>
  </w:comment>
  <w:comment w:id="2677" w:author="Stefan Behring [2]" w:date="2021-12-22T01:22:00Z" w:initials="SB">
    <w:p w14:paraId="09AEACF5" w14:textId="77777777" w:rsidR="008618FF" w:rsidRDefault="008618FF">
      <w:pPr>
        <w:pStyle w:val="Kommentartext"/>
      </w:pPr>
      <w:r>
        <w:rPr>
          <w:rStyle w:val="Kommentarzeichen"/>
        </w:rPr>
        <w:annotationRef/>
      </w:r>
      <w:r>
        <w:t>Aktualisieren.</w:t>
      </w:r>
    </w:p>
    <w:p w14:paraId="7E781A8F" w14:textId="1F8CA521" w:rsidR="008618FF" w:rsidRDefault="008618FF">
      <w:pPr>
        <w:pStyle w:val="Kommentartext"/>
      </w:pPr>
      <w:r>
        <w:t>Ich sehe keine Zeichnung zum Stabwerksmodell.</w:t>
      </w:r>
    </w:p>
  </w:comment>
  <w:comment w:id="2678" w:author="Carsten Hein" w:date="2022-04-20T09:02:00Z" w:initials="CH">
    <w:p w14:paraId="634FA082" w14:textId="69872A58" w:rsidR="00C661AB" w:rsidRDefault="00C661AB">
      <w:pPr>
        <w:pStyle w:val="Kommentartext"/>
      </w:pPr>
      <w:r>
        <w:rPr>
          <w:rStyle w:val="Kommentarzeichen"/>
        </w:rPr>
        <w:annotationRef/>
      </w:r>
      <w:r w:rsidR="00F375DF">
        <w:t>Für Stand der Technik H7 könnten wir oben noch das „alte</w:t>
      </w:r>
      <w:r w:rsidR="00112F16">
        <w:t>“</w:t>
      </w:r>
      <w:r w:rsidR="00F375DF">
        <w:t xml:space="preserve"> Stabwerksmodell </w:t>
      </w:r>
      <w:r w:rsidR="00112F16">
        <w:t>einbinden</w:t>
      </w:r>
    </w:p>
  </w:comment>
  <w:comment w:id="2681" w:author="Marie" w:date="2022-01-23T12:04:00Z" w:initials="M">
    <w:p w14:paraId="65C18C89" w14:textId="0ECE8D6B" w:rsidR="008618FF" w:rsidRDefault="008618FF">
      <w:pPr>
        <w:pStyle w:val="Kommentartext"/>
      </w:pPr>
      <w:r>
        <w:rPr>
          <w:rStyle w:val="Kommentarzeichen"/>
        </w:rPr>
        <w:annotationRef/>
      </w:r>
      <w:r>
        <w:t>Löschen?</w:t>
      </w:r>
    </w:p>
  </w:comment>
  <w:comment w:id="2684" w:author="Marie" w:date="2022-01-15T16:40:00Z" w:initials="M">
    <w:p w14:paraId="5E6D2D28" w14:textId="0E1B6F30" w:rsidR="008618FF" w:rsidRDefault="008618FF">
      <w:pPr>
        <w:pStyle w:val="Kommentartext"/>
      </w:pPr>
      <w:r>
        <w:rPr>
          <w:rStyle w:val="Kommentarzeichen"/>
        </w:rPr>
        <w:annotationRef/>
      </w:r>
      <w:r>
        <w:t>Druckstab / Zugstab Legende</w:t>
      </w:r>
    </w:p>
  </w:comment>
  <w:comment w:id="2687" w:author="Stefan Behring [2]" w:date="2021-12-22T01:54:00Z" w:initials="SB">
    <w:p w14:paraId="01BCC867" w14:textId="2DB6298E" w:rsidR="008618FF" w:rsidRDefault="008618FF">
      <w:pPr>
        <w:pStyle w:val="Kommentartext"/>
      </w:pPr>
      <w:r>
        <w:rPr>
          <w:rStyle w:val="Kommentarzeichen"/>
        </w:rPr>
        <w:annotationRef/>
      </w:r>
      <w:r>
        <w:t>oder irre ich mich?</w:t>
      </w:r>
    </w:p>
  </w:comment>
  <w:comment w:id="2690" w:author="Marie" w:date="2021-09-12T18:04:00Z" w:initials="M">
    <w:p w14:paraId="22BB8C42" w14:textId="77777777" w:rsidR="008618FF" w:rsidRDefault="008618FF">
      <w:pPr>
        <w:pStyle w:val="Kommentartext"/>
      </w:pPr>
      <w:r>
        <w:rPr>
          <w:rStyle w:val="Kommentarzeichen"/>
        </w:rPr>
        <w:annotationRef/>
      </w:r>
      <w:r>
        <w:t>Tempus</w:t>
      </w:r>
    </w:p>
    <w:p w14:paraId="44F1DB0F" w14:textId="510A7B4E" w:rsidR="008618FF" w:rsidRDefault="008618FF">
      <w:pPr>
        <w:pStyle w:val="Kommentartext"/>
      </w:pPr>
      <w:r>
        <w:t>Wurden…die Versuche sind Vergangenheit.</w:t>
      </w:r>
    </w:p>
  </w:comment>
  <w:comment w:id="2695" w:author="Stefan Behring [2]" w:date="2021-12-22T01:28:00Z" w:initials="SB">
    <w:p w14:paraId="15404CFE" w14:textId="1DD4A5A7" w:rsidR="008618FF" w:rsidRDefault="008618FF">
      <w:pPr>
        <w:pStyle w:val="Kommentartext"/>
      </w:pPr>
      <w:r>
        <w:rPr>
          <w:rStyle w:val="Kommentarzeichen"/>
        </w:rPr>
        <w:annotationRef/>
      </w:r>
      <w:r>
        <w:t>12 und 14 würde ich rauswerfen, mach wie du denkst.</w:t>
      </w:r>
    </w:p>
  </w:comment>
  <w:comment w:id="2700" w:author="Jan Wenker" w:date="2021-12-16T11:40:00Z" w:initials="JW">
    <w:p w14:paraId="3C4AFAB7" w14:textId="527726CE" w:rsidR="008618FF" w:rsidRDefault="008618FF">
      <w:pPr>
        <w:pStyle w:val="Kommentartext"/>
      </w:pPr>
      <w:r>
        <w:rPr>
          <w:rStyle w:val="Kommentarzeichen"/>
        </w:rPr>
        <w:annotationRef/>
      </w:r>
      <w:r>
        <w:t>Seltsame Absatzformatierung in Teilen des Textes…ohne Abstand „nach“….oben schon teilweise angepasst.</w:t>
      </w:r>
    </w:p>
  </w:comment>
  <w:comment w:id="2707" w:author="Stefan Behring [2]" w:date="2021-12-22T01:39:00Z" w:initials="SB">
    <w:p w14:paraId="329992F0" w14:textId="069DA295" w:rsidR="008618FF" w:rsidRDefault="008618FF">
      <w:pPr>
        <w:pStyle w:val="Kommentartext"/>
      </w:pPr>
      <w:r>
        <w:rPr>
          <w:rStyle w:val="Kommentarzeichen"/>
        </w:rPr>
        <w:annotationRef/>
      </w:r>
      <w:r>
        <w:t>Legende für die Messtechnik</w:t>
      </w:r>
    </w:p>
  </w:comment>
  <w:comment w:id="2708" w:author="Marie" w:date="2022-01-23T12:44:00Z" w:initials="M">
    <w:p w14:paraId="2B92F74D" w14:textId="40260C14" w:rsidR="008618FF" w:rsidRDefault="008618FF">
      <w:pPr>
        <w:pStyle w:val="Kommentartext"/>
      </w:pPr>
      <w:r>
        <w:rPr>
          <w:rStyle w:val="Kommentarzeichen"/>
        </w:rPr>
        <w:annotationRef/>
      </w:r>
    </w:p>
  </w:comment>
  <w:comment w:id="2713" w:author="Jan Wenker" w:date="2021-12-16T11:42:00Z" w:initials="JW">
    <w:p w14:paraId="3DD751EA" w14:textId="3D54694B" w:rsidR="008618FF" w:rsidRDefault="008618FF">
      <w:pPr>
        <w:pStyle w:val="Kommentartext"/>
      </w:pPr>
      <w:r>
        <w:rPr>
          <w:rStyle w:val="Kommentarzeichen"/>
        </w:rPr>
        <w:annotationRef/>
      </w:r>
      <w:r>
        <w:fldChar w:fldCharType="begin"/>
      </w:r>
      <w:r>
        <w:instrText xml:space="preserve"> HYPERLINK "mailto:stefan.behring@brueninghoff.de" </w:instrText>
      </w:r>
      <w:bookmarkStart w:id="2714" w:name="_@_41C624E0BDEC408FA48E623EB1E7F707Z"/>
      <w:r>
        <w:rPr>
          <w:rStyle w:val="Mention1"/>
        </w:rPr>
        <w:fldChar w:fldCharType="separate"/>
      </w:r>
      <w:bookmarkEnd w:id="2714"/>
      <w:r w:rsidRPr="00A76CEB">
        <w:rPr>
          <w:rStyle w:val="Mention1"/>
          <w:noProof/>
        </w:rPr>
        <w:t>@Stefan Behring</w:t>
      </w:r>
      <w:r>
        <w:fldChar w:fldCharType="end"/>
      </w:r>
      <w:r>
        <w:t xml:space="preserve"> Könntest du an dieser Stelle bitte einige aussagekräftige Bilder einfügen?</w:t>
      </w:r>
    </w:p>
  </w:comment>
  <w:comment w:id="2725" w:author="Jan Wenker" w:date="2021-12-16T11:45:00Z" w:initials="JW">
    <w:p w14:paraId="6B0003F6" w14:textId="34E11C6B" w:rsidR="008618FF" w:rsidRDefault="008618FF">
      <w:pPr>
        <w:pStyle w:val="Kommentartext"/>
      </w:pPr>
      <w:r>
        <w:rPr>
          <w:rStyle w:val="Kommentarzeichen"/>
        </w:rPr>
        <w:annotationRef/>
      </w:r>
      <w:r>
        <w:t>Kann man das irgendwie „schöner“ formulieren? Durch einen Berechnungsfehler bei der Versuchskonzeptionierung….</w:t>
      </w:r>
    </w:p>
  </w:comment>
  <w:comment w:id="2741" w:author="Marie" w:date="2022-01-23T12:56:00Z" w:initials="M">
    <w:p w14:paraId="21644D07" w14:textId="2D79FDD5" w:rsidR="008618FF" w:rsidRDefault="008618FF">
      <w:pPr>
        <w:pStyle w:val="Kommentartext"/>
      </w:pPr>
      <w:r>
        <w:rPr>
          <w:rStyle w:val="Kommentarzeichen"/>
        </w:rPr>
        <w:annotationRef/>
      </w:r>
      <w:r>
        <w:t>Ggf. Bild suchen</w:t>
      </w:r>
    </w:p>
  </w:comment>
  <w:comment w:id="2746" w:author="Jan Wenker" w:date="2021-12-16T11:48:00Z" w:initials="JW">
    <w:p w14:paraId="0504A97C" w14:textId="2DF8BCC5" w:rsidR="008618FF" w:rsidRDefault="008618FF">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747" w:author="Marie" w:date="2022-01-23T13:23:00Z" w:initials="M">
    <w:p w14:paraId="37C3FBBA" w14:textId="749CE183" w:rsidR="008618FF" w:rsidRDefault="008618FF">
      <w:pPr>
        <w:pStyle w:val="Kommentartext"/>
      </w:pPr>
      <w:r>
        <w:rPr>
          <w:rStyle w:val="Kommentarzeichen"/>
        </w:rPr>
        <w:annotationRef/>
      </w:r>
    </w:p>
  </w:comment>
  <w:comment w:id="2750" w:author="Stefan Behring [2]" w:date="2021-12-22T01:36:00Z" w:initials="SB">
    <w:p w14:paraId="7297C5E9" w14:textId="662F7A0A" w:rsidR="008618FF" w:rsidRDefault="008618FF">
      <w:pPr>
        <w:pStyle w:val="Kommentartext"/>
      </w:pPr>
      <w:r>
        <w:rPr>
          <w:rStyle w:val="Kommentarzeichen"/>
        </w:rPr>
        <w:annotationRef/>
      </w:r>
      <w:r>
        <w:t>Namen der Probekörper sind nicht eingeführt.</w:t>
      </w:r>
    </w:p>
  </w:comment>
  <w:comment w:id="2751" w:author="Stefan Behring [2]" w:date="2021-12-22T01:55:00Z" w:initials="SB">
    <w:p w14:paraId="4AD698A9" w14:textId="77777777" w:rsidR="008618FF" w:rsidRDefault="008618FF">
      <w:pPr>
        <w:pStyle w:val="Kommentartext"/>
      </w:pPr>
      <w:r>
        <w:rPr>
          <w:rStyle w:val="Kommentarzeichen"/>
        </w:rPr>
        <w:annotationRef/>
      </w:r>
      <w:r>
        <w:t xml:space="preserve">Bitte eine Tabelle mit Bruchlasten. </w:t>
      </w:r>
    </w:p>
    <w:p w14:paraId="3BC9CB65" w14:textId="559A3D63" w:rsidR="008618FF" w:rsidRDefault="008618FF">
      <w:pPr>
        <w:pStyle w:val="Kommentartext"/>
      </w:pPr>
      <w:r>
        <w:t>Es reicht mir auch, wenn ich die nachher habe.</w:t>
      </w:r>
    </w:p>
  </w:comment>
  <w:comment w:id="2762" w:author="Stefan Behring [2]" w:date="2021-12-22T01:48:00Z" w:initials="SB">
    <w:p w14:paraId="15CC2CF6" w14:textId="6C9A0370" w:rsidR="008618FF" w:rsidRDefault="008618FF">
      <w:pPr>
        <w:pStyle w:val="Kommentartext"/>
      </w:pPr>
      <w:r>
        <w:rPr>
          <w:rStyle w:val="Kommentarzeichen"/>
        </w:rPr>
        <w:annotationRef/>
      </w:r>
      <w:r>
        <w:t>Das ist ein sehr schöner Absatz.</w:t>
      </w:r>
    </w:p>
  </w:comment>
  <w:comment w:id="2763" w:author="Marie" w:date="2022-01-13T17:54:00Z" w:initials="M">
    <w:p w14:paraId="565D1423" w14:textId="6AC2BB30" w:rsidR="008618FF" w:rsidRDefault="008618FF">
      <w:pPr>
        <w:pStyle w:val="Kommentartext"/>
      </w:pPr>
      <w:r>
        <w:rPr>
          <w:rStyle w:val="Kommentarzeichen"/>
        </w:rPr>
        <w:annotationRef/>
      </w:r>
      <w:r>
        <w:t>Woher kommt das? Das Problem hatten wir eigentlich nur recht selten, und nur beim Trockenklebung. Müsste man irgendwie einzeln aufführen</w:t>
      </w:r>
    </w:p>
  </w:comment>
  <w:comment w:id="2782" w:author="Marie" w:date="2022-01-23T16:00:00Z" w:initials="M">
    <w:p w14:paraId="06D83491" w14:textId="402F38FB" w:rsidR="008618FF" w:rsidRDefault="008618FF">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2867" w:author="Jan Wenker" w:date="2021-12-08T11:29:00Z" w:initials="JW">
    <w:p w14:paraId="011D0047" w14:textId="77777777" w:rsidR="008618FF" w:rsidRDefault="008618FF" w:rsidP="0075290C">
      <w:pPr>
        <w:pStyle w:val="Kommentartext"/>
      </w:pPr>
      <w:r>
        <w:rPr>
          <w:rStyle w:val="Kommentarzeichen"/>
        </w:rPr>
        <w:annotationRef/>
      </w:r>
      <w:r>
        <w:t>Nicht nur aufgelagert, sondern schubfest verbunden!</w:t>
      </w:r>
    </w:p>
  </w:comment>
  <w:comment w:id="2927" w:author="Marie" w:date="2022-01-23T16:03:00Z" w:initials="M">
    <w:p w14:paraId="210ADD95" w14:textId="77777777" w:rsidR="008618FF" w:rsidRDefault="008618FF">
      <w:pPr>
        <w:pStyle w:val="Kommentartext"/>
      </w:pPr>
      <w:r>
        <w:rPr>
          <w:rStyle w:val="Kommentarzeichen"/>
        </w:rPr>
        <w:annotationRef/>
      </w:r>
      <w:r>
        <w:t xml:space="preserve">Wie bereits bei der TGA. Bitte nicht als Bild einfügen sondern in Word einpflegen. Zugunsten </w:t>
      </w:r>
      <w:proofErr w:type="spellStart"/>
      <w:r>
        <w:t>eineitlicher</w:t>
      </w:r>
      <w:proofErr w:type="spellEnd"/>
      <w:r>
        <w:t xml:space="preserve"> Schriftgrößen, Formatierung etc.</w:t>
      </w:r>
    </w:p>
    <w:p w14:paraId="4962F5F1" w14:textId="47262067" w:rsidR="008618FF" w:rsidRDefault="008618FF">
      <w:pPr>
        <w:pStyle w:val="Kommentartext"/>
      </w:pPr>
      <w:r>
        <w:t>Wir müssen das ganze am Ende auch noch einmal an einen Grafiker von Zukunft Bau geben. Spätestens  da wird es vermutlich Probleme geben!</w:t>
      </w:r>
    </w:p>
  </w:comment>
  <w:comment w:id="2930" w:author="Jan Wenker" w:date="2021-12-08T11:37:00Z" w:initials="JW">
    <w:p w14:paraId="09D8F74E" w14:textId="77777777" w:rsidR="008618FF" w:rsidRDefault="008618FF" w:rsidP="007B714A">
      <w:pPr>
        <w:pStyle w:val="Kommentartext"/>
      </w:pPr>
      <w:r>
        <w:rPr>
          <w:rStyle w:val="Kommentarzeichen"/>
        </w:rPr>
        <w:annotationRef/>
      </w:r>
      <w:r>
        <w:t>Anforderungen an den Schallschutz</w:t>
      </w:r>
    </w:p>
  </w:comment>
  <w:comment w:id="2935" w:author="Jan Wenker" w:date="2021-12-08T11:43:00Z" w:initials="JW">
    <w:p w14:paraId="63941E36" w14:textId="77777777" w:rsidR="008618FF" w:rsidRDefault="008618FF" w:rsidP="007B714A">
      <w:pPr>
        <w:pStyle w:val="Kommentartext"/>
      </w:pPr>
      <w:r>
        <w:rPr>
          <w:rStyle w:val="Kommentarzeichen"/>
        </w:rPr>
        <w:annotationRef/>
      </w:r>
      <w:r>
        <w:t>Bitte Absatzgestaltung überdenken….logische Strukturen einführen. Warum ein Absatz, wenn in dem markierten Bereich von Korrekturfaktoren die Rede ist? Ggf. Absatz schon vor „Der Einfluss…“, Inhalte zusammenhalten?</w:t>
      </w:r>
    </w:p>
  </w:comment>
  <w:comment w:id="2936" w:author="Marie" w:date="2022-01-23T15:59:00Z" w:initials="M">
    <w:p w14:paraId="29DEFBF8" w14:textId="6708BB26" w:rsidR="008618FF" w:rsidRDefault="008618FF">
      <w:pPr>
        <w:pStyle w:val="Kommentartext"/>
      </w:pPr>
      <w:r>
        <w:rPr>
          <w:rStyle w:val="Kommentarzeichen"/>
        </w:rPr>
        <w:annotationRef/>
      </w:r>
      <w:r>
        <w:t>Bitte die DIN nennen oder „obige Vorschriften“ oder ähnliches. Nur DIN etwas „unwissenschaftlich“</w:t>
      </w:r>
    </w:p>
  </w:comment>
  <w:comment w:id="2944" w:author="Jan Wenker" w:date="2021-12-08T15:41:00Z" w:initials="JW">
    <w:p w14:paraId="4457E445" w14:textId="77777777" w:rsidR="008618FF" w:rsidRDefault="008618FF" w:rsidP="007B714A">
      <w:pPr>
        <w:pStyle w:val="Kommentartext"/>
      </w:pPr>
      <w:r>
        <w:rPr>
          <w:rStyle w:val="Kommentarzeichen"/>
        </w:rPr>
        <w:annotationRef/>
      </w:r>
      <w:r>
        <w:t>Ist das wirklich Forschung? Es sind lediglich Werte nach Norm berechnet worden mit Formeln aus der Norm.</w:t>
      </w:r>
    </w:p>
  </w:comment>
  <w:comment w:id="2945" w:author="Carsten Hein" w:date="2022-04-20T12:17:00Z" w:initials="CH">
    <w:p w14:paraId="49FE5E05" w14:textId="77777777" w:rsidR="009359AF" w:rsidRDefault="009359AF">
      <w:pPr>
        <w:pStyle w:val="Kommentartext"/>
      </w:pPr>
      <w:r>
        <w:rPr>
          <w:rStyle w:val="Kommentarzeichen"/>
        </w:rPr>
        <w:annotationRef/>
      </w:r>
      <w:r>
        <w:t xml:space="preserve">Ja, </w:t>
      </w:r>
      <w:proofErr w:type="spellStart"/>
      <w:r>
        <w:t>isses</w:t>
      </w:r>
      <w:proofErr w:type="spellEnd"/>
      <w:r>
        <w:t>.</w:t>
      </w:r>
    </w:p>
    <w:p w14:paraId="0AB76D75" w14:textId="1256722F" w:rsidR="009359AF" w:rsidRDefault="009359AF">
      <w:pPr>
        <w:pStyle w:val="Kommentartext"/>
      </w:pPr>
      <w:r>
        <w:t>Testen geht nicht und die Zusammenfassung zeigt, was auch ohne messen möglich ist.</w:t>
      </w:r>
    </w:p>
  </w:comment>
  <w:comment w:id="2969" w:author="Marie" w:date="2021-08-18T10:07:00Z" w:initials="M">
    <w:p w14:paraId="7ADCFF0F" w14:textId="77777777" w:rsidR="008618FF" w:rsidRDefault="008618FF" w:rsidP="007B714A">
      <w:pPr>
        <w:pStyle w:val="Kommentartext"/>
      </w:pPr>
      <w:r>
        <w:rPr>
          <w:rStyle w:val="Kommentarzeichen"/>
        </w:rPr>
        <w:annotationRef/>
      </w:r>
      <w:r>
        <w:t>Annahme aus Erfahrung, dass das normalerweise gewährleistet ist?</w:t>
      </w:r>
    </w:p>
  </w:comment>
  <w:comment w:id="2949" w:author="Marie" w:date="2022-01-23T15:54:00Z" w:initials="M">
    <w:p w14:paraId="4F9C6D76" w14:textId="564B0574" w:rsidR="008618FF" w:rsidRDefault="008618FF">
      <w:pPr>
        <w:pStyle w:val="Kommentartext"/>
      </w:pPr>
      <w:r>
        <w:rPr>
          <w:rStyle w:val="Kommentarzeichen"/>
        </w:rPr>
        <w:annotationRef/>
      </w:r>
      <w:r>
        <w:t>Geht hier etwas unter zwischen den Tabellen? Ggf. weiter oben oder weiter unten einarbeiten?</w:t>
      </w:r>
    </w:p>
  </w:comment>
  <w:comment w:id="2997" w:author="Marie" w:date="2021-08-18T10:11:00Z" w:initials="M">
    <w:p w14:paraId="0B31D40B" w14:textId="77777777" w:rsidR="008618FF" w:rsidRDefault="008618FF"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3001" w:author="Jan Wenker" w:date="2021-12-08T11:59:00Z" w:initials="JW">
    <w:p w14:paraId="11A06B90" w14:textId="77777777" w:rsidR="008618FF" w:rsidRDefault="008618FF" w:rsidP="007B714A">
      <w:pPr>
        <w:pStyle w:val="Kommentartext"/>
      </w:pPr>
      <w:r>
        <w:rPr>
          <w:rStyle w:val="Kommentarzeichen"/>
        </w:rPr>
        <w:annotationRef/>
      </w:r>
      <w:r>
        <w:t>Diese extrem verschachtelten Sätze mit dem am Ende nachgeschobenen Teil würde ich gerne auflösen.</w:t>
      </w:r>
    </w:p>
  </w:comment>
  <w:comment w:id="3056" w:author="Jan Wenker" w:date="2021-12-08T12:06:00Z" w:initials="JW">
    <w:p w14:paraId="524B2451" w14:textId="77777777" w:rsidR="008618FF" w:rsidRDefault="008618FF" w:rsidP="007B714A">
      <w:pPr>
        <w:pStyle w:val="Kommentartext"/>
      </w:pPr>
      <w:r>
        <w:rPr>
          <w:rStyle w:val="Kommentarzeichen"/>
        </w:rPr>
        <w:annotationRef/>
      </w:r>
      <w:r>
        <w:t>Kontext dieses Satzes? Absatzgestaltung?</w:t>
      </w:r>
    </w:p>
  </w:comment>
  <w:comment w:id="3058" w:author="Marie" w:date="2022-01-23T15:52:00Z" w:initials="M">
    <w:p w14:paraId="09664325" w14:textId="6FA98EB9" w:rsidR="008618FF" w:rsidRDefault="008618FF">
      <w:pPr>
        <w:pStyle w:val="Kommentartext"/>
      </w:pPr>
      <w:r>
        <w:rPr>
          <w:rStyle w:val="Kommentarzeichen"/>
        </w:rPr>
        <w:annotationRef/>
      </w:r>
      <w:r>
        <w:t>Bitte nicht nur ein Satz pro Absatz</w:t>
      </w:r>
    </w:p>
  </w:comment>
  <w:comment w:id="3065" w:author="Marie" w:date="2022-01-23T14:09:00Z" w:initials="M">
    <w:p w14:paraId="7E9562FF" w14:textId="1CA41A30" w:rsidR="008618FF" w:rsidRDefault="008618FF">
      <w:pPr>
        <w:pStyle w:val="Kommentartext"/>
      </w:pPr>
      <w:r>
        <w:rPr>
          <w:rStyle w:val="Kommentarzeichen"/>
        </w:rPr>
        <w:annotationRef/>
      </w:r>
      <w:r>
        <w:t xml:space="preserve">Bitte aussagekräftiger. </w:t>
      </w:r>
    </w:p>
  </w:comment>
  <w:comment w:id="3081" w:author="Jan Wenker" w:date="2021-12-08T12:07:00Z" w:initials="JW">
    <w:p w14:paraId="27BD0953" w14:textId="77777777" w:rsidR="008618FF" w:rsidRDefault="008618FF" w:rsidP="007B714A">
      <w:pPr>
        <w:pStyle w:val="Kommentartext"/>
      </w:pPr>
      <w:r>
        <w:rPr>
          <w:rStyle w:val="Kommentarzeichen"/>
        </w:rPr>
        <w:annotationRef/>
      </w:r>
      <w:r>
        <w:t>Satz? Markierung entfernen?</w:t>
      </w:r>
    </w:p>
  </w:comment>
  <w:comment w:id="3085" w:author="Jan Wenker" w:date="2021-12-08T12:10:00Z" w:initials="JW">
    <w:p w14:paraId="1A1B7D16" w14:textId="77777777" w:rsidR="008618FF" w:rsidRDefault="008618FF" w:rsidP="007B714A">
      <w:pPr>
        <w:pStyle w:val="Kommentartext"/>
      </w:pPr>
      <w:r>
        <w:rPr>
          <w:rStyle w:val="Kommentarzeichen"/>
        </w:rPr>
        <w:annotationRef/>
      </w:r>
      <w:r>
        <w:t>…und dreiseitig einsehbar sein…?</w:t>
      </w:r>
    </w:p>
  </w:comment>
  <w:comment w:id="3086" w:author="Carsten Hein" w:date="2022-01-03T09:18:00Z" w:initials="CH">
    <w:p w14:paraId="2B9A76DB" w14:textId="77777777" w:rsidR="008618FF" w:rsidRDefault="008618FF"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3093" w:author="Marie" w:date="2022-01-23T15:50:00Z" w:initials="M">
    <w:p w14:paraId="081C4A5F" w14:textId="5D7B057B" w:rsidR="008618FF" w:rsidRDefault="008618FF">
      <w:pPr>
        <w:pStyle w:val="Kommentartext"/>
      </w:pPr>
      <w:r>
        <w:rPr>
          <w:rStyle w:val="Kommentarzeichen"/>
        </w:rPr>
        <w:annotationRef/>
      </w:r>
      <w:r>
        <w:t>Bitte im Satz erklären oder Verweis auf entsprechendes Unterkapitel. Liest sich sonst sehr „stichwortartig“</w:t>
      </w:r>
    </w:p>
  </w:comment>
  <w:comment w:id="3084" w:author="Marie" w:date="2022-01-23T15:50:00Z" w:initials="M">
    <w:p w14:paraId="50144B92" w14:textId="1836F08A" w:rsidR="008618FF" w:rsidRDefault="008618FF">
      <w:pPr>
        <w:pStyle w:val="Kommentartext"/>
      </w:pPr>
      <w:r>
        <w:rPr>
          <w:rStyle w:val="Kommentarzeichen"/>
        </w:rPr>
        <w:annotationRef/>
      </w:r>
      <w:r>
        <w:t>Verweis auf TGA Kapitel einarbeiten</w:t>
      </w:r>
    </w:p>
  </w:comment>
  <w:comment w:id="3100" w:author="Jan Wenker" w:date="2021-12-08T12:11:00Z" w:initials="JW">
    <w:p w14:paraId="5FCE7C6F" w14:textId="77777777" w:rsidR="008618FF" w:rsidRDefault="008618FF" w:rsidP="007B714A">
      <w:pPr>
        <w:pStyle w:val="Kommentartext"/>
      </w:pPr>
      <w:r>
        <w:rPr>
          <w:rStyle w:val="Kommentarzeichen"/>
        </w:rPr>
        <w:annotationRef/>
      </w:r>
      <w:r>
        <w:t>Ein Satz kann m. E. kein Absatz sein!</w:t>
      </w:r>
    </w:p>
  </w:comment>
  <w:comment w:id="3104" w:author="Marie" w:date="2022-01-23T15:39:00Z" w:initials="M">
    <w:p w14:paraId="1F7F2697" w14:textId="6C4CB451" w:rsidR="008618FF" w:rsidRDefault="008618FF">
      <w:pPr>
        <w:pStyle w:val="Kommentartext"/>
      </w:pPr>
      <w:r>
        <w:rPr>
          <w:rStyle w:val="Kommentarzeichen"/>
        </w:rPr>
        <w:annotationRef/>
      </w:r>
      <w:r>
        <w:t>Bitte als Quelle</w:t>
      </w:r>
    </w:p>
  </w:comment>
  <w:comment w:id="3103" w:author="Jan Wenker" w:date="2021-12-08T12:12:00Z" w:initials="JW">
    <w:p w14:paraId="0F88961A" w14:textId="77777777" w:rsidR="008618FF" w:rsidRDefault="008618FF" w:rsidP="007B714A">
      <w:pPr>
        <w:pStyle w:val="Kommentartext"/>
      </w:pPr>
      <w:r>
        <w:rPr>
          <w:rStyle w:val="Kommentarzeichen"/>
        </w:rPr>
        <w:annotationRef/>
      </w:r>
      <w:r>
        <w:t>Man kommt also in der Planungsphase nicht um dieses leidige „Mockup-Bauen“ herum?</w:t>
      </w:r>
    </w:p>
  </w:comment>
  <w:comment w:id="3115" w:author="Jan Wenker" w:date="2021-12-08T12:13:00Z" w:initials="JW">
    <w:p w14:paraId="05F32CE1" w14:textId="77777777" w:rsidR="008618FF" w:rsidRDefault="008618FF" w:rsidP="007B714A">
      <w:pPr>
        <w:pStyle w:val="Kommentartext"/>
      </w:pPr>
      <w:r>
        <w:rPr>
          <w:rStyle w:val="Kommentarzeichen"/>
        </w:rPr>
        <w:annotationRef/>
      </w:r>
      <w:r>
        <w:t>s. o. TEUER!</w:t>
      </w:r>
    </w:p>
  </w:comment>
  <w:comment w:id="3117" w:author="Marie" w:date="2022-01-23T15:48:00Z" w:initials="M">
    <w:p w14:paraId="566E73BD" w14:textId="2248106B" w:rsidR="008618FF" w:rsidRDefault="008618FF">
      <w:pPr>
        <w:pStyle w:val="Kommentartext"/>
      </w:pPr>
      <w:r>
        <w:rPr>
          <w:rStyle w:val="Kommentarzeichen"/>
        </w:rPr>
        <w:annotationRef/>
      </w:r>
      <w:r>
        <w:t xml:space="preserve">4x frühzeitig in diesen paar Absätzen. </w:t>
      </w:r>
    </w:p>
  </w:comment>
  <w:comment w:id="3127" w:author="Marie" w:date="2022-01-23T15:55:00Z" w:initials="M">
    <w:p w14:paraId="503A2E6F" w14:textId="27600C5C" w:rsidR="008618FF" w:rsidRDefault="008618FF">
      <w:pPr>
        <w:pStyle w:val="Kommentartext"/>
      </w:pPr>
      <w:r>
        <w:rPr>
          <w:rStyle w:val="Kommentarzeichen"/>
        </w:rPr>
        <w:annotationRef/>
      </w:r>
      <w:r>
        <w:t>In der Zusammenfassung fehlt ein Fazit zu den betrachteten Varianten usw. Also 90 % des  Kapitels. Hier findet sich v.a. das letzte Kapitel zusammengefasst.</w:t>
      </w:r>
    </w:p>
  </w:comment>
  <w:comment w:id="3398" w:author="Marie" w:date="2022-01-23T15:56:00Z" w:initials="M">
    <w:p w14:paraId="57839840" w14:textId="77777777" w:rsidR="008618FF" w:rsidRDefault="008618FF">
      <w:pPr>
        <w:pStyle w:val="Kommentartext"/>
      </w:pPr>
      <w:r>
        <w:rPr>
          <w:rStyle w:val="Kommentarzeichen"/>
        </w:rPr>
        <w:annotationRef/>
      </w:r>
      <w:r>
        <w:t>Wie ist denn jetzt eigentlich des Fazit zu den verschiedenen Decken-Aufbau Varianten? Gibt es eins? Welche Plattendicke wird final empfohlen? Ich würde darauf gerne in meinen Kapiteln verweisen!</w:t>
      </w:r>
    </w:p>
    <w:p w14:paraId="7EB1A634" w14:textId="45C735E5" w:rsidR="008618FF" w:rsidRDefault="008618FF">
      <w:pPr>
        <w:pStyle w:val="Kommentartext"/>
      </w:pPr>
      <w:r>
        <w:t xml:space="preserve">Gehört </w:t>
      </w:r>
      <w:proofErr w:type="spellStart"/>
      <w:r>
        <w:t>m.e.</w:t>
      </w:r>
      <w:proofErr w:type="spellEnd"/>
      <w:r>
        <w:t xml:space="preserve"> in die Zusammenfassung rein.</w:t>
      </w:r>
    </w:p>
  </w:comment>
  <w:comment w:id="3399" w:author="Marie" w:date="2022-01-23T14:44:00Z" w:initials="M">
    <w:p w14:paraId="6BA734B6" w14:textId="5DB1A089" w:rsidR="008618FF" w:rsidRDefault="008618FF">
      <w:pPr>
        <w:pStyle w:val="Kommentartext"/>
      </w:pPr>
      <w:r>
        <w:rPr>
          <w:rStyle w:val="Kommentarzeichen"/>
        </w:rPr>
        <w:annotationRef/>
      </w:r>
      <w:r>
        <w:t>Sinnvoll das hier noch einmal zu ändern? Das haben wir bisher nie so genannt. Name taucht so später auch nicht mehr auf. Ggf. Namen einführen der im weiteren auch konsequent verwendet wird (statt Deckenelement, siehe Kommentar unten)</w:t>
      </w:r>
    </w:p>
  </w:comment>
  <w:comment w:id="3409" w:author="Marie" w:date="2022-01-23T13:56:00Z" w:initials="M">
    <w:p w14:paraId="1C9C9650" w14:textId="77777777" w:rsidR="008618FF" w:rsidRDefault="008618FF">
      <w:pPr>
        <w:pStyle w:val="Kommentartext"/>
      </w:pPr>
      <w:r>
        <w:rPr>
          <w:rStyle w:val="Kommentarzeichen"/>
        </w:rPr>
        <w:annotationRef/>
      </w:r>
      <w:r>
        <w:t xml:space="preserve">Bitte keinen leeren Überschriften! </w:t>
      </w:r>
    </w:p>
    <w:p w14:paraId="512AB96D" w14:textId="527C3A38" w:rsidR="008618FF" w:rsidRDefault="008618FF">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klar kommen! </w:t>
      </w:r>
    </w:p>
  </w:comment>
  <w:comment w:id="3446" w:author="Marie" w:date="2022-01-23T14:44:00Z" w:initials="M">
    <w:p w14:paraId="5C839CAA" w14:textId="6091DD99" w:rsidR="008618FF" w:rsidRDefault="008618FF">
      <w:pPr>
        <w:pStyle w:val="Kommentartext"/>
      </w:pPr>
      <w:r>
        <w:rPr>
          <w:rStyle w:val="Kommentarzeichen"/>
        </w:rPr>
        <w:annotationRef/>
      </w:r>
      <w:r>
        <w:t>Bitte für eins entscheiden</w:t>
      </w:r>
    </w:p>
  </w:comment>
  <w:comment w:id="3458" w:author="Marie" w:date="2022-01-23T14:37:00Z" w:initials="M">
    <w:p w14:paraId="5A96184B" w14:textId="025636FA" w:rsidR="008618FF" w:rsidRDefault="008618FF">
      <w:pPr>
        <w:pStyle w:val="Kommentartext"/>
      </w:pPr>
      <w:r>
        <w:rPr>
          <w:rStyle w:val="Kommentarzeichen"/>
        </w:rPr>
        <w:annotationRef/>
      </w:r>
      <w:r>
        <w:t>Deckenregister? Panel? Die Decke selbst besteht aus Holz und Beton.</w:t>
      </w:r>
    </w:p>
  </w:comment>
  <w:comment w:id="3463" w:author="Marie" w:date="2022-01-23T14:38:00Z" w:initials="M">
    <w:p w14:paraId="73FD7C4B" w14:textId="7EA21CB1" w:rsidR="008618FF" w:rsidRDefault="008618FF">
      <w:pPr>
        <w:pStyle w:val="Kommentartext"/>
      </w:pPr>
      <w:r>
        <w:rPr>
          <w:rStyle w:val="Kommentarzeichen"/>
        </w:rPr>
        <w:annotationRef/>
      </w:r>
      <w:r>
        <w:t>Bitte Deckenelemente vermeiden. Das verwenden wir im Rest des Berichts rein für Holz- und Beton. TGA-Element oder irgendwas anderes wäre hier besser.</w:t>
      </w:r>
    </w:p>
  </w:comment>
  <w:comment w:id="3482" w:author="Marie" w:date="2022-01-23T14:38:00Z" w:initials="M">
    <w:p w14:paraId="7EACCD76" w14:textId="02C80F85" w:rsidR="008618FF" w:rsidRDefault="008618FF">
      <w:pPr>
        <w:pStyle w:val="Kommentartext"/>
      </w:pPr>
      <w:r>
        <w:rPr>
          <w:rStyle w:val="Kommentarzeichen"/>
        </w:rPr>
        <w:annotationRef/>
      </w:r>
      <w:r>
        <w:t>Siehe oben</w:t>
      </w:r>
    </w:p>
  </w:comment>
  <w:comment w:id="3553" w:author="Marie" w:date="2022-01-23T14:31:00Z" w:initials="M">
    <w:p w14:paraId="6700DC78" w14:textId="1374A513" w:rsidR="008618FF" w:rsidRDefault="008618FF">
      <w:pPr>
        <w:pStyle w:val="Kommentartext"/>
      </w:pPr>
      <w:r>
        <w:rPr>
          <w:rStyle w:val="Kommentarzeichen"/>
        </w:rPr>
        <w:annotationRef/>
      </w:r>
      <w:r>
        <w:t>Achtung das klingt sehr umgangssprachlich und wenig differenziert</w:t>
      </w:r>
    </w:p>
  </w:comment>
  <w:comment w:id="3556" w:author="Jan Wenker" w:date="2021-12-08T15:08:00Z" w:initials="JW">
    <w:p w14:paraId="2BA5D7CA" w14:textId="77777777" w:rsidR="008618FF" w:rsidRDefault="008618FF" w:rsidP="00E161C3">
      <w:pPr>
        <w:pStyle w:val="Kommentartext"/>
      </w:pPr>
      <w:r>
        <w:rPr>
          <w:rStyle w:val="Kommentarzeichen"/>
        </w:rPr>
        <w:annotationRef/>
      </w:r>
      <w:r>
        <w:t>Was hat das in diesem Abschnitt zu suchen? Erschließt sich m. E. nicht.</w:t>
      </w:r>
    </w:p>
  </w:comment>
  <w:comment w:id="3557" w:author="Marie" w:date="2022-01-23T14:39:00Z" w:initials="M">
    <w:p w14:paraId="3CA67A2F" w14:textId="39F931F1" w:rsidR="008618FF" w:rsidRDefault="008618FF">
      <w:pPr>
        <w:pStyle w:val="Kommentartext"/>
      </w:pPr>
      <w:r>
        <w:rPr>
          <w:rStyle w:val="Kommentarzeichen"/>
        </w:rPr>
        <w:annotationRef/>
      </w:r>
      <w:r>
        <w:t>Hier ist Deckenelement korrekt</w:t>
      </w:r>
    </w:p>
  </w:comment>
  <w:comment w:id="3558" w:author="Marie" w:date="2022-01-23T14:32:00Z" w:initials="M">
    <w:p w14:paraId="18A115AF" w14:textId="1C0A46A3" w:rsidR="008618FF" w:rsidRDefault="008618FF">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3475" w:author="Marie" w:date="2022-01-23T14:35:00Z" w:initials="M">
    <w:p w14:paraId="49E0AA84" w14:textId="4C0616E9" w:rsidR="008618FF" w:rsidRDefault="008618FF">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3661" w:author="Jan Wenker" w:date="2021-12-08T15:10:00Z" w:initials="JW">
    <w:p w14:paraId="3FF4063D" w14:textId="77777777" w:rsidR="00111371" w:rsidRDefault="00111371" w:rsidP="00111371">
      <w:pPr>
        <w:pStyle w:val="Kommentartext"/>
      </w:pPr>
      <w:r>
        <w:rPr>
          <w:rStyle w:val="Kommentarzeichen"/>
        </w:rPr>
        <w:annotationRef/>
      </w:r>
      <w:r>
        <w:t>Grundsätzlich und immer kommt ein Leerzeichen zwischen Zahlenwert und Einheit.</w:t>
      </w:r>
    </w:p>
  </w:comment>
  <w:comment w:id="3667" w:author="Marie" w:date="2021-08-18T10:24:00Z" w:initials="M">
    <w:p w14:paraId="0FA015C0" w14:textId="77777777" w:rsidR="00111371" w:rsidRDefault="00111371" w:rsidP="00111371">
      <w:pPr>
        <w:pStyle w:val="Kommentartext"/>
      </w:pPr>
      <w:r>
        <w:rPr>
          <w:rStyle w:val="Kommentarzeichen"/>
        </w:rPr>
        <w:annotationRef/>
      </w:r>
      <w:r>
        <w:t>Abkürzung einmal ausschreiben bitte</w:t>
      </w:r>
    </w:p>
  </w:comment>
  <w:comment w:id="3672" w:author="Marie" w:date="2022-01-23T14:39:00Z" w:initials="M">
    <w:p w14:paraId="7E12301C" w14:textId="1E844E49" w:rsidR="008618FF" w:rsidRDefault="008618FF">
      <w:pPr>
        <w:pStyle w:val="Kommentartext"/>
      </w:pPr>
      <w:r>
        <w:rPr>
          <w:rStyle w:val="Kommentarzeichen"/>
        </w:rPr>
        <w:annotationRef/>
      </w:r>
      <w:r>
        <w:t xml:space="preserve">Die Abbildung steht hier in keinem </w:t>
      </w:r>
      <w:proofErr w:type="spellStart"/>
      <w:r>
        <w:t>kontext</w:t>
      </w:r>
      <w:proofErr w:type="spellEnd"/>
      <w:r>
        <w:t xml:space="preserve">  und wird nicht textlich erwähnt. Zwischen enger und normaler Belegung wurde noch nicht unterschieden! Bitte sinnvoller positionieren und im Text erwähnen</w:t>
      </w:r>
    </w:p>
  </w:comment>
  <w:comment w:id="3673" w:author="Marie" w:date="2022-01-23T14:40:00Z" w:initials="M">
    <w:p w14:paraId="7B87AE39" w14:textId="60BE339A" w:rsidR="008618FF" w:rsidRDefault="008618FF">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3701" w:author="Jan Wenker" w:date="2021-12-08T15:10:00Z" w:initials="JW">
    <w:p w14:paraId="510D5695" w14:textId="77777777" w:rsidR="008618FF" w:rsidRDefault="008618FF" w:rsidP="00E161C3">
      <w:pPr>
        <w:pStyle w:val="Kommentartext"/>
      </w:pPr>
      <w:r>
        <w:rPr>
          <w:rStyle w:val="Kommentarzeichen"/>
        </w:rPr>
        <w:annotationRef/>
      </w:r>
      <w:r>
        <w:t>Grundsätzlich und immer kommt ein Leerzeichen zwischen Zahlenwert und Einheit.</w:t>
      </w:r>
    </w:p>
  </w:comment>
  <w:comment w:id="3702" w:author="Marie" w:date="2021-08-18T10:24:00Z" w:initials="M">
    <w:p w14:paraId="07BF7FD4" w14:textId="77777777" w:rsidR="008618FF" w:rsidRDefault="008618FF" w:rsidP="00E161C3">
      <w:pPr>
        <w:pStyle w:val="Kommentartext"/>
      </w:pPr>
      <w:r>
        <w:rPr>
          <w:rStyle w:val="Kommentarzeichen"/>
        </w:rPr>
        <w:annotationRef/>
      </w:r>
      <w:r>
        <w:t>Abkürzung einmal ausschreiben bitte</w:t>
      </w:r>
    </w:p>
  </w:comment>
  <w:comment w:id="3760" w:author="Marie" w:date="2021-08-18T10:36:00Z" w:initials="M">
    <w:p w14:paraId="05E4CD3D" w14:textId="77777777" w:rsidR="008618FF" w:rsidRDefault="008618FF" w:rsidP="007B714A">
      <w:pPr>
        <w:pStyle w:val="Kommentartext"/>
      </w:pPr>
      <w:r>
        <w:rPr>
          <w:rStyle w:val="Kommentarzeichen"/>
        </w:rPr>
        <w:annotationRef/>
      </w:r>
      <w:r>
        <w:t>Ggf. noch ein paar Sätze zur Unterscheidung zwischen Minimalausführung und voll belegtem Register</w:t>
      </w:r>
    </w:p>
  </w:comment>
  <w:comment w:id="3761" w:author="Marie" w:date="2021-08-17T16:02:00Z" w:initials="M">
    <w:p w14:paraId="35A2519C" w14:textId="77777777" w:rsidR="008618FF" w:rsidRDefault="008618FF" w:rsidP="007B714A">
      <w:pPr>
        <w:pStyle w:val="Kommentartext"/>
      </w:pPr>
      <w:r>
        <w:rPr>
          <w:rStyle w:val="Kommentarzeichen"/>
        </w:rPr>
        <w:annotationRef/>
      </w:r>
      <w:r>
        <w:t xml:space="preserve">Abb. Mit lesbarer Beschriftung , </w:t>
      </w:r>
      <w:proofErr w:type="spellStart"/>
      <w:r>
        <w:t>ggf</w:t>
      </w:r>
      <w:proofErr w:type="spellEnd"/>
      <w:r>
        <w:t xml:space="preserve"> nur zwei Module abbilden, größer Skalieren und Luftraum stauchen</w:t>
      </w:r>
    </w:p>
  </w:comment>
  <w:comment w:id="3762" w:author="Jan Wenker" w:date="2021-12-09T14:31:00Z" w:initials="JW">
    <w:p w14:paraId="2F21AD35" w14:textId="77777777" w:rsidR="008618FF" w:rsidRDefault="008618FF" w:rsidP="007B714A">
      <w:pPr>
        <w:pStyle w:val="Kommentartext"/>
      </w:pPr>
      <w:r>
        <w:rPr>
          <w:rStyle w:val="Kommentarzeichen"/>
        </w:rPr>
        <w:annotationRef/>
      </w:r>
      <w:r>
        <w:t>Das ist unbedingt notwendig. Qualität der Abbildung verbessern!</w:t>
      </w:r>
    </w:p>
  </w:comment>
  <w:comment w:id="3763" w:author="Marie" w:date="2022-01-23T14:46:00Z" w:initials="M">
    <w:p w14:paraId="4F596C56" w14:textId="017C2DE9" w:rsidR="008618FF" w:rsidRDefault="008618FF">
      <w:pPr>
        <w:pStyle w:val="Kommentartext"/>
      </w:pPr>
      <w:r>
        <w:rPr>
          <w:rStyle w:val="Kommentarzeichen"/>
        </w:rPr>
        <w:annotationRef/>
      </w:r>
      <w:r>
        <w:t>Hier nochmal ausdrücklich die Bitte das zu ändern!!!</w:t>
      </w:r>
    </w:p>
  </w:comment>
  <w:comment w:id="3779" w:author="Marie" w:date="2022-01-23T14:47:00Z" w:initials="M">
    <w:p w14:paraId="1E5A2958" w14:textId="44342C3E" w:rsidR="008618FF" w:rsidRDefault="008618FF">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3781" w:author="Marie" w:date="2022-01-23T14:49:00Z" w:initials="M">
    <w:p w14:paraId="230353B1" w14:textId="7ACCD2F1" w:rsidR="008618FF" w:rsidRDefault="008618FF">
      <w:pPr>
        <w:pStyle w:val="Kommentartext"/>
      </w:pPr>
      <w:r>
        <w:rPr>
          <w:rStyle w:val="Kommentarzeichen"/>
        </w:rPr>
        <w:annotationRef/>
      </w:r>
      <w:r>
        <w:t>Sind die irgendwo geregelt?</w:t>
      </w:r>
    </w:p>
  </w:comment>
  <w:comment w:id="3782" w:author="Florian Meyer" w:date="2022-03-15T10:43:00Z" w:initials="FM">
    <w:p w14:paraId="322CFD96" w14:textId="1A07E015" w:rsidR="005F30B9" w:rsidRDefault="005F30B9">
      <w:pPr>
        <w:pStyle w:val="Kommentartext"/>
      </w:pPr>
      <w:r>
        <w:rPr>
          <w:rStyle w:val="Kommentarzeichen"/>
        </w:rPr>
        <w:annotationRef/>
      </w:r>
      <w:r>
        <w:t xml:space="preserve">Leider ist das nicht </w:t>
      </w:r>
      <w:r w:rsidR="002E0D9D">
        <w:t>geregelt. Es gibt Anhaltspunkte aus der Praxis</w:t>
      </w:r>
      <w:r w:rsidR="00E95F59">
        <w:t>.</w:t>
      </w:r>
      <w:r w:rsidR="001B1731">
        <w:t xml:space="preserve"> </w:t>
      </w:r>
      <w:r w:rsidR="00CD4795">
        <w:t>Unsere Annahmen sind weiter unten in der Tabelle beschrieben.</w:t>
      </w:r>
    </w:p>
  </w:comment>
  <w:comment w:id="3783" w:author="Jan Wenker" w:date="2021-12-08T15:11:00Z" w:initials="JW">
    <w:p w14:paraId="39FE946F" w14:textId="77777777" w:rsidR="008618FF" w:rsidRDefault="008618FF" w:rsidP="007B714A">
      <w:pPr>
        <w:pStyle w:val="Kommentartext"/>
      </w:pPr>
      <w:r>
        <w:rPr>
          <w:rStyle w:val="Kommentarzeichen"/>
        </w:rPr>
        <w:annotationRef/>
      </w:r>
      <w:r>
        <w:t>s. o. ?</w:t>
      </w:r>
    </w:p>
  </w:comment>
  <w:comment w:id="3784" w:author="Florian Meyer" w:date="2022-03-15T10:47:00Z" w:initials="FM">
    <w:p w14:paraId="3B148AB3" w14:textId="3F8053B1" w:rsidR="00BF77B9" w:rsidRDefault="00BF77B9">
      <w:pPr>
        <w:pStyle w:val="Kommentartext"/>
      </w:pPr>
      <w:r>
        <w:rPr>
          <w:rStyle w:val="Kommentarzeichen"/>
        </w:rPr>
        <w:annotationRef/>
      </w:r>
      <w:r w:rsidR="00A70E98">
        <w:t xml:space="preserve">Wir haben oben nochmal beschrieben, dass die </w:t>
      </w:r>
      <w:r w:rsidR="00FE49B9">
        <w:t>äußeren</w:t>
      </w:r>
      <w:r w:rsidR="00A70E98">
        <w:t xml:space="preserve"> Lasten stark von den Parametern der Fassade (inkl. Sonnenschutz</w:t>
      </w:r>
      <w:r w:rsidR="00FE49B9">
        <w:t>) abhängen</w:t>
      </w:r>
      <w:r w:rsidR="005275BA">
        <w:t xml:space="preserve"> – also der Qualität. Es können daher keine Aussagen getroffen werden.</w:t>
      </w:r>
    </w:p>
  </w:comment>
  <w:comment w:id="3785" w:author="Marie" w:date="2022-01-23T14:50:00Z" w:initials="M">
    <w:p w14:paraId="762E447A" w14:textId="55685199" w:rsidR="008618FF" w:rsidRDefault="008618FF">
      <w:pPr>
        <w:pStyle w:val="Kommentartext"/>
      </w:pPr>
      <w:r>
        <w:rPr>
          <w:rStyle w:val="Kommentarzeichen"/>
        </w:rPr>
        <w:annotationRef/>
      </w:r>
      <w:r>
        <w:t>Was machen wir stattdessen?</w:t>
      </w:r>
    </w:p>
  </w:comment>
  <w:comment w:id="3786" w:author="Florian Meyer" w:date="2022-03-15T10:49:00Z" w:initials="FM">
    <w:p w14:paraId="0A2F0A0A" w14:textId="7456D209" w:rsidR="005275BA" w:rsidRDefault="005275BA">
      <w:pPr>
        <w:pStyle w:val="Kommentartext"/>
      </w:pPr>
      <w:r>
        <w:rPr>
          <w:rStyle w:val="Kommentarzeichen"/>
        </w:rPr>
        <w:annotationRef/>
      </w:r>
      <w:r w:rsidR="00E55044">
        <w:t xml:space="preserve">Wir berechnen </w:t>
      </w:r>
      <w:r w:rsidR="001E7587">
        <w:t>weiter unten, welche Heiz- und Kühl</w:t>
      </w:r>
      <w:r w:rsidR="000F6F5A">
        <w:t xml:space="preserve">leistung für die äußeren Lasten </w:t>
      </w:r>
      <w:r w:rsidR="002A13EF">
        <w:t>übrigbleiben.</w:t>
      </w:r>
      <w:r w:rsidR="00042853">
        <w:t xml:space="preserve"> Alles weitere lässt sich erst berechnen, wenn die Fassade mit allen Parametern bekannt ist. </w:t>
      </w:r>
      <w:r w:rsidR="003B7720">
        <w:t>Die Berechnung erfolgt dann nach DIN EN 12831 bzw. VDI 2078</w:t>
      </w:r>
      <w:r w:rsidR="008238C3">
        <w:t xml:space="preserve">. </w:t>
      </w:r>
    </w:p>
  </w:comment>
  <w:comment w:id="3813" w:author="Marie" w:date="2022-01-23T14:51:00Z" w:initials="M">
    <w:p w14:paraId="05FCC6A4" w14:textId="51E61C9A" w:rsidR="008618FF" w:rsidRDefault="008618FF">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ausgeschrieben  </w:t>
      </w:r>
      <w:proofErr w:type="spellStart"/>
      <w:r>
        <w:t>z,b</w:t>
      </w:r>
      <w:proofErr w:type="spellEnd"/>
      <w:r>
        <w:t>) Deckenregister für Technische Gebäudeausrüstung oder so</w:t>
      </w:r>
    </w:p>
  </w:comment>
  <w:comment w:id="3815" w:author="Marie" w:date="2022-01-23T14:52:00Z" w:initials="M">
    <w:p w14:paraId="30563829" w14:textId="0888E50D" w:rsidR="008618FF" w:rsidRDefault="008618FF">
      <w:pPr>
        <w:pStyle w:val="Kommentartext"/>
      </w:pPr>
      <w:r>
        <w:rPr>
          <w:rStyle w:val="Kommentarzeichen"/>
        </w:rPr>
        <w:annotationRef/>
      </w:r>
      <w:r>
        <w:t>Ist das jetzt ein Unterkapitel? Legen wir nicht im ganzen Kapitel schon Eingangsparameter fest? Warum diese „Überschrift“</w:t>
      </w:r>
    </w:p>
  </w:comment>
  <w:comment w:id="3827" w:author="Marie" w:date="2022-01-23T14:54:00Z" w:initials="M">
    <w:p w14:paraId="7B86DE31" w14:textId="74FEAE35" w:rsidR="008618FF" w:rsidRDefault="008618FF">
      <w:pPr>
        <w:pStyle w:val="Kommentartext"/>
      </w:pPr>
      <w:r>
        <w:rPr>
          <w:rStyle w:val="Kommentarzeichen"/>
        </w:rPr>
        <w:annotationRef/>
      </w:r>
      <w:r>
        <w:t>Sollte dieser Satz zur Allgemeinen Vorgehensweise nicht sinnvollerweise vor den Annahmen zur Raumgröße und den Lasten stehen?</w:t>
      </w:r>
    </w:p>
  </w:comment>
  <w:comment w:id="3842" w:author="Jan Wenker" w:date="2021-12-08T15:11:00Z" w:initials="JW">
    <w:p w14:paraId="7691396B" w14:textId="77777777" w:rsidR="008618FF" w:rsidRDefault="008618FF" w:rsidP="007B714A">
      <w:pPr>
        <w:pStyle w:val="Kommentartext"/>
      </w:pPr>
      <w:r>
        <w:rPr>
          <w:rStyle w:val="Kommentarzeichen"/>
        </w:rPr>
        <w:annotationRef/>
      </w:r>
      <w:r>
        <w:t>Abb. Beschriftung fehlt. Was soll diese Abbildung illustrieren?</w:t>
      </w:r>
    </w:p>
  </w:comment>
  <w:comment w:id="3843" w:author="Marie" w:date="2021-07-16T10:03:00Z" w:initials="M">
    <w:p w14:paraId="3C54A892" w14:textId="77777777" w:rsidR="008618FF" w:rsidRDefault="008618FF" w:rsidP="007B714A">
      <w:pPr>
        <w:pStyle w:val="Kommentartext"/>
      </w:pPr>
      <w:r>
        <w:rPr>
          <w:rStyle w:val="Kommentarzeichen"/>
        </w:rPr>
        <w:annotationRef/>
      </w:r>
      <w:r>
        <w:t>Quelle / Bildunterschrift</w:t>
      </w:r>
    </w:p>
  </w:comment>
  <w:comment w:id="3844" w:author="Marie" w:date="2022-01-23T14:03:00Z" w:initials="M">
    <w:p w14:paraId="43C9527C" w14:textId="1DCD7350" w:rsidR="008618FF" w:rsidRDefault="008618FF">
      <w:pPr>
        <w:pStyle w:val="Kommentartext"/>
      </w:pPr>
      <w:r>
        <w:rPr>
          <w:rStyle w:val="Kommentarzeichen"/>
        </w:rPr>
        <w:annotationRef/>
      </w:r>
      <w:r>
        <w:t>Abbildung in Text einführen! Sonst ist fraglich welchen Nutzen das Bild überhaupt erfüllen soll…</w:t>
      </w:r>
    </w:p>
  </w:comment>
  <w:comment w:id="3852" w:author="Marie" w:date="2022-01-23T14:54:00Z" w:initials="M">
    <w:p w14:paraId="47FF4FB3" w14:textId="413FF34B" w:rsidR="008618FF" w:rsidRDefault="008618FF">
      <w:pPr>
        <w:pStyle w:val="Kommentartext"/>
      </w:pPr>
      <w:r>
        <w:rPr>
          <w:rStyle w:val="Kommentarzeichen"/>
        </w:rPr>
        <w:annotationRef/>
      </w:r>
      <w:r>
        <w:t>Bitte nicht ein Satz pro Absatz!</w:t>
      </w:r>
    </w:p>
  </w:comment>
  <w:comment w:id="3854" w:author="Jan Wenker" w:date="2021-12-09T14:32:00Z" w:initials="JW">
    <w:p w14:paraId="16D3B5B2" w14:textId="77777777" w:rsidR="008618FF" w:rsidRDefault="008618FF" w:rsidP="007B714A">
      <w:pPr>
        <w:pStyle w:val="Kommentartext"/>
      </w:pPr>
      <w:r>
        <w:rPr>
          <w:rStyle w:val="Kommentarzeichen"/>
        </w:rPr>
        <w:annotationRef/>
      </w:r>
      <w:r>
        <w:t>Text zu klein, Grafik zu klein. Qualität der Abbildung verbessern.</w:t>
      </w:r>
    </w:p>
  </w:comment>
  <w:comment w:id="3855" w:author="Florian Meyer" w:date="2022-03-15T11:24:00Z" w:initials="FM">
    <w:p w14:paraId="405D1487" w14:textId="758CBC78" w:rsidR="006119FA" w:rsidRDefault="006119FA">
      <w:pPr>
        <w:pStyle w:val="Kommentartext"/>
      </w:pPr>
      <w:r>
        <w:rPr>
          <w:rStyle w:val="Kommentarzeichen"/>
        </w:rPr>
        <w:annotationRef/>
      </w:r>
      <w:r>
        <w:t>Die Darstellung ist aus den technischen Unterlagen des Herstellers</w:t>
      </w:r>
      <w:r w:rsidR="00F44534">
        <w:t>. Die Größe und Qualität kann nicht weiter verbessert werden.</w:t>
      </w:r>
    </w:p>
  </w:comment>
  <w:comment w:id="3858" w:author="Marie" w:date="2022-01-23T14:06:00Z" w:initials="M">
    <w:p w14:paraId="474EFDC6" w14:textId="4E29CC76" w:rsidR="008618FF" w:rsidRDefault="008618FF">
      <w:pPr>
        <w:pStyle w:val="Kommentartext"/>
      </w:pPr>
      <w:r>
        <w:rPr>
          <w:rStyle w:val="Kommentarzeichen"/>
        </w:rPr>
        <w:annotationRef/>
      </w:r>
      <w:r>
        <w:t>Bitte besseren Bilduntertitel wählen</w:t>
      </w:r>
    </w:p>
  </w:comment>
  <w:comment w:id="3868" w:author="Marie" w:date="2022-01-23T14:05:00Z" w:initials="M">
    <w:p w14:paraId="58853049" w14:textId="37B760CE" w:rsidR="008618FF" w:rsidRDefault="008618FF">
      <w:pPr>
        <w:pStyle w:val="Kommentartext"/>
      </w:pPr>
      <w:r>
        <w:rPr>
          <w:rStyle w:val="Kommentarzeichen"/>
        </w:rPr>
        <w:annotationRef/>
      </w:r>
      <w:r>
        <w:t xml:space="preserve">Das kann kein einziger Absatz sein!  Außerdem gehört das eher in die Bildunterschrift selbst! </w:t>
      </w:r>
    </w:p>
  </w:comment>
  <w:comment w:id="3871" w:author="Jan Wenker" w:date="2021-12-09T14:32:00Z" w:initials="JW">
    <w:p w14:paraId="1F8BAE4F" w14:textId="77777777" w:rsidR="008618FF" w:rsidRDefault="008618FF" w:rsidP="007B714A">
      <w:pPr>
        <w:pStyle w:val="Kommentartext"/>
      </w:pPr>
      <w:r>
        <w:rPr>
          <w:rStyle w:val="Kommentarzeichen"/>
        </w:rPr>
        <w:annotationRef/>
      </w:r>
      <w:r>
        <w:t>Tabelle nicht als Grafik einfügen, sondern als Tabelle in Word.</w:t>
      </w:r>
    </w:p>
  </w:comment>
  <w:comment w:id="3873" w:author="Marie" w:date="2022-01-23T15:37:00Z" w:initials="M">
    <w:p w14:paraId="19517C4D" w14:textId="7F4B6D6D" w:rsidR="008618FF" w:rsidRDefault="008618FF">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3874" w:author="Jan Wenker" w:date="2021-12-09T14:32:00Z" w:initials="JW">
    <w:p w14:paraId="355B7954" w14:textId="77777777" w:rsidR="008618FF" w:rsidRDefault="008618FF" w:rsidP="00E161C3">
      <w:pPr>
        <w:pStyle w:val="Kommentartext"/>
      </w:pPr>
      <w:r>
        <w:rPr>
          <w:rStyle w:val="Kommentarzeichen"/>
        </w:rPr>
        <w:annotationRef/>
      </w:r>
      <w:r>
        <w:t>Tabelle nicht als Grafik einfügen, sondern als Tabelle in Word.</w:t>
      </w:r>
    </w:p>
  </w:comment>
  <w:comment w:id="3875" w:author="Carsten Hein" w:date="2022-01-14T10:28:00Z" w:initials="CH">
    <w:p w14:paraId="114A5C4B" w14:textId="77777777" w:rsidR="008618FF" w:rsidRDefault="008618FF" w:rsidP="00E161C3">
      <w:pPr>
        <w:pStyle w:val="Kommentartext"/>
      </w:pPr>
      <w:r>
        <w:rPr>
          <w:rStyle w:val="Kommentarzeichen"/>
        </w:rPr>
        <w:annotationRef/>
      </w:r>
      <w:r>
        <w:t xml:space="preserve">Tabelle werden als Windows Metafile eingefügt, das erzeugt die beste Auflösung auch bei skalierter Grafik. </w:t>
      </w:r>
    </w:p>
  </w:comment>
  <w:comment w:id="3876" w:author="Marie" w:date="2022-01-23T14:10:00Z" w:initials="M">
    <w:p w14:paraId="54AC93ED" w14:textId="77777777" w:rsidR="008618FF" w:rsidRDefault="008618FF">
      <w:pPr>
        <w:pStyle w:val="Kommentartext"/>
      </w:pPr>
      <w:r>
        <w:rPr>
          <w:rStyle w:val="Kommentarzeichen"/>
        </w:rPr>
        <w:annotationRef/>
      </w:r>
      <w:r>
        <w:t>Die Auflösung wird aber nicht schlechter, wenn die Tabelle in Word direkt erstellt wird!</w:t>
      </w:r>
    </w:p>
    <w:p w14:paraId="0685313F" w14:textId="1A929C23" w:rsidR="008618FF" w:rsidRDefault="008618FF">
      <w:pPr>
        <w:pStyle w:val="Kommentartext"/>
      </w:pPr>
      <w:r>
        <w:t xml:space="preserve">So können wir keine ordentlichen Seitenumbrüche gewährleisten und keine einheitliche Formatierung erreichen! </w:t>
      </w:r>
    </w:p>
    <w:p w14:paraId="5901121C" w14:textId="66D8B073" w:rsidR="008618FF" w:rsidRDefault="008618FF">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3877" w:author="Marie" w:date="2022-01-23T15:37:00Z" w:initials="M">
    <w:p w14:paraId="517F1E32" w14:textId="14B63D2F" w:rsidR="008618FF" w:rsidRDefault="008618FF">
      <w:pPr>
        <w:pStyle w:val="Kommentartext"/>
      </w:pPr>
      <w:r>
        <w:rPr>
          <w:rStyle w:val="Kommentarzeichen"/>
        </w:rPr>
        <w:annotationRef/>
      </w:r>
    </w:p>
  </w:comment>
  <w:comment w:id="3900" w:author="Marie" w:date="2022-01-23T15:37:00Z" w:initials="M">
    <w:p w14:paraId="2A48105B" w14:textId="5D605309" w:rsidR="008618FF" w:rsidRDefault="008618FF">
      <w:pPr>
        <w:pStyle w:val="Kommentartext"/>
      </w:pPr>
      <w:r>
        <w:rPr>
          <w:rStyle w:val="Kommentarzeichen"/>
        </w:rPr>
        <w:annotationRef/>
      </w:r>
      <w:r>
        <w:t>Was ist jetzt das Ergebnis dieser Betrachtung? Welchen Schluss ziehen wir hier?</w:t>
      </w:r>
    </w:p>
  </w:comment>
  <w:comment w:id="3992" w:author="Marie" w:date="2022-01-23T14:56:00Z" w:initials="M">
    <w:p w14:paraId="12532C56" w14:textId="6143D861" w:rsidR="008618FF" w:rsidRDefault="008618FF">
      <w:pPr>
        <w:pStyle w:val="Kommentartext"/>
      </w:pPr>
      <w:r>
        <w:rPr>
          <w:rStyle w:val="Kommentarzeichen"/>
        </w:rPr>
        <w:annotationRef/>
      </w:r>
      <w:r>
        <w:t>Wie groß wäre das?</w:t>
      </w:r>
    </w:p>
  </w:comment>
  <w:comment w:id="4017" w:author="Marie" w:date="2022-01-23T15:01:00Z" w:initials="M">
    <w:p w14:paraId="2108FE67" w14:textId="0413C634" w:rsidR="008618FF" w:rsidRDefault="008618FF">
      <w:pPr>
        <w:pStyle w:val="Kommentartext"/>
      </w:pPr>
      <w:r>
        <w:rPr>
          <w:rStyle w:val="Kommentarzeichen"/>
        </w:rPr>
        <w:annotationRef/>
      </w:r>
      <w:r>
        <w:t>Vom Duden empfohlene Schreibweise</w:t>
      </w:r>
    </w:p>
  </w:comment>
  <w:comment w:id="4041" w:author="Marie" w:date="2022-01-23T15:00:00Z" w:initials="M">
    <w:p w14:paraId="394067DC" w14:textId="76110DBC" w:rsidR="008618FF" w:rsidRDefault="008618FF">
      <w:pPr>
        <w:pStyle w:val="Kommentartext"/>
      </w:pPr>
      <w:r>
        <w:rPr>
          <w:rStyle w:val="Kommentarzeichen"/>
        </w:rPr>
        <w:annotationRef/>
      </w:r>
      <w:r>
        <w:t>In Bezug auf was? Heizen? Kühlen? Lüftung?</w:t>
      </w:r>
    </w:p>
  </w:comment>
  <w:comment w:id="4088" w:author="Jan Wenker" w:date="2021-12-08T15:13:00Z" w:initials="JW">
    <w:p w14:paraId="0ED1DFFE" w14:textId="77777777" w:rsidR="008618FF" w:rsidRDefault="008618FF" w:rsidP="000D73A7">
      <w:pPr>
        <w:pStyle w:val="Kommentartext"/>
      </w:pPr>
      <w:r>
        <w:rPr>
          <w:rStyle w:val="Kommentarzeichen"/>
        </w:rPr>
        <w:annotationRef/>
      </w:r>
      <w:r>
        <w:t>Erstmalige Verwendung der Abkürzung, daher Ausschreiben und Abkürzung einführen.</w:t>
      </w:r>
    </w:p>
  </w:comment>
  <w:comment w:id="4092" w:author="Marie" w:date="2022-01-23T15:02:00Z" w:initials="M">
    <w:p w14:paraId="35EFBA67" w14:textId="51A67E97" w:rsidR="008618FF" w:rsidRDefault="008618FF">
      <w:pPr>
        <w:pStyle w:val="Kommentartext"/>
      </w:pPr>
      <w:r>
        <w:rPr>
          <w:rStyle w:val="Kommentarzeichen"/>
        </w:rPr>
        <w:annotationRef/>
      </w:r>
      <w:r>
        <w:t xml:space="preserve">15-20 enthält </w:t>
      </w:r>
      <w:proofErr w:type="spellStart"/>
      <w:r>
        <w:t>m.e.</w:t>
      </w:r>
      <w:proofErr w:type="spellEnd"/>
      <w:r>
        <w:t xml:space="preserve"> das circa schon</w:t>
      </w:r>
    </w:p>
  </w:comment>
  <w:comment w:id="4097" w:author="Marie" w:date="2022-01-23T15:02:00Z" w:initials="M">
    <w:p w14:paraId="2BBEEE3A" w14:textId="1F1FFDE6" w:rsidR="008618FF" w:rsidRDefault="008618FF">
      <w:pPr>
        <w:pStyle w:val="Kommentartext"/>
      </w:pPr>
      <w:r>
        <w:rPr>
          <w:rStyle w:val="Kommentarzeichen"/>
        </w:rPr>
        <w:annotationRef/>
      </w:r>
      <w:r>
        <w:t>Bitte für ein Wort entscheiden.</w:t>
      </w:r>
    </w:p>
  </w:comment>
  <w:comment w:id="4106" w:author="Marie" w:date="2022-01-23T15:04:00Z" w:initials="M">
    <w:p w14:paraId="7DE7F146" w14:textId="70D87E7A" w:rsidR="008618FF" w:rsidRDefault="008618FF">
      <w:pPr>
        <w:pStyle w:val="Kommentartext"/>
      </w:pPr>
      <w:r>
        <w:rPr>
          <w:rStyle w:val="Kommentarzeichen"/>
        </w:rPr>
        <w:annotationRef/>
      </w:r>
      <w:r>
        <w:t>Aus? Als?</w:t>
      </w:r>
    </w:p>
  </w:comment>
  <w:comment w:id="4123" w:author="Marie" w:date="2021-09-11T11:24:00Z" w:initials="M">
    <w:p w14:paraId="248AC28E" w14:textId="77777777" w:rsidR="008618FF" w:rsidRDefault="008618FF" w:rsidP="000D73A7">
      <w:pPr>
        <w:pStyle w:val="Kommentartext"/>
      </w:pPr>
      <w:r>
        <w:rPr>
          <w:rStyle w:val="Kommentarzeichen"/>
        </w:rPr>
        <w:annotationRef/>
      </w:r>
      <w:r>
        <w:t>Bitte noch ausführlicher werden/Material aus Protokollen zufügen</w:t>
      </w:r>
    </w:p>
  </w:comment>
  <w:comment w:id="4151" w:author="Marie" w:date="2022-01-23T15:26:00Z" w:initials="M">
    <w:p w14:paraId="083071A4" w14:textId="70C2C95E" w:rsidR="008618FF" w:rsidRDefault="008618FF">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4208" w:author="Marie" w:date="2022-01-23T15:32:00Z" w:initials="M">
    <w:p w14:paraId="4336FF52" w14:textId="61033A6E" w:rsidR="008618FF" w:rsidRDefault="008618FF">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4206" w:author="Marie" w:date="2022-01-23T15:31:00Z" w:initials="M">
    <w:p w14:paraId="115AE587" w14:textId="2CC720B9" w:rsidR="008618FF" w:rsidRDefault="008618FF">
      <w:pPr>
        <w:pStyle w:val="Kommentartext"/>
      </w:pPr>
      <w:r>
        <w:rPr>
          <w:rStyle w:val="Kommentarzeichen"/>
        </w:rPr>
        <w:annotationRef/>
      </w:r>
      <w:r>
        <w:t xml:space="preserve">Für mich nicht ganz verständlich. </w:t>
      </w:r>
    </w:p>
  </w:comment>
  <w:comment w:id="4214" w:author="Jan Wenker" w:date="2021-12-08T15:43:00Z" w:initials="JW">
    <w:p w14:paraId="6178C508" w14:textId="77777777" w:rsidR="008618FF" w:rsidRDefault="008618FF" w:rsidP="007B714A">
      <w:pPr>
        <w:pStyle w:val="Kommentartext"/>
      </w:pPr>
      <w:r>
        <w:rPr>
          <w:rStyle w:val="Kommentarzeichen"/>
        </w:rPr>
        <w:annotationRef/>
      </w:r>
      <w:r>
        <w:t>Hier fehlt fast alles, was eine Zusammenfassung ausmacht!</w:t>
      </w:r>
    </w:p>
  </w:comment>
  <w:comment w:id="4215" w:author="Marie" w:date="2022-01-23T15:38:00Z" w:initials="M">
    <w:p w14:paraId="53631F4D" w14:textId="3CFC9C57" w:rsidR="008618FF" w:rsidRDefault="008618FF">
      <w:pPr>
        <w:pStyle w:val="Kommentartext"/>
      </w:pPr>
      <w:r>
        <w:rPr>
          <w:rStyle w:val="Kommentarzeichen"/>
        </w:rPr>
        <w:annotationRef/>
      </w:r>
      <w:r>
        <w:t>Diese Zusammenfassung fasst eigentlich nur den vorhergehenden Absatz zu den übrigen Gewerken zusammen. Der ganze Rest vom Kapitel fehlt!</w:t>
      </w:r>
    </w:p>
  </w:comment>
  <w:comment w:id="4220" w:author="Marie" w:date="2022-01-23T15:34:00Z" w:initials="M">
    <w:p w14:paraId="1924D6DC" w14:textId="0C0E492D" w:rsidR="008618FF" w:rsidRDefault="008618FF">
      <w:pPr>
        <w:pStyle w:val="Kommentartext"/>
      </w:pPr>
      <w:r>
        <w:rPr>
          <w:rStyle w:val="Kommentarzeichen"/>
        </w:rPr>
        <w:annotationRef/>
      </w:r>
      <w:r>
        <w:t>Dieser Satz steht EXAKT so schon oben!</w:t>
      </w:r>
    </w:p>
  </w:comment>
  <w:comment w:id="4372" w:author="Jan Wenker" w:date="2021-12-16T12:00:00Z" w:initials="JW">
    <w:p w14:paraId="57481442" w14:textId="7F0567D7" w:rsidR="008618FF" w:rsidRDefault="008618FF">
      <w:pPr>
        <w:pStyle w:val="Kommentartext"/>
      </w:pPr>
      <w:r>
        <w:rPr>
          <w:rStyle w:val="Kommentarzeichen"/>
        </w:rPr>
        <w:annotationRef/>
      </w:r>
      <w:r>
        <w:t>Relevant wofür?</w:t>
      </w:r>
    </w:p>
  </w:comment>
  <w:comment w:id="4373" w:author="Jan Wenker" w:date="2021-12-16T12:00:00Z" w:initials="JW">
    <w:p w14:paraId="0E00E1CA" w14:textId="524AA001" w:rsidR="008618FF" w:rsidRDefault="008618FF">
      <w:pPr>
        <w:pStyle w:val="Kommentartext"/>
      </w:pPr>
      <w:r>
        <w:rPr>
          <w:rStyle w:val="Kommentarzeichen"/>
        </w:rPr>
        <w:annotationRef/>
      </w:r>
      <w:r>
        <w:t>Ausgewählt vor welchem Hintergrund? Was ist das Ziel der Übung?</w:t>
      </w:r>
    </w:p>
  </w:comment>
  <w:comment w:id="4376" w:author="Jan Wenker" w:date="2021-12-16T12:01:00Z" w:initials="JW">
    <w:p w14:paraId="1A9313E0" w14:textId="41EE4B67" w:rsidR="008618FF" w:rsidRDefault="008618FF">
      <w:pPr>
        <w:pStyle w:val="Kommentartext"/>
      </w:pPr>
      <w:r>
        <w:rPr>
          <w:rStyle w:val="Kommentarzeichen"/>
        </w:rPr>
        <w:annotationRef/>
      </w:r>
      <w:r>
        <w:t>s. o. Was ist das Ziel? Vorteilhaft wofür?</w:t>
      </w:r>
    </w:p>
  </w:comment>
  <w:comment w:id="4377" w:author="Jan Wenker" w:date="2021-12-16T12:03:00Z" w:initials="JW">
    <w:p w14:paraId="301AF75B" w14:textId="6EE28C97" w:rsidR="008618FF" w:rsidRDefault="008618FF">
      <w:pPr>
        <w:pStyle w:val="Kommentartext"/>
      </w:pPr>
      <w:r>
        <w:rPr>
          <w:rStyle w:val="Kommentarzeichen"/>
        </w:rPr>
        <w:annotationRef/>
      </w:r>
      <w:r>
        <w:t>Warum nicht, handelt es sich bei geklebtem HBV nicht um eine Neuentwicklung im Sinne der Innovationspartnerschaft?</w:t>
      </w:r>
    </w:p>
  </w:comment>
  <w:comment w:id="4382" w:author="Marie" w:date="2021-08-30T16:27:00Z" w:initials="M">
    <w:p w14:paraId="128FD4BC" w14:textId="56E396BE" w:rsidR="008618FF" w:rsidRDefault="008618FF">
      <w:pPr>
        <w:pStyle w:val="Kommentartext"/>
      </w:pPr>
      <w:r>
        <w:rPr>
          <w:rStyle w:val="Kommentarzeichen"/>
        </w:rPr>
        <w:annotationRef/>
      </w:r>
      <w:r>
        <w:rPr>
          <w:noProof/>
        </w:rPr>
        <w:t>Fomatierung noch anpassen, ggf. Queformat</w:t>
      </w:r>
    </w:p>
  </w:comment>
  <w:comment w:id="4411" w:author="Marie" w:date="2021-09-12T22:55:00Z" w:initials="M">
    <w:p w14:paraId="4FAD9B04" w14:textId="5220D33A" w:rsidR="008618FF" w:rsidRDefault="008618FF">
      <w:pPr>
        <w:pStyle w:val="Kommentartext"/>
      </w:pPr>
      <w:r>
        <w:rPr>
          <w:rStyle w:val="Kommentarzeichen"/>
        </w:rPr>
        <w:annotationRef/>
      </w:r>
    </w:p>
  </w:comment>
  <w:comment w:id="4412" w:author="Jan Wenker" w:date="2021-12-16T12:04:00Z" w:initials="JW">
    <w:p w14:paraId="6B8E0D69" w14:textId="29D5E7D6" w:rsidR="008618FF" w:rsidRDefault="008618FF">
      <w:pPr>
        <w:pStyle w:val="Kommentartext"/>
      </w:pPr>
      <w:r>
        <w:rPr>
          <w:rStyle w:val="Kommentarzeichen"/>
        </w:rPr>
        <w:annotationRef/>
      </w:r>
      <w:r>
        <w:t>Teilweise vorweggenommen durch „Teilausblick“ zu geklebten Konstruktionen in Kap. 8.9. An dieser Stelle Wiederholung?</w:t>
      </w:r>
    </w:p>
  </w:comment>
  <w:comment w:id="4417" w:author="Jan Wenker" w:date="2021-12-07T08:27:00Z" w:initials="JW">
    <w:p w14:paraId="5391B578" w14:textId="658ED331" w:rsidR="008618FF" w:rsidRDefault="008618FF">
      <w:pPr>
        <w:pStyle w:val="Kommentartext"/>
      </w:pPr>
      <w:r>
        <w:rPr>
          <w:rStyle w:val="Kommentarzeichen"/>
        </w:rPr>
        <w:annotationRef/>
      </w:r>
      <w:r>
        <w:t>Bitte aus dem Hause Brüninghoff GmbH &amp; Co. KG als Autoren Stefan Behring und Jan L. Wenker, als weiterer Mitwirkender Frank Steffens.</w:t>
      </w:r>
    </w:p>
  </w:comment>
  <w:comment w:id="4418" w:author="Marie" w:date="2022-01-23T14:20:00Z" w:initials="M">
    <w:p w14:paraId="1001F6FD" w14:textId="366D01E8" w:rsidR="008618FF" w:rsidRDefault="008618FF">
      <w:pPr>
        <w:pStyle w:val="Kommentartext"/>
      </w:pPr>
      <w:r>
        <w:rPr>
          <w:rStyle w:val="Kommentarzeichen"/>
        </w:rPr>
        <w:annotationRef/>
      </w:r>
    </w:p>
  </w:comment>
  <w:comment w:id="4420" w:author="Marie" w:date="2021-09-29T23:29:00Z" w:initials="M">
    <w:p w14:paraId="6EE17A5B" w14:textId="37FF45E5" w:rsidR="008618FF" w:rsidRDefault="008618FF">
      <w:pPr>
        <w:pStyle w:val="Kommentartext"/>
      </w:pPr>
      <w:r>
        <w:rPr>
          <w:rStyle w:val="Kommentarzeichen"/>
        </w:rPr>
        <w:annotationRef/>
      </w:r>
      <w:r>
        <w:t>Noch zu vervollständigen</w:t>
      </w:r>
    </w:p>
  </w:comment>
  <w:comment w:id="4421" w:author="Marie" w:date="2022-01-23T14:22:00Z" w:initials="M">
    <w:p w14:paraId="25A325F8" w14:textId="36248CDC" w:rsidR="008618FF" w:rsidRDefault="008618FF">
      <w:pPr>
        <w:pStyle w:val="Kommentartext"/>
      </w:pPr>
      <w:r>
        <w:rPr>
          <w:rStyle w:val="Kommentarzeichen"/>
        </w:rPr>
        <w:annotationRef/>
      </w:r>
    </w:p>
  </w:comment>
  <w:comment w:id="4426" w:author="Marie" w:date="2021-09-12T22:52:00Z" w:initials="M">
    <w:p w14:paraId="33360176" w14:textId="52EA1B76" w:rsidR="008618FF" w:rsidRDefault="008618FF">
      <w:pPr>
        <w:pStyle w:val="Kommentartext"/>
      </w:pPr>
      <w:r>
        <w:rPr>
          <w:rStyle w:val="Kommentarzeichen"/>
        </w:rPr>
        <w:annotationRef/>
      </w:r>
      <w:r>
        <w:t>Sammel-Mail verfassen mit Bitte um Fotos, etc.</w:t>
      </w:r>
    </w:p>
  </w:comment>
  <w:comment w:id="4428" w:author="Marie" w:date="2021-09-29T23:25:00Z" w:initials="M">
    <w:p w14:paraId="09D6A19D" w14:textId="77777777" w:rsidR="008618FF" w:rsidRDefault="008618FF" w:rsidP="0028279F">
      <w:pPr>
        <w:pStyle w:val="Kommentartext"/>
      </w:pPr>
      <w:r>
        <w:rPr>
          <w:rStyle w:val="Kommentarzeichen"/>
        </w:rPr>
        <w:annotationRef/>
      </w:r>
      <w:r>
        <w:t>Noch abzustimmen</w:t>
      </w:r>
    </w:p>
  </w:comment>
  <w:comment w:id="4433" w:author="Marie" w:date="2021-09-12T22:51:00Z" w:initials="M">
    <w:p w14:paraId="12492D78" w14:textId="7A6C2918" w:rsidR="008618FF" w:rsidRDefault="008618FF">
      <w:pPr>
        <w:pStyle w:val="Kommentartext"/>
      </w:pPr>
      <w:r>
        <w:rPr>
          <w:rStyle w:val="Kommentarzeichen"/>
        </w:rPr>
        <w:annotationRef/>
      </w:r>
      <w:r>
        <w:t>Quellenverzeichnis beifügen</w:t>
      </w:r>
    </w:p>
  </w:comment>
  <w:comment w:id="4698" w:author="Marie" w:date="2021-09-12T22:51:00Z" w:initials="M">
    <w:p w14:paraId="5DAD6D77" w14:textId="61F61403" w:rsidR="008618FF" w:rsidRDefault="008618FF">
      <w:pPr>
        <w:pStyle w:val="Kommentartext"/>
      </w:pPr>
      <w:r>
        <w:rPr>
          <w:rStyle w:val="Kommentarzeichen"/>
        </w:rPr>
        <w:annotationRef/>
      </w:r>
      <w:r>
        <w:t>Aktualisieren nicht vergessen</w:t>
      </w:r>
    </w:p>
  </w:comment>
  <w:comment w:id="5205" w:author="Marie" w:date="2021-09-12T22:51:00Z" w:initials="M">
    <w:p w14:paraId="64BDD5BE" w14:textId="342F129D" w:rsidR="008618FF" w:rsidRDefault="008618FF">
      <w:pPr>
        <w:pStyle w:val="Kommentartext"/>
      </w:pPr>
      <w:r>
        <w:rPr>
          <w:rStyle w:val="Kommentarzeichen"/>
        </w:rPr>
        <w:annotationRef/>
      </w:r>
      <w:r>
        <w:t>Aktualisieren nicht vergessen</w:t>
      </w:r>
    </w:p>
  </w:comment>
  <w:comment w:id="5357" w:author="Marie" w:date="2021-09-12T22:50:00Z" w:initials="M">
    <w:p w14:paraId="6CE24FE1" w14:textId="60D866D1" w:rsidR="008618FF" w:rsidRDefault="008618FF">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6F5A38" w15:done="1"/>
  <w15:commentEx w15:paraId="3306C284" w15:done="0"/>
  <w15:commentEx w15:paraId="38412D75" w15:paraIdParent="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1"/>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1"/>
  <w15:commentEx w15:paraId="1BA62951" w15:done="1"/>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6B771B83" w15:paraIdParent="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3CD10155" w15:paraIdParent="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71F48866" w15:done="1"/>
  <w15:commentEx w15:paraId="1AA5B798" w15:paraIdParent="71F48866" w15:done="1"/>
  <w15:commentEx w15:paraId="500098A4" w15:done="0"/>
  <w15:commentEx w15:paraId="6B215593" w15:done="0"/>
  <w15:commentEx w15:paraId="349620D2" w15:done="0"/>
  <w15:commentEx w15:paraId="78C56A0A" w15:done="1"/>
  <w15:commentEx w15:paraId="3E2CB740" w15:done="0"/>
  <w15:commentEx w15:paraId="3AC8BE3D" w15:done="0"/>
  <w15:commentEx w15:paraId="3AE78FD3" w15:done="0"/>
  <w15:commentEx w15:paraId="13ECFE7A" w15:done="0"/>
  <w15:commentEx w15:paraId="481BD78E" w15:done="0"/>
  <w15:commentEx w15:paraId="2CB90E49" w15:paraIdParent="481BD78E" w15:done="0"/>
  <w15:commentEx w15:paraId="67610139" w15:done="0"/>
  <w15:commentEx w15:paraId="42A1739B" w15:done="0"/>
  <w15:commentEx w15:paraId="2B4DE19B" w15:done="0"/>
  <w15:commentEx w15:paraId="5B40A84A" w15:done="0"/>
  <w15:commentEx w15:paraId="6303C531" w15:paraIdParent="5B40A84A" w15:done="0"/>
  <w15:commentEx w15:paraId="318874D7" w15:done="0"/>
  <w15:commentEx w15:paraId="5AB80B58" w15:done="0"/>
  <w15:commentEx w15:paraId="28C1F803" w15:done="0"/>
  <w15:commentEx w15:paraId="5002A82B" w15:paraIdParent="28C1F803" w15:done="0"/>
  <w15:commentEx w15:paraId="29BAC2BB" w15:done="0"/>
  <w15:commentEx w15:paraId="08524C9B" w15:done="0"/>
  <w15:commentEx w15:paraId="6B5D0DD9" w15:done="0"/>
  <w15:commentEx w15:paraId="46252DA3" w15:done="0"/>
  <w15:commentEx w15:paraId="063A6A35" w15:done="0"/>
  <w15:commentEx w15:paraId="315B2D3E" w15:done="0"/>
  <w15:commentEx w15:paraId="5D363DC0" w15:done="0"/>
  <w15:commentEx w15:paraId="453C7416" w15:done="0"/>
  <w15:commentEx w15:paraId="684A798B" w15:done="0"/>
  <w15:commentEx w15:paraId="075F8ADB" w15:done="0"/>
  <w15:commentEx w15:paraId="58B16730" w15:done="0"/>
  <w15:commentEx w15:paraId="3A6B4348" w15:done="0"/>
  <w15:commentEx w15:paraId="4441A8E9" w15:done="0"/>
  <w15:commentEx w15:paraId="38692D7F" w15:done="0"/>
  <w15:commentEx w15:paraId="6C054BEA" w15:done="0"/>
  <w15:commentEx w15:paraId="1944093B" w15:done="0"/>
  <w15:commentEx w15:paraId="4106D722" w15:done="0"/>
  <w15:commentEx w15:paraId="6F081187" w15:done="0"/>
  <w15:commentEx w15:paraId="607B6411" w15:done="0"/>
  <w15:commentEx w15:paraId="357AAECD" w15:done="0"/>
  <w15:commentEx w15:paraId="671CF9F7" w15:done="0"/>
  <w15:commentEx w15:paraId="6F3EAC52" w15:done="1"/>
  <w15:commentEx w15:paraId="347404D1" w15:done="0"/>
  <w15:commentEx w15:paraId="6E8C7F43" w15:done="0"/>
  <w15:commentEx w15:paraId="0BFFD60F" w15:done="1"/>
  <w15:commentEx w15:paraId="1ACBE67B" w15:done="0"/>
  <w15:commentEx w15:paraId="20B9884B" w15:done="0"/>
  <w15:commentEx w15:paraId="6205E2BC" w15:done="1"/>
  <w15:commentEx w15:paraId="51B86E29" w15:done="1"/>
  <w15:commentEx w15:paraId="4BF2BE52" w15:done="1"/>
  <w15:commentEx w15:paraId="56FC9ABE" w15:done="0"/>
  <w15:commentEx w15:paraId="07E78ABB" w15:done="0"/>
  <w15:commentEx w15:paraId="0C03206F" w15:done="0"/>
  <w15:commentEx w15:paraId="29DC0B1A" w15:done="0"/>
  <w15:commentEx w15:paraId="272EB372" w15:done="0"/>
  <w15:commentEx w15:paraId="16A18D39" w15:done="1"/>
  <w15:commentEx w15:paraId="43B97B63" w15:done="1"/>
  <w15:commentEx w15:paraId="12D598E7" w15:done="1"/>
  <w15:commentEx w15:paraId="71767D4C" w15:done="1"/>
  <w15:commentEx w15:paraId="5DCD6ED5" w15:done="0"/>
  <w15:commentEx w15:paraId="3BEBDBB6" w15:done="0"/>
  <w15:commentEx w15:paraId="44963D09" w15:done="0"/>
  <w15:commentEx w15:paraId="13C530B8" w15:done="0"/>
  <w15:commentEx w15:paraId="10419B4A" w15:done="0"/>
  <w15:commentEx w15:paraId="06DBA2F5" w15:done="0"/>
  <w15:commentEx w15:paraId="0512F980" w15:done="0"/>
  <w15:commentEx w15:paraId="29E70433" w15:done="0"/>
  <w15:commentEx w15:paraId="48558E49" w15:done="0"/>
  <w15:commentEx w15:paraId="6DF14D08" w15:done="0"/>
  <w15:commentEx w15:paraId="5D2525E3" w15:done="1"/>
  <w15:commentEx w15:paraId="752B6A93" w15:done="0"/>
  <w15:commentEx w15:paraId="13402578" w15:done="0"/>
  <w15:commentEx w15:paraId="6ACE60E5" w15:done="0"/>
  <w15:commentEx w15:paraId="59CA563C" w15:done="0"/>
  <w15:commentEx w15:paraId="6F8214EC" w15:done="0"/>
  <w15:commentEx w15:paraId="29E202F7" w15:done="0"/>
  <w15:commentEx w15:paraId="3FD8A933" w15:done="0"/>
  <w15:commentEx w15:paraId="03611795" w15:paraIdParent="3FD8A933" w15:done="0"/>
  <w15:commentEx w15:paraId="383A950D" w15:done="0"/>
  <w15:commentEx w15:paraId="374B89A6" w15:done="0"/>
  <w15:commentEx w15:paraId="26A0DF70" w15:done="0"/>
  <w15:commentEx w15:paraId="7089C47F" w15:paraIdParent="26A0DF70" w15:done="0"/>
  <w15:commentEx w15:paraId="2BDA328D" w15:done="0"/>
  <w15:commentEx w15:paraId="47FEE34D" w15:done="1"/>
  <w15:commentEx w15:paraId="4EC44910" w15:done="0"/>
  <w15:commentEx w15:paraId="3B683F41" w15:done="0"/>
  <w15:commentEx w15:paraId="204200B4" w15:done="1"/>
  <w15:commentEx w15:paraId="2D5A1330" w15:done="0"/>
  <w15:commentEx w15:paraId="71B531DD" w15:done="1"/>
  <w15:commentEx w15:paraId="62FE5A72" w15:done="0"/>
  <w15:commentEx w15:paraId="72215CD0" w15:done="0"/>
  <w15:commentEx w15:paraId="1EB5C2FB" w15:done="0"/>
  <w15:commentEx w15:paraId="4D0B499D" w15:done="0"/>
  <w15:commentEx w15:paraId="0CFE0795" w15:done="0"/>
  <w15:commentEx w15:paraId="471B44BA" w15:done="0"/>
  <w15:commentEx w15:paraId="7C285D12" w15:paraIdParent="471B44BA" w15:done="0"/>
  <w15:commentEx w15:paraId="5B4230C2" w15:done="0"/>
  <w15:commentEx w15:paraId="49D9A5D5" w15:done="0"/>
  <w15:commentEx w15:paraId="3903D164" w15:done="0"/>
  <w15:commentEx w15:paraId="6E3571E0" w15:done="0"/>
  <w15:commentEx w15:paraId="3D92A6ED" w15:done="0"/>
  <w15:commentEx w15:paraId="76ACD07E" w15:done="0"/>
  <w15:commentEx w15:paraId="23F9CFCB" w15:done="1"/>
  <w15:commentEx w15:paraId="50945026" w15:done="0"/>
  <w15:commentEx w15:paraId="64D39B31" w15:done="0"/>
  <w15:commentEx w15:paraId="4B8994BC" w15:done="0"/>
  <w15:commentEx w15:paraId="77724567" w15:paraIdParent="4B8994BC" w15:done="0"/>
  <w15:commentEx w15:paraId="7C7D906B" w15:done="0"/>
  <w15:commentEx w15:paraId="1F0A3FBE" w15:done="1"/>
  <w15:commentEx w15:paraId="24EE8BEE" w15:paraIdParent="1F0A3FBE" w15:done="1"/>
  <w15:commentEx w15:paraId="4BD47020" w15:done="1"/>
  <w15:commentEx w15:paraId="305E5A41" w15:paraIdParent="4BD47020" w15:done="1"/>
  <w15:commentEx w15:paraId="4B804671" w15:done="1"/>
  <w15:commentEx w15:paraId="30742E92" w15:done="1"/>
  <w15:commentEx w15:paraId="0F6E1B8E" w15:done="0"/>
  <w15:commentEx w15:paraId="5D84AD46" w15:paraIdParent="0F6E1B8E" w15:done="0"/>
  <w15:commentEx w15:paraId="4AEEE05E" w15:done="0"/>
  <w15:commentEx w15:paraId="149B3876" w15:done="0"/>
  <w15:commentEx w15:paraId="2ADD9096" w15:done="0"/>
  <w15:commentEx w15:paraId="37F50285" w15:done="0"/>
  <w15:commentEx w15:paraId="11E24241" w15:done="0"/>
  <w15:commentEx w15:paraId="46C0843F" w15:done="0"/>
  <w15:commentEx w15:paraId="02216ED4" w15:done="0"/>
  <w15:commentEx w15:paraId="160139A5" w15:done="0"/>
  <w15:commentEx w15:paraId="30594CC1" w15:done="1"/>
  <w15:commentEx w15:paraId="5FA06494" w15:done="1"/>
  <w15:commentEx w15:paraId="3F263B7E" w15:done="0"/>
  <w15:commentEx w15:paraId="69892406" w15:done="0"/>
  <w15:commentEx w15:paraId="4F9EE6F4" w15:paraIdParent="69892406" w15:done="0"/>
  <w15:commentEx w15:paraId="0AA85D93" w15:done="0"/>
  <w15:commentEx w15:paraId="565CA335" w15:done="0"/>
  <w15:commentEx w15:paraId="468CAE88" w15:done="0"/>
  <w15:commentEx w15:paraId="1EE91592" w15:done="1"/>
  <w15:commentEx w15:paraId="6EE92D89" w15:paraIdParent="1EE91592" w15:done="1"/>
  <w15:commentEx w15:paraId="31936462" w15:done="1"/>
  <w15:commentEx w15:paraId="055988AD" w15:done="0"/>
  <w15:commentEx w15:paraId="547431E7" w15:done="0"/>
  <w15:commentEx w15:paraId="73EF0B4D" w15:done="0"/>
  <w15:commentEx w15:paraId="2CBEBE0E" w15:done="1"/>
  <w15:commentEx w15:paraId="74C4FC34" w15:done="0"/>
  <w15:commentEx w15:paraId="05577C9C" w15:done="0"/>
  <w15:commentEx w15:paraId="564EF784" w15:done="0"/>
  <w15:commentEx w15:paraId="37823046" w15:done="1"/>
  <w15:commentEx w15:paraId="70311D54" w15:done="0"/>
  <w15:commentEx w15:paraId="3BCDBCFA" w15:done="1"/>
  <w15:commentEx w15:paraId="1E3DBC78" w15:done="1"/>
  <w15:commentEx w15:paraId="37104D4B" w15:done="0"/>
  <w15:commentEx w15:paraId="36F4832C" w15:paraIdParent="37104D4B" w15:done="0"/>
  <w15:commentEx w15:paraId="7E781A8F" w15:done="0"/>
  <w15:commentEx w15:paraId="634FA082" w15:paraIdParent="7E781A8F" w15:done="0"/>
  <w15:commentEx w15:paraId="65C18C89" w15:done="0"/>
  <w15:commentEx w15:paraId="5E6D2D28" w15:done="0"/>
  <w15:commentEx w15:paraId="01BCC867" w15:done="0"/>
  <w15:commentEx w15:paraId="44F1DB0F" w15:done="0"/>
  <w15:commentEx w15:paraId="15404CFE" w15:done="1"/>
  <w15:commentEx w15:paraId="3C4AFAB7" w15:done="0"/>
  <w15:commentEx w15:paraId="329992F0" w15:done="1"/>
  <w15:commentEx w15:paraId="2B92F74D" w15:paraIdParent="329992F0" w15:done="1"/>
  <w15:commentEx w15:paraId="3DD751EA" w15:done="1"/>
  <w15:commentEx w15:paraId="6B0003F6" w15:done="1"/>
  <w15:commentEx w15:paraId="21644D07" w15:done="0"/>
  <w15:commentEx w15:paraId="0504A97C" w15:done="1"/>
  <w15:commentEx w15:paraId="37C3FBBA" w15:paraIdParent="0504A97C" w15:done="1"/>
  <w15:commentEx w15:paraId="7297C5E9" w15:done="1"/>
  <w15:commentEx w15:paraId="3BC9CB65" w15:done="0"/>
  <w15:commentEx w15:paraId="15CC2CF6" w15:done="1"/>
  <w15:commentEx w15:paraId="565D1423" w15:done="1"/>
  <w15:commentEx w15:paraId="06D83491" w15:done="1"/>
  <w15:commentEx w15:paraId="011D0047" w15:done="1"/>
  <w15:commentEx w15:paraId="4962F5F1" w15:done="0"/>
  <w15:commentEx w15:paraId="09D8F74E" w15:done="1"/>
  <w15:commentEx w15:paraId="63941E36" w15:done="1"/>
  <w15:commentEx w15:paraId="29DEFBF8" w15:done="1"/>
  <w15:commentEx w15:paraId="4457E445" w15:done="0"/>
  <w15:commentEx w15:paraId="0AB76D75" w15:paraIdParent="4457E445" w15:done="0"/>
  <w15:commentEx w15:paraId="7ADCFF0F" w15:done="0"/>
  <w15:commentEx w15:paraId="4F9C6D76" w15:done="0"/>
  <w15:commentEx w15:paraId="0B31D40B" w15:done="1"/>
  <w15:commentEx w15:paraId="11A06B90" w15:done="1"/>
  <w15:commentEx w15:paraId="524B2451" w15:done="1"/>
  <w15:commentEx w15:paraId="09664325" w15:done="0"/>
  <w15:commentEx w15:paraId="7E9562FF" w15:done="0"/>
  <w15:commentEx w15:paraId="27BD0953" w15:done="1"/>
  <w15:commentEx w15:paraId="1A1B7D16" w15:done="1"/>
  <w15:commentEx w15:paraId="2B9A76DB" w15:paraIdParent="1A1B7D16" w15:done="1"/>
  <w15:commentEx w15:paraId="081C4A5F" w15:done="1"/>
  <w15:commentEx w15:paraId="50144B92" w15:done="1"/>
  <w15:commentEx w15:paraId="5FCE7C6F" w15:done="1"/>
  <w15:commentEx w15:paraId="1F7F2697" w15:done="1"/>
  <w15:commentEx w15:paraId="0F88961A" w15:done="1"/>
  <w15:commentEx w15:paraId="05F32CE1" w15:done="0"/>
  <w15:commentEx w15:paraId="566E73BD" w15:done="0"/>
  <w15:commentEx w15:paraId="503A2E6F" w15:done="0"/>
  <w15:commentEx w15:paraId="7EB1A634" w15:done="1"/>
  <w15:commentEx w15:paraId="6BA734B6" w15:done="1"/>
  <w15:commentEx w15:paraId="512AB96D" w15:done="1"/>
  <w15:commentEx w15:paraId="5C839CAA" w15:done="1"/>
  <w15:commentEx w15:paraId="5A96184B" w15:done="1"/>
  <w15:commentEx w15:paraId="73FD7C4B" w15:done="1"/>
  <w15:commentEx w15:paraId="7EACCD76" w15:done="0"/>
  <w15:commentEx w15:paraId="6700DC78" w15:done="0"/>
  <w15:commentEx w15:paraId="2BA5D7CA" w15:done="0"/>
  <w15:commentEx w15:paraId="3CA67A2F" w15:done="0"/>
  <w15:commentEx w15:paraId="18A115AF" w15:done="0"/>
  <w15:commentEx w15:paraId="49E0AA84" w15:done="1"/>
  <w15:commentEx w15:paraId="3FF4063D" w15:done="1"/>
  <w15:commentEx w15:paraId="0FA015C0" w15:done="1"/>
  <w15:commentEx w15:paraId="7E12301C" w15:done="1"/>
  <w15:commentEx w15:paraId="7B87AE39" w15:done="1"/>
  <w15:commentEx w15:paraId="510D5695" w15:done="1"/>
  <w15:commentEx w15:paraId="07BF7FD4" w15:done="1"/>
  <w15:commentEx w15:paraId="05E4CD3D" w15:done="0"/>
  <w15:commentEx w15:paraId="35A2519C" w15:done="1"/>
  <w15:commentEx w15:paraId="2F21AD35" w15:paraIdParent="35A2519C" w15:done="1"/>
  <w15:commentEx w15:paraId="4F596C56" w15:paraIdParent="35A2519C" w15:done="1"/>
  <w15:commentEx w15:paraId="1E5A2958" w15:done="0"/>
  <w15:commentEx w15:paraId="230353B1" w15:done="0"/>
  <w15:commentEx w15:paraId="322CFD96" w15:paraIdParent="230353B1" w15:done="0"/>
  <w15:commentEx w15:paraId="39FE946F" w15:done="0"/>
  <w15:commentEx w15:paraId="3B148AB3" w15:paraIdParent="39FE946F" w15:done="0"/>
  <w15:commentEx w15:paraId="762E447A" w15:done="0"/>
  <w15:commentEx w15:paraId="0A2F0A0A" w15:paraIdParent="762E447A" w15:done="0"/>
  <w15:commentEx w15:paraId="05FCC6A4" w15:done="0"/>
  <w15:commentEx w15:paraId="30563829" w15:done="0"/>
  <w15:commentEx w15:paraId="7B86DE31" w15:done="0"/>
  <w15:commentEx w15:paraId="7691396B" w15:done="1"/>
  <w15:commentEx w15:paraId="3C54A892" w15:done="1"/>
  <w15:commentEx w15:paraId="43C9527C" w15:done="1"/>
  <w15:commentEx w15:paraId="47FF4FB3" w15:done="0"/>
  <w15:commentEx w15:paraId="16D3B5B2" w15:done="1"/>
  <w15:commentEx w15:paraId="405D1487" w15:paraIdParent="16D3B5B2" w15:done="1"/>
  <w15:commentEx w15:paraId="474EFDC6" w15:done="1"/>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1"/>
  <w15:commentEx w15:paraId="12532C56" w15:done="1"/>
  <w15:commentEx w15:paraId="2108FE67" w15:done="0"/>
  <w15:commentEx w15:paraId="394067DC" w15:done="1"/>
  <w15:commentEx w15:paraId="0ED1DFFE" w15:done="1"/>
  <w15:commentEx w15:paraId="35EFBA67" w15:done="0"/>
  <w15:commentEx w15:paraId="2BBEEE3A" w15:done="1"/>
  <w15:commentEx w15:paraId="7DE7F146" w15:done="0"/>
  <w15:commentEx w15:paraId="248AC28E" w15:done="1"/>
  <w15:commentEx w15:paraId="083071A4" w15:done="1"/>
  <w15:commentEx w15:paraId="4336FF52" w15:done="1"/>
  <w15:commentEx w15:paraId="115AE587" w15:done="1"/>
  <w15:commentEx w15:paraId="6178C508" w15:done="1"/>
  <w15:commentEx w15:paraId="53631F4D" w15:done="1"/>
  <w15:commentEx w15:paraId="1924D6DC" w15:done="1"/>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7325" w16cex:dateUtc="2021-09-29T21:20:00Z"/>
  <w16cex:commentExtensible w16cex:durableId="25980005" w16cex:dateUtc="2022-01-23T15:25:00Z"/>
  <w16cex:commentExtensible w16cex:durableId="260A3BAB" w16cex:dateUtc="2022-04-20T05:53:00Z"/>
  <w16cex:commentExtensible w16cex:durableId="258FF71A" w16cex:dateUtc="2022-01-17T13:09:00Z"/>
  <w16cex:commentExtensible w16cex:durableId="24FF72EF" w16cex:dateUtc="2021-09-29T21:19:00Z"/>
  <w16cex:commentExtensible w16cex:durableId="25599CE3" w16cex:dateUtc="2021-12-07T07:42:00Z"/>
  <w16cex:commentExtensible w16cex:durableId="255C8C80" w16cex:dateUtc="2021-12-09T13:08:00Z"/>
  <w16cex:commentExtensible w16cex:durableId="2576EF71" w16cex:dateUtc="2021-12-29T13:27:00Z"/>
  <w16cex:commentExtensible w16cex:durableId="25599B1B" w16cex:dateUtc="2021-12-07T07:34:00Z"/>
  <w16cex:commentExtensible w16cex:durableId="25599B35" w16cex:dateUtc="2021-12-07T07:35:00Z"/>
  <w16cex:commentExtensible w16cex:durableId="255C9A45" w16cex:dateUtc="2021-12-09T14:07:00Z"/>
  <w16cex:commentExtensible w16cex:durableId="2598014C" w16cex:dateUtc="2022-01-23T15:31:00Z"/>
  <w16cex:commentExtensible w16cex:durableId="258D198A" w16cex:dateUtc="2022-01-15T08:59:00Z"/>
  <w16cex:commentExtensible w16cex:durableId="2598018F" w16cex:dateUtc="2022-01-23T15:32:00Z"/>
  <w16cex:commentExtensible w16cex:durableId="5FFE2491" w16cex:dateUtc="2021-12-20T12:01:00Z"/>
  <w16cex:commentExtensible w16cex:durableId="258D2459" w16cex:dateUtc="2022-01-15T09:45:00Z"/>
  <w16cex:commentExtensible w16cex:durableId="47141EC8" w16cex:dateUtc="2021-12-20T14:34:00Z"/>
  <w16cex:commentExtensible w16cex:durableId="258D24B6" w16cex:dateUtc="2022-01-15T09:47:00Z"/>
  <w16cex:commentExtensible w16cex:durableId="255C99C0" w16cex:dateUtc="2021-12-09T14:05:00Z"/>
  <w16cex:commentExtensible w16cex:durableId="258D2479" w16cex:dateUtc="2022-01-15T09:46:00Z"/>
  <w16cex:commentExtensible w16cex:durableId="258B0BA8" w16cex:dateUtc="2022-01-13T19:35:00Z"/>
  <w16cex:commentExtensible w16cex:durableId="1EE2EBA6" w16cex:dateUtc="2021-12-19T22:01:00Z"/>
  <w16cex:commentExtensible w16cex:durableId="255C9ADB" w16cex:dateUtc="2021-12-09T14:10:00Z"/>
  <w16cex:commentExtensible w16cex:durableId="255C9B0D" w16cex:dateUtc="2021-12-09T14:11:00Z"/>
  <w16cex:commentExtensible w16cex:durableId="03894EB1" w16cex:dateUtc="2021-12-20T14:40:00Z"/>
  <w16cex:commentExtensible w16cex:durableId="635917E3" w16cex:dateUtc="2021-12-19T22:09:00Z"/>
  <w16cex:commentExtensible w16cex:durableId="255C9B70" w16cex:dateUtc="2021-12-09T14:12:00Z"/>
  <w16cex:commentExtensible w16cex:durableId="258D3454" w16cex:dateUtc="2022-01-15T10:53:00Z"/>
  <w16cex:commentExtensible w16cex:durableId="255C9BD7" w16cex:dateUtc="2021-12-09T14:14:00Z"/>
  <w16cex:commentExtensible w16cex:durableId="258D3D29" w16cex:dateUtc="2021-12-09T14:16:00Z"/>
  <w16cex:commentExtensible w16cex:durableId="585E20C3" w16cex:dateUtc="2021-12-09T14:19:00Z"/>
  <w16cex:commentExtensible w16cex:durableId="258D3C09" w16cex:dateUtc="2022-01-15T11:26:00Z"/>
  <w16cex:commentExtensible w16cex:durableId="258D3C26" w16cex:dateUtc="2022-01-15T11:27:00Z"/>
  <w16cex:commentExtensible w16cex:durableId="258D3DA0" w16cex:dateUtc="2022-01-15T11:33:00Z"/>
  <w16cex:commentExtensible w16cex:durableId="258B08ED" w16cex:dateUtc="2021-12-21T07:35:00Z"/>
  <w16cex:commentExtensible w16cex:durableId="0F8FC2DC" w16cex:dateUtc="2021-12-20T16:27:00Z"/>
  <w16cex:commentExtensible w16cex:durableId="255C9D4D" w16cex:dateUtc="2021-12-09T14:20:00Z"/>
  <w16cex:commentExtensible w16cex:durableId="258D3E13" w16cex:dateUtc="2022-01-15T11:35:00Z"/>
  <w16cex:commentExtensible w16cex:durableId="258D4073" w16cex:dateUtc="2022-01-15T11:45:00Z"/>
  <w16cex:commentExtensible w16cex:durableId="399D8C13" w16cex:dateUtc="2021-12-19T22:01:00Z"/>
  <w16cex:commentExtensible w16cex:durableId="255C9D6E" w16cex:dateUtc="2021-12-09T14:21:00Z"/>
  <w16cex:commentExtensible w16cex:durableId="2C0A6BCB" w16cex:dateUtc="2021-12-20T19:07:00Z"/>
  <w16cex:commentExtensible w16cex:durableId="260A460F" w16cex:dateUtc="2022-04-20T06:42:00Z"/>
  <w16cex:commentExtensible w16cex:durableId="255C9D8E" w16cex:dateUtc="2021-12-09T14:21:00Z"/>
  <w16cex:commentExtensible w16cex:durableId="255C9DD3" w16cex:dateUtc="2021-12-09T14:22:00Z"/>
  <w16cex:commentExtensible w16cex:durableId="0C2BDEF1" w16cex:dateUtc="2021-12-20T17:54:00Z"/>
  <w16cex:commentExtensible w16cex:durableId="255C9ED1" w16cex:dateUtc="2021-12-09T14:27:00Z"/>
  <w16cex:commentExtensible w16cex:durableId="255C9FAC" w16cex:dateUtc="2021-12-09T14:30:00Z"/>
  <w16cex:commentExtensible w16cex:durableId="19BB7276" w16cex:dateUtc="2021-12-20T18:08:00Z"/>
  <w16cex:commentExtensible w16cex:durableId="255CA036" w16cex:dateUtc="2021-12-09T14:33:00Z"/>
  <w16cex:commentExtensible w16cex:durableId="5F5FBD24" w16cex:dateUtc="2021-12-20T18:36:00Z"/>
  <w16cex:commentExtensible w16cex:durableId="140243ED" w16cex:dateUtc="2021-12-20T18:35:00Z"/>
  <w16cex:commentExtensible w16cex:durableId="377537DF" w16cex:dateUtc="2021-12-20T19:23:00Z"/>
  <w16cex:commentExtensible w16cex:durableId="082CACFE" w16cex:dateUtc="2021-12-20T19:24:00Z"/>
  <w16cex:commentExtensible w16cex:durableId="255CA0D8" w16cex:dateUtc="2021-12-09T14:35:00Z"/>
  <w16cex:commentExtensible w16cex:durableId="67C2C875" w16cex:dateUtc="2021-12-20T19:26:00Z"/>
  <w16cex:commentExtensible w16cex:durableId="260A46B8" w16cex:dateUtc="2022-04-20T06:45:00Z"/>
  <w16cex:commentExtensible w16cex:durableId="65330060" w16cex:dateUtc="2021-12-20T19:27:00Z"/>
  <w16cex:commentExtensible w16cex:durableId="627D25B1" w16cex:dateUtc="2021-12-20T19:33:00Z"/>
  <w16cex:commentExtensible w16cex:durableId="255CA116" w16cex:dateUtc="2021-12-09T14:36:00Z"/>
  <w16cex:commentExtensible w16cex:durableId="255CA17D" w16cex:dateUtc="2021-12-09T14:38:00Z"/>
  <w16cex:commentExtensible w16cex:durableId="255CA220" w16cex:dateUtc="2021-12-09T14:41:00Z"/>
  <w16cex:commentExtensible w16cex:durableId="258FBB42" w16cex:dateUtc="2021-12-09T14:52:00Z"/>
  <w16cex:commentExtensible w16cex:durableId="255CA5C9" w16cex:dateUtc="2021-12-09T14:56:00Z"/>
  <w16cex:commentExtensible w16cex:durableId="256C9463" w16cex:dateUtc="2021-12-21T16:58:00Z"/>
  <w16cex:commentExtensible w16cex:durableId="57527079" w16cex:dateUtc="2021-12-20T19:50:00Z"/>
  <w16cex:commentExtensible w16cex:durableId="0F60394E" w16cex:dateUtc="2021-12-20T20:04:00Z"/>
  <w16cex:commentExtensible w16cex:durableId="255DCCF4" w16cex:dateUtc="2021-12-10T11:56:00Z"/>
  <w16cex:commentExtensible w16cex:durableId="11FFAC24" w16cex:dateUtc="2021-12-20T21:07:00Z"/>
  <w16cex:commentExtensible w16cex:durableId="258FBB49" w16cex:dateUtc="2021-12-20T20:47:00Z"/>
  <w16cex:commentExtensible w16cex:durableId="258DA086" w16cex:dateUtc="2022-01-15T18:35:00Z"/>
  <w16cex:commentExtensible w16cex:durableId="255DCDAD" w16cex:dateUtc="2021-12-10T11:59:00Z"/>
  <w16cex:commentExtensible w16cex:durableId="1AFB16AA" w16cex:dateUtc="2021-12-20T20:59:00Z"/>
  <w16cex:commentExtensible w16cex:durableId="4CD8EEC9" w16cex:dateUtc="2021-12-20T21:05:00Z"/>
  <w16cex:commentExtensible w16cex:durableId="258D568B" w16cex:dateUtc="2022-01-15T13:19:00Z"/>
  <w16cex:commentExtensible w16cex:durableId="413B2001" w16cex:dateUtc="2021-12-20T21:02:00Z"/>
  <w16cex:commentExtensible w16cex:durableId="2B285FE4" w16cex:dateUtc="2021-12-20T20:48:00Z"/>
  <w16cex:commentExtensible w16cex:durableId="258D56D7" w16cex:dateUtc="2022-01-15T13:21:00Z"/>
  <w16cex:commentExtensible w16cex:durableId="258D5626" w16cex:dateUtc="2022-01-15T13:18:00Z"/>
  <w16cex:commentExtensible w16cex:durableId="258D5651" w16cex:dateUtc="2022-01-15T13:18:00Z"/>
  <w16cex:commentExtensible w16cex:durableId="258D559C" w16cex:dateUtc="2022-01-15T13:15:00Z"/>
  <w16cex:commentExtensible w16cex:durableId="2ECCF7A8" w16cex:dateUtc="2021-12-20T21:08:00Z"/>
  <w16cex:commentExtensible w16cex:durableId="5B6FAA43" w16cex:dateUtc="2021-12-20T21:09:00Z"/>
  <w16cex:commentExtensible w16cex:durableId="256C10B3" w16cex:dateUtc="2021-12-21T07:37:00Z"/>
  <w16cex:commentExtensible w16cex:durableId="5A83F2BF" w16cex:dateUtc="2021-12-20T21:13:00Z"/>
  <w16cex:commentExtensible w16cex:durableId="07DF4B32" w16cex:dateUtc="2021-12-20T21:14:00Z"/>
  <w16cex:commentExtensible w16cex:durableId="561222A2" w16cex:dateUtc="2021-12-20T21:20:00Z"/>
  <w16cex:commentExtensible w16cex:durableId="63E1A06C" w16cex:dateUtc="2021-12-20T21:16:00Z"/>
  <w16cex:commentExtensible w16cex:durableId="78201AF8" w16cex:dateUtc="2021-12-20T21:26:00Z"/>
  <w16cex:commentExtensible w16cex:durableId="10AD12E2" w16cex:dateUtc="2021-12-20T21:32:00Z"/>
  <w16cex:commentExtensible w16cex:durableId="6116B188" w16cex:dateUtc="2021-12-20T21:34:00Z"/>
  <w16cex:commentExtensible w16cex:durableId="77774D35" w16cex:dateUtc="2021-12-20T21:37:00Z"/>
  <w16cex:commentExtensible w16cex:durableId="255DCEF4" w16cex:dateUtc="2021-12-10T12:04:00Z"/>
  <w16cex:commentExtensible w16cex:durableId="494B6737" w16cex:dateUtc="2021-12-20T21:36:00Z"/>
  <w16cex:commentExtensible w16cex:durableId="53237C09" w16cex:dateUtc="2021-12-20T21:36:00Z"/>
  <w16cex:commentExtensible w16cex:durableId="5C351F44" w16cex:dateUtc="2021-12-20T22:04:00Z"/>
  <w16cex:commentExtensible w16cex:durableId="2563125C" w16cex:dateUtc="2021-12-14T11:53:00Z"/>
  <w16cex:commentExtensible w16cex:durableId="258DA36A" w16cex:dateUtc="2022-01-15T18:47:00Z"/>
  <w16cex:commentExtensible w16cex:durableId="118437AD" w16cex:dateUtc="2021-12-20T22:14:00Z"/>
  <w16cex:commentExtensible w16cex:durableId="256312D5" w16cex:dateUtc="2021-12-14T11:55:00Z"/>
  <w16cex:commentExtensible w16cex:durableId="75BAD550" w16cex:dateUtc="2021-12-20T22:14:00Z"/>
  <w16cex:commentExtensible w16cex:durableId="25631339" w16cex:dateUtc="2021-12-14T11:57:00Z"/>
  <w16cex:commentExtensible w16cex:durableId="256313C1" w16cex:dateUtc="2021-12-14T11:59:00Z"/>
  <w16cex:commentExtensible w16cex:durableId="256313E3" w16cex:dateUtc="2021-12-14T12:00:00Z"/>
  <w16cex:commentExtensible w16cex:durableId="258DA463" w16cex:dateUtc="2022-01-15T18:52:00Z"/>
  <w16cex:commentExtensible w16cex:durableId="256316AA" w16cex:dateUtc="2021-12-14T12:12:00Z"/>
  <w16cex:commentExtensible w16cex:durableId="256316CE" w16cex:dateUtc="2021-12-14T12:12:00Z"/>
  <w16cex:commentExtensible w16cex:durableId="25631708" w16cex:dateUtc="2021-12-14T12:13:00Z"/>
  <w16cex:commentExtensible w16cex:durableId="2563172E" w16cex:dateUtc="2021-12-14T12:14:00Z"/>
  <w16cex:commentExtensible w16cex:durableId="25631933" w16cex:dateUtc="2021-12-14T12:22:00Z"/>
  <w16cex:commentExtensible w16cex:durableId="25631955" w16cex:dateUtc="2021-12-14T12:23:00Z"/>
  <w16cex:commentExtensible w16cex:durableId="78AE8A28" w16cex:dateUtc="2021-12-20T22:30:00Z"/>
  <w16cex:commentExtensible w16cex:durableId="575ED9DD" w16cex:dateUtc="2021-12-20T22:40:00Z"/>
  <w16cex:commentExtensible w16cex:durableId="258DAA4B" w16cex:dateUtc="2022-01-15T19:17:00Z"/>
  <w16cex:commentExtensible w16cex:durableId="258DAD57" w16cex:dateUtc="2022-01-15T19:30:00Z"/>
  <w16cex:commentExtensible w16cex:durableId="258DADCB" w16cex:dateUtc="2022-01-15T19:32:00Z"/>
  <w16cex:commentExtensible w16cex:durableId="6097B5C6" w16cex:dateUtc="2021-12-21T10:54:00Z"/>
  <w16cex:commentExtensible w16cex:durableId="165E8D7B" w16cex:dateUtc="2021-12-21T10:57:00Z"/>
  <w16cex:commentExtensible w16cex:durableId="2563249A" w16cex:dateUtc="2021-12-14T13:11:00Z"/>
  <w16cex:commentExtensible w16cex:durableId="258FBB7B" w16cex:dateUtc="2021-12-21T10:59:00Z"/>
  <w16cex:commentExtensible w16cex:durableId="258FBB7C" w16cex:dateUtc="2021-12-14T13:11:00Z"/>
  <w16cex:commentExtensible w16cex:durableId="258FBB7D" w16cex:dateUtc="2022-01-15T13:37:00Z"/>
  <w16cex:commentExtensible w16cex:durableId="3EBA1E61" w16cex:dateUtc="2021-12-21T10:06:00Z"/>
  <w16cex:commentExtensible w16cex:durableId="35A4099C" w16cex:dateUtc="2021-12-21T11:07:00Z"/>
  <w16cex:commentExtensible w16cex:durableId="25632522" w16cex:dateUtc="2021-12-14T13:13:00Z"/>
  <w16cex:commentExtensible w16cex:durableId="258E7746" w16cex:dateUtc="2022-01-16T09:51:00Z"/>
  <w16cex:commentExtensible w16cex:durableId="258E7B0C" w16cex:dateUtc="2022-01-16T10:07:00Z"/>
  <w16cex:commentExtensible w16cex:durableId="258E7D1A" w16cex:dateUtc="2022-01-16T10:16:00Z"/>
  <w16cex:commentExtensible w16cex:durableId="256C9A27" w16cex:dateUtc="2021-12-21T17:23:00Z"/>
  <w16cex:commentExtensible w16cex:durableId="258E7D6D" w16cex:dateUtc="2022-01-16T10:18:00Z"/>
  <w16cex:commentExtensible w16cex:durableId="258E7D7C" w16cex:dateUtc="2022-01-16T10:18:00Z"/>
  <w16cex:commentExtensible w16cex:durableId="258E80E0" w16cex:dateUtc="2022-01-16T10:32:00Z"/>
  <w16cex:commentExtensible w16cex:durableId="256C9937" w16cex:dateUtc="2021-09-12T09:11:00Z"/>
  <w16cex:commentExtensible w16cex:durableId="256C9936" w16cex:dateUtc="2021-12-14T13:24:00Z"/>
  <w16cex:commentExtensible w16cex:durableId="256C9935" w16cex:dateUtc="2021-12-21T17:08:00Z"/>
  <w16cex:commentExtensible w16cex:durableId="256CA048" w16cex:dateUtc="2021-12-21T17:49:00Z"/>
  <w16cex:commentExtensible w16cex:durableId="4DA55597" w16cex:dateUtc="2021-12-21T12:26:00Z"/>
  <w16cex:commentExtensible w16cex:durableId="497645AA" w16cex:dateUtc="2021-12-21T12:36:00Z"/>
  <w16cex:commentExtensible w16cex:durableId="256326B4" w16cex:dateUtc="2021-12-14T13:20:00Z"/>
  <w16cex:commentExtensible w16cex:durableId="256326D9" w16cex:dateUtc="2021-12-14T13:21:00Z"/>
  <w16cex:commentExtensible w16cex:durableId="256CA2DF" w16cex:dateUtc="2021-12-21T18:00:00Z"/>
  <w16cex:commentExtensible w16cex:durableId="256CA2F0" w16cex:dateUtc="2021-12-21T18:01:00Z"/>
  <w16cex:commentExtensible w16cex:durableId="2563273A" w16cex:dateUtc="2021-12-14T13:22:00Z"/>
  <w16cex:commentExtensible w16cex:durableId="24E85EFD" w16cex:dateUtc="2021-09-12T09:11:00Z"/>
  <w16cex:commentExtensible w16cex:durableId="256327A0" w16cex:dateUtc="2021-12-14T13:24:00Z"/>
  <w16cex:commentExtensible w16cex:durableId="258AE10E" w16cex:dateUtc="2022-01-13T16:34:00Z"/>
  <w16cex:commentExtensible w16cex:durableId="256C969A" w16cex:dateUtc="2021-12-21T17:08:00Z"/>
  <w16cex:commentExtensible w16cex:durableId="256CA57A" w16cex:dateUtc="2021-12-21T18:11:00Z"/>
  <w16cex:commentExtensible w16cex:durableId="256CAF4D" w16cex:dateUtc="2021-12-21T18:53:00Z"/>
  <w16cex:commentExtensible w16cex:durableId="256CB5D3" w16cex:dateUtc="2021-12-21T19:21:00Z"/>
  <w16cex:commentExtensible w16cex:durableId="256328B6" w16cex:dateUtc="2021-12-14T13:29:00Z"/>
  <w16cex:commentExtensible w16cex:durableId="256CB721" w16cex:dateUtc="2021-12-21T19:27:00Z"/>
  <w16cex:commentExtensible w16cex:durableId="256CB7DE" w16cex:dateUtc="2021-12-21T19:30:00Z"/>
  <w16cex:commentExtensible w16cex:durableId="256CB836" w16cex:dateUtc="2021-12-21T19:31:00Z"/>
  <w16cex:commentExtensible w16cex:durableId="256CBAEC" w16cex:dateUtc="2021-12-21T19:43:00Z"/>
  <w16cex:commentExtensible w16cex:durableId="256CBB37" w16cex:dateUtc="2021-12-21T19:44:00Z"/>
  <w16cex:commentExtensible w16cex:durableId="256CBC00" w16cex:dateUtc="2021-12-21T19:48:00Z"/>
  <w16cex:commentExtensible w16cex:durableId="24FF7130" w16cex:dateUtc="2021-09-22T21:58:00Z"/>
  <w16cex:commentExtensible w16cex:durableId="256CCD62" w16cex:dateUtc="2021-12-21T21:02:00Z"/>
  <w16cex:commentExtensible w16cex:durableId="258AE232" w16cex:dateUtc="2022-01-13T16:38:00Z"/>
  <w16cex:commentExtensible w16cex:durableId="256CCCB3" w16cex:dateUtc="2021-12-21T20:59:00Z"/>
  <w16cex:commentExtensible w16cex:durableId="256CCC4E" w16cex:dateUtc="2021-12-21T20:57:00Z"/>
  <w16cex:commentExtensible w16cex:durableId="256CCCE2" w16cex:dateUtc="2021-12-21T21:00:00Z"/>
  <w16cex:commentExtensible w16cex:durableId="25632B8B" w16cex:dateUtc="2021-12-14T13:41:00Z"/>
  <w16cex:commentExtensible w16cex:durableId="256CCE05" w16cex:dateUtc="2021-12-21T21:04:00Z"/>
  <w16cex:commentExtensible w16cex:durableId="258E9341" w16cex:dateUtc="2022-01-16T11:51:00Z"/>
  <w16cex:commentExtensible w16cex:durableId="258FBBAA" w16cex:dateUtc="2021-12-21T21:20:00Z"/>
  <w16cex:commentExtensible w16cex:durableId="25633BF8" w16cex:dateUtc="2021-12-14T14:51:00Z"/>
  <w16cex:commentExtensible w16cex:durableId="25633C49" w16cex:dateUtc="2021-12-14T14:52:00Z"/>
  <w16cex:commentExtensible w16cex:durableId="25646428" w16cex:dateUtc="2021-12-15T11:55:00Z"/>
  <w16cex:commentExtensible w16cex:durableId="258D6DED" w16cex:dateUtc="2022-01-15T14:59:00Z"/>
  <w16cex:commentExtensible w16cex:durableId="256CD5E3" w16cex:dateUtc="2021-12-21T21:38:00Z"/>
  <w16cex:commentExtensible w16cex:durableId="256CD738" w16cex:dateUtc="2021-12-21T21:44:00Z"/>
  <w16cex:commentExtensible w16cex:durableId="258AE2C7" w16cex:dateUtc="2022-01-13T16:41:00Z"/>
  <w16cex:commentExtensible w16cex:durableId="25646576" w16cex:dateUtc="2021-12-15T12:00:00Z"/>
  <w16cex:commentExtensible w16cex:durableId="258AE419" w16cex:dateUtc="2022-01-13T16:47:00Z"/>
  <w16cex:commentExtensible w16cex:durableId="256CD977" w16cex:dateUtc="2021-12-21T21:53:00Z"/>
  <w16cex:commentExtensible w16cex:durableId="256CD99E" w16cex:dateUtc="2021-12-21T21:54:00Z"/>
  <w16cex:commentExtensible w16cex:durableId="25646600" w16cex:dateUtc="2021-12-15T12:02:00Z"/>
  <w16cex:commentExtensible w16cex:durableId="258AE47D" w16cex:dateUtc="2022-01-13T16:48:00Z"/>
  <w16cex:commentExtensible w16cex:durableId="24E8FDF4" w16cex:dateUtc="2021-09-12T20:30:00Z"/>
  <w16cex:commentExtensible w16cex:durableId="24E8FDE3" w16cex:dateUtc="2021-09-12T20:29:00Z"/>
  <w16cex:commentExtensible w16cex:durableId="256CE072" w16cex:dateUtc="2021-12-21T22:23:00Z"/>
  <w16cex:commentExtensible w16cex:durableId="256CE233" w16cex:dateUtc="2021-12-21T22:30:00Z"/>
  <w16cex:commentExtensible w16cex:durableId="256CE312" w16cex:dateUtc="2021-12-21T22:34:00Z"/>
  <w16cex:commentExtensible w16cex:durableId="2564679E" w16cex:dateUtc="2021-12-15T12:09:00Z"/>
  <w16cex:commentExtensible w16cex:durableId="259131C3" w16cex:dateUtc="2022-01-18T11:32:00Z"/>
  <w16cex:commentExtensible w16cex:durableId="256CE78B" w16cex:dateUtc="2021-12-21T22:53:00Z"/>
  <w16cex:commentExtensible w16cex:durableId="249C29EF" w16cex:dateUtc="2021-07-16T13:53:00Z"/>
  <w16cex:commentExtensible w16cex:durableId="256CEA54" w16cex:dateUtc="2021-12-21T23:05:00Z"/>
  <w16cex:commentExtensible w16cex:durableId="25646B35" w16cex:dateUtc="2021-12-15T12:25:00Z"/>
  <w16cex:commentExtensible w16cex:durableId="256CEB64" w16cex:dateUtc="2021-12-21T23:10:00Z"/>
  <w16cex:commentExtensible w16cex:durableId="258D73ED" w16cex:dateUtc="2022-01-15T15:25:00Z"/>
  <w16cex:commentExtensible w16cex:durableId="256CED12" w16cex:dateUtc="2021-12-21T23:17:00Z"/>
  <w16cex:commentExtensible w16cex:durableId="256CED37" w16cex:dateUtc="2021-12-21T23:17:00Z"/>
  <w16cex:commentExtensible w16cex:durableId="256CEDC7" w16cex:dateUtc="2021-12-21T23:20:00Z"/>
  <w16cex:commentExtensible w16cex:durableId="256CEE77" w16cex:dateUtc="2021-12-21T23:23:00Z"/>
  <w16cex:commentExtensible w16cex:durableId="25914FAB" w16cex:dateUtc="2022-01-18T13:39:00Z"/>
  <w16cex:commentExtensible w16cex:durableId="25659F68" w16cex:dateUtc="2021-12-16T10:20:00Z"/>
  <w16cex:commentExtensible w16cex:durableId="256CF052" w16cex:dateUtc="2021-12-21T23:31:00Z"/>
  <w16cex:commentExtensible w16cex:durableId="2591587A" w16cex:dateUtc="2022-01-18T14:17:00Z"/>
  <w16cex:commentExtensible w16cex:durableId="256CF369" w16cex:dateUtc="2021-12-21T23:44:00Z"/>
  <w16cex:commentExtensible w16cex:durableId="256CF411" w16cex:dateUtc="2021-12-21T23:47:00Z"/>
  <w16cex:commentExtensible w16cex:durableId="2597BED3" w16cex:dateUtc="2021-12-16T10:24:00Z"/>
  <w16cex:commentExtensible w16cex:durableId="256CF4F4" w16cex:dateUtc="2021-12-21T23:51:00Z"/>
  <w16cex:commentExtensible w16cex:durableId="256CF517" w16cex:dateUtc="2021-12-21T23:51:00Z"/>
  <w16cex:commentExtensible w16cex:durableId="2565A0B7" w16cex:dateUtc="2021-12-16T10:25:00Z"/>
  <w16cex:commentExtensible w16cex:durableId="24FF6A88" w16cex:dateUtc="2021-09-29T20:43:00Z"/>
  <w16cex:commentExtensible w16cex:durableId="2565A17B" w16cex:dateUtc="2021-12-16T10:28:00Z"/>
  <w16cex:commentExtensible w16cex:durableId="2565A157" w16cex:dateUtc="2021-12-16T10:28:00Z"/>
  <w16cex:commentExtensible w16cex:durableId="2565A34A" w16cex:dateUtc="2021-12-16T10:36:00Z"/>
  <w16cex:commentExtensible w16cex:durableId="260A48F4" w16cex:dateUtc="2022-04-20T06:55:00Z"/>
  <w16cex:commentExtensible w16cex:durableId="256CFC46" w16cex:dateUtc="2021-12-22T00:22:00Z"/>
  <w16cex:commentExtensible w16cex:durableId="260A4AB4" w16cex:dateUtc="2022-04-20T07:02:00Z"/>
  <w16cex:commentExtensible w16cex:durableId="2597C2B0" w16cex:dateUtc="2022-01-23T11:04:00Z"/>
  <w16cex:commentExtensible w16cex:durableId="258D7791" w16cex:dateUtc="2022-01-15T15:40:00Z"/>
  <w16cex:commentExtensible w16cex:durableId="256D03B8" w16cex:dateUtc="2021-12-22T00:54:00Z"/>
  <w16cex:commentExtensible w16cex:durableId="24E8BF97" w16cex:dateUtc="2021-09-12T16:04:00Z"/>
  <w16cex:commentExtensible w16cex:durableId="256CFDD6" w16cex:dateUtc="2021-12-22T00:28:00Z"/>
  <w16cex:commentExtensible w16cex:durableId="2565A41A" w16cex:dateUtc="2021-12-16T10:40:00Z"/>
  <w16cex:commentExtensible w16cex:durableId="256D0045" w16cex:dateUtc="2021-12-22T00:39:00Z"/>
  <w16cex:commentExtensible w16cex:durableId="2597CC30" w16cex:dateUtc="2022-01-23T11:44:00Z"/>
  <w16cex:commentExtensible w16cex:durableId="2565A4A4" w16cex:dateUtc="2021-12-16T10:42:00Z"/>
  <w16cex:commentExtensible w16cex:durableId="2565A548" w16cex:dateUtc="2021-12-16T10:45:00Z"/>
  <w16cex:commentExtensible w16cex:durableId="2597CEF9" w16cex:dateUtc="2022-01-23T11:56:00Z"/>
  <w16cex:commentExtensible w16cex:durableId="2565A60F" w16cex:dateUtc="2021-12-16T10:48:00Z"/>
  <w16cex:commentExtensible w16cex:durableId="2597D53D" w16cex:dateUtc="2022-01-23T12:23:00Z"/>
  <w16cex:commentExtensible w16cex:durableId="256CFF89" w16cex:dateUtc="2021-12-22T00:36:00Z"/>
  <w16cex:commentExtensible w16cex:durableId="256D0410" w16cex:dateUtc="2021-12-22T00:55:00Z"/>
  <w16cex:commentExtensible w16cex:durableId="256D0279" w16cex:dateUtc="2021-12-22T00:48:00Z"/>
  <w16cex:commentExtensible w16cex:durableId="258AE5E0" w16cex:dateUtc="2022-01-13T16:54:00Z"/>
  <w16cex:commentExtensible w16cex:durableId="2597FA3A" w16cex:dateUtc="2022-01-23T15:00:00Z"/>
  <w16cex:commentExtensible w16cex:durableId="2597D96C" w16cex:dateUtc="2021-12-08T10:29:00Z"/>
  <w16cex:commentExtensible w16cex:durableId="2597FAC8" w16cex:dateUtc="2022-01-23T15:03:00Z"/>
  <w16cex:commentExtensible w16cex:durableId="257D5E1C" w16cex:dateUtc="2021-12-08T10:37:00Z"/>
  <w16cex:commentExtensible w16cex:durableId="257D5E1B" w16cex:dateUtc="2021-12-08T10:43:00Z"/>
  <w16cex:commentExtensible w16cex:durableId="2597F9CB" w16cex:dateUtc="2022-01-23T14:59:00Z"/>
  <w16cex:commentExtensible w16cex:durableId="257D5E1A" w16cex:dateUtc="2021-12-08T14:41:00Z"/>
  <w16cex:commentExtensible w16cex:durableId="260A785B" w16cex:dateUtc="2022-04-20T10:17:00Z"/>
  <w16cex:commentExtensible w16cex:durableId="257D5E19" w16cex:dateUtc="2021-08-18T08:07:00Z"/>
  <w16cex:commentExtensible w16cex:durableId="2597F8BB" w16cex:dateUtc="2022-01-23T14:54:00Z"/>
  <w16cex:commentExtensible w16cex:durableId="257D5E18" w16cex:dateUtc="2021-08-18T08:11:00Z"/>
  <w16cex:commentExtensible w16cex:durableId="257D5E17" w16cex:dateUtc="2021-12-08T10:59:00Z"/>
  <w16cex:commentExtensible w16cex:durableId="257D5E16" w16cex:dateUtc="2021-12-08T11:06:00Z"/>
  <w16cex:commentExtensible w16cex:durableId="2597F848" w16cex:dateUtc="2022-01-23T14:52:00Z"/>
  <w16cex:commentExtensible w16cex:durableId="2597E02C" w16cex:dateUtc="2022-01-23T13:09:00Z"/>
  <w16cex:commentExtensible w16cex:durableId="257D5E15" w16cex:dateUtc="2021-12-08T11:07:00Z"/>
  <w16cex:commentExtensible w16cex:durableId="257D5E14" w16cex:dateUtc="2021-12-08T11:10:00Z"/>
  <w16cex:commentExtensible w16cex:durableId="257D5E13" w16cex:dateUtc="2022-01-03T08:18:00Z"/>
  <w16cex:commentExtensible w16cex:durableId="2597F7D2" w16cex:dateUtc="2022-01-23T14:50:00Z"/>
  <w16cex:commentExtensible w16cex:durableId="2597F7C1" w16cex:dateUtc="2022-01-23T14:50:00Z"/>
  <w16cex:commentExtensible w16cex:durableId="257D5E12" w16cex:dateUtc="2021-12-08T11:11:00Z"/>
  <w16cex:commentExtensible w16cex:durableId="2597F537" w16cex:dateUtc="2022-01-23T14:39:00Z"/>
  <w16cex:commentExtensible w16cex:durableId="257D5E11" w16cex:dateUtc="2021-12-08T11:12:00Z"/>
  <w16cex:commentExtensible w16cex:durableId="257D5E10" w16cex:dateUtc="2021-12-08T11:13:00Z"/>
  <w16cex:commentExtensible w16cex:durableId="2597F744" w16cex:dateUtc="2022-01-23T14:48:00Z"/>
  <w16cex:commentExtensible w16cex:durableId="2597F8E2" w16cex:dateUtc="2022-01-23T14:55:00Z"/>
  <w16cex:commentExtensible w16cex:durableId="2597F937" w16cex:dateUtc="2022-01-23T14:56:00Z"/>
  <w16cex:commentExtensible w16cex:durableId="2597E856" w16cex:dateUtc="2022-01-23T13:44:00Z"/>
  <w16cex:commentExtensible w16cex:durableId="2597DD29" w16cex:dateUtc="2022-01-23T12:56:00Z"/>
  <w16cex:commentExtensible w16cex:durableId="2597E848" w16cex:dateUtc="2022-01-23T13:44:00Z"/>
  <w16cex:commentExtensible w16cex:durableId="2597E6A9" w16cex:dateUtc="2022-01-23T13:37:00Z"/>
  <w16cex:commentExtensible w16cex:durableId="2597E6D7" w16cex:dateUtc="2022-01-23T13:38:00Z"/>
  <w16cex:commentExtensible w16cex:durableId="2597E6FF" w16cex:dateUtc="2022-01-23T13:38:00Z"/>
  <w16cex:commentExtensible w16cex:durableId="2597E537" w16cex:dateUtc="2022-01-23T13:31:00Z"/>
  <w16cex:commentExtensible w16cex:durableId="257D5E0D" w16cex:dateUtc="2021-12-08T14:08:00Z"/>
  <w16cex:commentExtensible w16cex:durableId="2597E714" w16cex:dateUtc="2022-01-23T13:39:00Z"/>
  <w16cex:commentExtensible w16cex:durableId="2597E586" w16cex:dateUtc="2022-01-23T13:32:00Z"/>
  <w16cex:commentExtensible w16cex:durableId="2597E62E" w16cex:dateUtc="2022-01-23T13:35:00Z"/>
  <w16cex:commentExtensible w16cex:durableId="25DADD33" w16cex:dateUtc="2021-12-08T14:10:00Z"/>
  <w16cex:commentExtensible w16cex:durableId="25DADD32" w16cex:dateUtc="2021-08-18T08:24:00Z"/>
  <w16cex:commentExtensible w16cex:durableId="2597E73A" w16cex:dateUtc="2022-01-23T13:39:00Z"/>
  <w16cex:commentExtensible w16cex:durableId="2597E770" w16cex:dateUtc="2022-01-23T13:40:00Z"/>
  <w16cex:commentExtensible w16cex:durableId="2597DDFF" w16cex:dateUtc="2021-12-08T14:10:00Z"/>
  <w16cex:commentExtensible w16cex:durableId="2597DDFE" w16cex:dateUtc="2021-08-18T08:24:00Z"/>
  <w16cex:commentExtensible w16cex:durableId="257D5E09" w16cex:dateUtc="2021-08-18T08:36:00Z"/>
  <w16cex:commentExtensible w16cex:durableId="257D5E08" w16cex:dateUtc="2021-08-17T14:02:00Z"/>
  <w16cex:commentExtensible w16cex:durableId="257D5E07" w16cex:dateUtc="2021-12-09T13:31:00Z"/>
  <w16cex:commentExtensible w16cex:durableId="2597E8E1" w16cex:dateUtc="2022-01-23T13:46:00Z"/>
  <w16cex:commentExtensible w16cex:durableId="2597E919" w16cex:dateUtc="2022-01-23T13:47:00Z"/>
  <w16cex:commentExtensible w16cex:durableId="2597E986" w16cex:dateUtc="2022-01-23T13:49:00Z"/>
  <w16cex:commentExtensible w16cex:durableId="25DAEC42" w16cex:dateUtc="2022-03-15T09:43:00Z"/>
  <w16cex:commentExtensible w16cex:durableId="257D5E06" w16cex:dateUtc="2021-12-08T14:11:00Z"/>
  <w16cex:commentExtensible w16cex:durableId="25DAED4F" w16cex:dateUtc="2022-03-15T09:47:00Z"/>
  <w16cex:commentExtensible w16cex:durableId="2597E9A7" w16cex:dateUtc="2022-01-23T13:50:00Z"/>
  <w16cex:commentExtensible w16cex:durableId="25DAEDCB" w16cex:dateUtc="2022-03-15T09:49:00Z"/>
  <w16cex:commentExtensible w16cex:durableId="2597E9DD" w16cex:dateUtc="2022-01-23T13:51:00Z"/>
  <w16cex:commentExtensible w16cex:durableId="2597EA2F" w16cex:dateUtc="2022-01-23T13:52:00Z"/>
  <w16cex:commentExtensible w16cex:durableId="2597EA88" w16cex:dateUtc="2022-01-23T13:54:00Z"/>
  <w16cex:commentExtensible w16cex:durableId="257D5E05" w16cex:dateUtc="2021-12-08T14:11:00Z"/>
  <w16cex:commentExtensible w16cex:durableId="257D5E04" w16cex:dateUtc="2021-07-16T08:03:00Z"/>
  <w16cex:commentExtensible w16cex:durableId="2597DE9C" w16cex:dateUtc="2022-01-23T13:03:00Z"/>
  <w16cex:commentExtensible w16cex:durableId="2597EABA" w16cex:dateUtc="2022-01-23T13:54:00Z"/>
  <w16cex:commentExtensible w16cex:durableId="257D5E03" w16cex:dateUtc="2021-12-09T13:32:00Z"/>
  <w16cex:commentExtensible w16cex:durableId="25DAF5F4" w16cex:dateUtc="2022-03-15T10:24:00Z"/>
  <w16cex:commentExtensible w16cex:durableId="2597DF67" w16cex:dateUtc="2022-01-23T13:06:00Z"/>
  <w16cex:commentExtensible w16cex:durableId="2597DF36" w16cex:dateUtc="2022-01-23T13:05:00Z"/>
  <w16cex:commentExtensible w16cex:durableId="25BF24C0" w16cex:dateUtc="2021-12-09T13:32:00Z"/>
  <w16cex:commentExtensible w16cex:durableId="2597F49F" w16cex:dateUtc="2022-01-23T14:37:00Z"/>
  <w16cex:commentExtensible w16cex:durableId="257D5E00" w16cex:dateUtc="2021-12-09T13:32:00Z"/>
  <w16cex:commentExtensible w16cex:durableId="258BCEE9" w16cex:dateUtc="2022-01-14T09:28:00Z"/>
  <w16cex:commentExtensible w16cex:durableId="2597E06E" w16cex:dateUtc="2022-01-23T13:10:00Z"/>
  <w16cex:commentExtensible w16cex:durableId="2597F4B5" w16cex:dateUtc="2022-01-23T14:37:00Z"/>
  <w16cex:commentExtensible w16cex:durableId="2597F4C3" w16cex:dateUtc="2022-01-23T14:37:00Z"/>
  <w16cex:commentExtensible w16cex:durableId="2597EB13" w16cex:dateUtc="2022-01-23T13:56:00Z"/>
  <w16cex:commentExtensible w16cex:durableId="2597EC2C" w16cex:dateUtc="2022-01-23T14:01:00Z"/>
  <w16cex:commentExtensible w16cex:durableId="2597EBFF" w16cex:dateUtc="2022-01-23T14:00:00Z"/>
  <w16cex:commentExtensible w16cex:durableId="257D5DFF" w16cex:dateUtc="2021-12-08T14:13:00Z"/>
  <w16cex:commentExtensible w16cex:durableId="2597EC7C" w16cex:dateUtc="2022-01-23T14:02:00Z"/>
  <w16cex:commentExtensible w16cex:durableId="2597EC68" w16cex:dateUtc="2022-01-23T14:02:00Z"/>
  <w16cex:commentExtensible w16cex:durableId="2597ECFA" w16cex:dateUtc="2022-01-23T14:04:00Z"/>
  <w16cex:commentExtensible w16cex:durableId="257D5DFE" w16cex:dateUtc="2021-09-11T09:24:00Z"/>
  <w16cex:commentExtensible w16cex:durableId="2597F239" w16cex:dateUtc="2022-01-23T14:26:00Z"/>
  <w16cex:commentExtensible w16cex:durableId="2597F38C" w16cex:dateUtc="2022-01-23T14:32:00Z"/>
  <w16cex:commentExtensible w16cex:durableId="2597F35E" w16cex:dateUtc="2022-01-23T14:31:00Z"/>
  <w16cex:commentExtensible w16cex:durableId="257D3FCE" w16cex:dateUtc="2021-12-08T14:43:00Z"/>
  <w16cex:commentExtensible w16cex:durableId="2597F4E4" w16cex:dateUtc="2022-01-23T14:38:00Z"/>
  <w16cex:commentExtensible w16cex:durableId="2597F401" w16cex:dateUtc="2022-01-23T14:34:00Z"/>
  <w16cex:commentExtensible w16cex:durableId="2565A8CB" w16cex:dateUtc="2021-12-16T11:00:00Z"/>
  <w16cex:commentExtensible w16cex:durableId="2565A8DF" w16cex:dateUtc="2021-12-16T11:00:00Z"/>
  <w16cex:commentExtensible w16cex:durableId="2565A90B" w16cex:dateUtc="2021-12-16T11:01:00Z"/>
  <w16cex:commentExtensible w16cex:durableId="2565A997" w16cex:dateUtc="2021-12-16T11:03:00Z"/>
  <w16cex:commentExtensible w16cex:durableId="24D78566" w16cex:dateUtc="2021-08-30T14:27:00Z"/>
  <w16cex:commentExtensible w16cex:durableId="24E903C7" w16cex:dateUtc="2021-09-12T20:55:00Z"/>
  <w16cex:commentExtensible w16cex:durableId="2565A9BD" w16cex:dateUtc="2021-12-16T11:04:00Z"/>
  <w16cex:commentExtensible w16cex:durableId="25599968" w16cex:dateUtc="2021-12-07T07:27:00Z"/>
  <w16cex:commentExtensible w16cex:durableId="2597E2B9" w16cex:dateUtc="2022-01-23T13:20:00Z"/>
  <w16cex:commentExtensible w16cex:durableId="24FF756F" w16cex:dateUtc="2021-09-29T21:29:00Z"/>
  <w16cex:commentExtensible w16cex:durableId="2597E30D" w16cex:dateUtc="2022-01-23T13:22:00Z"/>
  <w16cex:commentExtensible w16cex:durableId="24E90311" w16cex:dateUtc="2021-09-12T20:52:00Z"/>
  <w16cex:commentExtensible w16cex:durableId="258282E4" w16cex:dateUtc="2021-09-29T21:25:00Z"/>
  <w16cex:commentExtensible w16cex:durableId="24E90305" w16cex:dateUtc="2021-09-12T20:51:00Z"/>
  <w16cex:commentExtensible w16cex:durableId="24E902EB" w16cex:dateUtc="2021-09-12T20:51:00Z"/>
  <w16cex:commentExtensible w16cex:durableId="24E902DF" w16cex:dateUtc="2021-09-12T20:51:00Z"/>
  <w16cex:commentExtensible w16cex:durableId="24E902CE" w16cex:dateUtc="2021-09-1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6F5A38" w16cid:durableId="24FF7325"/>
  <w16cid:commentId w16cid:paraId="3306C284" w16cid:durableId="25980005"/>
  <w16cid:commentId w16cid:paraId="38412D75" w16cid:durableId="260A3BAB"/>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6B771B83" w16cid:durableId="260A460F"/>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3CD10155" w16cid:durableId="260A46B8"/>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71F48866" w16cid:durableId="255CA5C9"/>
  <w16cid:commentId w16cid:paraId="1AA5B798" w16cid:durableId="256C9463"/>
  <w16cid:commentId w16cid:paraId="500098A4" w16cid:durableId="57527079"/>
  <w16cid:commentId w16cid:paraId="6B215593" w16cid:durableId="0F60394E"/>
  <w16cid:commentId w16cid:paraId="349620D2" w16cid:durableId="255DCCF4"/>
  <w16cid:commentId w16cid:paraId="78C56A0A" w16cid:durableId="11FFAC24"/>
  <w16cid:commentId w16cid:paraId="3E2CB740" w16cid:durableId="258FBB49"/>
  <w16cid:commentId w16cid:paraId="3AC8BE3D" w16cid:durableId="258DA086"/>
  <w16cid:commentId w16cid:paraId="3AE78FD3" w16cid:durableId="255DCDAD"/>
  <w16cid:commentId w16cid:paraId="13ECFE7A" w16cid:durableId="1AFB16AA"/>
  <w16cid:commentId w16cid:paraId="481BD78E" w16cid:durableId="4CD8EEC9"/>
  <w16cid:commentId w16cid:paraId="2CB90E49" w16cid:durableId="258D568B"/>
  <w16cid:commentId w16cid:paraId="67610139" w16cid:durableId="413B2001"/>
  <w16cid:commentId w16cid:paraId="42A1739B" w16cid:durableId="2B285FE4"/>
  <w16cid:commentId w16cid:paraId="2B4DE19B" w16cid:durableId="258D56D7"/>
  <w16cid:commentId w16cid:paraId="5B40A84A" w16cid:durableId="258D5626"/>
  <w16cid:commentId w16cid:paraId="6303C531" w16cid:durableId="258D5651"/>
  <w16cid:commentId w16cid:paraId="318874D7" w16cid:durableId="258D559C"/>
  <w16cid:commentId w16cid:paraId="5AB80B58" w16cid:durableId="2ECCF7A8"/>
  <w16cid:commentId w16cid:paraId="28C1F803" w16cid:durableId="5B6FAA43"/>
  <w16cid:commentId w16cid:paraId="5002A82B" w16cid:durableId="256C10B3"/>
  <w16cid:commentId w16cid:paraId="29BAC2BB" w16cid:durableId="5A83F2BF"/>
  <w16cid:commentId w16cid:paraId="08524C9B" w16cid:durableId="07DF4B32"/>
  <w16cid:commentId w16cid:paraId="6B5D0DD9" w16cid:durableId="561222A2"/>
  <w16cid:commentId w16cid:paraId="46252DA3" w16cid:durableId="63E1A06C"/>
  <w16cid:commentId w16cid:paraId="063A6A35" w16cid:durableId="78201AF8"/>
  <w16cid:commentId w16cid:paraId="315B2D3E" w16cid:durableId="10AD12E2"/>
  <w16cid:commentId w16cid:paraId="5D363DC0" w16cid:durableId="6116B188"/>
  <w16cid:commentId w16cid:paraId="453C7416" w16cid:durableId="77774D35"/>
  <w16cid:commentId w16cid:paraId="684A798B" w16cid:durableId="255DCEF4"/>
  <w16cid:commentId w16cid:paraId="075F8ADB" w16cid:durableId="494B6737"/>
  <w16cid:commentId w16cid:paraId="58B16730" w16cid:durableId="53237C09"/>
  <w16cid:commentId w16cid:paraId="3A6B4348" w16cid:durableId="5C351F44"/>
  <w16cid:commentId w16cid:paraId="4441A8E9" w16cid:durableId="2563125C"/>
  <w16cid:commentId w16cid:paraId="38692D7F" w16cid:durableId="258DA36A"/>
  <w16cid:commentId w16cid:paraId="6C054BEA" w16cid:durableId="118437AD"/>
  <w16cid:commentId w16cid:paraId="1944093B" w16cid:durableId="256312D5"/>
  <w16cid:commentId w16cid:paraId="4106D722" w16cid:durableId="75BAD550"/>
  <w16cid:commentId w16cid:paraId="6F081187" w16cid:durableId="25631339"/>
  <w16cid:commentId w16cid:paraId="607B6411" w16cid:durableId="256313C1"/>
  <w16cid:commentId w16cid:paraId="357AAECD" w16cid:durableId="256313E3"/>
  <w16cid:commentId w16cid:paraId="671CF9F7" w16cid:durableId="258DA463"/>
  <w16cid:commentId w16cid:paraId="6F3EAC52" w16cid:durableId="256316AA"/>
  <w16cid:commentId w16cid:paraId="347404D1" w16cid:durableId="256316CE"/>
  <w16cid:commentId w16cid:paraId="6E8C7F43" w16cid:durableId="25631708"/>
  <w16cid:commentId w16cid:paraId="0BFFD60F" w16cid:durableId="2563172E"/>
  <w16cid:commentId w16cid:paraId="1ACBE67B" w16cid:durableId="25631933"/>
  <w16cid:commentId w16cid:paraId="20B9884B" w16cid:durableId="25631955"/>
  <w16cid:commentId w16cid:paraId="6205E2BC" w16cid:durableId="78AE8A28"/>
  <w16cid:commentId w16cid:paraId="51B86E29" w16cid:durableId="575ED9DD"/>
  <w16cid:commentId w16cid:paraId="4BF2BE52" w16cid:durableId="258DAA4B"/>
  <w16cid:commentId w16cid:paraId="56FC9ABE" w16cid:durableId="258DAD57"/>
  <w16cid:commentId w16cid:paraId="07E78ABB" w16cid:durableId="258DADCB"/>
  <w16cid:commentId w16cid:paraId="0C03206F" w16cid:durableId="6097B5C6"/>
  <w16cid:commentId w16cid:paraId="29DC0B1A" w16cid:durableId="165E8D7B"/>
  <w16cid:commentId w16cid:paraId="272EB372" w16cid:durableId="2563249A"/>
  <w16cid:commentId w16cid:paraId="16A18D39" w16cid:durableId="258FBB7B"/>
  <w16cid:commentId w16cid:paraId="43B97B63" w16cid:durableId="258FBB7C"/>
  <w16cid:commentId w16cid:paraId="12D598E7" w16cid:durableId="258FBB7D"/>
  <w16cid:commentId w16cid:paraId="71767D4C" w16cid:durableId="3EBA1E61"/>
  <w16cid:commentId w16cid:paraId="5DCD6ED5" w16cid:durableId="35A4099C"/>
  <w16cid:commentId w16cid:paraId="3BEBDBB6" w16cid:durableId="25632522"/>
  <w16cid:commentId w16cid:paraId="44963D09" w16cid:durableId="258E7746"/>
  <w16cid:commentId w16cid:paraId="13C530B8" w16cid:durableId="258E7B0C"/>
  <w16cid:commentId w16cid:paraId="10419B4A" w16cid:durableId="258E7D1A"/>
  <w16cid:commentId w16cid:paraId="06DBA2F5" w16cid:durableId="256C9A27"/>
  <w16cid:commentId w16cid:paraId="0512F980" w16cid:durableId="258E7D6D"/>
  <w16cid:commentId w16cid:paraId="29E70433" w16cid:durableId="258E7D7C"/>
  <w16cid:commentId w16cid:paraId="48558E49" w16cid:durableId="258E80E0"/>
  <w16cid:commentId w16cid:paraId="6DF14D08" w16cid:durableId="256C9937"/>
  <w16cid:commentId w16cid:paraId="5D2525E3" w16cid:durableId="256C9936"/>
  <w16cid:commentId w16cid:paraId="752B6A93" w16cid:durableId="256C9935"/>
  <w16cid:commentId w16cid:paraId="13402578" w16cid:durableId="256CA048"/>
  <w16cid:commentId w16cid:paraId="6ACE60E5" w16cid:durableId="4DA55597"/>
  <w16cid:commentId w16cid:paraId="59CA563C" w16cid:durableId="497645AA"/>
  <w16cid:commentId w16cid:paraId="6F8214EC" w16cid:durableId="256326B4"/>
  <w16cid:commentId w16cid:paraId="29E202F7" w16cid:durableId="256326D9"/>
  <w16cid:commentId w16cid:paraId="3FD8A933" w16cid:durableId="256CA2DF"/>
  <w16cid:commentId w16cid:paraId="03611795" w16cid:durableId="256CA2F0"/>
  <w16cid:commentId w16cid:paraId="383A950D" w16cid:durableId="2563273A"/>
  <w16cid:commentId w16cid:paraId="374B89A6" w16cid:durableId="24E85EFD"/>
  <w16cid:commentId w16cid:paraId="26A0DF70" w16cid:durableId="256327A0"/>
  <w16cid:commentId w16cid:paraId="7089C47F" w16cid:durableId="258AE10E"/>
  <w16cid:commentId w16cid:paraId="2BDA328D" w16cid:durableId="256C969A"/>
  <w16cid:commentId w16cid:paraId="47FEE34D" w16cid:durableId="256CA57A"/>
  <w16cid:commentId w16cid:paraId="4EC44910" w16cid:durableId="256CAF4D"/>
  <w16cid:commentId w16cid:paraId="3B683F41" w16cid:durableId="256CB5D3"/>
  <w16cid:commentId w16cid:paraId="204200B4" w16cid:durableId="256328B6"/>
  <w16cid:commentId w16cid:paraId="2D5A1330" w16cid:durableId="256CB721"/>
  <w16cid:commentId w16cid:paraId="71B531DD" w16cid:durableId="256CB7DE"/>
  <w16cid:commentId w16cid:paraId="62FE5A72" w16cid:durableId="256CB836"/>
  <w16cid:commentId w16cid:paraId="72215CD0" w16cid:durableId="256CBAEC"/>
  <w16cid:commentId w16cid:paraId="1EB5C2FB" w16cid:durableId="256CBB37"/>
  <w16cid:commentId w16cid:paraId="4D0B499D" w16cid:durableId="256CBC00"/>
  <w16cid:commentId w16cid:paraId="0CFE0795" w16cid:durableId="24FF7130"/>
  <w16cid:commentId w16cid:paraId="471B44BA" w16cid:durableId="256CCD62"/>
  <w16cid:commentId w16cid:paraId="7C285D12" w16cid:durableId="258AE232"/>
  <w16cid:commentId w16cid:paraId="5B4230C2" w16cid:durableId="256CCCB3"/>
  <w16cid:commentId w16cid:paraId="49D9A5D5" w16cid:durableId="256CCC4E"/>
  <w16cid:commentId w16cid:paraId="3903D164" w16cid:durableId="256CCCE2"/>
  <w16cid:commentId w16cid:paraId="6E3571E0" w16cid:durableId="25632B8B"/>
  <w16cid:commentId w16cid:paraId="3D92A6ED" w16cid:durableId="256CCE05"/>
  <w16cid:commentId w16cid:paraId="76ACD07E" w16cid:durableId="258E9341"/>
  <w16cid:commentId w16cid:paraId="23F9CFCB" w16cid:durableId="258FBBAA"/>
  <w16cid:commentId w16cid:paraId="50945026" w16cid:durableId="25633BF8"/>
  <w16cid:commentId w16cid:paraId="64D39B31" w16cid:durableId="25633C49"/>
  <w16cid:commentId w16cid:paraId="4B8994BC" w16cid:durableId="25646428"/>
  <w16cid:commentId w16cid:paraId="77724567" w16cid:durableId="258D6DED"/>
  <w16cid:commentId w16cid:paraId="7C7D906B" w16cid:durableId="256CD5E3"/>
  <w16cid:commentId w16cid:paraId="1F0A3FBE" w16cid:durableId="256CD738"/>
  <w16cid:commentId w16cid:paraId="24EE8BEE" w16cid:durableId="258AE2C7"/>
  <w16cid:commentId w16cid:paraId="4BD47020" w16cid:durableId="25646576"/>
  <w16cid:commentId w16cid:paraId="305E5A41" w16cid:durableId="258AE419"/>
  <w16cid:commentId w16cid:paraId="4B804671" w16cid:durableId="256CD977"/>
  <w16cid:commentId w16cid:paraId="30742E92" w16cid:durableId="256CD99E"/>
  <w16cid:commentId w16cid:paraId="0F6E1B8E" w16cid:durableId="25646600"/>
  <w16cid:commentId w16cid:paraId="5D84AD46" w16cid:durableId="258AE47D"/>
  <w16cid:commentId w16cid:paraId="4AEEE05E" w16cid:durableId="24E8FDF4"/>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160139A5" w16cid:durableId="256CE78B"/>
  <w16cid:commentId w16cid:paraId="30594CC1" w16cid:durableId="249C29EF"/>
  <w16cid:commentId w16cid:paraId="5FA06494" w16cid:durableId="256CEA54"/>
  <w16cid:commentId w16cid:paraId="3F263B7E" w16cid:durableId="25646B35"/>
  <w16cid:commentId w16cid:paraId="69892406" w16cid:durableId="256CEB64"/>
  <w16cid:commentId w16cid:paraId="4F9EE6F4" w16cid:durableId="258D73ED"/>
  <w16cid:commentId w16cid:paraId="0AA85D93" w16cid:durableId="256CED12"/>
  <w16cid:commentId w16cid:paraId="565CA335" w16cid:durableId="256CED37"/>
  <w16cid:commentId w16cid:paraId="468CAE88" w16cid:durableId="256CEDC7"/>
  <w16cid:commentId w16cid:paraId="1EE91592" w16cid:durableId="256CEE77"/>
  <w16cid:commentId w16cid:paraId="6EE92D89" w16cid:durableId="25914FAB"/>
  <w16cid:commentId w16cid:paraId="31936462" w16cid:durableId="25659F68"/>
  <w16cid:commentId w16cid:paraId="055988AD" w16cid:durableId="256CF052"/>
  <w16cid:commentId w16cid:paraId="547431E7" w16cid:durableId="2591587A"/>
  <w16cid:commentId w16cid:paraId="73EF0B4D" w16cid:durableId="256CF369"/>
  <w16cid:commentId w16cid:paraId="2CBEBE0E" w16cid:durableId="256CF411"/>
  <w16cid:commentId w16cid:paraId="74C4FC34" w16cid:durableId="2597BED3"/>
  <w16cid:commentId w16cid:paraId="05577C9C" w16cid:durableId="256CF4F4"/>
  <w16cid:commentId w16cid:paraId="564EF784" w16cid:durableId="256CF517"/>
  <w16cid:commentId w16cid:paraId="37823046" w16cid:durableId="2565A0B7"/>
  <w16cid:commentId w16cid:paraId="70311D54" w16cid:durableId="24FF6A88"/>
  <w16cid:commentId w16cid:paraId="3BCDBCFA" w16cid:durableId="2565A17B"/>
  <w16cid:commentId w16cid:paraId="1E3DBC78" w16cid:durableId="2565A157"/>
  <w16cid:commentId w16cid:paraId="37104D4B" w16cid:durableId="2565A34A"/>
  <w16cid:commentId w16cid:paraId="36F4832C" w16cid:durableId="260A48F4"/>
  <w16cid:commentId w16cid:paraId="7E781A8F" w16cid:durableId="256CFC46"/>
  <w16cid:commentId w16cid:paraId="634FA082" w16cid:durableId="260A4AB4"/>
  <w16cid:commentId w16cid:paraId="65C18C89" w16cid:durableId="2597C2B0"/>
  <w16cid:commentId w16cid:paraId="5E6D2D28" w16cid:durableId="258D7791"/>
  <w16cid:commentId w16cid:paraId="01BCC867" w16cid:durableId="256D03B8"/>
  <w16cid:commentId w16cid:paraId="44F1DB0F" w16cid:durableId="24E8BF97"/>
  <w16cid:commentId w16cid:paraId="15404CFE" w16cid:durableId="256CFDD6"/>
  <w16cid:commentId w16cid:paraId="3C4AFAB7" w16cid:durableId="2565A41A"/>
  <w16cid:commentId w16cid:paraId="329992F0" w16cid:durableId="256D0045"/>
  <w16cid:commentId w16cid:paraId="2B92F74D" w16cid:durableId="2597CC30"/>
  <w16cid:commentId w16cid:paraId="3DD751EA" w16cid:durableId="2565A4A4"/>
  <w16cid:commentId w16cid:paraId="6B0003F6" w16cid:durableId="2565A548"/>
  <w16cid:commentId w16cid:paraId="21644D07" w16cid:durableId="2597CEF9"/>
  <w16cid:commentId w16cid:paraId="0504A97C" w16cid:durableId="2565A60F"/>
  <w16cid:commentId w16cid:paraId="37C3FBBA" w16cid:durableId="2597D53D"/>
  <w16cid:commentId w16cid:paraId="7297C5E9" w16cid:durableId="256CFF89"/>
  <w16cid:commentId w16cid:paraId="3BC9CB65" w16cid:durableId="256D0410"/>
  <w16cid:commentId w16cid:paraId="15CC2CF6" w16cid:durableId="256D0279"/>
  <w16cid:commentId w16cid:paraId="565D1423" w16cid:durableId="258AE5E0"/>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0AB76D75" w16cid:durableId="260A785B"/>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3FF4063D" w16cid:durableId="25DADD33"/>
  <w16cid:commentId w16cid:paraId="0FA015C0" w16cid:durableId="25DADD32"/>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22CFD96" w16cid:durableId="25DAEC42"/>
  <w16cid:commentId w16cid:paraId="39FE946F" w16cid:durableId="257D5E06"/>
  <w16cid:commentId w16cid:paraId="3B148AB3" w16cid:durableId="25DAED4F"/>
  <w16cid:commentId w16cid:paraId="762E447A" w16cid:durableId="2597E9A7"/>
  <w16cid:commentId w16cid:paraId="0A2F0A0A" w16cid:durableId="25DAEDCB"/>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05D1487" w16cid:durableId="25DAF5F4"/>
  <w16cid:commentId w16cid:paraId="474EFDC6" w16cid:durableId="2597DF67"/>
  <w16cid:commentId w16cid:paraId="58853049" w16cid:durableId="2597DF36"/>
  <w16cid:commentId w16cid:paraId="1F8BAE4F" w16cid:durableId="25BF24C0"/>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7E9D9" w14:textId="77777777" w:rsidR="00CA54A3" w:rsidRDefault="00CA54A3" w:rsidP="00FF3EF3">
      <w:pPr>
        <w:spacing w:line="240" w:lineRule="auto"/>
      </w:pPr>
      <w:r>
        <w:separator/>
      </w:r>
    </w:p>
  </w:endnote>
  <w:endnote w:type="continuationSeparator" w:id="0">
    <w:p w14:paraId="09EE8195" w14:textId="77777777" w:rsidR="00CA54A3" w:rsidRDefault="00CA54A3" w:rsidP="00FF3EF3">
      <w:pPr>
        <w:spacing w:line="240" w:lineRule="auto"/>
      </w:pPr>
      <w:r>
        <w:continuationSeparator/>
      </w:r>
    </w:p>
  </w:endnote>
  <w:endnote w:type="continuationNotice" w:id="1">
    <w:p w14:paraId="48BB9340" w14:textId="77777777" w:rsidR="00CA54A3" w:rsidRDefault="00CA54A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1" w:fontKey="{BC8D7792-03D7-4A0A-BCAF-8F81267CA841}"/>
    <w:embedBold r:id="rId2" w:fontKey="{431E9293-235B-475B-9896-2A52BCABC586}"/>
    <w:embedItalic r:id="rId3" w:fontKey="{9B275CCF-AEEF-45E4-B594-508359227789}"/>
    <w:embedBoldItalic r:id="rId4" w:fontKey="{DA8395B9-EE61-4F5C-8AFE-9743BD5070E6}"/>
  </w:font>
  <w:font w:name="BundesSans Office">
    <w:altName w:val="Calibri"/>
    <w:charset w:val="00"/>
    <w:family w:val="swiss"/>
    <w:pitch w:val="variable"/>
    <w:sig w:usb0="A00000BF" w:usb1="4000206B" w:usb2="00000000" w:usb3="00000000" w:csb0="00000093" w:csb1="00000000"/>
    <w:embedRegular r:id="rId5" w:fontKey="{5EEFCA20-9273-425B-83AC-68DB90298C68}"/>
  </w:font>
  <w:font w:name="Minion Pro">
    <w:altName w:val="Cambria Math"/>
    <w:panose1 w:val="02040503050201020203"/>
    <w:charset w:val="00"/>
    <w:family w:val="roman"/>
    <w:notTrueType/>
    <w:pitch w:val="variable"/>
    <w:sig w:usb0="60000287" w:usb1="00000001" w:usb2="00000000" w:usb3="00000000" w:csb0="0000019F" w:csb1="00000000"/>
  </w:font>
  <w:font w:name="Myriad Pro Light">
    <w:altName w:val="Corbel"/>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embedRegular r:id="rId6" w:fontKey="{5A2CA456-8CB9-424C-99E4-C6D198E758F3}"/>
    <w:embedBold r:id="rId7" w:fontKey="{3B65089C-98A4-432D-854E-BFA5E13278AD}"/>
    <w:embedItalic r:id="rId8" w:fontKey="{479884BD-FAF5-461B-B572-884F13AE7DAC}"/>
  </w:font>
  <w:font w:name="Open Sans">
    <w:charset w:val="00"/>
    <w:family w:val="swiss"/>
    <w:pitch w:val="variable"/>
    <w:sig w:usb0="E00002EF" w:usb1="4000205B" w:usb2="00000028" w:usb3="00000000" w:csb0="0000019F" w:csb1="00000000"/>
    <w:embedRegular r:id="rId9" w:fontKey="{00637990-9192-4572-B913-FADE5108629F}"/>
  </w:font>
  <w:font w:name="Trebuchet MS">
    <w:altName w:val="Trebuchet MS"/>
    <w:panose1 w:val="020B0603020202020204"/>
    <w:charset w:val="00"/>
    <w:family w:val="swiss"/>
    <w:pitch w:val="variable"/>
    <w:sig w:usb0="00000687" w:usb1="00000000" w:usb2="00000000" w:usb3="00000000" w:csb0="0000009F" w:csb1="00000000"/>
    <w:embedRegular r:id="rId10" w:fontKey="{F4305058-FEA7-4B83-A034-471B70920F12}"/>
  </w:font>
  <w:font w:name="Minion Pro SmBd">
    <w:altName w:val="Cambria"/>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012BC7EC-6873-4C9C-B7C1-9826AE44202B}"/>
  </w:font>
  <w:font w:name="Arial Narrow">
    <w:panose1 w:val="020B0606020202030204"/>
    <w:charset w:val="00"/>
    <w:family w:val="swiss"/>
    <w:pitch w:val="variable"/>
    <w:sig w:usb0="00000287" w:usb1="00000800" w:usb2="00000000" w:usb3="00000000" w:csb0="0000009F" w:csb1="00000000"/>
    <w:embedRegular r:id="rId12" w:fontKey="{7430BB46-0A23-41A9-A777-565550EE3CEB}"/>
  </w:font>
  <w:font w:name="Segoe UI">
    <w:panose1 w:val="020B0502040204020203"/>
    <w:charset w:val="00"/>
    <w:family w:val="swiss"/>
    <w:pitch w:val="variable"/>
    <w:sig w:usb0="E4002EFF" w:usb1="C000E47F" w:usb2="00000009" w:usb3="00000000" w:csb0="000001FF" w:csb1="00000000"/>
    <w:embedRegular r:id="rId13" w:fontKey="{3A30B220-15F4-4927-86E5-ACAE07D65E4A}"/>
  </w:font>
  <w:font w:name="Corbel">
    <w:panose1 w:val="020B0503020204020204"/>
    <w:charset w:val="00"/>
    <w:family w:val="swiss"/>
    <w:pitch w:val="variable"/>
    <w:sig w:usb0="A00002EF" w:usb1="4000A44B" w:usb2="00000000" w:usb3="00000000" w:csb0="0000019F" w:csb1="00000000"/>
    <w:embedRegular r:id="rId14" w:fontKey="{A8368446-559B-4EC4-8BE1-D02D20E1BB4D}"/>
  </w:font>
  <w:font w:name="Cambria Math">
    <w:panose1 w:val="02040503050406030204"/>
    <w:charset w:val="00"/>
    <w:family w:val="roman"/>
    <w:pitch w:val="variable"/>
    <w:sig w:usb0="E00006FF" w:usb1="420024FF" w:usb2="02000000" w:usb3="00000000" w:csb0="0000019F" w:csb1="00000000"/>
    <w:embedRegular r:id="rId15" w:fontKey="{210D5251-07B2-4B0D-8BCD-6C75469587AC}"/>
    <w:embedItalic r:id="rId16" w:fontKey="{DB33E2D9-9A67-408A-B352-A6A6A99E408E}"/>
  </w:font>
  <w:font w:name="Segoe UI Emoji">
    <w:panose1 w:val="020B0502040204020203"/>
    <w:charset w:val="00"/>
    <w:family w:val="swiss"/>
    <w:pitch w:val="variable"/>
    <w:sig w:usb0="00000003" w:usb1="02000000" w:usb2="00000000" w:usb3="00000000" w:csb0="00000001" w:csb1="00000000"/>
    <w:embedRegular r:id="rId17" w:fontKey="{2AA8DCDB-D243-442D-8216-6EB1BC1DC0BA}"/>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2CCE5" w14:textId="77777777" w:rsidR="00B759D5" w:rsidRDefault="00B759D5">
    <w:pPr>
      <w:pStyle w:val="Fuzeil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388"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1389">
        <w:tblGrid>
          <w:gridCol w:w="4475"/>
          <w:gridCol w:w="4475"/>
          <w:gridCol w:w="4475"/>
        </w:tblGrid>
      </w:tblGridChange>
    </w:tblGrid>
    <w:tr w:rsidR="008618FF" w14:paraId="69446100" w14:textId="77777777" w:rsidTr="4C11F93A">
      <w:tc>
        <w:tcPr>
          <w:tcW w:w="4475" w:type="dxa"/>
          <w:tcPrChange w:id="1390" w:author="Guest User" w:date="2022-01-04T12:15:00Z">
            <w:tcPr>
              <w:tcW w:w="4475" w:type="dxa"/>
            </w:tcPr>
          </w:tcPrChange>
        </w:tcPr>
        <w:p w14:paraId="468321D1" w14:textId="67348092" w:rsidR="008618FF" w:rsidRDefault="008618FF">
          <w:pPr>
            <w:pStyle w:val="Kopfzeile"/>
            <w:ind w:left="-115"/>
            <w:jc w:val="left"/>
            <w:rPr>
              <w:rFonts w:eastAsia="Calibri"/>
              <w:szCs w:val="20"/>
            </w:rPr>
            <w:pPrChange w:id="1391" w:author="Guest User" w:date="2022-01-04T12:15:00Z">
              <w:pPr/>
            </w:pPrChange>
          </w:pPr>
        </w:p>
      </w:tc>
      <w:tc>
        <w:tcPr>
          <w:tcW w:w="4475" w:type="dxa"/>
          <w:tcPrChange w:id="1392" w:author="Guest User" w:date="2022-01-04T12:15:00Z">
            <w:tcPr>
              <w:tcW w:w="4475" w:type="dxa"/>
            </w:tcPr>
          </w:tcPrChange>
        </w:tcPr>
        <w:p w14:paraId="1F1FD1C3" w14:textId="39C25680" w:rsidR="008618FF" w:rsidRDefault="008618FF">
          <w:pPr>
            <w:pStyle w:val="Kopfzeile"/>
            <w:jc w:val="center"/>
            <w:rPr>
              <w:rFonts w:eastAsia="Calibri"/>
              <w:szCs w:val="20"/>
            </w:rPr>
            <w:pPrChange w:id="1393" w:author="Guest User" w:date="2022-01-04T12:15:00Z">
              <w:pPr/>
            </w:pPrChange>
          </w:pPr>
        </w:p>
      </w:tc>
      <w:tc>
        <w:tcPr>
          <w:tcW w:w="4475" w:type="dxa"/>
          <w:tcPrChange w:id="1394" w:author="Guest User" w:date="2022-01-04T12:15:00Z">
            <w:tcPr>
              <w:tcW w:w="4475" w:type="dxa"/>
            </w:tcPr>
          </w:tcPrChange>
        </w:tcPr>
        <w:p w14:paraId="01F1C981" w14:textId="54FFDC5A" w:rsidR="008618FF" w:rsidRDefault="008618FF">
          <w:pPr>
            <w:pStyle w:val="Kopfzeile"/>
            <w:ind w:right="-115"/>
            <w:jc w:val="right"/>
            <w:rPr>
              <w:rFonts w:eastAsia="Calibri"/>
              <w:szCs w:val="20"/>
            </w:rPr>
            <w:pPrChange w:id="1395" w:author="Guest User" w:date="2022-01-04T12:15:00Z">
              <w:pPr/>
            </w:pPrChange>
          </w:pPr>
        </w:p>
      </w:tc>
    </w:tr>
  </w:tbl>
  <w:p w14:paraId="66773D38" w14:textId="0528719C" w:rsidR="008618FF" w:rsidRDefault="008618FF">
    <w:pPr>
      <w:pStyle w:val="Fuzeile"/>
      <w:rPr>
        <w:rFonts w:eastAsia="Calibri"/>
        <w:szCs w:val="20"/>
      </w:rPr>
      <w:pPrChange w:id="1396"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439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4399">
        <w:tblGrid>
          <w:gridCol w:w="3020"/>
          <w:gridCol w:w="3020"/>
          <w:gridCol w:w="3020"/>
        </w:tblGrid>
      </w:tblGridChange>
    </w:tblGrid>
    <w:tr w:rsidR="008618FF" w14:paraId="11DF1B11" w14:textId="77777777" w:rsidTr="4C11F93A">
      <w:tc>
        <w:tcPr>
          <w:tcW w:w="3020" w:type="dxa"/>
          <w:tcPrChange w:id="4400" w:author="Guest User" w:date="2022-01-04T12:15:00Z">
            <w:tcPr>
              <w:tcW w:w="3020" w:type="dxa"/>
            </w:tcPr>
          </w:tcPrChange>
        </w:tcPr>
        <w:p w14:paraId="3DDA5661" w14:textId="32C2233E" w:rsidR="008618FF" w:rsidRDefault="008618FF">
          <w:pPr>
            <w:pStyle w:val="Kopfzeile"/>
            <w:ind w:left="-115"/>
            <w:jc w:val="left"/>
            <w:rPr>
              <w:rFonts w:eastAsia="Calibri"/>
              <w:szCs w:val="20"/>
            </w:rPr>
            <w:pPrChange w:id="4401" w:author="Guest User" w:date="2022-01-04T12:15:00Z">
              <w:pPr/>
            </w:pPrChange>
          </w:pPr>
        </w:p>
      </w:tc>
      <w:tc>
        <w:tcPr>
          <w:tcW w:w="3020" w:type="dxa"/>
          <w:tcPrChange w:id="4402" w:author="Guest User" w:date="2022-01-04T12:15:00Z">
            <w:tcPr>
              <w:tcW w:w="3020" w:type="dxa"/>
            </w:tcPr>
          </w:tcPrChange>
        </w:tcPr>
        <w:p w14:paraId="790F0755" w14:textId="790229C2" w:rsidR="008618FF" w:rsidRDefault="008618FF">
          <w:pPr>
            <w:pStyle w:val="Kopfzeile"/>
            <w:jc w:val="center"/>
            <w:rPr>
              <w:rFonts w:eastAsia="Calibri"/>
              <w:szCs w:val="20"/>
            </w:rPr>
            <w:pPrChange w:id="4403" w:author="Guest User" w:date="2022-01-04T12:15:00Z">
              <w:pPr/>
            </w:pPrChange>
          </w:pPr>
        </w:p>
      </w:tc>
      <w:tc>
        <w:tcPr>
          <w:tcW w:w="3020" w:type="dxa"/>
          <w:tcPrChange w:id="4404" w:author="Guest User" w:date="2022-01-04T12:15:00Z">
            <w:tcPr>
              <w:tcW w:w="3020" w:type="dxa"/>
            </w:tcPr>
          </w:tcPrChange>
        </w:tcPr>
        <w:p w14:paraId="74451C67" w14:textId="773D9C7C" w:rsidR="008618FF" w:rsidRDefault="008618FF">
          <w:pPr>
            <w:pStyle w:val="Kopfzeile"/>
            <w:ind w:right="-115"/>
            <w:jc w:val="right"/>
            <w:rPr>
              <w:rFonts w:eastAsia="Calibri"/>
              <w:szCs w:val="20"/>
            </w:rPr>
            <w:pPrChange w:id="4405" w:author="Guest User" w:date="2022-01-04T12:15:00Z">
              <w:pPr/>
            </w:pPrChange>
          </w:pPr>
        </w:p>
      </w:tc>
    </w:tr>
  </w:tbl>
  <w:p w14:paraId="5E3AD812" w14:textId="01C9CD00" w:rsidR="008618FF" w:rsidRDefault="008618FF">
    <w:pPr>
      <w:pStyle w:val="Fuzeile"/>
      <w:rPr>
        <w:rFonts w:eastAsia="Calibri"/>
        <w:szCs w:val="20"/>
      </w:rPr>
      <w:pPrChange w:id="4406" w:author="Guest User" w:date="2022-01-04T12:15:00Z">
        <w:pPr/>
      </w:pPrChange>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535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59">
        <w:tblGrid>
          <w:gridCol w:w="3020"/>
          <w:gridCol w:w="3020"/>
          <w:gridCol w:w="3020"/>
        </w:tblGrid>
      </w:tblGridChange>
    </w:tblGrid>
    <w:tr w:rsidR="008618FF" w14:paraId="7BD9F6D9" w14:textId="77777777" w:rsidTr="4C11F93A">
      <w:tc>
        <w:tcPr>
          <w:tcW w:w="3020" w:type="dxa"/>
          <w:tcPrChange w:id="5360" w:author="Guest User" w:date="2022-01-04T12:15:00Z">
            <w:tcPr>
              <w:tcW w:w="3020" w:type="dxa"/>
            </w:tcPr>
          </w:tcPrChange>
        </w:tcPr>
        <w:p w14:paraId="25E90192" w14:textId="7FEC3E43" w:rsidR="008618FF" w:rsidRDefault="008618FF">
          <w:pPr>
            <w:pStyle w:val="Kopfzeile"/>
            <w:ind w:left="-115"/>
            <w:jc w:val="left"/>
            <w:rPr>
              <w:rFonts w:eastAsia="Calibri"/>
              <w:szCs w:val="20"/>
            </w:rPr>
            <w:pPrChange w:id="5361" w:author="Guest User" w:date="2022-01-04T12:15:00Z">
              <w:pPr/>
            </w:pPrChange>
          </w:pPr>
        </w:p>
      </w:tc>
      <w:tc>
        <w:tcPr>
          <w:tcW w:w="3020" w:type="dxa"/>
          <w:tcPrChange w:id="5362" w:author="Guest User" w:date="2022-01-04T12:15:00Z">
            <w:tcPr>
              <w:tcW w:w="3020" w:type="dxa"/>
            </w:tcPr>
          </w:tcPrChange>
        </w:tcPr>
        <w:p w14:paraId="0AB6333B" w14:textId="55835857" w:rsidR="008618FF" w:rsidRDefault="008618FF">
          <w:pPr>
            <w:pStyle w:val="Kopfzeile"/>
            <w:jc w:val="center"/>
            <w:rPr>
              <w:rFonts w:eastAsia="Calibri"/>
              <w:szCs w:val="20"/>
            </w:rPr>
            <w:pPrChange w:id="5363" w:author="Guest User" w:date="2022-01-04T12:15:00Z">
              <w:pPr/>
            </w:pPrChange>
          </w:pPr>
        </w:p>
      </w:tc>
      <w:tc>
        <w:tcPr>
          <w:tcW w:w="3020" w:type="dxa"/>
          <w:tcPrChange w:id="5364" w:author="Guest User" w:date="2022-01-04T12:15:00Z">
            <w:tcPr>
              <w:tcW w:w="3020" w:type="dxa"/>
            </w:tcPr>
          </w:tcPrChange>
        </w:tcPr>
        <w:p w14:paraId="08D76B90" w14:textId="0D90B021" w:rsidR="008618FF" w:rsidRDefault="008618FF">
          <w:pPr>
            <w:pStyle w:val="Kopfzeile"/>
            <w:ind w:right="-115"/>
            <w:jc w:val="right"/>
            <w:rPr>
              <w:rFonts w:eastAsia="Calibri"/>
              <w:szCs w:val="20"/>
            </w:rPr>
            <w:pPrChange w:id="5365" w:author="Guest User" w:date="2022-01-04T12:15:00Z">
              <w:pPr/>
            </w:pPrChange>
          </w:pPr>
        </w:p>
      </w:tc>
    </w:tr>
  </w:tbl>
  <w:p w14:paraId="0E997DEA" w14:textId="39D2E982" w:rsidR="008618FF" w:rsidRDefault="008618FF">
    <w:pPr>
      <w:pStyle w:val="Fuzeile"/>
      <w:rPr>
        <w:rFonts w:eastAsia="Calibri"/>
        <w:szCs w:val="20"/>
      </w:rPr>
      <w:pPrChange w:id="5366"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8618FF" w14:paraId="2D874EBC" w14:textId="77777777" w:rsidTr="1E305A1F">
      <w:tc>
        <w:tcPr>
          <w:tcW w:w="3020" w:type="dxa"/>
        </w:tcPr>
        <w:p w14:paraId="66C52978" w14:textId="08550087" w:rsidR="008618FF" w:rsidRDefault="008618FF" w:rsidP="1E305A1F">
          <w:pPr>
            <w:pStyle w:val="Kopfzeile"/>
            <w:ind w:left="-115"/>
            <w:jc w:val="left"/>
            <w:rPr>
              <w:rFonts w:eastAsia="Calibri"/>
              <w:szCs w:val="20"/>
            </w:rPr>
          </w:pPr>
        </w:p>
      </w:tc>
      <w:tc>
        <w:tcPr>
          <w:tcW w:w="3020" w:type="dxa"/>
        </w:tcPr>
        <w:p w14:paraId="22018214" w14:textId="6F85E6DB" w:rsidR="008618FF" w:rsidRDefault="008618FF" w:rsidP="1E305A1F">
          <w:pPr>
            <w:pStyle w:val="Kopfzeile"/>
            <w:jc w:val="center"/>
            <w:rPr>
              <w:rFonts w:eastAsia="Calibri"/>
              <w:szCs w:val="20"/>
            </w:rPr>
          </w:pPr>
        </w:p>
      </w:tc>
      <w:tc>
        <w:tcPr>
          <w:tcW w:w="3020" w:type="dxa"/>
        </w:tcPr>
        <w:p w14:paraId="1BEAF752" w14:textId="6EFABA53" w:rsidR="008618FF" w:rsidRDefault="008618FF" w:rsidP="1E305A1F">
          <w:pPr>
            <w:pStyle w:val="Kopfzeile"/>
            <w:ind w:right="-115"/>
            <w:jc w:val="right"/>
            <w:rPr>
              <w:rFonts w:eastAsia="Calibri"/>
              <w:szCs w:val="20"/>
            </w:rPr>
          </w:pPr>
        </w:p>
      </w:tc>
    </w:tr>
  </w:tbl>
  <w:p w14:paraId="29CB584F" w14:textId="1D9896AA" w:rsidR="008618FF" w:rsidRDefault="008618FF" w:rsidP="1E305A1F">
    <w:pPr>
      <w:pStyle w:val="Fuzeile"/>
      <w:rPr>
        <w:rFonts w:eastAsia="Calibri"/>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8618FF" w14:paraId="5E651D7F" w14:textId="77777777" w:rsidTr="4C11F93A">
      <w:tc>
        <w:tcPr>
          <w:tcW w:w="3020" w:type="dxa"/>
          <w:tcPrChange w:id="4" w:author="Guest User" w:date="2022-01-04T12:15:00Z">
            <w:tcPr>
              <w:tcW w:w="3020" w:type="dxa"/>
            </w:tcPr>
          </w:tcPrChange>
        </w:tcPr>
        <w:p w14:paraId="33F21470" w14:textId="7BF7DF2C" w:rsidR="008618FF" w:rsidRDefault="008618FF">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8618FF" w:rsidRDefault="008618FF">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8618FF" w:rsidRDefault="008618FF">
          <w:pPr>
            <w:pStyle w:val="Kopfzeile"/>
            <w:ind w:right="-115"/>
            <w:jc w:val="right"/>
            <w:rPr>
              <w:rFonts w:eastAsia="Calibri"/>
              <w:szCs w:val="20"/>
            </w:rPr>
            <w:pPrChange w:id="9" w:author="Guest User" w:date="2022-01-04T12:15:00Z">
              <w:pPr/>
            </w:pPrChange>
          </w:pPr>
        </w:p>
      </w:tc>
    </w:tr>
  </w:tbl>
  <w:p w14:paraId="4A6C33BF" w14:textId="66E1A09A" w:rsidR="008618FF" w:rsidRDefault="008618FF">
    <w:pPr>
      <w:pStyle w:val="Fuzeile"/>
      <w:rPr>
        <w:rFonts w:eastAsia="Calibri"/>
        <w:szCs w:val="20"/>
      </w:rPr>
      <w:pPrChange w:id="10" w:author="Guest User" w:date="2022-01-04T12:15:00Z">
        <w:pPr/>
      </w:pPrChan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8618FF" w14:paraId="5EF6C691" w14:textId="77777777" w:rsidTr="1E305A1F">
      <w:tc>
        <w:tcPr>
          <w:tcW w:w="3020" w:type="dxa"/>
        </w:tcPr>
        <w:p w14:paraId="5BC6DE1D" w14:textId="26F42848" w:rsidR="008618FF" w:rsidRDefault="008618FF" w:rsidP="1E305A1F">
          <w:pPr>
            <w:pStyle w:val="Kopfzeile"/>
            <w:ind w:left="-115"/>
            <w:jc w:val="left"/>
            <w:rPr>
              <w:rFonts w:eastAsia="Calibri"/>
              <w:szCs w:val="20"/>
            </w:rPr>
          </w:pPr>
        </w:p>
      </w:tc>
      <w:tc>
        <w:tcPr>
          <w:tcW w:w="3020" w:type="dxa"/>
        </w:tcPr>
        <w:p w14:paraId="1602B7CF" w14:textId="3AD963F7" w:rsidR="008618FF" w:rsidRDefault="008618FF" w:rsidP="1E305A1F">
          <w:pPr>
            <w:pStyle w:val="Kopfzeile"/>
            <w:jc w:val="center"/>
            <w:rPr>
              <w:rFonts w:eastAsia="Calibri"/>
              <w:szCs w:val="20"/>
            </w:rPr>
          </w:pPr>
        </w:p>
      </w:tc>
      <w:tc>
        <w:tcPr>
          <w:tcW w:w="3020" w:type="dxa"/>
        </w:tcPr>
        <w:p w14:paraId="7C0130E9" w14:textId="56907332" w:rsidR="008618FF" w:rsidRDefault="008618FF" w:rsidP="1E305A1F">
          <w:pPr>
            <w:pStyle w:val="Kopfzeile"/>
            <w:ind w:right="-115"/>
            <w:jc w:val="right"/>
            <w:rPr>
              <w:rFonts w:eastAsia="Calibri"/>
              <w:szCs w:val="20"/>
            </w:rPr>
          </w:pPr>
        </w:p>
      </w:tc>
    </w:tr>
  </w:tbl>
  <w:p w14:paraId="03DF87C3" w14:textId="2A7FBE3C" w:rsidR="008618FF" w:rsidRDefault="008618FF" w:rsidP="1E305A1F">
    <w:pPr>
      <w:pStyle w:val="Fuzeile"/>
      <w:rPr>
        <w:rFonts w:eastAsia="Calibri"/>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49"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0">
        <w:tblGrid>
          <w:gridCol w:w="3020"/>
          <w:gridCol w:w="3020"/>
          <w:gridCol w:w="3020"/>
        </w:tblGrid>
      </w:tblGridChange>
    </w:tblGrid>
    <w:tr w:rsidR="008618FF" w14:paraId="5042532B" w14:textId="77777777" w:rsidTr="4C11F93A">
      <w:tc>
        <w:tcPr>
          <w:tcW w:w="3020" w:type="dxa"/>
          <w:tcPrChange w:id="51" w:author="Guest User" w:date="2022-01-04T12:15:00Z">
            <w:tcPr>
              <w:tcW w:w="3020" w:type="dxa"/>
            </w:tcPr>
          </w:tcPrChange>
        </w:tcPr>
        <w:p w14:paraId="4141C266" w14:textId="5AEAAF98" w:rsidR="008618FF" w:rsidRDefault="008618FF">
          <w:pPr>
            <w:pStyle w:val="Kopfzeile"/>
            <w:ind w:left="-115"/>
            <w:jc w:val="left"/>
            <w:rPr>
              <w:rFonts w:eastAsia="Calibri"/>
              <w:szCs w:val="20"/>
            </w:rPr>
            <w:pPrChange w:id="52" w:author="Guest User" w:date="2022-01-04T12:15:00Z">
              <w:pPr/>
            </w:pPrChange>
          </w:pPr>
        </w:p>
      </w:tc>
      <w:tc>
        <w:tcPr>
          <w:tcW w:w="3020" w:type="dxa"/>
          <w:tcPrChange w:id="53" w:author="Guest User" w:date="2022-01-04T12:15:00Z">
            <w:tcPr>
              <w:tcW w:w="3020" w:type="dxa"/>
            </w:tcPr>
          </w:tcPrChange>
        </w:tcPr>
        <w:p w14:paraId="55C86570" w14:textId="4CBE5E5F" w:rsidR="008618FF" w:rsidRDefault="008618FF">
          <w:pPr>
            <w:pStyle w:val="Kopfzeile"/>
            <w:jc w:val="center"/>
            <w:rPr>
              <w:rFonts w:eastAsia="Calibri"/>
              <w:szCs w:val="20"/>
            </w:rPr>
            <w:pPrChange w:id="54" w:author="Guest User" w:date="2022-01-04T12:15:00Z">
              <w:pPr/>
            </w:pPrChange>
          </w:pPr>
        </w:p>
      </w:tc>
      <w:tc>
        <w:tcPr>
          <w:tcW w:w="3020" w:type="dxa"/>
          <w:tcPrChange w:id="55" w:author="Guest User" w:date="2022-01-04T12:15:00Z">
            <w:tcPr>
              <w:tcW w:w="3020" w:type="dxa"/>
            </w:tcPr>
          </w:tcPrChange>
        </w:tcPr>
        <w:p w14:paraId="51C4BA4D" w14:textId="5977CF66" w:rsidR="008618FF" w:rsidRDefault="008618FF">
          <w:pPr>
            <w:pStyle w:val="Kopfzeile"/>
            <w:ind w:right="-115"/>
            <w:jc w:val="right"/>
            <w:rPr>
              <w:rFonts w:eastAsia="Calibri"/>
              <w:szCs w:val="20"/>
            </w:rPr>
            <w:pPrChange w:id="56" w:author="Guest User" w:date="2022-01-04T12:15:00Z">
              <w:pPr/>
            </w:pPrChange>
          </w:pPr>
        </w:p>
      </w:tc>
    </w:tr>
  </w:tbl>
  <w:p w14:paraId="2EF003F5" w14:textId="2A831014" w:rsidR="008618FF" w:rsidRDefault="008618FF">
    <w:pPr>
      <w:pStyle w:val="Fuzeile"/>
      <w:rPr>
        <w:rFonts w:eastAsia="Calibri"/>
        <w:szCs w:val="20"/>
      </w:rPr>
      <w:pPrChange w:id="57" w:author="Guest User" w:date="2022-01-04T12:15:00Z">
        <w:pPr/>
      </w:pPrChang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7F5A" w14:textId="3E7AE74E" w:rsidR="008618FF" w:rsidRPr="007D720E" w:rsidRDefault="008618FF"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w:pict w14:anchorId="3F9EC8CA">
            <v:line id="Gerader Verbinder 11" style="position:absolute;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7580F5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">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B11B1C" w:rsidRPr="00B11B1C">
      <w:rPr>
        <w:b/>
        <w:bCs/>
        <w:noProof/>
        <w:color w:val="595959" w:themeColor="text1" w:themeTint="A6"/>
        <w:sz w:val="16"/>
        <w:szCs w:val="16"/>
      </w:rPr>
      <w:t>Bewertungs-Matrix zu Holz-Beton-Deckensystemen</w:t>
    </w:r>
    <w:r w:rsidR="00B11B1C">
      <w:rPr>
        <w:noProof/>
        <w:color w:val="595959" w:themeColor="text1" w:themeTint="A6"/>
        <w:sz w:val="16"/>
        <w:szCs w:val="16"/>
      </w:rPr>
      <w:t xml:space="preserve"> in Hinblick auf die konstruktive Ausführung</w:t>
    </w:r>
    <w:r w:rsidRPr="007D720E">
      <w:rPr>
        <w:noProof/>
        <w:color w:val="595959" w:themeColor="text1" w:themeTint="A6"/>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628"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9">
        <w:tblGrid>
          <w:gridCol w:w="3020"/>
          <w:gridCol w:w="3020"/>
          <w:gridCol w:w="3020"/>
        </w:tblGrid>
      </w:tblGridChange>
    </w:tblGrid>
    <w:tr w:rsidR="008618FF" w14:paraId="1CECC33C" w14:textId="77777777" w:rsidTr="4C11F93A">
      <w:tc>
        <w:tcPr>
          <w:tcW w:w="3020" w:type="dxa"/>
          <w:tcPrChange w:id="630" w:author="Guest User" w:date="2022-01-04T12:15:00Z">
            <w:tcPr>
              <w:tcW w:w="3020" w:type="dxa"/>
            </w:tcPr>
          </w:tcPrChange>
        </w:tcPr>
        <w:p w14:paraId="380CCA19" w14:textId="529175ED" w:rsidR="008618FF" w:rsidRDefault="008618FF">
          <w:pPr>
            <w:pStyle w:val="Kopfzeile"/>
            <w:ind w:left="-115"/>
            <w:jc w:val="left"/>
            <w:rPr>
              <w:rFonts w:eastAsia="Calibri"/>
              <w:szCs w:val="20"/>
            </w:rPr>
            <w:pPrChange w:id="631" w:author="Guest User" w:date="2022-01-04T12:15:00Z">
              <w:pPr/>
            </w:pPrChange>
          </w:pPr>
        </w:p>
      </w:tc>
      <w:tc>
        <w:tcPr>
          <w:tcW w:w="3020" w:type="dxa"/>
          <w:tcPrChange w:id="632" w:author="Guest User" w:date="2022-01-04T12:15:00Z">
            <w:tcPr>
              <w:tcW w:w="3020" w:type="dxa"/>
            </w:tcPr>
          </w:tcPrChange>
        </w:tcPr>
        <w:p w14:paraId="63B8D7CE" w14:textId="4DAF75F0" w:rsidR="008618FF" w:rsidRDefault="008618FF">
          <w:pPr>
            <w:pStyle w:val="Kopfzeile"/>
            <w:jc w:val="center"/>
            <w:rPr>
              <w:rFonts w:eastAsia="Calibri"/>
              <w:szCs w:val="20"/>
            </w:rPr>
            <w:pPrChange w:id="633" w:author="Guest User" w:date="2022-01-04T12:15:00Z">
              <w:pPr/>
            </w:pPrChange>
          </w:pPr>
        </w:p>
      </w:tc>
      <w:tc>
        <w:tcPr>
          <w:tcW w:w="3020" w:type="dxa"/>
          <w:tcPrChange w:id="634" w:author="Guest User" w:date="2022-01-04T12:15:00Z">
            <w:tcPr>
              <w:tcW w:w="3020" w:type="dxa"/>
            </w:tcPr>
          </w:tcPrChange>
        </w:tcPr>
        <w:p w14:paraId="723E028D" w14:textId="740BF5FF" w:rsidR="008618FF" w:rsidRDefault="008618FF">
          <w:pPr>
            <w:pStyle w:val="Kopfzeile"/>
            <w:ind w:right="-115"/>
            <w:jc w:val="right"/>
            <w:rPr>
              <w:rFonts w:eastAsia="Calibri"/>
              <w:szCs w:val="20"/>
            </w:rPr>
            <w:pPrChange w:id="635" w:author="Guest User" w:date="2022-01-04T12:15:00Z">
              <w:pPr/>
            </w:pPrChange>
          </w:pPr>
        </w:p>
      </w:tc>
    </w:tr>
  </w:tbl>
  <w:p w14:paraId="4F6D4B59" w14:textId="141AF39A" w:rsidR="008618FF" w:rsidRDefault="008618FF">
    <w:pPr>
      <w:pStyle w:val="Fuzeile"/>
      <w:rPr>
        <w:rFonts w:eastAsia="Calibri"/>
        <w:szCs w:val="20"/>
      </w:rPr>
      <w:pPrChange w:id="636" w:author="Guest User" w:date="2022-01-04T12:15:00Z">
        <w:pPr/>
      </w:pPrChang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13105" w14:textId="52FC1612" w:rsidR="008618FF" w:rsidRPr="00DD0062" w:rsidRDefault="008618FF"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B11B1C" w:rsidRPr="00B11B1C">
      <w:rPr>
        <w:b/>
        <w:bCs/>
        <w:noProof/>
        <w:color w:val="595959" w:themeColor="text1" w:themeTint="A6"/>
        <w:sz w:val="16"/>
        <w:szCs w:val="16"/>
        <w:lang w:val="en-US"/>
      </w:rPr>
      <w:t>Einführung</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xmlns:adec="http://schemas.microsoft.com/office/drawing/2017/decorative" xmlns:a="http://schemas.openxmlformats.org/drawingml/2006/main">
          <w:pict w14:anchorId="5A59ED40">
            <v:line id="Gerader Verbinder 9" style="position:absolute;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71.1pt" to="524.45pt,771.1pt" w14:anchorId="549F51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">
              <v:stroke joinstyle="miter"/>
              <w10:wrap anchorx="page" anchory="page"/>
            </v:lin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37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78">
        <w:tblGrid>
          <w:gridCol w:w="3020"/>
          <w:gridCol w:w="3020"/>
          <w:gridCol w:w="3020"/>
        </w:tblGrid>
      </w:tblGridChange>
    </w:tblGrid>
    <w:tr w:rsidR="008618FF" w14:paraId="1B25B7DC" w14:textId="77777777" w:rsidTr="4C11F93A">
      <w:tc>
        <w:tcPr>
          <w:tcW w:w="3020" w:type="dxa"/>
          <w:tcPrChange w:id="1379" w:author="Guest User" w:date="2022-01-04T12:15:00Z">
            <w:tcPr>
              <w:tcW w:w="3020" w:type="dxa"/>
            </w:tcPr>
          </w:tcPrChange>
        </w:tcPr>
        <w:p w14:paraId="7B84F303" w14:textId="396509B4" w:rsidR="008618FF" w:rsidRDefault="008618FF">
          <w:pPr>
            <w:pStyle w:val="Kopfzeile"/>
            <w:ind w:left="-115"/>
            <w:jc w:val="left"/>
            <w:rPr>
              <w:rFonts w:eastAsia="Calibri"/>
              <w:szCs w:val="20"/>
            </w:rPr>
            <w:pPrChange w:id="1380" w:author="Guest User" w:date="2022-01-04T12:15:00Z">
              <w:pPr/>
            </w:pPrChange>
          </w:pPr>
        </w:p>
      </w:tc>
      <w:tc>
        <w:tcPr>
          <w:tcW w:w="3020" w:type="dxa"/>
          <w:tcPrChange w:id="1381" w:author="Guest User" w:date="2022-01-04T12:15:00Z">
            <w:tcPr>
              <w:tcW w:w="3020" w:type="dxa"/>
            </w:tcPr>
          </w:tcPrChange>
        </w:tcPr>
        <w:p w14:paraId="00CF7C0D" w14:textId="4FC1F2E1" w:rsidR="008618FF" w:rsidRDefault="008618FF">
          <w:pPr>
            <w:pStyle w:val="Kopfzeile"/>
            <w:jc w:val="center"/>
            <w:rPr>
              <w:rFonts w:eastAsia="Calibri"/>
              <w:szCs w:val="20"/>
            </w:rPr>
            <w:pPrChange w:id="1382" w:author="Guest User" w:date="2022-01-04T12:15:00Z">
              <w:pPr/>
            </w:pPrChange>
          </w:pPr>
        </w:p>
      </w:tc>
      <w:tc>
        <w:tcPr>
          <w:tcW w:w="3020" w:type="dxa"/>
          <w:tcPrChange w:id="1383" w:author="Guest User" w:date="2022-01-04T12:15:00Z">
            <w:tcPr>
              <w:tcW w:w="3020" w:type="dxa"/>
            </w:tcPr>
          </w:tcPrChange>
        </w:tcPr>
        <w:p w14:paraId="103230F8" w14:textId="52EB38CD" w:rsidR="008618FF" w:rsidRDefault="008618FF">
          <w:pPr>
            <w:pStyle w:val="Kopfzeile"/>
            <w:ind w:right="-115"/>
            <w:jc w:val="right"/>
            <w:rPr>
              <w:rFonts w:eastAsia="Calibri"/>
              <w:szCs w:val="20"/>
            </w:rPr>
            <w:pPrChange w:id="1384" w:author="Guest User" w:date="2022-01-04T12:15:00Z">
              <w:pPr/>
            </w:pPrChange>
          </w:pPr>
        </w:p>
      </w:tc>
    </w:tr>
  </w:tbl>
  <w:p w14:paraId="7B61DACB" w14:textId="2EBEB934" w:rsidR="008618FF" w:rsidRDefault="008618FF">
    <w:pPr>
      <w:pStyle w:val="Fuzeile"/>
      <w:rPr>
        <w:rFonts w:eastAsia="Calibri"/>
        <w:szCs w:val="20"/>
      </w:rPr>
      <w:pPrChange w:id="1385"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CC8F6" w14:textId="77777777" w:rsidR="00CA54A3" w:rsidRDefault="00CA54A3" w:rsidP="00FF3EF3">
      <w:pPr>
        <w:spacing w:line="240" w:lineRule="auto"/>
      </w:pPr>
      <w:r>
        <w:separator/>
      </w:r>
    </w:p>
  </w:footnote>
  <w:footnote w:type="continuationSeparator" w:id="0">
    <w:p w14:paraId="6EC2A853" w14:textId="77777777" w:rsidR="00CA54A3" w:rsidRDefault="00CA54A3" w:rsidP="00FF3EF3">
      <w:pPr>
        <w:spacing w:line="240" w:lineRule="auto"/>
      </w:pPr>
      <w:r>
        <w:continuationSeparator/>
      </w:r>
    </w:p>
  </w:footnote>
  <w:footnote w:type="continuationNotice" w:id="1">
    <w:p w14:paraId="3C5229C6" w14:textId="77777777" w:rsidR="00CA54A3" w:rsidRDefault="00CA54A3">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10534" w14:textId="77777777" w:rsidR="00B759D5" w:rsidRDefault="00B759D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E1E32" w14:textId="060FC7E8" w:rsidR="008618FF" w:rsidRPr="00027769" w:rsidRDefault="008618FF">
    <w:pPr>
      <w:pStyle w:val="Kopfzeile"/>
      <w:jc w:val="right"/>
      <w:rPr>
        <w:color w:val="7F7F7F" w:themeColor="text1" w:themeTint="80"/>
      </w:rPr>
    </w:pPr>
  </w:p>
  <w:p w14:paraId="760E02A8" w14:textId="48529EF6" w:rsidR="008618FF" w:rsidRDefault="008618F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C879E" w14:textId="77777777" w:rsidR="008618FF" w:rsidRDefault="008618FF" w:rsidP="00D11724">
    <w:pPr>
      <w:pStyle w:val="Kopfzeile"/>
      <w:tabs>
        <w:tab w:val="clear" w:pos="4536"/>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35068" w14:textId="14A07A0E" w:rsidR="008618FF" w:rsidRPr="00E360CA" w:rsidRDefault="008618FF"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8618FF" w:rsidRPr="00A465D4" w:rsidRDefault="008618FF"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alt="&quot;&quot;"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" fillcolor="white [3201]" stroked="f" strokeweight=".5pt">
              <v:textbox inset=",,0">
                <w:txbxContent>
                  <w:p w14:paraId="71AB1AB3" w14:textId="1CB20D9A" w:rsidR="008618FF" w:rsidRPr="00A465D4" w:rsidRDefault="008618FF"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w:pict w14:anchorId="4C4D994D">
            <v:line id="Gerader Verbinder 18" style="position:absolute;z-index:2516613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alt="&quot;&quot;" o:spid="_x0000_s1026" strokecolor="gray [1629]" strokeweight=".5pt" from="70.9pt,70.9pt" to="524.45pt,70.9pt" w14:anchorId="3E55A5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">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B11B1C">
      <w:rPr>
        <w:noProof/>
        <w:color w:val="7F7F7F" w:themeColor="text1" w:themeTint="80"/>
        <w:sz w:val="16"/>
        <w:szCs w:val="16"/>
      </w:rPr>
      <w:t>Kurztitel</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AB0B23"/>
    <w:multiLevelType w:val="hybridMultilevel"/>
    <w:tmpl w:val="91FA9D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B34870"/>
    <w:multiLevelType w:val="multilevel"/>
    <w:tmpl w:val="BDC27494"/>
    <w:numStyleLink w:val="UBAberschriften"/>
  </w:abstractNum>
  <w:abstractNum w:abstractNumId="11" w15:restartNumberingAfterBreak="0">
    <w:nsid w:val="24B62232"/>
    <w:multiLevelType w:val="multilevel"/>
    <w:tmpl w:val="BDC27494"/>
    <w:numStyleLink w:val="UBAberschriften"/>
  </w:abstractNum>
  <w:abstractNum w:abstractNumId="12"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B93FDC"/>
    <w:multiLevelType w:val="multilevel"/>
    <w:tmpl w:val="BDC27494"/>
    <w:numStyleLink w:val="UBAberschriften"/>
  </w:abstractNum>
  <w:abstractNum w:abstractNumId="19" w15:restartNumberingAfterBreak="0">
    <w:nsid w:val="39675F78"/>
    <w:multiLevelType w:val="multilevel"/>
    <w:tmpl w:val="BDC27494"/>
    <w:numStyleLink w:val="UBAberschriften"/>
  </w:abstractNum>
  <w:abstractNum w:abstractNumId="20"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2" w15:restartNumberingAfterBreak="0">
    <w:nsid w:val="3E643310"/>
    <w:multiLevelType w:val="multilevel"/>
    <w:tmpl w:val="BDC27494"/>
    <w:numStyleLink w:val="UBAberschriften"/>
  </w:abstractNum>
  <w:abstractNum w:abstractNumId="23"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6"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8" w15:restartNumberingAfterBreak="0">
    <w:nsid w:val="4F9E3025"/>
    <w:multiLevelType w:val="multilevel"/>
    <w:tmpl w:val="BDC27494"/>
    <w:numStyleLink w:val="UBAberschriften"/>
  </w:abstractNum>
  <w:abstractNum w:abstractNumId="29"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30"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CC7799C"/>
    <w:multiLevelType w:val="multilevel"/>
    <w:tmpl w:val="BDC27494"/>
    <w:numStyleLink w:val="UBAberschriften"/>
  </w:abstractNum>
  <w:abstractNum w:abstractNumId="33" w15:restartNumberingAfterBreak="0">
    <w:nsid w:val="5D677460"/>
    <w:multiLevelType w:val="multilevel"/>
    <w:tmpl w:val="BDC27494"/>
    <w:numStyleLink w:val="UBAberschriften"/>
  </w:abstractNum>
  <w:abstractNum w:abstractNumId="34"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704DFA"/>
    <w:multiLevelType w:val="multilevel"/>
    <w:tmpl w:val="BDC27494"/>
    <w:numStyleLink w:val="UBAberschriften"/>
  </w:abstractNum>
  <w:abstractNum w:abstractNumId="36"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C902A5E"/>
    <w:multiLevelType w:val="multilevel"/>
    <w:tmpl w:val="BDC27494"/>
    <w:numStyleLink w:val="UBAberschriften"/>
  </w:abstractNum>
  <w:abstractNum w:abstractNumId="41"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2"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D794FAF"/>
    <w:multiLevelType w:val="multilevel"/>
    <w:tmpl w:val="BDC27494"/>
    <w:numStyleLink w:val="UBAberschriften"/>
  </w:abstractNum>
  <w:num w:numId="1">
    <w:abstractNumId w:val="25"/>
  </w:num>
  <w:num w:numId="2">
    <w:abstractNumId w:val="3"/>
  </w:num>
  <w:num w:numId="3">
    <w:abstractNumId w:val="21"/>
  </w:num>
  <w:num w:numId="4">
    <w:abstractNumId w:val="41"/>
  </w:num>
  <w:num w:numId="5">
    <w:abstractNumId w:val="27"/>
  </w:num>
  <w:num w:numId="6">
    <w:abstractNumId w:val="39"/>
  </w:num>
  <w:num w:numId="7">
    <w:abstractNumId w:val="26"/>
  </w:num>
  <w:num w:numId="8">
    <w:abstractNumId w:val="0"/>
  </w:num>
  <w:num w:numId="9">
    <w:abstractNumId w:val="5"/>
  </w:num>
  <w:num w:numId="10">
    <w:abstractNumId w:val="2"/>
  </w:num>
  <w:num w:numId="11">
    <w:abstractNumId w:val="29"/>
  </w:num>
  <w:num w:numId="12">
    <w:abstractNumId w:val="7"/>
  </w:num>
  <w:num w:numId="13">
    <w:abstractNumId w:val="36"/>
  </w:num>
  <w:num w:numId="14">
    <w:abstractNumId w:val="1"/>
  </w:num>
  <w:num w:numId="15">
    <w:abstractNumId w:val="34"/>
  </w:num>
  <w:num w:numId="16">
    <w:abstractNumId w:val="23"/>
  </w:num>
  <w:num w:numId="17">
    <w:abstractNumId w:val="38"/>
  </w:num>
  <w:num w:numId="18">
    <w:abstractNumId w:val="14"/>
  </w:num>
  <w:num w:numId="19">
    <w:abstractNumId w:val="16"/>
  </w:num>
  <w:num w:numId="20">
    <w:abstractNumId w:val="13"/>
  </w:num>
  <w:num w:numId="21">
    <w:abstractNumId w:val="15"/>
  </w:num>
  <w:num w:numId="22">
    <w:abstractNumId w:val="2"/>
  </w:num>
  <w:num w:numId="23">
    <w:abstractNumId w:val="9"/>
  </w:num>
  <w:num w:numId="24">
    <w:abstractNumId w:val="36"/>
  </w:num>
  <w:num w:numId="25">
    <w:abstractNumId w:val="36"/>
  </w:num>
  <w:num w:numId="26">
    <w:abstractNumId w:val="36"/>
  </w:num>
  <w:num w:numId="27">
    <w:abstractNumId w:val="36"/>
  </w:num>
  <w:num w:numId="28">
    <w:abstractNumId w:val="12"/>
  </w:num>
  <w:num w:numId="29">
    <w:abstractNumId w:val="43"/>
  </w:num>
  <w:num w:numId="30">
    <w:abstractNumId w:val="33"/>
  </w:num>
  <w:num w:numId="31">
    <w:abstractNumId w:val="35"/>
  </w:num>
  <w:num w:numId="32">
    <w:abstractNumId w:val="28"/>
  </w:num>
  <w:num w:numId="33">
    <w:abstractNumId w:val="19"/>
  </w:num>
  <w:num w:numId="34">
    <w:abstractNumId w:val="6"/>
  </w:num>
  <w:num w:numId="35">
    <w:abstractNumId w:val="20"/>
  </w:num>
  <w:num w:numId="36">
    <w:abstractNumId w:val="31"/>
  </w:num>
  <w:num w:numId="37">
    <w:abstractNumId w:val="24"/>
  </w:num>
  <w:num w:numId="38">
    <w:abstractNumId w:val="42"/>
  </w:num>
  <w:num w:numId="39">
    <w:abstractNumId w:val="30"/>
  </w:num>
  <w:num w:numId="40">
    <w:abstractNumId w:val="17"/>
  </w:num>
  <w:num w:numId="41">
    <w:abstractNumId w:val="22"/>
  </w:num>
  <w:num w:numId="42">
    <w:abstractNumId w:val="10"/>
  </w:num>
  <w:num w:numId="43">
    <w:abstractNumId w:val="4"/>
  </w:num>
  <w:num w:numId="44">
    <w:abstractNumId w:val="40"/>
  </w:num>
  <w:num w:numId="45">
    <w:abstractNumId w:val="11"/>
  </w:num>
  <w:num w:numId="46">
    <w:abstractNumId w:val="18"/>
  </w:num>
  <w:num w:numId="47">
    <w:abstractNumId w:val="32"/>
  </w:num>
  <w:num w:numId="48">
    <w:abstractNumId w:val="37"/>
  </w:num>
  <w:num w:numId="49">
    <w:abstractNumId w:val="36"/>
  </w:num>
  <w:num w:numId="50">
    <w:abstractNumId w:val="36"/>
  </w:num>
  <w:num w:numId="51">
    <w:abstractNumId w:val="36"/>
  </w:num>
  <w:num w:numId="52">
    <w:abstractNumId w:val="36"/>
  </w:num>
  <w:num w:numId="53">
    <w:abstractNumId w:val="36"/>
  </w:num>
  <w:num w:numId="54">
    <w:abstractNumId w:val="8"/>
  </w:num>
  <w:num w:numId="55">
    <w:abstractNumId w:val="36"/>
  </w:num>
  <w:num w:numId="56">
    <w:abstractNumId w:val="36"/>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w15:presenceInfo w15:providerId="None" w15:userId="Marie"/>
  </w15:person>
  <w15:person w15:author="Florian Meyer">
    <w15:presenceInfo w15:providerId="AD" w15:userId="S::Florian.Meyer@arup.com::40fcd49b-4a20-45c2-93c4-2c5ecb0ca4e6"/>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de::cb9501d0-55fe-41f6-9262-cbc0cd83ff5e"/>
  </w15:person>
  <w15:person w15:author="Volker Schmid">
    <w15:presenceInfo w15:providerId="None" w15:userId="Volker Schmid"/>
  </w15:person>
  <w15:person w15:author="Stefan Behring [2]">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TrueTypeFonts/>
  <w:proofState w:spelling="clean"/>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090"/>
    <w:rsid w:val="000002CE"/>
    <w:rsid w:val="00000BB4"/>
    <w:rsid w:val="00000E98"/>
    <w:rsid w:val="00001B96"/>
    <w:rsid w:val="0000292A"/>
    <w:rsid w:val="000029B0"/>
    <w:rsid w:val="00002B01"/>
    <w:rsid w:val="00002C7F"/>
    <w:rsid w:val="00005978"/>
    <w:rsid w:val="00005DCA"/>
    <w:rsid w:val="0000694F"/>
    <w:rsid w:val="00006EEC"/>
    <w:rsid w:val="00007642"/>
    <w:rsid w:val="00010FEB"/>
    <w:rsid w:val="0001323D"/>
    <w:rsid w:val="0001337D"/>
    <w:rsid w:val="00013B97"/>
    <w:rsid w:val="00014FD4"/>
    <w:rsid w:val="0001639F"/>
    <w:rsid w:val="000163C5"/>
    <w:rsid w:val="00017A27"/>
    <w:rsid w:val="00020683"/>
    <w:rsid w:val="00020DCB"/>
    <w:rsid w:val="00021E7A"/>
    <w:rsid w:val="000237B9"/>
    <w:rsid w:val="00023904"/>
    <w:rsid w:val="00023E08"/>
    <w:rsid w:val="000253CF"/>
    <w:rsid w:val="00025549"/>
    <w:rsid w:val="00026578"/>
    <w:rsid w:val="00027769"/>
    <w:rsid w:val="000277E5"/>
    <w:rsid w:val="00027B2E"/>
    <w:rsid w:val="00030797"/>
    <w:rsid w:val="0003143E"/>
    <w:rsid w:val="000322C1"/>
    <w:rsid w:val="00032C8E"/>
    <w:rsid w:val="00035C35"/>
    <w:rsid w:val="0003629D"/>
    <w:rsid w:val="000365E8"/>
    <w:rsid w:val="00037520"/>
    <w:rsid w:val="000403A6"/>
    <w:rsid w:val="00041786"/>
    <w:rsid w:val="000418EF"/>
    <w:rsid w:val="00042853"/>
    <w:rsid w:val="00043059"/>
    <w:rsid w:val="00043C74"/>
    <w:rsid w:val="00047D1F"/>
    <w:rsid w:val="0005044C"/>
    <w:rsid w:val="0005053B"/>
    <w:rsid w:val="00052C9F"/>
    <w:rsid w:val="00053DF1"/>
    <w:rsid w:val="0005475F"/>
    <w:rsid w:val="000555B1"/>
    <w:rsid w:val="00061B3B"/>
    <w:rsid w:val="00063459"/>
    <w:rsid w:val="00063E58"/>
    <w:rsid w:val="0006463A"/>
    <w:rsid w:val="00064BAD"/>
    <w:rsid w:val="00064C3C"/>
    <w:rsid w:val="000667B4"/>
    <w:rsid w:val="00066E5D"/>
    <w:rsid w:val="00066F56"/>
    <w:rsid w:val="00070845"/>
    <w:rsid w:val="000729E1"/>
    <w:rsid w:val="00072D0E"/>
    <w:rsid w:val="00073B44"/>
    <w:rsid w:val="00075414"/>
    <w:rsid w:val="000754C6"/>
    <w:rsid w:val="0007767F"/>
    <w:rsid w:val="000779E8"/>
    <w:rsid w:val="000806DD"/>
    <w:rsid w:val="00081A11"/>
    <w:rsid w:val="00082C69"/>
    <w:rsid w:val="0008387D"/>
    <w:rsid w:val="00087B2A"/>
    <w:rsid w:val="000901F6"/>
    <w:rsid w:val="00090238"/>
    <w:rsid w:val="00092D06"/>
    <w:rsid w:val="00092FB0"/>
    <w:rsid w:val="0009339F"/>
    <w:rsid w:val="000933AB"/>
    <w:rsid w:val="000934CA"/>
    <w:rsid w:val="00094B3B"/>
    <w:rsid w:val="00094C0F"/>
    <w:rsid w:val="00096719"/>
    <w:rsid w:val="00097ACD"/>
    <w:rsid w:val="000A0388"/>
    <w:rsid w:val="000A1E9A"/>
    <w:rsid w:val="000A2493"/>
    <w:rsid w:val="000A2686"/>
    <w:rsid w:val="000A2EEE"/>
    <w:rsid w:val="000A347A"/>
    <w:rsid w:val="000A37B6"/>
    <w:rsid w:val="000A4C66"/>
    <w:rsid w:val="000A4E8A"/>
    <w:rsid w:val="000A5E7A"/>
    <w:rsid w:val="000A64C1"/>
    <w:rsid w:val="000A76FA"/>
    <w:rsid w:val="000B135F"/>
    <w:rsid w:val="000B19CA"/>
    <w:rsid w:val="000B273E"/>
    <w:rsid w:val="000B2B92"/>
    <w:rsid w:val="000B2BAB"/>
    <w:rsid w:val="000B2DC0"/>
    <w:rsid w:val="000B31BA"/>
    <w:rsid w:val="000B3BDD"/>
    <w:rsid w:val="000B4217"/>
    <w:rsid w:val="000B49CF"/>
    <w:rsid w:val="000B4D84"/>
    <w:rsid w:val="000B54A3"/>
    <w:rsid w:val="000B5B52"/>
    <w:rsid w:val="000C00D7"/>
    <w:rsid w:val="000C18C9"/>
    <w:rsid w:val="000C2AC3"/>
    <w:rsid w:val="000C3A92"/>
    <w:rsid w:val="000C3BB9"/>
    <w:rsid w:val="000C47F0"/>
    <w:rsid w:val="000C52CF"/>
    <w:rsid w:val="000C762A"/>
    <w:rsid w:val="000D139B"/>
    <w:rsid w:val="000D2C2C"/>
    <w:rsid w:val="000D37AD"/>
    <w:rsid w:val="000D4612"/>
    <w:rsid w:val="000D53EA"/>
    <w:rsid w:val="000D5B61"/>
    <w:rsid w:val="000D6816"/>
    <w:rsid w:val="000D73A7"/>
    <w:rsid w:val="000D75C2"/>
    <w:rsid w:val="000D767E"/>
    <w:rsid w:val="000D7DC4"/>
    <w:rsid w:val="000E0A9F"/>
    <w:rsid w:val="000E1E37"/>
    <w:rsid w:val="000E1F1E"/>
    <w:rsid w:val="000E2DD3"/>
    <w:rsid w:val="000E4C79"/>
    <w:rsid w:val="000E62D2"/>
    <w:rsid w:val="000E6FD3"/>
    <w:rsid w:val="000F1481"/>
    <w:rsid w:val="000F1616"/>
    <w:rsid w:val="000F1C4B"/>
    <w:rsid w:val="000F1E02"/>
    <w:rsid w:val="000F2D54"/>
    <w:rsid w:val="000F5A45"/>
    <w:rsid w:val="000F5B13"/>
    <w:rsid w:val="000F5D08"/>
    <w:rsid w:val="000F664C"/>
    <w:rsid w:val="000F6980"/>
    <w:rsid w:val="000F6F5A"/>
    <w:rsid w:val="00101161"/>
    <w:rsid w:val="00102B52"/>
    <w:rsid w:val="00102E43"/>
    <w:rsid w:val="001049D3"/>
    <w:rsid w:val="00104B87"/>
    <w:rsid w:val="00104D48"/>
    <w:rsid w:val="00105B09"/>
    <w:rsid w:val="00105D05"/>
    <w:rsid w:val="00105E8D"/>
    <w:rsid w:val="00106861"/>
    <w:rsid w:val="00106D32"/>
    <w:rsid w:val="0010707D"/>
    <w:rsid w:val="0010752D"/>
    <w:rsid w:val="001076D7"/>
    <w:rsid w:val="001109C7"/>
    <w:rsid w:val="0011102E"/>
    <w:rsid w:val="00111371"/>
    <w:rsid w:val="00112ED1"/>
    <w:rsid w:val="00112F16"/>
    <w:rsid w:val="001133DB"/>
    <w:rsid w:val="00113EFB"/>
    <w:rsid w:val="0011737B"/>
    <w:rsid w:val="00117800"/>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1C3D"/>
    <w:rsid w:val="00133618"/>
    <w:rsid w:val="001347FA"/>
    <w:rsid w:val="001353EF"/>
    <w:rsid w:val="00137065"/>
    <w:rsid w:val="0013713D"/>
    <w:rsid w:val="00141996"/>
    <w:rsid w:val="0014345E"/>
    <w:rsid w:val="00143BB9"/>
    <w:rsid w:val="00144F9A"/>
    <w:rsid w:val="00144FF8"/>
    <w:rsid w:val="00145397"/>
    <w:rsid w:val="00145552"/>
    <w:rsid w:val="001455EA"/>
    <w:rsid w:val="0014609F"/>
    <w:rsid w:val="00146506"/>
    <w:rsid w:val="001466B9"/>
    <w:rsid w:val="00146907"/>
    <w:rsid w:val="001471C5"/>
    <w:rsid w:val="00151349"/>
    <w:rsid w:val="00152BCC"/>
    <w:rsid w:val="00153CFE"/>
    <w:rsid w:val="0015432D"/>
    <w:rsid w:val="00155821"/>
    <w:rsid w:val="001561FC"/>
    <w:rsid w:val="001564B6"/>
    <w:rsid w:val="001566AA"/>
    <w:rsid w:val="00156DD8"/>
    <w:rsid w:val="00157649"/>
    <w:rsid w:val="0016114D"/>
    <w:rsid w:val="00162076"/>
    <w:rsid w:val="001626AB"/>
    <w:rsid w:val="001627D7"/>
    <w:rsid w:val="00162848"/>
    <w:rsid w:val="001637B1"/>
    <w:rsid w:val="00164154"/>
    <w:rsid w:val="00164BE5"/>
    <w:rsid w:val="00164D08"/>
    <w:rsid w:val="00165014"/>
    <w:rsid w:val="00165674"/>
    <w:rsid w:val="00166446"/>
    <w:rsid w:val="00166F1B"/>
    <w:rsid w:val="00167010"/>
    <w:rsid w:val="0016707D"/>
    <w:rsid w:val="00167D86"/>
    <w:rsid w:val="00167E5B"/>
    <w:rsid w:val="00171D85"/>
    <w:rsid w:val="001733C9"/>
    <w:rsid w:val="00173962"/>
    <w:rsid w:val="001748C2"/>
    <w:rsid w:val="00177341"/>
    <w:rsid w:val="00179A45"/>
    <w:rsid w:val="001803A5"/>
    <w:rsid w:val="001806A2"/>
    <w:rsid w:val="00180741"/>
    <w:rsid w:val="001810C8"/>
    <w:rsid w:val="00181EDF"/>
    <w:rsid w:val="001837D1"/>
    <w:rsid w:val="00183B17"/>
    <w:rsid w:val="00184D9A"/>
    <w:rsid w:val="001866D2"/>
    <w:rsid w:val="001870E4"/>
    <w:rsid w:val="001900D1"/>
    <w:rsid w:val="00190859"/>
    <w:rsid w:val="00191230"/>
    <w:rsid w:val="00191A2E"/>
    <w:rsid w:val="00192D8D"/>
    <w:rsid w:val="00193233"/>
    <w:rsid w:val="00195339"/>
    <w:rsid w:val="00195501"/>
    <w:rsid w:val="0019637C"/>
    <w:rsid w:val="001968BF"/>
    <w:rsid w:val="00197858"/>
    <w:rsid w:val="001A03AB"/>
    <w:rsid w:val="001A0B16"/>
    <w:rsid w:val="001A2394"/>
    <w:rsid w:val="001A4D2A"/>
    <w:rsid w:val="001A53D0"/>
    <w:rsid w:val="001A54EF"/>
    <w:rsid w:val="001A580D"/>
    <w:rsid w:val="001A7E83"/>
    <w:rsid w:val="001B0EAE"/>
    <w:rsid w:val="001B1731"/>
    <w:rsid w:val="001B1AD8"/>
    <w:rsid w:val="001B1DE3"/>
    <w:rsid w:val="001B233D"/>
    <w:rsid w:val="001B4937"/>
    <w:rsid w:val="001B4A00"/>
    <w:rsid w:val="001B5BD9"/>
    <w:rsid w:val="001B6CCA"/>
    <w:rsid w:val="001B7903"/>
    <w:rsid w:val="001C0329"/>
    <w:rsid w:val="001C0797"/>
    <w:rsid w:val="001C08CF"/>
    <w:rsid w:val="001C0A55"/>
    <w:rsid w:val="001C17CF"/>
    <w:rsid w:val="001C3087"/>
    <w:rsid w:val="001C47D3"/>
    <w:rsid w:val="001C4A97"/>
    <w:rsid w:val="001C658C"/>
    <w:rsid w:val="001C6C63"/>
    <w:rsid w:val="001D010A"/>
    <w:rsid w:val="001D2335"/>
    <w:rsid w:val="001D41CB"/>
    <w:rsid w:val="001D4CEB"/>
    <w:rsid w:val="001D724B"/>
    <w:rsid w:val="001D7699"/>
    <w:rsid w:val="001D7822"/>
    <w:rsid w:val="001E0BF2"/>
    <w:rsid w:val="001E213D"/>
    <w:rsid w:val="001E3D68"/>
    <w:rsid w:val="001E3E99"/>
    <w:rsid w:val="001E4CCB"/>
    <w:rsid w:val="001E4D80"/>
    <w:rsid w:val="001E7587"/>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1124C"/>
    <w:rsid w:val="0021195B"/>
    <w:rsid w:val="00211EF7"/>
    <w:rsid w:val="00212DCE"/>
    <w:rsid w:val="00212F81"/>
    <w:rsid w:val="00213170"/>
    <w:rsid w:val="00215342"/>
    <w:rsid w:val="00215E70"/>
    <w:rsid w:val="00215E95"/>
    <w:rsid w:val="00216933"/>
    <w:rsid w:val="0021696D"/>
    <w:rsid w:val="0021697D"/>
    <w:rsid w:val="00220B6A"/>
    <w:rsid w:val="00221926"/>
    <w:rsid w:val="00221C47"/>
    <w:rsid w:val="00223983"/>
    <w:rsid w:val="00223BF2"/>
    <w:rsid w:val="00223C5A"/>
    <w:rsid w:val="00224188"/>
    <w:rsid w:val="002252AD"/>
    <w:rsid w:val="002266D3"/>
    <w:rsid w:val="002275DF"/>
    <w:rsid w:val="00227E70"/>
    <w:rsid w:val="00227F3B"/>
    <w:rsid w:val="002311EA"/>
    <w:rsid w:val="0023155C"/>
    <w:rsid w:val="002326A9"/>
    <w:rsid w:val="0023306A"/>
    <w:rsid w:val="0023325E"/>
    <w:rsid w:val="00235917"/>
    <w:rsid w:val="00235D8A"/>
    <w:rsid w:val="00237A16"/>
    <w:rsid w:val="00243017"/>
    <w:rsid w:val="00243B6C"/>
    <w:rsid w:val="002462ED"/>
    <w:rsid w:val="00246EE0"/>
    <w:rsid w:val="0024709A"/>
    <w:rsid w:val="00247282"/>
    <w:rsid w:val="00251B51"/>
    <w:rsid w:val="002524F2"/>
    <w:rsid w:val="00252659"/>
    <w:rsid w:val="002526C0"/>
    <w:rsid w:val="00252C70"/>
    <w:rsid w:val="00254267"/>
    <w:rsid w:val="00256304"/>
    <w:rsid w:val="002565F8"/>
    <w:rsid w:val="00257044"/>
    <w:rsid w:val="00257410"/>
    <w:rsid w:val="00257AF4"/>
    <w:rsid w:val="00257F77"/>
    <w:rsid w:val="00260499"/>
    <w:rsid w:val="002611A3"/>
    <w:rsid w:val="0026177C"/>
    <w:rsid w:val="00261851"/>
    <w:rsid w:val="00262FE4"/>
    <w:rsid w:val="002641BF"/>
    <w:rsid w:val="00264674"/>
    <w:rsid w:val="00264FAD"/>
    <w:rsid w:val="00267BF8"/>
    <w:rsid w:val="00270150"/>
    <w:rsid w:val="00270E73"/>
    <w:rsid w:val="00271DA3"/>
    <w:rsid w:val="00271E60"/>
    <w:rsid w:val="00272791"/>
    <w:rsid w:val="00272B65"/>
    <w:rsid w:val="00273AA6"/>
    <w:rsid w:val="002753C1"/>
    <w:rsid w:val="00276BDF"/>
    <w:rsid w:val="00277C33"/>
    <w:rsid w:val="002804C4"/>
    <w:rsid w:val="00281B58"/>
    <w:rsid w:val="0028279F"/>
    <w:rsid w:val="002832BE"/>
    <w:rsid w:val="00286282"/>
    <w:rsid w:val="002878D4"/>
    <w:rsid w:val="00287C77"/>
    <w:rsid w:val="00290BC4"/>
    <w:rsid w:val="0029171C"/>
    <w:rsid w:val="00291F1A"/>
    <w:rsid w:val="002922BE"/>
    <w:rsid w:val="00294841"/>
    <w:rsid w:val="00294D24"/>
    <w:rsid w:val="00294F7D"/>
    <w:rsid w:val="00295448"/>
    <w:rsid w:val="00295C28"/>
    <w:rsid w:val="00297081"/>
    <w:rsid w:val="002970F7"/>
    <w:rsid w:val="00297A4A"/>
    <w:rsid w:val="00297D39"/>
    <w:rsid w:val="002A13EF"/>
    <w:rsid w:val="002A222B"/>
    <w:rsid w:val="002A3920"/>
    <w:rsid w:val="002A42A4"/>
    <w:rsid w:val="002A6417"/>
    <w:rsid w:val="002A6EA0"/>
    <w:rsid w:val="002A7168"/>
    <w:rsid w:val="002A7527"/>
    <w:rsid w:val="002A78D1"/>
    <w:rsid w:val="002A7D3A"/>
    <w:rsid w:val="002B0085"/>
    <w:rsid w:val="002B0088"/>
    <w:rsid w:val="002B04E8"/>
    <w:rsid w:val="002B0CAC"/>
    <w:rsid w:val="002B0EC7"/>
    <w:rsid w:val="002B22AC"/>
    <w:rsid w:val="002B23C7"/>
    <w:rsid w:val="002B2BEF"/>
    <w:rsid w:val="002B3A4E"/>
    <w:rsid w:val="002B454F"/>
    <w:rsid w:val="002B4A91"/>
    <w:rsid w:val="002B4F7A"/>
    <w:rsid w:val="002B54A0"/>
    <w:rsid w:val="002B5E7B"/>
    <w:rsid w:val="002B5F32"/>
    <w:rsid w:val="002B73EE"/>
    <w:rsid w:val="002B77BB"/>
    <w:rsid w:val="002B7C21"/>
    <w:rsid w:val="002C062F"/>
    <w:rsid w:val="002C132F"/>
    <w:rsid w:val="002C1436"/>
    <w:rsid w:val="002C4D71"/>
    <w:rsid w:val="002C5695"/>
    <w:rsid w:val="002C569B"/>
    <w:rsid w:val="002C5E1A"/>
    <w:rsid w:val="002D1031"/>
    <w:rsid w:val="002D11DA"/>
    <w:rsid w:val="002D1B6C"/>
    <w:rsid w:val="002D2655"/>
    <w:rsid w:val="002D3FC3"/>
    <w:rsid w:val="002D4135"/>
    <w:rsid w:val="002D4883"/>
    <w:rsid w:val="002D4AD7"/>
    <w:rsid w:val="002D4F4A"/>
    <w:rsid w:val="002D6A9A"/>
    <w:rsid w:val="002D7035"/>
    <w:rsid w:val="002D78BA"/>
    <w:rsid w:val="002D7F22"/>
    <w:rsid w:val="002E08D5"/>
    <w:rsid w:val="002E0D9D"/>
    <w:rsid w:val="002E16D2"/>
    <w:rsid w:val="002E2ED1"/>
    <w:rsid w:val="002E363C"/>
    <w:rsid w:val="002E56A1"/>
    <w:rsid w:val="002E721F"/>
    <w:rsid w:val="002F0035"/>
    <w:rsid w:val="002F1952"/>
    <w:rsid w:val="002F1C20"/>
    <w:rsid w:val="002F29C8"/>
    <w:rsid w:val="002F2B6E"/>
    <w:rsid w:val="002F2F08"/>
    <w:rsid w:val="002F3949"/>
    <w:rsid w:val="002F3DDE"/>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5"/>
    <w:rsid w:val="003164A7"/>
    <w:rsid w:val="00316716"/>
    <w:rsid w:val="0031750E"/>
    <w:rsid w:val="003221B6"/>
    <w:rsid w:val="00323BCE"/>
    <w:rsid w:val="00324EC5"/>
    <w:rsid w:val="003256C7"/>
    <w:rsid w:val="0032631A"/>
    <w:rsid w:val="00326E69"/>
    <w:rsid w:val="003274EB"/>
    <w:rsid w:val="00327536"/>
    <w:rsid w:val="00327D64"/>
    <w:rsid w:val="00327F26"/>
    <w:rsid w:val="00330769"/>
    <w:rsid w:val="003314B2"/>
    <w:rsid w:val="00332212"/>
    <w:rsid w:val="00332898"/>
    <w:rsid w:val="00333407"/>
    <w:rsid w:val="00333C55"/>
    <w:rsid w:val="00334624"/>
    <w:rsid w:val="003346C4"/>
    <w:rsid w:val="00334D24"/>
    <w:rsid w:val="00335A73"/>
    <w:rsid w:val="003365A9"/>
    <w:rsid w:val="00337A78"/>
    <w:rsid w:val="003407C1"/>
    <w:rsid w:val="00340D8A"/>
    <w:rsid w:val="00341795"/>
    <w:rsid w:val="0034196B"/>
    <w:rsid w:val="00342022"/>
    <w:rsid w:val="00342623"/>
    <w:rsid w:val="00342B86"/>
    <w:rsid w:val="00342E79"/>
    <w:rsid w:val="003435A0"/>
    <w:rsid w:val="003450A9"/>
    <w:rsid w:val="003453EC"/>
    <w:rsid w:val="00345555"/>
    <w:rsid w:val="00347B8F"/>
    <w:rsid w:val="00350023"/>
    <w:rsid w:val="00350982"/>
    <w:rsid w:val="0035126F"/>
    <w:rsid w:val="00351331"/>
    <w:rsid w:val="003513E7"/>
    <w:rsid w:val="0035149C"/>
    <w:rsid w:val="00352C6E"/>
    <w:rsid w:val="00354D63"/>
    <w:rsid w:val="00357A75"/>
    <w:rsid w:val="00360316"/>
    <w:rsid w:val="003618C3"/>
    <w:rsid w:val="00361914"/>
    <w:rsid w:val="00361AB1"/>
    <w:rsid w:val="00361DDC"/>
    <w:rsid w:val="00362F66"/>
    <w:rsid w:val="00363552"/>
    <w:rsid w:val="00364140"/>
    <w:rsid w:val="00366015"/>
    <w:rsid w:val="00366BEC"/>
    <w:rsid w:val="00366E41"/>
    <w:rsid w:val="00366FC1"/>
    <w:rsid w:val="00367E22"/>
    <w:rsid w:val="00370638"/>
    <w:rsid w:val="003707F8"/>
    <w:rsid w:val="00370981"/>
    <w:rsid w:val="00370E24"/>
    <w:rsid w:val="0037125C"/>
    <w:rsid w:val="00371B29"/>
    <w:rsid w:val="00371B65"/>
    <w:rsid w:val="00371B8B"/>
    <w:rsid w:val="0037257A"/>
    <w:rsid w:val="0037270D"/>
    <w:rsid w:val="003734BE"/>
    <w:rsid w:val="00373D51"/>
    <w:rsid w:val="00373FB8"/>
    <w:rsid w:val="0037529A"/>
    <w:rsid w:val="003772C6"/>
    <w:rsid w:val="00377572"/>
    <w:rsid w:val="00377AAA"/>
    <w:rsid w:val="00377D7D"/>
    <w:rsid w:val="003806A8"/>
    <w:rsid w:val="003820C6"/>
    <w:rsid w:val="00382721"/>
    <w:rsid w:val="00383A6C"/>
    <w:rsid w:val="003843E9"/>
    <w:rsid w:val="00384987"/>
    <w:rsid w:val="00384C99"/>
    <w:rsid w:val="00384E29"/>
    <w:rsid w:val="00385AC2"/>
    <w:rsid w:val="003867C1"/>
    <w:rsid w:val="00386F79"/>
    <w:rsid w:val="003872D7"/>
    <w:rsid w:val="00387893"/>
    <w:rsid w:val="00387F1E"/>
    <w:rsid w:val="00391754"/>
    <w:rsid w:val="00391FEB"/>
    <w:rsid w:val="0039347C"/>
    <w:rsid w:val="00394111"/>
    <w:rsid w:val="00394168"/>
    <w:rsid w:val="003948D5"/>
    <w:rsid w:val="00395E9F"/>
    <w:rsid w:val="00396532"/>
    <w:rsid w:val="00396768"/>
    <w:rsid w:val="003A00D7"/>
    <w:rsid w:val="003A0310"/>
    <w:rsid w:val="003A2011"/>
    <w:rsid w:val="003A241C"/>
    <w:rsid w:val="003A2934"/>
    <w:rsid w:val="003A3ECF"/>
    <w:rsid w:val="003A4809"/>
    <w:rsid w:val="003A698E"/>
    <w:rsid w:val="003A6C3E"/>
    <w:rsid w:val="003A72CA"/>
    <w:rsid w:val="003A770D"/>
    <w:rsid w:val="003B2169"/>
    <w:rsid w:val="003B4EC8"/>
    <w:rsid w:val="003B5094"/>
    <w:rsid w:val="003B56C8"/>
    <w:rsid w:val="003B5BD9"/>
    <w:rsid w:val="003B5E1D"/>
    <w:rsid w:val="003B6685"/>
    <w:rsid w:val="003B7720"/>
    <w:rsid w:val="003C20CB"/>
    <w:rsid w:val="003C39E1"/>
    <w:rsid w:val="003C522D"/>
    <w:rsid w:val="003C69E1"/>
    <w:rsid w:val="003C7532"/>
    <w:rsid w:val="003D0842"/>
    <w:rsid w:val="003D1498"/>
    <w:rsid w:val="003D16EC"/>
    <w:rsid w:val="003D17A8"/>
    <w:rsid w:val="003D4820"/>
    <w:rsid w:val="003D5052"/>
    <w:rsid w:val="003D5475"/>
    <w:rsid w:val="003D60E1"/>
    <w:rsid w:val="003D67D0"/>
    <w:rsid w:val="003E1E89"/>
    <w:rsid w:val="003E2809"/>
    <w:rsid w:val="003E30F7"/>
    <w:rsid w:val="003E32C5"/>
    <w:rsid w:val="003E479C"/>
    <w:rsid w:val="003E602B"/>
    <w:rsid w:val="003E726F"/>
    <w:rsid w:val="003E769E"/>
    <w:rsid w:val="003E7E91"/>
    <w:rsid w:val="003F2D43"/>
    <w:rsid w:val="003F5364"/>
    <w:rsid w:val="003F5D4F"/>
    <w:rsid w:val="003F67D7"/>
    <w:rsid w:val="003F6BBD"/>
    <w:rsid w:val="003F7096"/>
    <w:rsid w:val="003F7AF2"/>
    <w:rsid w:val="004011AD"/>
    <w:rsid w:val="00401853"/>
    <w:rsid w:val="00401E66"/>
    <w:rsid w:val="00403252"/>
    <w:rsid w:val="004034EF"/>
    <w:rsid w:val="00403709"/>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CD4"/>
    <w:rsid w:val="00424F0F"/>
    <w:rsid w:val="004258A6"/>
    <w:rsid w:val="004263CF"/>
    <w:rsid w:val="004267F5"/>
    <w:rsid w:val="0043052C"/>
    <w:rsid w:val="00431B86"/>
    <w:rsid w:val="00432C45"/>
    <w:rsid w:val="00432E15"/>
    <w:rsid w:val="00433840"/>
    <w:rsid w:val="0043443A"/>
    <w:rsid w:val="00434547"/>
    <w:rsid w:val="0043511C"/>
    <w:rsid w:val="00435986"/>
    <w:rsid w:val="00436447"/>
    <w:rsid w:val="0043711B"/>
    <w:rsid w:val="00441235"/>
    <w:rsid w:val="004421D9"/>
    <w:rsid w:val="00442E91"/>
    <w:rsid w:val="00443F54"/>
    <w:rsid w:val="00445516"/>
    <w:rsid w:val="00445697"/>
    <w:rsid w:val="00445A05"/>
    <w:rsid w:val="00445FBB"/>
    <w:rsid w:val="004461EC"/>
    <w:rsid w:val="004479D4"/>
    <w:rsid w:val="004516C6"/>
    <w:rsid w:val="00451F5B"/>
    <w:rsid w:val="004535F4"/>
    <w:rsid w:val="00454D9A"/>
    <w:rsid w:val="00454EEA"/>
    <w:rsid w:val="00455ABB"/>
    <w:rsid w:val="004569FC"/>
    <w:rsid w:val="0045794E"/>
    <w:rsid w:val="00461BC0"/>
    <w:rsid w:val="00461C42"/>
    <w:rsid w:val="00461D1C"/>
    <w:rsid w:val="00462088"/>
    <w:rsid w:val="004622BF"/>
    <w:rsid w:val="00465382"/>
    <w:rsid w:val="00465495"/>
    <w:rsid w:val="004670EF"/>
    <w:rsid w:val="00467E93"/>
    <w:rsid w:val="00467FE6"/>
    <w:rsid w:val="00471E46"/>
    <w:rsid w:val="00472236"/>
    <w:rsid w:val="00472F08"/>
    <w:rsid w:val="004731BB"/>
    <w:rsid w:val="004745E2"/>
    <w:rsid w:val="004755A1"/>
    <w:rsid w:val="00476403"/>
    <w:rsid w:val="00476C02"/>
    <w:rsid w:val="0048177E"/>
    <w:rsid w:val="00481902"/>
    <w:rsid w:val="004842CD"/>
    <w:rsid w:val="00484BDA"/>
    <w:rsid w:val="00485426"/>
    <w:rsid w:val="00485BBD"/>
    <w:rsid w:val="004860D4"/>
    <w:rsid w:val="00486A15"/>
    <w:rsid w:val="00491658"/>
    <w:rsid w:val="00491A6E"/>
    <w:rsid w:val="00491F51"/>
    <w:rsid w:val="00492FF4"/>
    <w:rsid w:val="004934AC"/>
    <w:rsid w:val="00494039"/>
    <w:rsid w:val="0049435B"/>
    <w:rsid w:val="00494975"/>
    <w:rsid w:val="00494BDC"/>
    <w:rsid w:val="00494EB7"/>
    <w:rsid w:val="00494EC8"/>
    <w:rsid w:val="0049753A"/>
    <w:rsid w:val="00497D8C"/>
    <w:rsid w:val="004A1ED8"/>
    <w:rsid w:val="004A2ADF"/>
    <w:rsid w:val="004A2DA2"/>
    <w:rsid w:val="004A3313"/>
    <w:rsid w:val="004A33E1"/>
    <w:rsid w:val="004A4924"/>
    <w:rsid w:val="004A6A88"/>
    <w:rsid w:val="004B1036"/>
    <w:rsid w:val="004B130D"/>
    <w:rsid w:val="004B21EF"/>
    <w:rsid w:val="004B30B3"/>
    <w:rsid w:val="004B3D29"/>
    <w:rsid w:val="004B4029"/>
    <w:rsid w:val="004B4AC5"/>
    <w:rsid w:val="004B5D95"/>
    <w:rsid w:val="004B6BDF"/>
    <w:rsid w:val="004B753D"/>
    <w:rsid w:val="004C099A"/>
    <w:rsid w:val="004C125A"/>
    <w:rsid w:val="004C15BB"/>
    <w:rsid w:val="004C17A2"/>
    <w:rsid w:val="004C1C05"/>
    <w:rsid w:val="004C2E77"/>
    <w:rsid w:val="004C3C74"/>
    <w:rsid w:val="004C62D0"/>
    <w:rsid w:val="004C6ED5"/>
    <w:rsid w:val="004C6FC5"/>
    <w:rsid w:val="004D00B2"/>
    <w:rsid w:val="004D06EB"/>
    <w:rsid w:val="004D3394"/>
    <w:rsid w:val="004D359D"/>
    <w:rsid w:val="004D36D6"/>
    <w:rsid w:val="004D42B7"/>
    <w:rsid w:val="004D4B50"/>
    <w:rsid w:val="004D59E6"/>
    <w:rsid w:val="004D5CB3"/>
    <w:rsid w:val="004D61ED"/>
    <w:rsid w:val="004D6269"/>
    <w:rsid w:val="004D722A"/>
    <w:rsid w:val="004D7A0A"/>
    <w:rsid w:val="004E0BB0"/>
    <w:rsid w:val="004E41C1"/>
    <w:rsid w:val="004E4C2D"/>
    <w:rsid w:val="004E6CEC"/>
    <w:rsid w:val="004E791F"/>
    <w:rsid w:val="004E7DA3"/>
    <w:rsid w:val="004F0DB8"/>
    <w:rsid w:val="004F0ED5"/>
    <w:rsid w:val="004F12BC"/>
    <w:rsid w:val="004F1901"/>
    <w:rsid w:val="004F2028"/>
    <w:rsid w:val="004F3731"/>
    <w:rsid w:val="004F5053"/>
    <w:rsid w:val="004F733C"/>
    <w:rsid w:val="00503453"/>
    <w:rsid w:val="00504B52"/>
    <w:rsid w:val="00505D93"/>
    <w:rsid w:val="0050650C"/>
    <w:rsid w:val="00511477"/>
    <w:rsid w:val="00511ED2"/>
    <w:rsid w:val="00511FBD"/>
    <w:rsid w:val="00512B5F"/>
    <w:rsid w:val="00513793"/>
    <w:rsid w:val="0051502D"/>
    <w:rsid w:val="00515033"/>
    <w:rsid w:val="00515689"/>
    <w:rsid w:val="005157CB"/>
    <w:rsid w:val="00516495"/>
    <w:rsid w:val="0051654E"/>
    <w:rsid w:val="005166CD"/>
    <w:rsid w:val="00517A2B"/>
    <w:rsid w:val="00517FB1"/>
    <w:rsid w:val="00520322"/>
    <w:rsid w:val="00521D5B"/>
    <w:rsid w:val="00521DD3"/>
    <w:rsid w:val="00522032"/>
    <w:rsid w:val="00522398"/>
    <w:rsid w:val="00522B87"/>
    <w:rsid w:val="005232BE"/>
    <w:rsid w:val="00523393"/>
    <w:rsid w:val="00524F33"/>
    <w:rsid w:val="00525958"/>
    <w:rsid w:val="00525F07"/>
    <w:rsid w:val="005265CF"/>
    <w:rsid w:val="00526E45"/>
    <w:rsid w:val="005275BA"/>
    <w:rsid w:val="00530178"/>
    <w:rsid w:val="0053171F"/>
    <w:rsid w:val="005317FF"/>
    <w:rsid w:val="00532B74"/>
    <w:rsid w:val="00532E89"/>
    <w:rsid w:val="00534225"/>
    <w:rsid w:val="0053669A"/>
    <w:rsid w:val="00536BF4"/>
    <w:rsid w:val="0053708A"/>
    <w:rsid w:val="00537717"/>
    <w:rsid w:val="00537E73"/>
    <w:rsid w:val="00537FEF"/>
    <w:rsid w:val="0054043A"/>
    <w:rsid w:val="00540D7C"/>
    <w:rsid w:val="00541864"/>
    <w:rsid w:val="005445F6"/>
    <w:rsid w:val="00544D94"/>
    <w:rsid w:val="005450E6"/>
    <w:rsid w:val="005479B8"/>
    <w:rsid w:val="00550B7B"/>
    <w:rsid w:val="0055129C"/>
    <w:rsid w:val="00551609"/>
    <w:rsid w:val="00551760"/>
    <w:rsid w:val="00552AFE"/>
    <w:rsid w:val="00552B10"/>
    <w:rsid w:val="00552EA2"/>
    <w:rsid w:val="00553FAA"/>
    <w:rsid w:val="00555492"/>
    <w:rsid w:val="0055642D"/>
    <w:rsid w:val="005568B2"/>
    <w:rsid w:val="00557058"/>
    <w:rsid w:val="00557926"/>
    <w:rsid w:val="00560BBC"/>
    <w:rsid w:val="00560F87"/>
    <w:rsid w:val="00561768"/>
    <w:rsid w:val="00561C0E"/>
    <w:rsid w:val="00563C2A"/>
    <w:rsid w:val="00564172"/>
    <w:rsid w:val="00565423"/>
    <w:rsid w:val="005660EB"/>
    <w:rsid w:val="005661D2"/>
    <w:rsid w:val="00566824"/>
    <w:rsid w:val="005668AF"/>
    <w:rsid w:val="00566EAD"/>
    <w:rsid w:val="005676BF"/>
    <w:rsid w:val="00567B9B"/>
    <w:rsid w:val="00570A14"/>
    <w:rsid w:val="00571000"/>
    <w:rsid w:val="00571125"/>
    <w:rsid w:val="0057146A"/>
    <w:rsid w:val="0057235E"/>
    <w:rsid w:val="00573D3B"/>
    <w:rsid w:val="0057441E"/>
    <w:rsid w:val="00574A9D"/>
    <w:rsid w:val="00574C43"/>
    <w:rsid w:val="00574ECD"/>
    <w:rsid w:val="00576093"/>
    <w:rsid w:val="00581F34"/>
    <w:rsid w:val="0058275C"/>
    <w:rsid w:val="0058303C"/>
    <w:rsid w:val="00583F32"/>
    <w:rsid w:val="00585399"/>
    <w:rsid w:val="0058553B"/>
    <w:rsid w:val="00586286"/>
    <w:rsid w:val="00586690"/>
    <w:rsid w:val="00591B56"/>
    <w:rsid w:val="00592479"/>
    <w:rsid w:val="0059262B"/>
    <w:rsid w:val="00593530"/>
    <w:rsid w:val="00594C2A"/>
    <w:rsid w:val="00596078"/>
    <w:rsid w:val="0059654E"/>
    <w:rsid w:val="00596E22"/>
    <w:rsid w:val="005977F0"/>
    <w:rsid w:val="00597FA6"/>
    <w:rsid w:val="005A09D8"/>
    <w:rsid w:val="005A156D"/>
    <w:rsid w:val="005A1CA2"/>
    <w:rsid w:val="005A2DF7"/>
    <w:rsid w:val="005A33AF"/>
    <w:rsid w:val="005A3775"/>
    <w:rsid w:val="005A3D60"/>
    <w:rsid w:val="005A3E11"/>
    <w:rsid w:val="005A3E88"/>
    <w:rsid w:val="005A4BA3"/>
    <w:rsid w:val="005A5EDB"/>
    <w:rsid w:val="005B068F"/>
    <w:rsid w:val="005B1B6F"/>
    <w:rsid w:val="005B2512"/>
    <w:rsid w:val="005B3624"/>
    <w:rsid w:val="005B4761"/>
    <w:rsid w:val="005B5BB5"/>
    <w:rsid w:val="005B6B00"/>
    <w:rsid w:val="005B6FA5"/>
    <w:rsid w:val="005B708A"/>
    <w:rsid w:val="005B73CA"/>
    <w:rsid w:val="005B7728"/>
    <w:rsid w:val="005C0198"/>
    <w:rsid w:val="005C0596"/>
    <w:rsid w:val="005C0EEB"/>
    <w:rsid w:val="005C11E5"/>
    <w:rsid w:val="005C1D5C"/>
    <w:rsid w:val="005C2A58"/>
    <w:rsid w:val="005C3B46"/>
    <w:rsid w:val="005C4D03"/>
    <w:rsid w:val="005C4FDB"/>
    <w:rsid w:val="005C6949"/>
    <w:rsid w:val="005C6EDB"/>
    <w:rsid w:val="005C71CA"/>
    <w:rsid w:val="005C7422"/>
    <w:rsid w:val="005C7669"/>
    <w:rsid w:val="005D0628"/>
    <w:rsid w:val="005D06EC"/>
    <w:rsid w:val="005D1604"/>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59C4"/>
    <w:rsid w:val="005E70D3"/>
    <w:rsid w:val="005E7801"/>
    <w:rsid w:val="005E7AF5"/>
    <w:rsid w:val="005E7D1E"/>
    <w:rsid w:val="005F0D17"/>
    <w:rsid w:val="005F2688"/>
    <w:rsid w:val="005F30B9"/>
    <w:rsid w:val="005F4B05"/>
    <w:rsid w:val="005F4C1F"/>
    <w:rsid w:val="005F530E"/>
    <w:rsid w:val="005F574C"/>
    <w:rsid w:val="005F5F98"/>
    <w:rsid w:val="005F5FB5"/>
    <w:rsid w:val="005F69EC"/>
    <w:rsid w:val="006002C9"/>
    <w:rsid w:val="00600D27"/>
    <w:rsid w:val="00600EB4"/>
    <w:rsid w:val="006020CC"/>
    <w:rsid w:val="00602245"/>
    <w:rsid w:val="00602280"/>
    <w:rsid w:val="0060272D"/>
    <w:rsid w:val="006038D6"/>
    <w:rsid w:val="00604B0E"/>
    <w:rsid w:val="00605CE0"/>
    <w:rsid w:val="00605D81"/>
    <w:rsid w:val="00606EA1"/>
    <w:rsid w:val="006077E1"/>
    <w:rsid w:val="006101BC"/>
    <w:rsid w:val="00610753"/>
    <w:rsid w:val="006110A9"/>
    <w:rsid w:val="006119FA"/>
    <w:rsid w:val="006125E3"/>
    <w:rsid w:val="00612C8B"/>
    <w:rsid w:val="00613181"/>
    <w:rsid w:val="0061328E"/>
    <w:rsid w:val="00613F6E"/>
    <w:rsid w:val="006144C3"/>
    <w:rsid w:val="00614A31"/>
    <w:rsid w:val="0061548F"/>
    <w:rsid w:val="00615D94"/>
    <w:rsid w:val="006166D8"/>
    <w:rsid w:val="006170B2"/>
    <w:rsid w:val="006179A8"/>
    <w:rsid w:val="006179FA"/>
    <w:rsid w:val="006201D3"/>
    <w:rsid w:val="00620F58"/>
    <w:rsid w:val="0062248F"/>
    <w:rsid w:val="00622EC4"/>
    <w:rsid w:val="00624297"/>
    <w:rsid w:val="006243D0"/>
    <w:rsid w:val="00625398"/>
    <w:rsid w:val="006255CB"/>
    <w:rsid w:val="006263A4"/>
    <w:rsid w:val="00626605"/>
    <w:rsid w:val="00626630"/>
    <w:rsid w:val="006268DD"/>
    <w:rsid w:val="00626AC8"/>
    <w:rsid w:val="0062703B"/>
    <w:rsid w:val="006270CC"/>
    <w:rsid w:val="0062794D"/>
    <w:rsid w:val="00630B31"/>
    <w:rsid w:val="00631322"/>
    <w:rsid w:val="00631719"/>
    <w:rsid w:val="006323C7"/>
    <w:rsid w:val="00633291"/>
    <w:rsid w:val="00634104"/>
    <w:rsid w:val="00634E1F"/>
    <w:rsid w:val="00636612"/>
    <w:rsid w:val="006409E0"/>
    <w:rsid w:val="00640BBA"/>
    <w:rsid w:val="006412F6"/>
    <w:rsid w:val="00641D47"/>
    <w:rsid w:val="00641E8E"/>
    <w:rsid w:val="006422DB"/>
    <w:rsid w:val="00642406"/>
    <w:rsid w:val="0064264B"/>
    <w:rsid w:val="00643D92"/>
    <w:rsid w:val="00644814"/>
    <w:rsid w:val="006468E6"/>
    <w:rsid w:val="00647924"/>
    <w:rsid w:val="00650163"/>
    <w:rsid w:val="006502F7"/>
    <w:rsid w:val="006506FD"/>
    <w:rsid w:val="00650FC7"/>
    <w:rsid w:val="00652B32"/>
    <w:rsid w:val="0065532F"/>
    <w:rsid w:val="00655DC5"/>
    <w:rsid w:val="00655F8D"/>
    <w:rsid w:val="00656512"/>
    <w:rsid w:val="00656973"/>
    <w:rsid w:val="00657DD5"/>
    <w:rsid w:val="006603F9"/>
    <w:rsid w:val="0066092D"/>
    <w:rsid w:val="00660A18"/>
    <w:rsid w:val="00660C5E"/>
    <w:rsid w:val="00660E51"/>
    <w:rsid w:val="0066300A"/>
    <w:rsid w:val="00663F0B"/>
    <w:rsid w:val="00667395"/>
    <w:rsid w:val="00670E51"/>
    <w:rsid w:val="00671360"/>
    <w:rsid w:val="006718C3"/>
    <w:rsid w:val="00671C88"/>
    <w:rsid w:val="00672042"/>
    <w:rsid w:val="00672761"/>
    <w:rsid w:val="00673D90"/>
    <w:rsid w:val="006749AB"/>
    <w:rsid w:val="00674A82"/>
    <w:rsid w:val="0067646D"/>
    <w:rsid w:val="006764D5"/>
    <w:rsid w:val="00676722"/>
    <w:rsid w:val="006807D3"/>
    <w:rsid w:val="00681477"/>
    <w:rsid w:val="0068220E"/>
    <w:rsid w:val="00682825"/>
    <w:rsid w:val="006836D3"/>
    <w:rsid w:val="00684AD5"/>
    <w:rsid w:val="0068767B"/>
    <w:rsid w:val="00687760"/>
    <w:rsid w:val="0068BDCA"/>
    <w:rsid w:val="006901AD"/>
    <w:rsid w:val="00691859"/>
    <w:rsid w:val="00691D3F"/>
    <w:rsid w:val="006920A1"/>
    <w:rsid w:val="00694DC3"/>
    <w:rsid w:val="00694F23"/>
    <w:rsid w:val="006955D9"/>
    <w:rsid w:val="0069616B"/>
    <w:rsid w:val="00697A87"/>
    <w:rsid w:val="00697C26"/>
    <w:rsid w:val="00697FA6"/>
    <w:rsid w:val="0069C05C"/>
    <w:rsid w:val="006A10A8"/>
    <w:rsid w:val="006A1FD7"/>
    <w:rsid w:val="006A4AC2"/>
    <w:rsid w:val="006A511E"/>
    <w:rsid w:val="006A5307"/>
    <w:rsid w:val="006A532F"/>
    <w:rsid w:val="006A6F09"/>
    <w:rsid w:val="006A704D"/>
    <w:rsid w:val="006A74F6"/>
    <w:rsid w:val="006A7956"/>
    <w:rsid w:val="006B0146"/>
    <w:rsid w:val="006B1E19"/>
    <w:rsid w:val="006B372B"/>
    <w:rsid w:val="006B3928"/>
    <w:rsid w:val="006B4576"/>
    <w:rsid w:val="006B4DB4"/>
    <w:rsid w:val="006B54E0"/>
    <w:rsid w:val="006B614F"/>
    <w:rsid w:val="006B7902"/>
    <w:rsid w:val="006C03E4"/>
    <w:rsid w:val="006C0D6D"/>
    <w:rsid w:val="006C31AD"/>
    <w:rsid w:val="006C3E51"/>
    <w:rsid w:val="006C3EDA"/>
    <w:rsid w:val="006C43E5"/>
    <w:rsid w:val="006C6530"/>
    <w:rsid w:val="006C7175"/>
    <w:rsid w:val="006C768E"/>
    <w:rsid w:val="006C7CCA"/>
    <w:rsid w:val="006D1C74"/>
    <w:rsid w:val="006D245C"/>
    <w:rsid w:val="006D258B"/>
    <w:rsid w:val="006D2AE1"/>
    <w:rsid w:val="006D3425"/>
    <w:rsid w:val="006D3D94"/>
    <w:rsid w:val="006D4753"/>
    <w:rsid w:val="006D49E7"/>
    <w:rsid w:val="006D5374"/>
    <w:rsid w:val="006D56F6"/>
    <w:rsid w:val="006D73B2"/>
    <w:rsid w:val="006E055C"/>
    <w:rsid w:val="006E05F1"/>
    <w:rsid w:val="006E0C54"/>
    <w:rsid w:val="006E0CCE"/>
    <w:rsid w:val="006E19BD"/>
    <w:rsid w:val="006E1F31"/>
    <w:rsid w:val="006E1FA8"/>
    <w:rsid w:val="006E461F"/>
    <w:rsid w:val="006E4A88"/>
    <w:rsid w:val="006E5A11"/>
    <w:rsid w:val="006E5F1E"/>
    <w:rsid w:val="006E6EEA"/>
    <w:rsid w:val="006E7341"/>
    <w:rsid w:val="006F1CC4"/>
    <w:rsid w:val="006F1E23"/>
    <w:rsid w:val="006F219B"/>
    <w:rsid w:val="006F3A8B"/>
    <w:rsid w:val="006F7B1A"/>
    <w:rsid w:val="00700525"/>
    <w:rsid w:val="00700A31"/>
    <w:rsid w:val="00702167"/>
    <w:rsid w:val="007029C4"/>
    <w:rsid w:val="007036A9"/>
    <w:rsid w:val="00704811"/>
    <w:rsid w:val="00704961"/>
    <w:rsid w:val="00706136"/>
    <w:rsid w:val="00707993"/>
    <w:rsid w:val="00707C67"/>
    <w:rsid w:val="00707E05"/>
    <w:rsid w:val="00710977"/>
    <w:rsid w:val="007113FC"/>
    <w:rsid w:val="007132E2"/>
    <w:rsid w:val="007139C2"/>
    <w:rsid w:val="00713E75"/>
    <w:rsid w:val="00714337"/>
    <w:rsid w:val="0071587F"/>
    <w:rsid w:val="00716844"/>
    <w:rsid w:val="00720C82"/>
    <w:rsid w:val="00721144"/>
    <w:rsid w:val="0072434B"/>
    <w:rsid w:val="00724AF6"/>
    <w:rsid w:val="00725AD0"/>
    <w:rsid w:val="00725BB1"/>
    <w:rsid w:val="00726F51"/>
    <w:rsid w:val="00727B98"/>
    <w:rsid w:val="00730C1B"/>
    <w:rsid w:val="00730EC5"/>
    <w:rsid w:val="00731006"/>
    <w:rsid w:val="0073142A"/>
    <w:rsid w:val="00731D16"/>
    <w:rsid w:val="00731E99"/>
    <w:rsid w:val="00732518"/>
    <w:rsid w:val="007335ED"/>
    <w:rsid w:val="00733ED8"/>
    <w:rsid w:val="00734D5F"/>
    <w:rsid w:val="007369BF"/>
    <w:rsid w:val="00742BFD"/>
    <w:rsid w:val="00742D19"/>
    <w:rsid w:val="007435C4"/>
    <w:rsid w:val="00743854"/>
    <w:rsid w:val="00743CBC"/>
    <w:rsid w:val="007443EA"/>
    <w:rsid w:val="007451B9"/>
    <w:rsid w:val="00746D97"/>
    <w:rsid w:val="0074D4D5"/>
    <w:rsid w:val="0075044F"/>
    <w:rsid w:val="0075290C"/>
    <w:rsid w:val="00752A4D"/>
    <w:rsid w:val="007530B5"/>
    <w:rsid w:val="00753A9E"/>
    <w:rsid w:val="00754367"/>
    <w:rsid w:val="00755C08"/>
    <w:rsid w:val="00755D45"/>
    <w:rsid w:val="00756F07"/>
    <w:rsid w:val="0075749B"/>
    <w:rsid w:val="007579C2"/>
    <w:rsid w:val="00760009"/>
    <w:rsid w:val="00760970"/>
    <w:rsid w:val="0076104A"/>
    <w:rsid w:val="0076163A"/>
    <w:rsid w:val="00763290"/>
    <w:rsid w:val="007633A7"/>
    <w:rsid w:val="007638CB"/>
    <w:rsid w:val="007643AC"/>
    <w:rsid w:val="007643CD"/>
    <w:rsid w:val="00766431"/>
    <w:rsid w:val="0076649E"/>
    <w:rsid w:val="00767333"/>
    <w:rsid w:val="00770216"/>
    <w:rsid w:val="00770AB8"/>
    <w:rsid w:val="00770D24"/>
    <w:rsid w:val="007713FB"/>
    <w:rsid w:val="00773A96"/>
    <w:rsid w:val="00775D07"/>
    <w:rsid w:val="00775F15"/>
    <w:rsid w:val="007776CF"/>
    <w:rsid w:val="007776F2"/>
    <w:rsid w:val="0077780F"/>
    <w:rsid w:val="00780038"/>
    <w:rsid w:val="0078259C"/>
    <w:rsid w:val="00782FB5"/>
    <w:rsid w:val="0078355D"/>
    <w:rsid w:val="00783E1C"/>
    <w:rsid w:val="00784653"/>
    <w:rsid w:val="007848AB"/>
    <w:rsid w:val="00785066"/>
    <w:rsid w:val="007851F0"/>
    <w:rsid w:val="00785802"/>
    <w:rsid w:val="00787EA3"/>
    <w:rsid w:val="007905BA"/>
    <w:rsid w:val="007912E3"/>
    <w:rsid w:val="007917B7"/>
    <w:rsid w:val="00791B3A"/>
    <w:rsid w:val="00792EF7"/>
    <w:rsid w:val="00792EF8"/>
    <w:rsid w:val="00794243"/>
    <w:rsid w:val="007945C6"/>
    <w:rsid w:val="00794974"/>
    <w:rsid w:val="0079790D"/>
    <w:rsid w:val="00797EFF"/>
    <w:rsid w:val="007A062F"/>
    <w:rsid w:val="007A07C1"/>
    <w:rsid w:val="007A0B0C"/>
    <w:rsid w:val="007A0F23"/>
    <w:rsid w:val="007A330D"/>
    <w:rsid w:val="007A54AA"/>
    <w:rsid w:val="007A5BC2"/>
    <w:rsid w:val="007A5DFB"/>
    <w:rsid w:val="007A70E0"/>
    <w:rsid w:val="007A7833"/>
    <w:rsid w:val="007B0599"/>
    <w:rsid w:val="007B0794"/>
    <w:rsid w:val="007B2225"/>
    <w:rsid w:val="007B2636"/>
    <w:rsid w:val="007B2ED4"/>
    <w:rsid w:val="007B4671"/>
    <w:rsid w:val="007B5AE4"/>
    <w:rsid w:val="007B5B54"/>
    <w:rsid w:val="007B6E3B"/>
    <w:rsid w:val="007B714A"/>
    <w:rsid w:val="007B7D27"/>
    <w:rsid w:val="007C0668"/>
    <w:rsid w:val="007C11A7"/>
    <w:rsid w:val="007C1B12"/>
    <w:rsid w:val="007C40BC"/>
    <w:rsid w:val="007C4535"/>
    <w:rsid w:val="007C6587"/>
    <w:rsid w:val="007C6A5E"/>
    <w:rsid w:val="007C6A67"/>
    <w:rsid w:val="007C781B"/>
    <w:rsid w:val="007D03E3"/>
    <w:rsid w:val="007D061B"/>
    <w:rsid w:val="007D19E1"/>
    <w:rsid w:val="007D1ED1"/>
    <w:rsid w:val="007D39DC"/>
    <w:rsid w:val="007D5296"/>
    <w:rsid w:val="007D69C1"/>
    <w:rsid w:val="007D6FC0"/>
    <w:rsid w:val="007D720E"/>
    <w:rsid w:val="007D7549"/>
    <w:rsid w:val="007D7869"/>
    <w:rsid w:val="007D7EB0"/>
    <w:rsid w:val="007E058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259A"/>
    <w:rsid w:val="008156B8"/>
    <w:rsid w:val="0081760B"/>
    <w:rsid w:val="00817F6D"/>
    <w:rsid w:val="008232AD"/>
    <w:rsid w:val="008238C3"/>
    <w:rsid w:val="00823ACA"/>
    <w:rsid w:val="00823BFD"/>
    <w:rsid w:val="0082540A"/>
    <w:rsid w:val="00826F93"/>
    <w:rsid w:val="00834289"/>
    <w:rsid w:val="0083428D"/>
    <w:rsid w:val="0083433A"/>
    <w:rsid w:val="00834E97"/>
    <w:rsid w:val="00835B0E"/>
    <w:rsid w:val="00837947"/>
    <w:rsid w:val="00837B6A"/>
    <w:rsid w:val="00840F02"/>
    <w:rsid w:val="0084211B"/>
    <w:rsid w:val="00842315"/>
    <w:rsid w:val="008438E6"/>
    <w:rsid w:val="00843D58"/>
    <w:rsid w:val="0084406D"/>
    <w:rsid w:val="00845F5E"/>
    <w:rsid w:val="00847BC8"/>
    <w:rsid w:val="00847E54"/>
    <w:rsid w:val="00850081"/>
    <w:rsid w:val="00850D27"/>
    <w:rsid w:val="008517A9"/>
    <w:rsid w:val="008541A1"/>
    <w:rsid w:val="008545D8"/>
    <w:rsid w:val="00854EED"/>
    <w:rsid w:val="0085507B"/>
    <w:rsid w:val="00855B6A"/>
    <w:rsid w:val="00855EA8"/>
    <w:rsid w:val="0085721B"/>
    <w:rsid w:val="008577E2"/>
    <w:rsid w:val="00857AB2"/>
    <w:rsid w:val="008601A5"/>
    <w:rsid w:val="0086092F"/>
    <w:rsid w:val="008618FF"/>
    <w:rsid w:val="008624BC"/>
    <w:rsid w:val="0086313C"/>
    <w:rsid w:val="00864AEB"/>
    <w:rsid w:val="0086538D"/>
    <w:rsid w:val="00865D03"/>
    <w:rsid w:val="00866676"/>
    <w:rsid w:val="008666A2"/>
    <w:rsid w:val="0086723B"/>
    <w:rsid w:val="00870803"/>
    <w:rsid w:val="008708C9"/>
    <w:rsid w:val="00870B44"/>
    <w:rsid w:val="00871279"/>
    <w:rsid w:val="00871F0B"/>
    <w:rsid w:val="008726D3"/>
    <w:rsid w:val="00872A7E"/>
    <w:rsid w:val="0087482F"/>
    <w:rsid w:val="008756CA"/>
    <w:rsid w:val="0087586C"/>
    <w:rsid w:val="00875DC1"/>
    <w:rsid w:val="00876767"/>
    <w:rsid w:val="00880BB1"/>
    <w:rsid w:val="00882052"/>
    <w:rsid w:val="00885A5A"/>
    <w:rsid w:val="00885C4C"/>
    <w:rsid w:val="00887F9F"/>
    <w:rsid w:val="008904CE"/>
    <w:rsid w:val="0089076A"/>
    <w:rsid w:val="008915B3"/>
    <w:rsid w:val="00892049"/>
    <w:rsid w:val="00892290"/>
    <w:rsid w:val="00892DA7"/>
    <w:rsid w:val="008955C6"/>
    <w:rsid w:val="00897121"/>
    <w:rsid w:val="00897A43"/>
    <w:rsid w:val="00897AC0"/>
    <w:rsid w:val="008A0F8F"/>
    <w:rsid w:val="008A2717"/>
    <w:rsid w:val="008A6552"/>
    <w:rsid w:val="008A6A8D"/>
    <w:rsid w:val="008A7426"/>
    <w:rsid w:val="008B0812"/>
    <w:rsid w:val="008B0AFE"/>
    <w:rsid w:val="008B1DF4"/>
    <w:rsid w:val="008B28A8"/>
    <w:rsid w:val="008B2954"/>
    <w:rsid w:val="008B31BC"/>
    <w:rsid w:val="008B41AF"/>
    <w:rsid w:val="008B4F15"/>
    <w:rsid w:val="008B648B"/>
    <w:rsid w:val="008B6995"/>
    <w:rsid w:val="008B71D8"/>
    <w:rsid w:val="008C1DA3"/>
    <w:rsid w:val="008C1E30"/>
    <w:rsid w:val="008C22F2"/>
    <w:rsid w:val="008C61B4"/>
    <w:rsid w:val="008D03BA"/>
    <w:rsid w:val="008D1757"/>
    <w:rsid w:val="008D1A88"/>
    <w:rsid w:val="008D1B32"/>
    <w:rsid w:val="008D2BAE"/>
    <w:rsid w:val="008D4665"/>
    <w:rsid w:val="008D4876"/>
    <w:rsid w:val="008D4A43"/>
    <w:rsid w:val="008E05B2"/>
    <w:rsid w:val="008E1681"/>
    <w:rsid w:val="008E19A3"/>
    <w:rsid w:val="008E1C56"/>
    <w:rsid w:val="008E28F0"/>
    <w:rsid w:val="008E2FC2"/>
    <w:rsid w:val="008E33C1"/>
    <w:rsid w:val="008E396A"/>
    <w:rsid w:val="008E3DBB"/>
    <w:rsid w:val="008E3F0D"/>
    <w:rsid w:val="008E4642"/>
    <w:rsid w:val="008E6382"/>
    <w:rsid w:val="008E6994"/>
    <w:rsid w:val="008E7748"/>
    <w:rsid w:val="008F007B"/>
    <w:rsid w:val="008F06E7"/>
    <w:rsid w:val="008F0DE5"/>
    <w:rsid w:val="008F1A41"/>
    <w:rsid w:val="008F3C89"/>
    <w:rsid w:val="008F45DF"/>
    <w:rsid w:val="008F5DCD"/>
    <w:rsid w:val="008F62CD"/>
    <w:rsid w:val="008F7626"/>
    <w:rsid w:val="00901E9E"/>
    <w:rsid w:val="00902985"/>
    <w:rsid w:val="00903053"/>
    <w:rsid w:val="00903195"/>
    <w:rsid w:val="0090526F"/>
    <w:rsid w:val="00905A2D"/>
    <w:rsid w:val="009068F3"/>
    <w:rsid w:val="00907185"/>
    <w:rsid w:val="0090786C"/>
    <w:rsid w:val="00910D83"/>
    <w:rsid w:val="00911189"/>
    <w:rsid w:val="00911D3A"/>
    <w:rsid w:val="009137A1"/>
    <w:rsid w:val="00913D4B"/>
    <w:rsid w:val="009143DD"/>
    <w:rsid w:val="00914C09"/>
    <w:rsid w:val="009179F6"/>
    <w:rsid w:val="00917BDE"/>
    <w:rsid w:val="00920C94"/>
    <w:rsid w:val="00921D89"/>
    <w:rsid w:val="0092261C"/>
    <w:rsid w:val="00924CFC"/>
    <w:rsid w:val="00924DED"/>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38A8"/>
    <w:rsid w:val="009347AE"/>
    <w:rsid w:val="00934F44"/>
    <w:rsid w:val="009352C7"/>
    <w:rsid w:val="009359AF"/>
    <w:rsid w:val="00935E63"/>
    <w:rsid w:val="00936C52"/>
    <w:rsid w:val="00937514"/>
    <w:rsid w:val="009424DE"/>
    <w:rsid w:val="009449CB"/>
    <w:rsid w:val="00947C79"/>
    <w:rsid w:val="00950524"/>
    <w:rsid w:val="009513EC"/>
    <w:rsid w:val="009519F3"/>
    <w:rsid w:val="00951DF5"/>
    <w:rsid w:val="0095217F"/>
    <w:rsid w:val="00952205"/>
    <w:rsid w:val="009527E7"/>
    <w:rsid w:val="00952BD5"/>
    <w:rsid w:val="00952C07"/>
    <w:rsid w:val="009555AF"/>
    <w:rsid w:val="00955A3E"/>
    <w:rsid w:val="0095617F"/>
    <w:rsid w:val="00956D4C"/>
    <w:rsid w:val="00957A38"/>
    <w:rsid w:val="00957CAB"/>
    <w:rsid w:val="00960C6B"/>
    <w:rsid w:val="009623EF"/>
    <w:rsid w:val="00963334"/>
    <w:rsid w:val="0096346D"/>
    <w:rsid w:val="00963A00"/>
    <w:rsid w:val="00963BEC"/>
    <w:rsid w:val="00964656"/>
    <w:rsid w:val="00964BA2"/>
    <w:rsid w:val="00965273"/>
    <w:rsid w:val="00965FEF"/>
    <w:rsid w:val="00966310"/>
    <w:rsid w:val="00967234"/>
    <w:rsid w:val="00967A6C"/>
    <w:rsid w:val="00971500"/>
    <w:rsid w:val="00973538"/>
    <w:rsid w:val="009737A6"/>
    <w:rsid w:val="00973D03"/>
    <w:rsid w:val="00974F1E"/>
    <w:rsid w:val="00974FE6"/>
    <w:rsid w:val="009751C0"/>
    <w:rsid w:val="009753D1"/>
    <w:rsid w:val="009755CA"/>
    <w:rsid w:val="00975866"/>
    <w:rsid w:val="00975EF8"/>
    <w:rsid w:val="009760A9"/>
    <w:rsid w:val="009763EF"/>
    <w:rsid w:val="009763FB"/>
    <w:rsid w:val="00976E42"/>
    <w:rsid w:val="00976F86"/>
    <w:rsid w:val="00977640"/>
    <w:rsid w:val="00980057"/>
    <w:rsid w:val="00982A6C"/>
    <w:rsid w:val="00985483"/>
    <w:rsid w:val="009866F6"/>
    <w:rsid w:val="00987785"/>
    <w:rsid w:val="0099042A"/>
    <w:rsid w:val="009916F3"/>
    <w:rsid w:val="00991C78"/>
    <w:rsid w:val="009941D6"/>
    <w:rsid w:val="00995C0F"/>
    <w:rsid w:val="00995E36"/>
    <w:rsid w:val="0099627E"/>
    <w:rsid w:val="009970CC"/>
    <w:rsid w:val="009970F8"/>
    <w:rsid w:val="009975C1"/>
    <w:rsid w:val="009978EE"/>
    <w:rsid w:val="00997F1B"/>
    <w:rsid w:val="009A0029"/>
    <w:rsid w:val="009A0433"/>
    <w:rsid w:val="009A064E"/>
    <w:rsid w:val="009A0B1E"/>
    <w:rsid w:val="009A0EC3"/>
    <w:rsid w:val="009A319A"/>
    <w:rsid w:val="009A33A8"/>
    <w:rsid w:val="009A3DFB"/>
    <w:rsid w:val="009A49BE"/>
    <w:rsid w:val="009A4A73"/>
    <w:rsid w:val="009A4C07"/>
    <w:rsid w:val="009A4C94"/>
    <w:rsid w:val="009A5108"/>
    <w:rsid w:val="009A5B2B"/>
    <w:rsid w:val="009A6FF8"/>
    <w:rsid w:val="009A7546"/>
    <w:rsid w:val="009B1DBC"/>
    <w:rsid w:val="009B2AB2"/>
    <w:rsid w:val="009B352F"/>
    <w:rsid w:val="009B4B12"/>
    <w:rsid w:val="009B4DA1"/>
    <w:rsid w:val="009B50FC"/>
    <w:rsid w:val="009B58F1"/>
    <w:rsid w:val="009B6AF0"/>
    <w:rsid w:val="009C1029"/>
    <w:rsid w:val="009C12A5"/>
    <w:rsid w:val="009C1351"/>
    <w:rsid w:val="009C1B58"/>
    <w:rsid w:val="009C1FAD"/>
    <w:rsid w:val="009C2EAA"/>
    <w:rsid w:val="009C3327"/>
    <w:rsid w:val="009C33B8"/>
    <w:rsid w:val="009C3650"/>
    <w:rsid w:val="009C404D"/>
    <w:rsid w:val="009C69BC"/>
    <w:rsid w:val="009C7432"/>
    <w:rsid w:val="009C7981"/>
    <w:rsid w:val="009D07E5"/>
    <w:rsid w:val="009D0E0A"/>
    <w:rsid w:val="009D11C9"/>
    <w:rsid w:val="009D19CE"/>
    <w:rsid w:val="009D2D91"/>
    <w:rsid w:val="009D3824"/>
    <w:rsid w:val="009D3AA9"/>
    <w:rsid w:val="009D3C18"/>
    <w:rsid w:val="009D5106"/>
    <w:rsid w:val="009D6F6F"/>
    <w:rsid w:val="009D733B"/>
    <w:rsid w:val="009E065F"/>
    <w:rsid w:val="009E0708"/>
    <w:rsid w:val="009E17AE"/>
    <w:rsid w:val="009E17E4"/>
    <w:rsid w:val="009E2236"/>
    <w:rsid w:val="009E2294"/>
    <w:rsid w:val="009E27CD"/>
    <w:rsid w:val="009E3214"/>
    <w:rsid w:val="009E39EC"/>
    <w:rsid w:val="009E3B51"/>
    <w:rsid w:val="009F008A"/>
    <w:rsid w:val="009F00B7"/>
    <w:rsid w:val="009F0EE3"/>
    <w:rsid w:val="009F18F0"/>
    <w:rsid w:val="009F1E24"/>
    <w:rsid w:val="009F20DB"/>
    <w:rsid w:val="009F218F"/>
    <w:rsid w:val="009F2C0A"/>
    <w:rsid w:val="009F4443"/>
    <w:rsid w:val="009F4992"/>
    <w:rsid w:val="009F53FE"/>
    <w:rsid w:val="009F55FC"/>
    <w:rsid w:val="009F5E26"/>
    <w:rsid w:val="009F6173"/>
    <w:rsid w:val="009F61D0"/>
    <w:rsid w:val="009F6B36"/>
    <w:rsid w:val="009F76CE"/>
    <w:rsid w:val="00A0007E"/>
    <w:rsid w:val="00A0040C"/>
    <w:rsid w:val="00A005AA"/>
    <w:rsid w:val="00A0087F"/>
    <w:rsid w:val="00A023B8"/>
    <w:rsid w:val="00A02407"/>
    <w:rsid w:val="00A02E9E"/>
    <w:rsid w:val="00A02F88"/>
    <w:rsid w:val="00A03038"/>
    <w:rsid w:val="00A03260"/>
    <w:rsid w:val="00A038D2"/>
    <w:rsid w:val="00A04707"/>
    <w:rsid w:val="00A05725"/>
    <w:rsid w:val="00A066CC"/>
    <w:rsid w:val="00A06948"/>
    <w:rsid w:val="00A06AB4"/>
    <w:rsid w:val="00A06F2D"/>
    <w:rsid w:val="00A07348"/>
    <w:rsid w:val="00A07569"/>
    <w:rsid w:val="00A100CE"/>
    <w:rsid w:val="00A101DF"/>
    <w:rsid w:val="00A118EC"/>
    <w:rsid w:val="00A130A0"/>
    <w:rsid w:val="00A131CC"/>
    <w:rsid w:val="00A1350C"/>
    <w:rsid w:val="00A149E0"/>
    <w:rsid w:val="00A169B8"/>
    <w:rsid w:val="00A20984"/>
    <w:rsid w:val="00A20C5D"/>
    <w:rsid w:val="00A20DD7"/>
    <w:rsid w:val="00A215FD"/>
    <w:rsid w:val="00A230FA"/>
    <w:rsid w:val="00A232F6"/>
    <w:rsid w:val="00A2482C"/>
    <w:rsid w:val="00A24E00"/>
    <w:rsid w:val="00A25907"/>
    <w:rsid w:val="00A2726B"/>
    <w:rsid w:val="00A277FE"/>
    <w:rsid w:val="00A278FF"/>
    <w:rsid w:val="00A30AB5"/>
    <w:rsid w:val="00A31E32"/>
    <w:rsid w:val="00A32B8F"/>
    <w:rsid w:val="00A35C47"/>
    <w:rsid w:val="00A37667"/>
    <w:rsid w:val="00A37A4A"/>
    <w:rsid w:val="00A400F2"/>
    <w:rsid w:val="00A405B0"/>
    <w:rsid w:val="00A4175E"/>
    <w:rsid w:val="00A41A9D"/>
    <w:rsid w:val="00A434F6"/>
    <w:rsid w:val="00A43FD0"/>
    <w:rsid w:val="00A4557B"/>
    <w:rsid w:val="00A465D4"/>
    <w:rsid w:val="00A4672B"/>
    <w:rsid w:val="00A46D85"/>
    <w:rsid w:val="00A47619"/>
    <w:rsid w:val="00A47E09"/>
    <w:rsid w:val="00A51D01"/>
    <w:rsid w:val="00A524BA"/>
    <w:rsid w:val="00A526DD"/>
    <w:rsid w:val="00A534E9"/>
    <w:rsid w:val="00A53E7A"/>
    <w:rsid w:val="00A54505"/>
    <w:rsid w:val="00A56897"/>
    <w:rsid w:val="00A56CA7"/>
    <w:rsid w:val="00A6143D"/>
    <w:rsid w:val="00A61546"/>
    <w:rsid w:val="00A63789"/>
    <w:rsid w:val="00A63BF2"/>
    <w:rsid w:val="00A63FE4"/>
    <w:rsid w:val="00A63FF0"/>
    <w:rsid w:val="00A6406A"/>
    <w:rsid w:val="00A645EE"/>
    <w:rsid w:val="00A655EA"/>
    <w:rsid w:val="00A6585D"/>
    <w:rsid w:val="00A66BB6"/>
    <w:rsid w:val="00A6707B"/>
    <w:rsid w:val="00A67820"/>
    <w:rsid w:val="00A67E70"/>
    <w:rsid w:val="00A70729"/>
    <w:rsid w:val="00A7077C"/>
    <w:rsid w:val="00A70D17"/>
    <w:rsid w:val="00A70E98"/>
    <w:rsid w:val="00A73E73"/>
    <w:rsid w:val="00A745A9"/>
    <w:rsid w:val="00A74C30"/>
    <w:rsid w:val="00A76891"/>
    <w:rsid w:val="00A76CEB"/>
    <w:rsid w:val="00A76F4F"/>
    <w:rsid w:val="00A77336"/>
    <w:rsid w:val="00A802E6"/>
    <w:rsid w:val="00A80F66"/>
    <w:rsid w:val="00A81391"/>
    <w:rsid w:val="00A81624"/>
    <w:rsid w:val="00A8170F"/>
    <w:rsid w:val="00A81DAF"/>
    <w:rsid w:val="00A83DD9"/>
    <w:rsid w:val="00A85021"/>
    <w:rsid w:val="00A86D56"/>
    <w:rsid w:val="00A86FE7"/>
    <w:rsid w:val="00A8747E"/>
    <w:rsid w:val="00A87A40"/>
    <w:rsid w:val="00A90BD6"/>
    <w:rsid w:val="00A90F56"/>
    <w:rsid w:val="00A91661"/>
    <w:rsid w:val="00A91F82"/>
    <w:rsid w:val="00A949AB"/>
    <w:rsid w:val="00A95D60"/>
    <w:rsid w:val="00A96468"/>
    <w:rsid w:val="00A965F4"/>
    <w:rsid w:val="00A97800"/>
    <w:rsid w:val="00A97E81"/>
    <w:rsid w:val="00AA08CA"/>
    <w:rsid w:val="00AA0916"/>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C0A45"/>
    <w:rsid w:val="00AC12F5"/>
    <w:rsid w:val="00AC1CFE"/>
    <w:rsid w:val="00AC1E7F"/>
    <w:rsid w:val="00AC2B58"/>
    <w:rsid w:val="00AC3D5D"/>
    <w:rsid w:val="00AC441A"/>
    <w:rsid w:val="00AC5032"/>
    <w:rsid w:val="00AC5212"/>
    <w:rsid w:val="00AC56FC"/>
    <w:rsid w:val="00AC5B40"/>
    <w:rsid w:val="00AC5C33"/>
    <w:rsid w:val="00AC6414"/>
    <w:rsid w:val="00AC75B1"/>
    <w:rsid w:val="00AC7E85"/>
    <w:rsid w:val="00AD3E84"/>
    <w:rsid w:val="00AD4E8D"/>
    <w:rsid w:val="00AD60B2"/>
    <w:rsid w:val="00AD74DD"/>
    <w:rsid w:val="00AD7C08"/>
    <w:rsid w:val="00AD7C2D"/>
    <w:rsid w:val="00AE0C65"/>
    <w:rsid w:val="00AE250C"/>
    <w:rsid w:val="00AE254E"/>
    <w:rsid w:val="00AE25D0"/>
    <w:rsid w:val="00AE2B4F"/>
    <w:rsid w:val="00AE3C08"/>
    <w:rsid w:val="00AE3E5D"/>
    <w:rsid w:val="00AE462E"/>
    <w:rsid w:val="00AE672E"/>
    <w:rsid w:val="00AE7DF6"/>
    <w:rsid w:val="00AF05E5"/>
    <w:rsid w:val="00AF07EB"/>
    <w:rsid w:val="00AF093B"/>
    <w:rsid w:val="00AF0B7A"/>
    <w:rsid w:val="00AF1C04"/>
    <w:rsid w:val="00AF2062"/>
    <w:rsid w:val="00AF3C15"/>
    <w:rsid w:val="00AF63C3"/>
    <w:rsid w:val="00AF6E99"/>
    <w:rsid w:val="00AF7972"/>
    <w:rsid w:val="00B0004F"/>
    <w:rsid w:val="00B008A2"/>
    <w:rsid w:val="00B00F1C"/>
    <w:rsid w:val="00B014B3"/>
    <w:rsid w:val="00B01D51"/>
    <w:rsid w:val="00B01F3F"/>
    <w:rsid w:val="00B0206D"/>
    <w:rsid w:val="00B0313E"/>
    <w:rsid w:val="00B03B45"/>
    <w:rsid w:val="00B04787"/>
    <w:rsid w:val="00B04B43"/>
    <w:rsid w:val="00B055D3"/>
    <w:rsid w:val="00B05F99"/>
    <w:rsid w:val="00B068CB"/>
    <w:rsid w:val="00B07294"/>
    <w:rsid w:val="00B073B7"/>
    <w:rsid w:val="00B102AB"/>
    <w:rsid w:val="00B1093F"/>
    <w:rsid w:val="00B116A3"/>
    <w:rsid w:val="00B11820"/>
    <w:rsid w:val="00B11B1C"/>
    <w:rsid w:val="00B125A6"/>
    <w:rsid w:val="00B128AD"/>
    <w:rsid w:val="00B13117"/>
    <w:rsid w:val="00B13136"/>
    <w:rsid w:val="00B14A17"/>
    <w:rsid w:val="00B156CC"/>
    <w:rsid w:val="00B16290"/>
    <w:rsid w:val="00B179A0"/>
    <w:rsid w:val="00B205EF"/>
    <w:rsid w:val="00B2141D"/>
    <w:rsid w:val="00B23FC6"/>
    <w:rsid w:val="00B2621C"/>
    <w:rsid w:val="00B268E0"/>
    <w:rsid w:val="00B27ECA"/>
    <w:rsid w:val="00B27FC3"/>
    <w:rsid w:val="00B300D5"/>
    <w:rsid w:val="00B31C71"/>
    <w:rsid w:val="00B31DFB"/>
    <w:rsid w:val="00B32405"/>
    <w:rsid w:val="00B331C7"/>
    <w:rsid w:val="00B33949"/>
    <w:rsid w:val="00B34125"/>
    <w:rsid w:val="00B3507E"/>
    <w:rsid w:val="00B35540"/>
    <w:rsid w:val="00B4207C"/>
    <w:rsid w:val="00B43009"/>
    <w:rsid w:val="00B447E5"/>
    <w:rsid w:val="00B44B05"/>
    <w:rsid w:val="00B5046B"/>
    <w:rsid w:val="00B505FD"/>
    <w:rsid w:val="00B50643"/>
    <w:rsid w:val="00B510E1"/>
    <w:rsid w:val="00B5214D"/>
    <w:rsid w:val="00B54250"/>
    <w:rsid w:val="00B55DB9"/>
    <w:rsid w:val="00B57433"/>
    <w:rsid w:val="00B57C4C"/>
    <w:rsid w:val="00B610A8"/>
    <w:rsid w:val="00B61187"/>
    <w:rsid w:val="00B611A4"/>
    <w:rsid w:val="00B638ED"/>
    <w:rsid w:val="00B657E8"/>
    <w:rsid w:val="00B65E69"/>
    <w:rsid w:val="00B6625F"/>
    <w:rsid w:val="00B662D0"/>
    <w:rsid w:val="00B6693D"/>
    <w:rsid w:val="00B66C63"/>
    <w:rsid w:val="00B72CF0"/>
    <w:rsid w:val="00B73731"/>
    <w:rsid w:val="00B74FA5"/>
    <w:rsid w:val="00B75205"/>
    <w:rsid w:val="00B75438"/>
    <w:rsid w:val="00B759D5"/>
    <w:rsid w:val="00B76F93"/>
    <w:rsid w:val="00B772EC"/>
    <w:rsid w:val="00B773EA"/>
    <w:rsid w:val="00B77A33"/>
    <w:rsid w:val="00B80921"/>
    <w:rsid w:val="00B80CAF"/>
    <w:rsid w:val="00B80F7D"/>
    <w:rsid w:val="00B814C5"/>
    <w:rsid w:val="00B81AA2"/>
    <w:rsid w:val="00B8217A"/>
    <w:rsid w:val="00B827AC"/>
    <w:rsid w:val="00B84732"/>
    <w:rsid w:val="00B849DA"/>
    <w:rsid w:val="00B85477"/>
    <w:rsid w:val="00B85AAB"/>
    <w:rsid w:val="00B863D7"/>
    <w:rsid w:val="00B867F9"/>
    <w:rsid w:val="00B867FA"/>
    <w:rsid w:val="00B87B2F"/>
    <w:rsid w:val="00B90A8B"/>
    <w:rsid w:val="00B90DFD"/>
    <w:rsid w:val="00B913AA"/>
    <w:rsid w:val="00B9152F"/>
    <w:rsid w:val="00B92D2A"/>
    <w:rsid w:val="00B939F8"/>
    <w:rsid w:val="00B93F73"/>
    <w:rsid w:val="00B94C79"/>
    <w:rsid w:val="00B94D61"/>
    <w:rsid w:val="00B94E5A"/>
    <w:rsid w:val="00B96289"/>
    <w:rsid w:val="00B97672"/>
    <w:rsid w:val="00B97E9C"/>
    <w:rsid w:val="00BA0D4B"/>
    <w:rsid w:val="00BA0F04"/>
    <w:rsid w:val="00BA2AC4"/>
    <w:rsid w:val="00BA2AFD"/>
    <w:rsid w:val="00BA37AD"/>
    <w:rsid w:val="00BA3E40"/>
    <w:rsid w:val="00BA5180"/>
    <w:rsid w:val="00BA5901"/>
    <w:rsid w:val="00BA6766"/>
    <w:rsid w:val="00BA6CDB"/>
    <w:rsid w:val="00BB07C2"/>
    <w:rsid w:val="00BB0D9D"/>
    <w:rsid w:val="00BB260E"/>
    <w:rsid w:val="00BB26C7"/>
    <w:rsid w:val="00BB3200"/>
    <w:rsid w:val="00BB3B69"/>
    <w:rsid w:val="00BB5F5C"/>
    <w:rsid w:val="00BB62B6"/>
    <w:rsid w:val="00BB6C77"/>
    <w:rsid w:val="00BB7305"/>
    <w:rsid w:val="00BB7872"/>
    <w:rsid w:val="00BB78FF"/>
    <w:rsid w:val="00BC13E0"/>
    <w:rsid w:val="00BC1FD7"/>
    <w:rsid w:val="00BC2B9F"/>
    <w:rsid w:val="00BC41E5"/>
    <w:rsid w:val="00BC5745"/>
    <w:rsid w:val="00BC5986"/>
    <w:rsid w:val="00BD00BA"/>
    <w:rsid w:val="00BD01FC"/>
    <w:rsid w:val="00BD04EF"/>
    <w:rsid w:val="00BD4E66"/>
    <w:rsid w:val="00BD528F"/>
    <w:rsid w:val="00BD570E"/>
    <w:rsid w:val="00BD59A7"/>
    <w:rsid w:val="00BD6EAF"/>
    <w:rsid w:val="00BD6F81"/>
    <w:rsid w:val="00BD7DD8"/>
    <w:rsid w:val="00BE04C1"/>
    <w:rsid w:val="00BE1875"/>
    <w:rsid w:val="00BE1984"/>
    <w:rsid w:val="00BE1E97"/>
    <w:rsid w:val="00BE3087"/>
    <w:rsid w:val="00BE34DC"/>
    <w:rsid w:val="00BE4C9B"/>
    <w:rsid w:val="00BE4F6C"/>
    <w:rsid w:val="00BE5273"/>
    <w:rsid w:val="00BE6D38"/>
    <w:rsid w:val="00BE7F74"/>
    <w:rsid w:val="00BF0050"/>
    <w:rsid w:val="00BF06DF"/>
    <w:rsid w:val="00BF087F"/>
    <w:rsid w:val="00BF14DD"/>
    <w:rsid w:val="00BF15D1"/>
    <w:rsid w:val="00BF183A"/>
    <w:rsid w:val="00BF1B44"/>
    <w:rsid w:val="00BF1DE6"/>
    <w:rsid w:val="00BF21FC"/>
    <w:rsid w:val="00BF26C7"/>
    <w:rsid w:val="00BF295B"/>
    <w:rsid w:val="00BF2B45"/>
    <w:rsid w:val="00BF3C25"/>
    <w:rsid w:val="00BF45F4"/>
    <w:rsid w:val="00BF5777"/>
    <w:rsid w:val="00BF59C3"/>
    <w:rsid w:val="00BF6D88"/>
    <w:rsid w:val="00BF77B9"/>
    <w:rsid w:val="00C00AFB"/>
    <w:rsid w:val="00C016BF"/>
    <w:rsid w:val="00C01B25"/>
    <w:rsid w:val="00C028CA"/>
    <w:rsid w:val="00C03DB8"/>
    <w:rsid w:val="00C04935"/>
    <w:rsid w:val="00C04F8B"/>
    <w:rsid w:val="00C0734E"/>
    <w:rsid w:val="00C07557"/>
    <w:rsid w:val="00C07627"/>
    <w:rsid w:val="00C07EB4"/>
    <w:rsid w:val="00C10A1C"/>
    <w:rsid w:val="00C10EDF"/>
    <w:rsid w:val="00C131AE"/>
    <w:rsid w:val="00C13C63"/>
    <w:rsid w:val="00C157F2"/>
    <w:rsid w:val="00C16760"/>
    <w:rsid w:val="00C17394"/>
    <w:rsid w:val="00C173D2"/>
    <w:rsid w:val="00C175A7"/>
    <w:rsid w:val="00C202E0"/>
    <w:rsid w:val="00C20B50"/>
    <w:rsid w:val="00C2176D"/>
    <w:rsid w:val="00C225B4"/>
    <w:rsid w:val="00C2329C"/>
    <w:rsid w:val="00C2501D"/>
    <w:rsid w:val="00C25205"/>
    <w:rsid w:val="00C27111"/>
    <w:rsid w:val="00C31432"/>
    <w:rsid w:val="00C32AA8"/>
    <w:rsid w:val="00C33EF7"/>
    <w:rsid w:val="00C349FE"/>
    <w:rsid w:val="00C40804"/>
    <w:rsid w:val="00C40B89"/>
    <w:rsid w:val="00C41186"/>
    <w:rsid w:val="00C416EA"/>
    <w:rsid w:val="00C41FA6"/>
    <w:rsid w:val="00C425CC"/>
    <w:rsid w:val="00C454A2"/>
    <w:rsid w:val="00C45EE9"/>
    <w:rsid w:val="00C476B4"/>
    <w:rsid w:val="00C47FB4"/>
    <w:rsid w:val="00C5032E"/>
    <w:rsid w:val="00C50F03"/>
    <w:rsid w:val="00C5178C"/>
    <w:rsid w:val="00C51DC5"/>
    <w:rsid w:val="00C5230B"/>
    <w:rsid w:val="00C53EE1"/>
    <w:rsid w:val="00C55D5A"/>
    <w:rsid w:val="00C56203"/>
    <w:rsid w:val="00C562C3"/>
    <w:rsid w:val="00C5760C"/>
    <w:rsid w:val="00C576CD"/>
    <w:rsid w:val="00C5777B"/>
    <w:rsid w:val="00C60957"/>
    <w:rsid w:val="00C64DDC"/>
    <w:rsid w:val="00C64FEA"/>
    <w:rsid w:val="00C65E0D"/>
    <w:rsid w:val="00C661AB"/>
    <w:rsid w:val="00C67B3B"/>
    <w:rsid w:val="00C70B95"/>
    <w:rsid w:val="00C7109C"/>
    <w:rsid w:val="00C718C4"/>
    <w:rsid w:val="00C71C3B"/>
    <w:rsid w:val="00C73944"/>
    <w:rsid w:val="00C74C59"/>
    <w:rsid w:val="00C75BF5"/>
    <w:rsid w:val="00C75E5C"/>
    <w:rsid w:val="00C75E88"/>
    <w:rsid w:val="00C77BDC"/>
    <w:rsid w:val="00C80747"/>
    <w:rsid w:val="00C80B49"/>
    <w:rsid w:val="00C817CB"/>
    <w:rsid w:val="00C818BA"/>
    <w:rsid w:val="00C82596"/>
    <w:rsid w:val="00C8279B"/>
    <w:rsid w:val="00C83737"/>
    <w:rsid w:val="00C838A4"/>
    <w:rsid w:val="00C83A49"/>
    <w:rsid w:val="00C8565A"/>
    <w:rsid w:val="00C85CDE"/>
    <w:rsid w:val="00C86263"/>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B8E"/>
    <w:rsid w:val="00C96EFE"/>
    <w:rsid w:val="00C96F46"/>
    <w:rsid w:val="00C97805"/>
    <w:rsid w:val="00CA20C7"/>
    <w:rsid w:val="00CA2D6A"/>
    <w:rsid w:val="00CA2EDB"/>
    <w:rsid w:val="00CA358C"/>
    <w:rsid w:val="00CA3813"/>
    <w:rsid w:val="00CA54A3"/>
    <w:rsid w:val="00CA6387"/>
    <w:rsid w:val="00CA667E"/>
    <w:rsid w:val="00CA796A"/>
    <w:rsid w:val="00CB02A2"/>
    <w:rsid w:val="00CB0524"/>
    <w:rsid w:val="00CB058A"/>
    <w:rsid w:val="00CB0A44"/>
    <w:rsid w:val="00CB22CA"/>
    <w:rsid w:val="00CB2C35"/>
    <w:rsid w:val="00CB313A"/>
    <w:rsid w:val="00CB4AAC"/>
    <w:rsid w:val="00CB76E6"/>
    <w:rsid w:val="00CB78C8"/>
    <w:rsid w:val="00CB7B7C"/>
    <w:rsid w:val="00CC1709"/>
    <w:rsid w:val="00CC2195"/>
    <w:rsid w:val="00CC262A"/>
    <w:rsid w:val="00CC31B9"/>
    <w:rsid w:val="00CC3590"/>
    <w:rsid w:val="00CC3F55"/>
    <w:rsid w:val="00CC4262"/>
    <w:rsid w:val="00CC5BB6"/>
    <w:rsid w:val="00CC5D9A"/>
    <w:rsid w:val="00CC5E05"/>
    <w:rsid w:val="00CC6114"/>
    <w:rsid w:val="00CC62B3"/>
    <w:rsid w:val="00CC65A5"/>
    <w:rsid w:val="00CC76BD"/>
    <w:rsid w:val="00CC7D8F"/>
    <w:rsid w:val="00CD1D94"/>
    <w:rsid w:val="00CD3EEA"/>
    <w:rsid w:val="00CD420A"/>
    <w:rsid w:val="00CD46F9"/>
    <w:rsid w:val="00CD4795"/>
    <w:rsid w:val="00CD4EED"/>
    <w:rsid w:val="00CD6B02"/>
    <w:rsid w:val="00CD73F2"/>
    <w:rsid w:val="00CD7F75"/>
    <w:rsid w:val="00CE0320"/>
    <w:rsid w:val="00CE0500"/>
    <w:rsid w:val="00CE1B83"/>
    <w:rsid w:val="00CE1ECE"/>
    <w:rsid w:val="00CE1F32"/>
    <w:rsid w:val="00CE3B46"/>
    <w:rsid w:val="00CE440B"/>
    <w:rsid w:val="00CE5036"/>
    <w:rsid w:val="00CE62E1"/>
    <w:rsid w:val="00CE6BE2"/>
    <w:rsid w:val="00CE6E87"/>
    <w:rsid w:val="00CE777D"/>
    <w:rsid w:val="00CE7E16"/>
    <w:rsid w:val="00CF0552"/>
    <w:rsid w:val="00CF1925"/>
    <w:rsid w:val="00CF2790"/>
    <w:rsid w:val="00CF28B7"/>
    <w:rsid w:val="00CF28F9"/>
    <w:rsid w:val="00CF2A28"/>
    <w:rsid w:val="00CF365E"/>
    <w:rsid w:val="00CF387B"/>
    <w:rsid w:val="00CF3F56"/>
    <w:rsid w:val="00CF3FC2"/>
    <w:rsid w:val="00CF40A6"/>
    <w:rsid w:val="00CF51EB"/>
    <w:rsid w:val="00CF66FF"/>
    <w:rsid w:val="00CF72F2"/>
    <w:rsid w:val="00D00556"/>
    <w:rsid w:val="00D016FE"/>
    <w:rsid w:val="00D0243C"/>
    <w:rsid w:val="00D02CFB"/>
    <w:rsid w:val="00D02D7A"/>
    <w:rsid w:val="00D03419"/>
    <w:rsid w:val="00D037A3"/>
    <w:rsid w:val="00D03B15"/>
    <w:rsid w:val="00D048D0"/>
    <w:rsid w:val="00D10A6A"/>
    <w:rsid w:val="00D11087"/>
    <w:rsid w:val="00D11724"/>
    <w:rsid w:val="00D13362"/>
    <w:rsid w:val="00D13760"/>
    <w:rsid w:val="00D13B9B"/>
    <w:rsid w:val="00D14795"/>
    <w:rsid w:val="00D14BA0"/>
    <w:rsid w:val="00D14E9F"/>
    <w:rsid w:val="00D162AB"/>
    <w:rsid w:val="00D164EA"/>
    <w:rsid w:val="00D16B5A"/>
    <w:rsid w:val="00D16E01"/>
    <w:rsid w:val="00D16E5B"/>
    <w:rsid w:val="00D16EB9"/>
    <w:rsid w:val="00D17133"/>
    <w:rsid w:val="00D20082"/>
    <w:rsid w:val="00D20167"/>
    <w:rsid w:val="00D2182C"/>
    <w:rsid w:val="00D227B4"/>
    <w:rsid w:val="00D22F7B"/>
    <w:rsid w:val="00D23326"/>
    <w:rsid w:val="00D23699"/>
    <w:rsid w:val="00D23AB5"/>
    <w:rsid w:val="00D242FD"/>
    <w:rsid w:val="00D24F4A"/>
    <w:rsid w:val="00D269D3"/>
    <w:rsid w:val="00D26B0F"/>
    <w:rsid w:val="00D355BC"/>
    <w:rsid w:val="00D35C37"/>
    <w:rsid w:val="00D3622A"/>
    <w:rsid w:val="00D36A04"/>
    <w:rsid w:val="00D36D6C"/>
    <w:rsid w:val="00D36D72"/>
    <w:rsid w:val="00D40B6D"/>
    <w:rsid w:val="00D40FF0"/>
    <w:rsid w:val="00D415E2"/>
    <w:rsid w:val="00D42A6E"/>
    <w:rsid w:val="00D4316A"/>
    <w:rsid w:val="00D44C46"/>
    <w:rsid w:val="00D45819"/>
    <w:rsid w:val="00D45A68"/>
    <w:rsid w:val="00D45EF6"/>
    <w:rsid w:val="00D46683"/>
    <w:rsid w:val="00D50D96"/>
    <w:rsid w:val="00D546AF"/>
    <w:rsid w:val="00D554C4"/>
    <w:rsid w:val="00D55F89"/>
    <w:rsid w:val="00D564D7"/>
    <w:rsid w:val="00D56512"/>
    <w:rsid w:val="00D567E4"/>
    <w:rsid w:val="00D5684A"/>
    <w:rsid w:val="00D57663"/>
    <w:rsid w:val="00D57ADB"/>
    <w:rsid w:val="00D607E8"/>
    <w:rsid w:val="00D60FF9"/>
    <w:rsid w:val="00D611E6"/>
    <w:rsid w:val="00D62086"/>
    <w:rsid w:val="00D63EB4"/>
    <w:rsid w:val="00D65068"/>
    <w:rsid w:val="00D65E53"/>
    <w:rsid w:val="00D66746"/>
    <w:rsid w:val="00D66868"/>
    <w:rsid w:val="00D67339"/>
    <w:rsid w:val="00D67B38"/>
    <w:rsid w:val="00D7032C"/>
    <w:rsid w:val="00D7164B"/>
    <w:rsid w:val="00D72F1F"/>
    <w:rsid w:val="00D72F47"/>
    <w:rsid w:val="00D731D0"/>
    <w:rsid w:val="00D7644B"/>
    <w:rsid w:val="00D76C5A"/>
    <w:rsid w:val="00D77937"/>
    <w:rsid w:val="00D77CA8"/>
    <w:rsid w:val="00D821F1"/>
    <w:rsid w:val="00D83712"/>
    <w:rsid w:val="00D84E86"/>
    <w:rsid w:val="00D87F5F"/>
    <w:rsid w:val="00D901E2"/>
    <w:rsid w:val="00D90271"/>
    <w:rsid w:val="00D90E0E"/>
    <w:rsid w:val="00D91BCD"/>
    <w:rsid w:val="00D92ADE"/>
    <w:rsid w:val="00D92B58"/>
    <w:rsid w:val="00D9341B"/>
    <w:rsid w:val="00D9387B"/>
    <w:rsid w:val="00D94F77"/>
    <w:rsid w:val="00D96099"/>
    <w:rsid w:val="00D963AA"/>
    <w:rsid w:val="00D96F3B"/>
    <w:rsid w:val="00D976CC"/>
    <w:rsid w:val="00D979E8"/>
    <w:rsid w:val="00DA0668"/>
    <w:rsid w:val="00DA0D06"/>
    <w:rsid w:val="00DA0E80"/>
    <w:rsid w:val="00DA20C6"/>
    <w:rsid w:val="00DA4416"/>
    <w:rsid w:val="00DA55B3"/>
    <w:rsid w:val="00DA651C"/>
    <w:rsid w:val="00DB0123"/>
    <w:rsid w:val="00DB0680"/>
    <w:rsid w:val="00DB1AF9"/>
    <w:rsid w:val="00DB1BC0"/>
    <w:rsid w:val="00DB3FC1"/>
    <w:rsid w:val="00DB4916"/>
    <w:rsid w:val="00DB5622"/>
    <w:rsid w:val="00DB600E"/>
    <w:rsid w:val="00DB6440"/>
    <w:rsid w:val="00DB757C"/>
    <w:rsid w:val="00DC0099"/>
    <w:rsid w:val="00DC125E"/>
    <w:rsid w:val="00DC165B"/>
    <w:rsid w:val="00DC20A7"/>
    <w:rsid w:val="00DC4212"/>
    <w:rsid w:val="00DC4433"/>
    <w:rsid w:val="00DC48BD"/>
    <w:rsid w:val="00DC4A78"/>
    <w:rsid w:val="00DC79EF"/>
    <w:rsid w:val="00DC7DBD"/>
    <w:rsid w:val="00DD0062"/>
    <w:rsid w:val="00DD094D"/>
    <w:rsid w:val="00DD0A01"/>
    <w:rsid w:val="00DD10EE"/>
    <w:rsid w:val="00DD13DA"/>
    <w:rsid w:val="00DD3566"/>
    <w:rsid w:val="00DD459B"/>
    <w:rsid w:val="00DD677E"/>
    <w:rsid w:val="00DE0294"/>
    <w:rsid w:val="00DE0A24"/>
    <w:rsid w:val="00DE0D6A"/>
    <w:rsid w:val="00DE1296"/>
    <w:rsid w:val="00DE1465"/>
    <w:rsid w:val="00DE14C0"/>
    <w:rsid w:val="00DE177B"/>
    <w:rsid w:val="00DE4374"/>
    <w:rsid w:val="00DE4CCE"/>
    <w:rsid w:val="00DE5164"/>
    <w:rsid w:val="00DE5EE6"/>
    <w:rsid w:val="00DE78C8"/>
    <w:rsid w:val="00DE7B5A"/>
    <w:rsid w:val="00DE7EBF"/>
    <w:rsid w:val="00DF1B04"/>
    <w:rsid w:val="00DF1C83"/>
    <w:rsid w:val="00DF21DF"/>
    <w:rsid w:val="00DF4F9E"/>
    <w:rsid w:val="00E0038A"/>
    <w:rsid w:val="00E01652"/>
    <w:rsid w:val="00E01916"/>
    <w:rsid w:val="00E03723"/>
    <w:rsid w:val="00E0473A"/>
    <w:rsid w:val="00E057EF"/>
    <w:rsid w:val="00E06E2B"/>
    <w:rsid w:val="00E07BC7"/>
    <w:rsid w:val="00E07F82"/>
    <w:rsid w:val="00E1113F"/>
    <w:rsid w:val="00E1221B"/>
    <w:rsid w:val="00E132F0"/>
    <w:rsid w:val="00E13A14"/>
    <w:rsid w:val="00E13ECB"/>
    <w:rsid w:val="00E1454B"/>
    <w:rsid w:val="00E14A35"/>
    <w:rsid w:val="00E153EF"/>
    <w:rsid w:val="00E161C3"/>
    <w:rsid w:val="00E2090C"/>
    <w:rsid w:val="00E218B5"/>
    <w:rsid w:val="00E22489"/>
    <w:rsid w:val="00E2309C"/>
    <w:rsid w:val="00E24A22"/>
    <w:rsid w:val="00E24BC2"/>
    <w:rsid w:val="00E24F7F"/>
    <w:rsid w:val="00E25145"/>
    <w:rsid w:val="00E25961"/>
    <w:rsid w:val="00E2696F"/>
    <w:rsid w:val="00E2744D"/>
    <w:rsid w:val="00E31F4F"/>
    <w:rsid w:val="00E32AC0"/>
    <w:rsid w:val="00E3312A"/>
    <w:rsid w:val="00E3324A"/>
    <w:rsid w:val="00E33A70"/>
    <w:rsid w:val="00E34002"/>
    <w:rsid w:val="00E34357"/>
    <w:rsid w:val="00E350C6"/>
    <w:rsid w:val="00E35D8C"/>
    <w:rsid w:val="00E360CA"/>
    <w:rsid w:val="00E3659D"/>
    <w:rsid w:val="00E4220D"/>
    <w:rsid w:val="00E42412"/>
    <w:rsid w:val="00E425BB"/>
    <w:rsid w:val="00E42B7D"/>
    <w:rsid w:val="00E43670"/>
    <w:rsid w:val="00E44300"/>
    <w:rsid w:val="00E4447E"/>
    <w:rsid w:val="00E44ABE"/>
    <w:rsid w:val="00E44C68"/>
    <w:rsid w:val="00E45092"/>
    <w:rsid w:val="00E455B8"/>
    <w:rsid w:val="00E45E56"/>
    <w:rsid w:val="00E47946"/>
    <w:rsid w:val="00E50110"/>
    <w:rsid w:val="00E515FD"/>
    <w:rsid w:val="00E53AE9"/>
    <w:rsid w:val="00E53EA2"/>
    <w:rsid w:val="00E55044"/>
    <w:rsid w:val="00E55934"/>
    <w:rsid w:val="00E55C6A"/>
    <w:rsid w:val="00E56C76"/>
    <w:rsid w:val="00E56F23"/>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0465"/>
    <w:rsid w:val="00E713C0"/>
    <w:rsid w:val="00E71B06"/>
    <w:rsid w:val="00E7207F"/>
    <w:rsid w:val="00E7208E"/>
    <w:rsid w:val="00E75FF2"/>
    <w:rsid w:val="00E77259"/>
    <w:rsid w:val="00E77731"/>
    <w:rsid w:val="00E80FB4"/>
    <w:rsid w:val="00E81B1B"/>
    <w:rsid w:val="00E82669"/>
    <w:rsid w:val="00E82FAC"/>
    <w:rsid w:val="00E8319D"/>
    <w:rsid w:val="00E855CC"/>
    <w:rsid w:val="00E901E9"/>
    <w:rsid w:val="00E90870"/>
    <w:rsid w:val="00E909C6"/>
    <w:rsid w:val="00E90F16"/>
    <w:rsid w:val="00E91341"/>
    <w:rsid w:val="00E91406"/>
    <w:rsid w:val="00E91604"/>
    <w:rsid w:val="00E91B85"/>
    <w:rsid w:val="00E92E09"/>
    <w:rsid w:val="00E94294"/>
    <w:rsid w:val="00E9518D"/>
    <w:rsid w:val="00E95F3C"/>
    <w:rsid w:val="00E95F59"/>
    <w:rsid w:val="00E9641E"/>
    <w:rsid w:val="00E96796"/>
    <w:rsid w:val="00E96E3D"/>
    <w:rsid w:val="00E978E6"/>
    <w:rsid w:val="00E97D86"/>
    <w:rsid w:val="00EA102D"/>
    <w:rsid w:val="00EA150C"/>
    <w:rsid w:val="00EA28C4"/>
    <w:rsid w:val="00EA375D"/>
    <w:rsid w:val="00EA3AE2"/>
    <w:rsid w:val="00EA7100"/>
    <w:rsid w:val="00EA739F"/>
    <w:rsid w:val="00EA78A6"/>
    <w:rsid w:val="00EA7BBC"/>
    <w:rsid w:val="00EB0322"/>
    <w:rsid w:val="00EB058F"/>
    <w:rsid w:val="00EB1A3A"/>
    <w:rsid w:val="00EB430D"/>
    <w:rsid w:val="00EB47AB"/>
    <w:rsid w:val="00EB6898"/>
    <w:rsid w:val="00EC101F"/>
    <w:rsid w:val="00EC2BB8"/>
    <w:rsid w:val="00EC42D3"/>
    <w:rsid w:val="00EC45E8"/>
    <w:rsid w:val="00EC48A8"/>
    <w:rsid w:val="00EC5EBC"/>
    <w:rsid w:val="00EC71E6"/>
    <w:rsid w:val="00EC74EF"/>
    <w:rsid w:val="00EC75BB"/>
    <w:rsid w:val="00EC7A90"/>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7C7"/>
    <w:rsid w:val="00ED7BB8"/>
    <w:rsid w:val="00EE1C24"/>
    <w:rsid w:val="00EE27EB"/>
    <w:rsid w:val="00EE2C2B"/>
    <w:rsid w:val="00EE4DBA"/>
    <w:rsid w:val="00EE5A3F"/>
    <w:rsid w:val="00EE626B"/>
    <w:rsid w:val="00EE7F21"/>
    <w:rsid w:val="00EF0771"/>
    <w:rsid w:val="00EF0871"/>
    <w:rsid w:val="00EF08D0"/>
    <w:rsid w:val="00EF0B58"/>
    <w:rsid w:val="00EF182D"/>
    <w:rsid w:val="00EF2050"/>
    <w:rsid w:val="00EF2320"/>
    <w:rsid w:val="00EF34CF"/>
    <w:rsid w:val="00EF57A3"/>
    <w:rsid w:val="00EF593F"/>
    <w:rsid w:val="00EF6C68"/>
    <w:rsid w:val="00EF7C7F"/>
    <w:rsid w:val="00F016E0"/>
    <w:rsid w:val="00F01D6D"/>
    <w:rsid w:val="00F02AE4"/>
    <w:rsid w:val="00F02C67"/>
    <w:rsid w:val="00F041F4"/>
    <w:rsid w:val="00F0789A"/>
    <w:rsid w:val="00F07D38"/>
    <w:rsid w:val="00F130FE"/>
    <w:rsid w:val="00F1384E"/>
    <w:rsid w:val="00F144CA"/>
    <w:rsid w:val="00F152BE"/>
    <w:rsid w:val="00F15D53"/>
    <w:rsid w:val="00F15EA2"/>
    <w:rsid w:val="00F1665B"/>
    <w:rsid w:val="00F16B0E"/>
    <w:rsid w:val="00F174BB"/>
    <w:rsid w:val="00F174F2"/>
    <w:rsid w:val="00F17BDC"/>
    <w:rsid w:val="00F20287"/>
    <w:rsid w:val="00F2046B"/>
    <w:rsid w:val="00F20C38"/>
    <w:rsid w:val="00F22689"/>
    <w:rsid w:val="00F22D40"/>
    <w:rsid w:val="00F22DFD"/>
    <w:rsid w:val="00F23B93"/>
    <w:rsid w:val="00F24737"/>
    <w:rsid w:val="00F259A1"/>
    <w:rsid w:val="00F25DE4"/>
    <w:rsid w:val="00F26C3C"/>
    <w:rsid w:val="00F27809"/>
    <w:rsid w:val="00F30205"/>
    <w:rsid w:val="00F306B2"/>
    <w:rsid w:val="00F30EF2"/>
    <w:rsid w:val="00F31902"/>
    <w:rsid w:val="00F32BDF"/>
    <w:rsid w:val="00F3312E"/>
    <w:rsid w:val="00F33490"/>
    <w:rsid w:val="00F3395A"/>
    <w:rsid w:val="00F33B8A"/>
    <w:rsid w:val="00F34429"/>
    <w:rsid w:val="00F34650"/>
    <w:rsid w:val="00F35560"/>
    <w:rsid w:val="00F35CE8"/>
    <w:rsid w:val="00F363E9"/>
    <w:rsid w:val="00F375DF"/>
    <w:rsid w:val="00F4015B"/>
    <w:rsid w:val="00F40552"/>
    <w:rsid w:val="00F40BE3"/>
    <w:rsid w:val="00F4193D"/>
    <w:rsid w:val="00F41976"/>
    <w:rsid w:val="00F444D8"/>
    <w:rsid w:val="00F44534"/>
    <w:rsid w:val="00F44A91"/>
    <w:rsid w:val="00F465C3"/>
    <w:rsid w:val="00F46DB8"/>
    <w:rsid w:val="00F472E4"/>
    <w:rsid w:val="00F47B87"/>
    <w:rsid w:val="00F512E5"/>
    <w:rsid w:val="00F51580"/>
    <w:rsid w:val="00F51682"/>
    <w:rsid w:val="00F53BB8"/>
    <w:rsid w:val="00F53FCA"/>
    <w:rsid w:val="00F5468B"/>
    <w:rsid w:val="00F56F63"/>
    <w:rsid w:val="00F57792"/>
    <w:rsid w:val="00F600B3"/>
    <w:rsid w:val="00F605E9"/>
    <w:rsid w:val="00F60947"/>
    <w:rsid w:val="00F611CE"/>
    <w:rsid w:val="00F61BD5"/>
    <w:rsid w:val="00F621AA"/>
    <w:rsid w:val="00F62314"/>
    <w:rsid w:val="00F626F6"/>
    <w:rsid w:val="00F62DF4"/>
    <w:rsid w:val="00F6400F"/>
    <w:rsid w:val="00F64290"/>
    <w:rsid w:val="00F64AB5"/>
    <w:rsid w:val="00F64AD8"/>
    <w:rsid w:val="00F65934"/>
    <w:rsid w:val="00F65D22"/>
    <w:rsid w:val="00F6640D"/>
    <w:rsid w:val="00F67580"/>
    <w:rsid w:val="00F67ED3"/>
    <w:rsid w:val="00F71C11"/>
    <w:rsid w:val="00F7249B"/>
    <w:rsid w:val="00F725D6"/>
    <w:rsid w:val="00F738E2"/>
    <w:rsid w:val="00F7428B"/>
    <w:rsid w:val="00F74F2F"/>
    <w:rsid w:val="00F75E70"/>
    <w:rsid w:val="00F773C6"/>
    <w:rsid w:val="00F7777E"/>
    <w:rsid w:val="00F77D60"/>
    <w:rsid w:val="00F80075"/>
    <w:rsid w:val="00F80267"/>
    <w:rsid w:val="00F80D9D"/>
    <w:rsid w:val="00F81AC6"/>
    <w:rsid w:val="00F81E82"/>
    <w:rsid w:val="00F83908"/>
    <w:rsid w:val="00F83E38"/>
    <w:rsid w:val="00F84EA7"/>
    <w:rsid w:val="00F85112"/>
    <w:rsid w:val="00F85782"/>
    <w:rsid w:val="00F8597D"/>
    <w:rsid w:val="00F85C49"/>
    <w:rsid w:val="00F860E2"/>
    <w:rsid w:val="00F862D2"/>
    <w:rsid w:val="00F8756C"/>
    <w:rsid w:val="00F87969"/>
    <w:rsid w:val="00F87E1E"/>
    <w:rsid w:val="00F91E4C"/>
    <w:rsid w:val="00F927CA"/>
    <w:rsid w:val="00F93262"/>
    <w:rsid w:val="00F942A4"/>
    <w:rsid w:val="00F944C7"/>
    <w:rsid w:val="00F95567"/>
    <w:rsid w:val="00F95771"/>
    <w:rsid w:val="00F95830"/>
    <w:rsid w:val="00F95944"/>
    <w:rsid w:val="00F9643D"/>
    <w:rsid w:val="00F969BA"/>
    <w:rsid w:val="00F96BFB"/>
    <w:rsid w:val="00F979ED"/>
    <w:rsid w:val="00FA23B3"/>
    <w:rsid w:val="00FA3D3E"/>
    <w:rsid w:val="00FA44EA"/>
    <w:rsid w:val="00FA5162"/>
    <w:rsid w:val="00FA5E74"/>
    <w:rsid w:val="00FA6E00"/>
    <w:rsid w:val="00FB01AD"/>
    <w:rsid w:val="00FB19D2"/>
    <w:rsid w:val="00FB262F"/>
    <w:rsid w:val="00FB3133"/>
    <w:rsid w:val="00FB37B8"/>
    <w:rsid w:val="00FB4ABC"/>
    <w:rsid w:val="00FB4B18"/>
    <w:rsid w:val="00FB664C"/>
    <w:rsid w:val="00FB6C99"/>
    <w:rsid w:val="00FB72C6"/>
    <w:rsid w:val="00FB75A1"/>
    <w:rsid w:val="00FB75BF"/>
    <w:rsid w:val="00FB76D5"/>
    <w:rsid w:val="00FB7E1E"/>
    <w:rsid w:val="00FC0743"/>
    <w:rsid w:val="00FC09FD"/>
    <w:rsid w:val="00FC21F3"/>
    <w:rsid w:val="00FC2B83"/>
    <w:rsid w:val="00FC5552"/>
    <w:rsid w:val="00FC5DBA"/>
    <w:rsid w:val="00FC6881"/>
    <w:rsid w:val="00FC7022"/>
    <w:rsid w:val="00FC7192"/>
    <w:rsid w:val="00FD02C6"/>
    <w:rsid w:val="00FD0D58"/>
    <w:rsid w:val="00FD30E6"/>
    <w:rsid w:val="00FD3C92"/>
    <w:rsid w:val="00FD424C"/>
    <w:rsid w:val="00FD462A"/>
    <w:rsid w:val="00FD5E78"/>
    <w:rsid w:val="00FD5FD0"/>
    <w:rsid w:val="00FD6B53"/>
    <w:rsid w:val="00FD74EA"/>
    <w:rsid w:val="00FD7616"/>
    <w:rsid w:val="00FE283C"/>
    <w:rsid w:val="00FE32C2"/>
    <w:rsid w:val="00FE3328"/>
    <w:rsid w:val="00FE3D20"/>
    <w:rsid w:val="00FE49B9"/>
    <w:rsid w:val="00FE753D"/>
    <w:rsid w:val="00FF0573"/>
    <w:rsid w:val="00FF1FE5"/>
    <w:rsid w:val="00FF2E24"/>
    <w:rsid w:val="00FF3588"/>
    <w:rsid w:val="00FF3EF3"/>
    <w:rsid w:val="00FF4268"/>
    <w:rsid w:val="00FF489B"/>
    <w:rsid w:val="00FF4A07"/>
    <w:rsid w:val="00FF4CD3"/>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4994415C-BDE0-47CD-8F18-F8795344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5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5.tmp"/><Relationship Id="rId21" Type="http://schemas.openxmlformats.org/officeDocument/2006/relationships/header" Target="header2.xml"/><Relationship Id="rId42" Type="http://schemas.openxmlformats.org/officeDocument/2006/relationships/footer" Target="footer8.xml"/><Relationship Id="rId63" Type="http://schemas.microsoft.com/office/2007/relationships/hdphoto" Target="media/hdphoto1.wdp"/><Relationship Id="rId84" Type="http://schemas.openxmlformats.org/officeDocument/2006/relationships/image" Target="media/image53.jpeg"/><Relationship Id="rId138" Type="http://schemas.openxmlformats.org/officeDocument/2006/relationships/image" Target="media/image104.jpeg"/><Relationship Id="rId107" Type="http://schemas.openxmlformats.org/officeDocument/2006/relationships/image" Target="media/image75.jpe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jpeg"/><Relationship Id="rId74" Type="http://schemas.openxmlformats.org/officeDocument/2006/relationships/image" Target="media/image44.jpeg"/><Relationship Id="rId128" Type="http://schemas.openxmlformats.org/officeDocument/2006/relationships/image" Target="media/image95.png"/><Relationship Id="rId149" Type="http://schemas.openxmlformats.org/officeDocument/2006/relationships/theme" Target="theme/theme1.xml"/><Relationship Id="rId5" Type="http://schemas.openxmlformats.org/officeDocument/2006/relationships/numbering" Target="numbering.xml"/><Relationship Id="rId95" Type="http://schemas.microsoft.com/office/2007/relationships/hdphoto" Target="media/hdphoto4.wdp"/><Relationship Id="rId22" Type="http://schemas.openxmlformats.org/officeDocument/2006/relationships/footer" Target="footer1.xml"/><Relationship Id="rId27" Type="http://schemas.openxmlformats.org/officeDocument/2006/relationships/footer" Target="footer5.xml"/><Relationship Id="rId43" Type="http://schemas.openxmlformats.org/officeDocument/2006/relationships/footer" Target="footer9.xml"/><Relationship Id="rId48" Type="http://schemas.openxmlformats.org/officeDocument/2006/relationships/image" Target="media/image20.jpeg"/><Relationship Id="rId64" Type="http://schemas.openxmlformats.org/officeDocument/2006/relationships/image" Target="media/image35.jpeg"/><Relationship Id="rId69" Type="http://schemas.openxmlformats.org/officeDocument/2006/relationships/image" Target="media/image40.jpeg"/><Relationship Id="rId113" Type="http://schemas.openxmlformats.org/officeDocument/2006/relationships/image" Target="media/image81.tmp"/><Relationship Id="rId118" Type="http://schemas.openxmlformats.org/officeDocument/2006/relationships/image" Target="media/image86.emf"/><Relationship Id="rId134" Type="http://schemas.openxmlformats.org/officeDocument/2006/relationships/image" Target="media/image101.png"/><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3.jpg"/><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1.png"/><Relationship Id="rId103" Type="http://schemas.openxmlformats.org/officeDocument/2006/relationships/image" Target="media/image71.jpg"/><Relationship Id="rId108" Type="http://schemas.openxmlformats.org/officeDocument/2006/relationships/image" Target="media/image76.png"/><Relationship Id="rId124" Type="http://schemas.openxmlformats.org/officeDocument/2006/relationships/image" Target="media/image92.emf"/><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png"/><Relationship Id="rId91" Type="http://schemas.openxmlformats.org/officeDocument/2006/relationships/image" Target="media/image60.jpeg"/><Relationship Id="rId96" Type="http://schemas.openxmlformats.org/officeDocument/2006/relationships/image" Target="media/image64.jpg"/><Relationship Id="rId140" Type="http://schemas.openxmlformats.org/officeDocument/2006/relationships/image" Target="media/image106.jpeg"/><Relationship Id="rId145"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2.xml"/><Relationship Id="rId28" Type="http://schemas.openxmlformats.org/officeDocument/2006/relationships/header" Target="header4.xml"/><Relationship Id="rId49" Type="http://schemas.openxmlformats.org/officeDocument/2006/relationships/image" Target="media/image21.jpeg"/><Relationship Id="rId114" Type="http://schemas.openxmlformats.org/officeDocument/2006/relationships/image" Target="media/image82.tmp"/><Relationship Id="rId119" Type="http://schemas.openxmlformats.org/officeDocument/2006/relationships/image" Target="media/image87.emf"/><Relationship Id="rId44" Type="http://schemas.openxmlformats.org/officeDocument/2006/relationships/footer" Target="footer10.xml"/><Relationship Id="rId60" Type="http://schemas.openxmlformats.org/officeDocument/2006/relationships/image" Target="media/image32.png"/><Relationship Id="rId65" Type="http://schemas.openxmlformats.org/officeDocument/2006/relationships/image" Target="media/image36.jpeg"/><Relationship Id="rId81" Type="http://schemas.microsoft.com/office/2007/relationships/hdphoto" Target="media/hdphoto3.wdp"/><Relationship Id="rId86" Type="http://schemas.openxmlformats.org/officeDocument/2006/relationships/image" Target="media/image55.png"/><Relationship Id="rId130" Type="http://schemas.openxmlformats.org/officeDocument/2006/relationships/image" Target="media/image97.jpeg"/><Relationship Id="rId135" Type="http://schemas.openxmlformats.org/officeDocument/2006/relationships/image" Target="media/image102.emf"/><Relationship Id="rId13" Type="http://schemas.openxmlformats.org/officeDocument/2006/relationships/comments" Target="comments.xml"/><Relationship Id="rId18" Type="http://schemas.openxmlformats.org/officeDocument/2006/relationships/image" Target="media/image4.jpeg"/><Relationship Id="rId39" Type="http://schemas.openxmlformats.org/officeDocument/2006/relationships/image" Target="media/image14.svg"/><Relationship Id="rId109" Type="http://schemas.openxmlformats.org/officeDocument/2006/relationships/image" Target="media/image77.jpe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6.jpg"/><Relationship Id="rId97" Type="http://schemas.openxmlformats.org/officeDocument/2006/relationships/image" Target="media/image65.png"/><Relationship Id="rId104" Type="http://schemas.openxmlformats.org/officeDocument/2006/relationships/image" Target="media/image72.jpeg"/><Relationship Id="rId120" Type="http://schemas.openxmlformats.org/officeDocument/2006/relationships/image" Target="media/image88.png"/><Relationship Id="rId125" Type="http://schemas.openxmlformats.org/officeDocument/2006/relationships/oleObject" Target="embeddings/Microsoft_Excel_97-2003_Worksheet.xls"/><Relationship Id="rId141" Type="http://schemas.openxmlformats.org/officeDocument/2006/relationships/image" Target="media/image107.png"/><Relationship Id="rId14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6.xml"/><Relationship Id="rId24" Type="http://schemas.openxmlformats.org/officeDocument/2006/relationships/header" Target="header3.xml"/><Relationship Id="rId40" Type="http://schemas.openxmlformats.org/officeDocument/2006/relationships/image" Target="media/image15.png"/><Relationship Id="rId45" Type="http://schemas.openxmlformats.org/officeDocument/2006/relationships/image" Target="media/image17.jpg"/><Relationship Id="rId66" Type="http://schemas.openxmlformats.org/officeDocument/2006/relationships/image" Target="media/image37.jpg"/><Relationship Id="rId87" Type="http://schemas.openxmlformats.org/officeDocument/2006/relationships/image" Target="media/image56.png"/><Relationship Id="rId110" Type="http://schemas.openxmlformats.org/officeDocument/2006/relationships/image" Target="media/image78.png"/><Relationship Id="rId115" Type="http://schemas.openxmlformats.org/officeDocument/2006/relationships/image" Target="media/image83.tmp"/><Relationship Id="rId131" Type="http://schemas.openxmlformats.org/officeDocument/2006/relationships/image" Target="media/image98.emf"/><Relationship Id="rId136" Type="http://schemas.openxmlformats.org/officeDocument/2006/relationships/image" Target="media/image103.png"/><Relationship Id="rId61" Type="http://schemas.openxmlformats.org/officeDocument/2006/relationships/image" Target="media/image33.jpg"/><Relationship Id="rId82" Type="http://schemas.openxmlformats.org/officeDocument/2006/relationships/image" Target="media/image51.jpeg"/><Relationship Id="rId19" Type="http://schemas.openxmlformats.org/officeDocument/2006/relationships/image" Target="media/image5.png"/><Relationship Id="rId14" Type="http://schemas.microsoft.com/office/2011/relationships/commentsExtended" Target="commentsExtended.xml"/><Relationship Id="rId30" Type="http://schemas.openxmlformats.org/officeDocument/2006/relationships/footer" Target="footer7.xml"/><Relationship Id="rId35" Type="http://schemas.openxmlformats.org/officeDocument/2006/relationships/image" Target="media/image10.png"/><Relationship Id="rId56" Type="http://schemas.openxmlformats.org/officeDocument/2006/relationships/image" Target="media/image28.png"/><Relationship Id="rId77" Type="http://schemas.openxmlformats.org/officeDocument/2006/relationships/image" Target="media/image47.jpeg"/><Relationship Id="rId100" Type="http://schemas.openxmlformats.org/officeDocument/2006/relationships/image" Target="media/image68.png"/><Relationship Id="rId105" Type="http://schemas.openxmlformats.org/officeDocument/2006/relationships/image" Target="media/image73.jpeg"/><Relationship Id="rId126" Type="http://schemas.openxmlformats.org/officeDocument/2006/relationships/image" Target="media/image93.png"/><Relationship Id="rId147"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23.png"/><Relationship Id="rId72" Type="http://schemas.microsoft.com/office/2007/relationships/hdphoto" Target="media/hdphoto2.wdp"/><Relationship Id="rId93" Type="http://schemas.openxmlformats.org/officeDocument/2006/relationships/image" Target="media/image62.png"/><Relationship Id="rId98" Type="http://schemas.openxmlformats.org/officeDocument/2006/relationships/image" Target="media/image66.png"/><Relationship Id="rId121" Type="http://schemas.openxmlformats.org/officeDocument/2006/relationships/image" Target="media/image89.png"/><Relationship Id="rId142" Type="http://schemas.openxmlformats.org/officeDocument/2006/relationships/image" Target="media/image108.jpeg"/><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image" Target="media/image18.jpg"/><Relationship Id="rId67" Type="http://schemas.openxmlformats.org/officeDocument/2006/relationships/image" Target="media/image38.jpg"/><Relationship Id="rId116" Type="http://schemas.openxmlformats.org/officeDocument/2006/relationships/image" Target="media/image84.tmp"/><Relationship Id="rId137" Type="http://schemas.openxmlformats.org/officeDocument/2006/relationships/footer" Target="footer11.xml"/><Relationship Id="rId20" Type="http://schemas.openxmlformats.org/officeDocument/2006/relationships/header" Target="header1.xml"/><Relationship Id="rId41" Type="http://schemas.openxmlformats.org/officeDocument/2006/relationships/image" Target="media/image16.png"/><Relationship Id="rId62" Type="http://schemas.openxmlformats.org/officeDocument/2006/relationships/image" Target="media/image34.png"/><Relationship Id="rId83" Type="http://schemas.openxmlformats.org/officeDocument/2006/relationships/image" Target="media/image52.jpeg"/><Relationship Id="rId88" Type="http://schemas.openxmlformats.org/officeDocument/2006/relationships/image" Target="media/image57.jpeg"/><Relationship Id="rId111" Type="http://schemas.openxmlformats.org/officeDocument/2006/relationships/image" Target="media/image79.png"/><Relationship Id="rId132" Type="http://schemas.openxmlformats.org/officeDocument/2006/relationships/image" Target="media/image99.png"/><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jpg"/><Relationship Id="rId106" Type="http://schemas.openxmlformats.org/officeDocument/2006/relationships/image" Target="media/image74.jpe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openxmlformats.org/officeDocument/2006/relationships/image" Target="media/image43.png"/><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png"/><Relationship Id="rId143" Type="http://schemas.openxmlformats.org/officeDocument/2006/relationships/image" Target="media/image109.png"/><Relationship Id="rId14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4.xml"/><Relationship Id="rId47" Type="http://schemas.openxmlformats.org/officeDocument/2006/relationships/image" Target="media/image19.png"/><Relationship Id="rId68" Type="http://schemas.openxmlformats.org/officeDocument/2006/relationships/image" Target="media/image39.jpeg"/><Relationship Id="rId89" Type="http://schemas.openxmlformats.org/officeDocument/2006/relationships/image" Target="media/image58.jpeg"/><Relationship Id="rId112" Type="http://schemas.openxmlformats.org/officeDocument/2006/relationships/image" Target="media/image80.png"/><Relationship Id="rId133" Type="http://schemas.openxmlformats.org/officeDocument/2006/relationships/image" Target="media/image100.emf"/><Relationship Id="rId16" Type="http://schemas.microsoft.com/office/2018/08/relationships/commentsExtensible" Target="commentsExtensible.xml"/><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png"/><Relationship Id="rId102" Type="http://schemas.openxmlformats.org/officeDocument/2006/relationships/image" Target="media/image70.png"/><Relationship Id="rId123" Type="http://schemas.openxmlformats.org/officeDocument/2006/relationships/image" Target="media/image91.png"/><Relationship Id="rId144" Type="http://schemas.openxmlformats.org/officeDocument/2006/relationships/image" Target="media/image110.png"/><Relationship Id="rId90" Type="http://schemas.openxmlformats.org/officeDocument/2006/relationships/image" Target="media/image59.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CA98D8A45404E37A32C0D43A55BF58C"/>
        <w:category>
          <w:name w:val="Allgemein"/>
          <w:gallery w:val="placeholder"/>
        </w:category>
        <w:types>
          <w:type w:val="bbPlcHdr"/>
        </w:types>
        <w:behaviors>
          <w:behavior w:val="content"/>
        </w:behaviors>
        <w:guid w:val="{A7A32BF0-FEDC-4040-B40E-D17D655C920D}"/>
      </w:docPartPr>
      <w:docPartBody>
        <w:p w:rsidR="00333407" w:rsidRDefault="00333407" w:rsidP="00333407">
          <w:pPr>
            <w:pStyle w:val="ECA98D8A45404E37A32C0D43A55BF58C"/>
          </w:pPr>
          <w:r w:rsidRPr="0064595C">
            <w:rPr>
              <w:rStyle w:val="Platzhaltertext"/>
            </w:rPr>
            <w:t>Klicken oder tippen Sie hier, um Text einzugeben.</w:t>
          </w:r>
        </w:p>
      </w:docPartBody>
    </w:docPart>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altName w:val="Corbel"/>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BundesSans Office">
    <w:altName w:val="Calibri"/>
    <w:charset w:val="00"/>
    <w:family w:val="swiss"/>
    <w:pitch w:val="variable"/>
    <w:sig w:usb0="A00000BF" w:usb1="4000206B" w:usb2="00000000" w:usb3="00000000" w:csb0="00000093" w:csb1="00000000"/>
  </w:font>
  <w:font w:name="Minion Pro">
    <w:altName w:val="Cambria Math"/>
    <w:panose1 w:val="02040503050201020203"/>
    <w:charset w:val="00"/>
    <w:family w:val="roman"/>
    <w:notTrueType/>
    <w:pitch w:val="variable"/>
    <w:sig w:usb0="60000287" w:usb1="00000001" w:usb2="00000000" w:usb3="00000000" w:csb0="0000019F" w:csb1="00000000"/>
  </w:font>
  <w:font w:name="Myriad Pro Light">
    <w:altName w:val="Corbel"/>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Minion Pro SmBd">
    <w:altName w:val="Cambria"/>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004C2"/>
    <w:rsid w:val="00333407"/>
    <w:rsid w:val="0035561D"/>
    <w:rsid w:val="00411BBC"/>
    <w:rsid w:val="004A3488"/>
    <w:rsid w:val="004C2991"/>
    <w:rsid w:val="004E073F"/>
    <w:rsid w:val="004E2550"/>
    <w:rsid w:val="004E6906"/>
    <w:rsid w:val="005D22B3"/>
    <w:rsid w:val="005D6B7D"/>
    <w:rsid w:val="00632373"/>
    <w:rsid w:val="006F443D"/>
    <w:rsid w:val="007C11A7"/>
    <w:rsid w:val="007E6389"/>
    <w:rsid w:val="00813DE4"/>
    <w:rsid w:val="008212C2"/>
    <w:rsid w:val="008E4F4F"/>
    <w:rsid w:val="0094195A"/>
    <w:rsid w:val="009860F7"/>
    <w:rsid w:val="00AE2B42"/>
    <w:rsid w:val="00B1582D"/>
    <w:rsid w:val="00B311FE"/>
    <w:rsid w:val="00BD6247"/>
    <w:rsid w:val="00BF5300"/>
    <w:rsid w:val="00C76E77"/>
    <w:rsid w:val="00C839F5"/>
    <w:rsid w:val="00CB2B2B"/>
    <w:rsid w:val="00D60D89"/>
    <w:rsid w:val="00D84E9B"/>
    <w:rsid w:val="00DB1775"/>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11FE"/>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0</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1</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2</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3</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4</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5</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6</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7</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48</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49</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0</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1</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2</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3</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4</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5</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7</b:RefOrder>
  </b:Source>
  <b:Source>
    <b:Tag>DIN16</b:Tag>
    <b:SourceType>Report</b:SourceType>
    <b:Guid>{14A8A9F7-9658-4EB2-92AC-83A669BC0AFF}</b:Guid>
    <b:Title>DIN 4109-32:2016-07</b:Title>
    <b:Year>2016</b:Year>
    <b:Publisher>Beuth Verlag</b:Publisher>
    <b:City>Berlin</b:City>
    <b:RefOrder>38</b:RefOrder>
  </b:Source>
  <b:Source>
    <b:Tag>DIN161</b:Tag>
    <b:SourceType>Report</b:SourceType>
    <b:Guid>{B301B673-C355-49D9-BFF9-C02826727944}</b:Guid>
    <b:Title>DIN 4109-34:2016-07</b:Title>
    <b:Year>2016</b:Year>
    <b:Publisher>Beuth Verlag</b:Publisher>
    <b:City>Berlin</b:City>
    <b:RefOrder>39</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s>
</file>

<file path=customXml/itemProps1.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64841A2C-2CE8-4F25-922D-90F67DAC9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37598</Words>
  <Characters>236870</Characters>
  <Application>Microsoft Office Word</Application>
  <DocSecurity>0</DocSecurity>
  <Lines>1973</Lines>
  <Paragraphs>5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Florian Meyer</cp:lastModifiedBy>
  <cp:revision>541</cp:revision>
  <cp:lastPrinted>2021-05-12T09:14:00Z</cp:lastPrinted>
  <dcterms:created xsi:type="dcterms:W3CDTF">2022-01-13T18:05:00Z</dcterms:created>
  <dcterms:modified xsi:type="dcterms:W3CDTF">2022-04-2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